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document.xml" ContentType="application/vnd.openxmlformats-officedocument.wordprocessingml.document.main+xml"/>
  <Override PartName="/word/_rels/document.xml.rels" ContentType="application/vnd.openxmlformats-package.relationships+xml"/>
  <Override PartName="/word/media/image9.png" ContentType="image/png"/>
  <Override PartName="/word/media/image6.jpeg" ContentType="image/jpeg"/>
  <Override PartName="/word/media/image2.jpeg" ContentType="image/jpeg"/>
  <Override PartName="/word/media/image8.jpeg" ContentType="image/jpeg"/>
  <Override PartName="/word/media/image1.png" ContentType="image/png"/>
  <Override PartName="/word/media/image11.jpeg" ContentType="image/jpeg"/>
  <Override PartName="/word/media/image5.jpeg" ContentType="image/jpeg"/>
  <Override PartName="/word/media/image3.png" ContentType="image/png"/>
  <Override PartName="/word/media/image10.jpeg" ContentType="image/jpeg"/>
  <Override PartName="/word/media/image7.png" ContentType="image/png"/>
  <Override PartName="/word/media/image4.jpeg" ContentType="image/jpeg"/>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6120130" cy="161099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6120130" cy="1610995"/>
                    </a:xfrm>
                    <a:prstGeom prst="rect">
                      <a:avLst/>
                    </a:prstGeom>
                  </pic:spPr>
                </pic:pic>
              </a:graphicData>
            </a:graphic>
          </wp:anchor>
        </w:drawing>
      </w:r>
    </w:p>
    <w:p>
      <w:pPr>
        <w:pStyle w:val="Normal"/>
        <w:rPr>
          <w:rFonts w:ascii="Latin Modern Math" w:hAnsi="Latin Modern Math"/>
        </w:rPr>
      </w:pPr>
      <w:r>
        <w:rPr>
          <w:rFonts w:ascii="Latin Modern Math" w:hAnsi="Latin Modern Math"/>
        </w:rPr>
      </w:r>
    </w:p>
    <w:p>
      <w:pPr>
        <w:pStyle w:val="Normal"/>
        <w:jc w:val="center"/>
        <w:rPr/>
      </w:pPr>
      <w:r>
        <w:rPr>
          <w:rFonts w:ascii="Latin Modern Math" w:hAnsi="Latin Modern Math"/>
          <w:b/>
          <w:bCs/>
        </w:rPr>
        <w:t>« Μελέτη του ρόλου των μικρών RNA (miRNA) στην ογκογένεση του καρίνου του θυρεοειδούς: Μια βιοπληροφορική προσέγγιση »</w:t>
      </w:r>
    </w:p>
    <w:p>
      <w:pPr>
        <w:pStyle w:val="Normal"/>
        <w:jc w:val="center"/>
        <w:rPr>
          <w:rFonts w:ascii="Latin Modern Math" w:hAnsi="Latin Modern Math"/>
          <w:b/>
          <w:b/>
          <w:bCs/>
        </w:rPr>
      </w:pPr>
      <w:r>
        <w:rPr>
          <w:rFonts w:ascii="Latin Modern Math" w:hAnsi="Latin Modern Math"/>
          <w:b/>
          <w:bCs/>
        </w:rPr>
      </w:r>
    </w:p>
    <w:p>
      <w:pPr>
        <w:pStyle w:val="Normal"/>
        <w:jc w:val="center"/>
        <w:rPr/>
      </w:pPr>
      <w:r>
        <w:rPr>
          <w:rFonts w:ascii="Latin Modern Math" w:hAnsi="Latin Modern Math"/>
          <w:b w:val="false"/>
          <w:bCs w:val="false"/>
        </w:rPr>
        <w:t>Καλαβρός Νικόλας, Α.Μ.: 1113201500032</w:t>
      </w:r>
    </w:p>
    <w:p>
      <w:pPr>
        <w:pStyle w:val="Normal"/>
        <w:jc w:val="center"/>
        <w:rPr/>
      </w:pPr>
      <w:r>
        <w:rPr>
          <w:rFonts w:ascii="Latin Modern Math" w:hAnsi="Latin Modern Math"/>
          <w:b w:val="false"/>
          <w:bCs w:val="false"/>
        </w:rPr>
        <w:t>Επιβλέπων Καθηγητής: Δημήτρης Ι. Στραβοπόδης, Αναπληρωτής Καθηγητής</w:t>
      </w:r>
    </w:p>
    <w:p>
      <w:pPr>
        <w:pStyle w:val="Normal"/>
        <w:jc w:val="center"/>
        <w:rPr/>
      </w:pPr>
      <w:r>
        <w:rPr>
          <w:rFonts w:ascii="Latin Modern Math" w:hAnsi="Latin Modern Math"/>
          <w:b w:val="false"/>
          <w:bCs w:val="false"/>
        </w:rPr>
        <w:t>Επιστημονική Υπεύθυνος: Έμα Αναστασιάδου, Ερευνήτρια Δ’</w:t>
      </w:r>
    </w:p>
    <w:p>
      <w:pPr>
        <w:pStyle w:val="Normal"/>
        <w:jc w:val="center"/>
        <w:rPr>
          <w:rFonts w:ascii="Latin Modern Math" w:hAnsi="Latin Modern Math"/>
          <w:b w:val="false"/>
          <w:b w:val="false"/>
          <w:bCs w:val="false"/>
        </w:rPr>
      </w:pPr>
      <w:r>
        <w:rPr>
          <w:rFonts w:ascii="Latin Modern Math" w:hAnsi="Latin Modern Math"/>
          <w:b w:val="false"/>
          <w:bCs w:val="false"/>
        </w:rPr>
      </w:r>
    </w:p>
    <w:p>
      <w:pPr>
        <w:pStyle w:val="Normal"/>
        <w:jc w:val="center"/>
        <w:rPr/>
      </w:pPr>
      <w:r>
        <w:rPr>
          <w:rFonts w:ascii="Latin Modern Math" w:hAnsi="Latin Modern Math"/>
          <w:b w:val="false"/>
          <w:bCs w:val="false"/>
        </w:rPr>
        <w:t>Αθήνα 2019</w:t>
      </w:r>
      <w:r>
        <w:br w:type="page"/>
      </w:r>
    </w:p>
    <w:p>
      <w:pPr>
        <w:pStyle w:val="Normal"/>
        <w:numPr>
          <w:ilvl w:val="0"/>
          <w:numId w:val="0"/>
        </w:numPr>
        <w:jc w:val="both"/>
        <w:outlineLvl w:val="0"/>
        <w:rPr/>
      </w:pPr>
      <w:bookmarkStart w:id="0" w:name="__RefHeading___Toc210_1056528204"/>
      <w:bookmarkEnd w:id="0"/>
      <w:r>
        <w:rPr>
          <w:rFonts w:ascii="Calibri" w:hAnsi="Calibri"/>
          <w:b/>
          <w:bCs/>
          <w:sz w:val="32"/>
          <w:szCs w:val="32"/>
        </w:rPr>
        <w:t>Πρόλογος - Ευχαριστίες</w:t>
      </w:r>
    </w:p>
    <w:p>
      <w:pPr>
        <w:pStyle w:val="Normal"/>
        <w:jc w:val="center"/>
        <w:rPr>
          <w:rFonts w:ascii="Calibri" w:hAnsi="Calibri"/>
          <w:b w:val="false"/>
          <w:b w:val="false"/>
          <w:bCs w:val="false"/>
        </w:rPr>
      </w:pPr>
      <w:r>
        <w:rPr>
          <w:rFonts w:ascii="Calibri" w:hAnsi="Calibri"/>
          <w:b w:val="false"/>
          <w:bCs w:val="false"/>
        </w:rPr>
      </w:r>
    </w:p>
    <w:p>
      <w:pPr>
        <w:pStyle w:val="Normal"/>
        <w:jc w:val="both"/>
        <w:rPr/>
      </w:pPr>
      <w:r>
        <w:rPr>
          <w:rFonts w:ascii="Calibri" w:hAnsi="Calibri"/>
          <w:b w:val="false"/>
          <w:bCs w:val="false"/>
        </w:rPr>
        <w:tab/>
        <w:t>Η παρούσα διπλωματική εργασία εκπονήθηκε στο τμήμα βασικής έρευνας, του Ιδρύματος Ιατροβιολογικών Ερευνών της Ακαδημίας Αθηνών (Ι.Ι.Β.Ε.Α.Α.), στο εργαστήριο Γενετικής, με επικεφαλή την Δρ. Αναστασιάδου Ευανθία.</w:t>
      </w:r>
    </w:p>
    <w:p>
      <w:pPr>
        <w:pStyle w:val="Normal"/>
        <w:jc w:val="both"/>
        <w:rPr>
          <w:rFonts w:ascii="Calibri" w:hAnsi="Calibri"/>
          <w:b w:val="false"/>
          <w:b w:val="false"/>
          <w:bCs w:val="false"/>
        </w:rPr>
      </w:pPr>
      <w:r>
        <w:rPr>
          <w:rFonts w:ascii="Calibri" w:hAnsi="Calibri"/>
          <w:b w:val="false"/>
          <w:bCs w:val="false"/>
        </w:rPr>
      </w:r>
    </w:p>
    <w:p>
      <w:pPr>
        <w:pStyle w:val="Normal"/>
        <w:jc w:val="both"/>
        <w:rPr/>
      </w:pPr>
      <w:r>
        <w:rPr>
          <w:rFonts w:ascii="Calibri" w:hAnsi="Calibri"/>
          <w:b w:val="false"/>
          <w:bCs w:val="false"/>
        </w:rPr>
        <w:tab/>
        <w:t>Βεβαίως, αυτή είναι μια δουλειά που δεν θα μπορούσε να είχε ολοκληρωθεί χωρίς την συμβολή πολλών ανθρώπων, οι οποίοι μου παρείχαν βοήθεια, είτε αυτή ήταν τεχνική, είτε ψυχολογική, είτε οποιασδήποτε άλλης μορφής καθ’ όλη την διάρκεια αυτού του εγχειρήματος.</w:t>
      </w:r>
    </w:p>
    <w:p>
      <w:pPr>
        <w:pStyle w:val="Normal"/>
        <w:jc w:val="both"/>
        <w:rPr>
          <w:rFonts w:ascii="Calibri" w:hAnsi="Calibri"/>
          <w:b w:val="false"/>
          <w:b w:val="false"/>
          <w:bCs w:val="false"/>
        </w:rPr>
      </w:pPr>
      <w:r>
        <w:rPr>
          <w:rFonts w:ascii="Calibri" w:hAnsi="Calibri"/>
          <w:b w:val="false"/>
          <w:bCs w:val="false"/>
        </w:rPr>
      </w:r>
    </w:p>
    <w:p>
      <w:pPr>
        <w:pStyle w:val="Normal"/>
        <w:jc w:val="both"/>
        <w:rPr/>
      </w:pPr>
      <w:r>
        <w:rPr>
          <w:rFonts w:ascii="Calibri" w:hAnsi="Calibri"/>
          <w:b w:val="false"/>
          <w:bCs w:val="false"/>
        </w:rPr>
        <w:tab/>
        <w:t>Πρώτα από όλα, θα ήθελα να ευχαριστήσω από τα βάθη της καρδιάς μου την Δρ. Αναστασιάδου, η οποία με ενέταξε στην ομάδα της και μου έδωσε την ευκαιρία να εργαστώ σε έναν τομέα που δεν είναι τόσο καλά υποστηριζόμενος στο Τμήμα Βιολογίας. Γνωρίζοντας την Δρ. Αναστασιάδου, όλοι όσοι έχουμε περάσει από το εργαστήριο εντυπωσιαζόμαστε με θετικό τρόπο από την καλοσύνη, την ηρεμία, αλλά και την οξυδέρκεια της και της ικανότητας της να αφομοιώνει γνώσεις από άλλα πεδία σε εξαιρετικά μικρά χρονικά διαστήματα. Είναι μια εξαιρετικά υπομονετική και μεθοδική επιστήμονας, αλλά και ένας πολύ συμπαθητικός και σοφός άνθρωπος, του οποίου τις συμβουλές προσπαθώ συνεχώς να ακολουθώ.</w:t>
      </w:r>
    </w:p>
    <w:p>
      <w:pPr>
        <w:pStyle w:val="Normal"/>
        <w:jc w:val="both"/>
        <w:rPr>
          <w:rFonts w:ascii="Calibri" w:hAnsi="Calibri"/>
          <w:b w:val="false"/>
          <w:b w:val="false"/>
          <w:bCs w:val="false"/>
        </w:rPr>
      </w:pPr>
      <w:r>
        <w:rPr>
          <w:rFonts w:ascii="Calibri" w:hAnsi="Calibri"/>
          <w:b w:val="false"/>
          <w:bCs w:val="false"/>
        </w:rPr>
      </w:r>
    </w:p>
    <w:p>
      <w:pPr>
        <w:pStyle w:val="Normal"/>
        <w:jc w:val="both"/>
        <w:rPr/>
      </w:pPr>
      <w:r>
        <w:rPr>
          <w:rFonts w:ascii="Calibri" w:hAnsi="Calibri"/>
          <w:b w:val="false"/>
          <w:bCs w:val="false"/>
        </w:rPr>
        <w:tab/>
        <w:t>Δεν θα μπορούσα εβέβαια να παραλείψω να ευχαριστήσω εξαιρετικά θερμά και τον Δρ. Δημήτριο Στραβοπόδη, Αναπληρωτή Καθηγητή του Τμήματος Βιολογίας. Κατά πολύ ο αγαπημένος μου καθηγητής στο τμήμα, κέρδισε και εμένα, καθώς και ένα τεράστιο κομμάτι του αμφιθεάτρου, καθώς και πιστεύω κάθε αίθουσας στην οποία μπορεί να βρίσκεται, με την περιρρέουσα αγάπη του για τη Βιολογία, την οποία, μετέδωσε και σε εμένα, μεταξύ πολλών άλλων φοιτητών. Άνθρωπος με περισσή αγάπη για τους φοιτητές, πάντα βρίσκει χρόνο να μας συμβουλέψει και να μας βοηθήσει, όσο δυσβάσταχτο και να είναι το πρόγραμα του και χαίρει άκρας εκτίμησης σε όλο τον φοιτητικό και όχι μόνο πληθυσμό του Τμήματος Βιολογίας.</w:t>
      </w:r>
    </w:p>
    <w:p>
      <w:pPr>
        <w:pStyle w:val="Normal"/>
        <w:jc w:val="both"/>
        <w:rPr>
          <w:rFonts w:ascii="Calibri" w:hAnsi="Calibri"/>
          <w:b w:val="false"/>
          <w:b w:val="false"/>
          <w:bCs w:val="false"/>
        </w:rPr>
      </w:pPr>
      <w:r>
        <w:rPr>
          <w:rFonts w:ascii="Calibri" w:hAnsi="Calibri"/>
          <w:b w:val="false"/>
          <w:bCs w:val="false"/>
        </w:rPr>
      </w:r>
    </w:p>
    <w:p>
      <w:pPr>
        <w:pStyle w:val="Normal"/>
        <w:jc w:val="both"/>
        <w:rPr/>
      </w:pPr>
      <w:r>
        <w:rPr>
          <w:rFonts w:ascii="Calibri" w:hAnsi="Calibri"/>
          <w:b w:val="false"/>
          <w:bCs w:val="false"/>
        </w:rPr>
        <w:tab/>
        <w:t>Το εργαστήριο Αναστασιάδου είναι ένα “χρωματιστό” μέρος, με πάρα πολλούς ικανούς επιστήμονες, είτε καταξιωμένους, είτε εκκολαπτόμενους, οι οποίοι είναι και ένας προς έναν εξαιρετικοί άνθρωποι. Δεν θα μπορούσαν να λείπουν από τις ευχαριστίες μου η Post Dog, η Βασιλική Πανταζοπούλου, η Χριστίνα Διαμάντη, η Βίκυ Φιλλίπα, ο Βασίλης Πιέρρος, ο Τάσος Ντελής, η Εριφίλη Λιανοπούλου, η Μαρία Λαλά, η Ανδριάνα Ακτύπη, ο Παναγιώτης Κακουλίδης, η Σταρούλα Γιαννακοπούλου, η Δέσποινα Δημάκου, ο Αλέξανδρος Καραγιαννάκος, η Χαρά Μακρή η Ελένη Θεοτόκη και αρκετοί άλλοι. Δυστυχώς, λόγω περιορισμού χώρου, δεν μπορώ να αφιερώσω σε αυτούς τους ανθρώπους τις παραγράφους που τους αξίζουν.</w:t>
      </w:r>
    </w:p>
    <w:p>
      <w:pPr>
        <w:pStyle w:val="Normal"/>
        <w:jc w:val="both"/>
        <w:rPr>
          <w:rFonts w:ascii="Calibri" w:hAnsi="Calibri"/>
          <w:b w:val="false"/>
          <w:b w:val="false"/>
          <w:bCs w:val="false"/>
        </w:rPr>
      </w:pPr>
      <w:r>
        <w:rPr>
          <w:rFonts w:ascii="Calibri" w:hAnsi="Calibri"/>
          <w:b w:val="false"/>
          <w:bCs w:val="false"/>
        </w:rPr>
      </w:r>
    </w:p>
    <w:p>
      <w:pPr>
        <w:pStyle w:val="Normal"/>
        <w:jc w:val="both"/>
        <w:rPr/>
      </w:pPr>
      <w:r>
        <w:rPr>
          <w:rFonts w:ascii="Calibri" w:hAnsi="Calibri"/>
          <w:b w:val="false"/>
          <w:bCs w:val="false"/>
        </w:rPr>
        <w:tab/>
        <w:t>Έπειτα, θεωρώ πως οφείλω ένα ιδιαίτερο ευχαριστώ σε πολλούς από τους φίλους μου, αλλά ιδιαίτερα στον Αλέξη Ζαμάνη, τον Ιωάννη Χείλαρη, τον Γιώργο Μπαμπίλη και τον Σταύρο Ταμπουράκη, καθώς και τον Μιχάλη Μεγγίσογλου και τον Χρήστο Γαρούφη. Αυτοί οι 6, μεταξύ άλλων ανθρώπων, ήταν από τους βασικούς λόγους που ξεκίνησα να ασχολούμαι με προγραμματισμό, μετά από παρακίνηση  τους και οι πάμπολες συζητήσεις που έχουμε κάνει πάνω σε διάφορα επιστημονικά θέματα με έχουν εμπνεύσει πάρα πολύ τα τελευταία χρόνια.</w:t>
      </w:r>
    </w:p>
    <w:p>
      <w:pPr>
        <w:pStyle w:val="Normal"/>
        <w:jc w:val="both"/>
        <w:rPr>
          <w:rFonts w:ascii="Calibri" w:hAnsi="Calibri"/>
          <w:b w:val="false"/>
          <w:b w:val="false"/>
          <w:bCs w:val="false"/>
        </w:rPr>
      </w:pPr>
      <w:r>
        <w:rPr>
          <w:rFonts w:ascii="Calibri" w:hAnsi="Calibri"/>
          <w:b w:val="false"/>
          <w:bCs w:val="false"/>
        </w:rPr>
      </w:r>
    </w:p>
    <w:p>
      <w:pPr>
        <w:pStyle w:val="Normal"/>
        <w:jc w:val="both"/>
        <w:rPr/>
      </w:pPr>
      <w:r>
        <w:rPr>
          <w:rFonts w:ascii="Calibri" w:hAnsi="Calibri"/>
          <w:b w:val="false"/>
          <w:bCs w:val="false"/>
        </w:rPr>
        <w:tab/>
        <w:t>Τέλος, θέλω να ευχαριστήσω ιδιαίτερα την οικογένεια μου και τα κοντινά μου πρόσωπα, που μου έχουν παρέχει στήριξη σε όλες αυτές μου τις προσπάθειες και ιδιαίτερα σε φάσεις ψυχολογικής καταρράκωσης, βοηθώντας με πάντοτε να επανέλθω στον κανονικό μου εαυτό και να συνεχίσω να κηνυγάω τους στόχους μου.</w:t>
      </w:r>
    </w:p>
    <w:p>
      <w:pPr>
        <w:pStyle w:val="Normal"/>
        <w:jc w:val="both"/>
        <w:rPr/>
      </w:pPr>
      <w:r>
        <w:rPr>
          <w:rFonts w:ascii="Calibri" w:hAnsi="Calibri"/>
          <w:b/>
          <w:bCs/>
        </w:rPr>
        <w:t>Δεν χωράνε ευχαριστίες για τον κύριο Βλάχο, τι να κανωω!?!?!?!?!?1</w:t>
      </w:r>
      <w:r>
        <w:br w:type="page"/>
      </w:r>
    </w:p>
    <w:p>
      <w:pPr>
        <w:pStyle w:val="Normal"/>
        <w:numPr>
          <w:ilvl w:val="0"/>
          <w:numId w:val="0"/>
        </w:numPr>
        <w:jc w:val="both"/>
        <w:outlineLvl w:val="0"/>
        <w:rPr/>
      </w:pPr>
      <w:bookmarkStart w:id="1" w:name="__RefHeading___Toc212_1056528204"/>
      <w:bookmarkEnd w:id="1"/>
      <w:r>
        <w:rPr>
          <w:rFonts w:ascii="Calibri" w:hAnsi="Calibri"/>
          <w:b/>
          <w:bCs/>
          <w:sz w:val="32"/>
          <w:szCs w:val="32"/>
        </w:rPr>
        <w:t>Περίληψη</w:t>
      </w:r>
    </w:p>
    <w:p>
      <w:pPr>
        <w:pStyle w:val="Normal"/>
        <w:jc w:val="both"/>
        <w:rPr>
          <w:rFonts w:ascii="Calibri" w:hAnsi="Calibri"/>
          <w:b/>
          <w:b/>
          <w:bCs/>
          <w:sz w:val="32"/>
          <w:szCs w:val="32"/>
        </w:rPr>
      </w:pPr>
      <w:r>
        <w:rPr>
          <w:rFonts w:ascii="Calibri" w:hAnsi="Calibri"/>
          <w:b/>
          <w:bCs/>
          <w:sz w:val="32"/>
          <w:szCs w:val="32"/>
        </w:rPr>
      </w:r>
    </w:p>
    <w:p>
      <w:pPr>
        <w:pStyle w:val="Normal"/>
        <w:jc w:val="both"/>
        <w:rPr/>
      </w:pPr>
      <w:r>
        <w:rPr>
          <w:rFonts w:ascii="Calibri" w:hAnsi="Calibri"/>
          <w:b w:val="false"/>
          <w:bCs w:val="false"/>
          <w:sz w:val="32"/>
          <w:szCs w:val="32"/>
        </w:rPr>
        <w:tab/>
      </w:r>
      <w:r>
        <w:rPr>
          <w:rFonts w:ascii="Calibri" w:hAnsi="Calibri"/>
          <w:b w:val="false"/>
          <w:bCs w:val="false"/>
          <w:sz w:val="24"/>
          <w:szCs w:val="24"/>
        </w:rPr>
        <w:t>Ο καρκίνος του θυρεοειδή εξακολουθεί να αποτελεί την πιο συχνή αιτία κακοήθειας του ενδοκρινικού συστήματος, με τα συμβάντα να αυξάνονται τα τελευταία χρόνια. Ένας όγκος στον θυρεοειδή αδένα μπορεί να έχει προέλευση είτε από τα θυλακοειδή κύτταρα, είτε από τα παραθυλακοειδή. Τα θυλακοειδή κύτταρα συμμετέχουν πιο συχνά στην ανάπτυξη τριών ειδών όγκων: Θηλώδες θυρεοειδικό καρκίνωμα (Papillary Thyroid Carcinoma – PTC), Θυλακιώδες θυρεοειδικό καρκίνωμα (Folicullar Thyroid Carcinoma – FTC) και αναπλαστικό θυρεοειδικό καρκίνωμα (Anaplastic Thyroid Carcinoma – ATC). Το μεγαλύτερο κλάσμα των όγκων είναι τύπου PTC, καρκίνωμα το οποίο δεν είναι ιδιαιτέρως φονικό. Βεβαίως, υπάρχουν πολλοί υποτύποι των προαναφερθέντων. Η συνήθης θεραπεία περιλαμβάνει είτε χορήγηση ραδιενεργού ιωδίου, είτε θυροειδεκτομή, καθώς και συχνά γίνεται συνδυασμός των παραπάνω. Η επεμβατικότητα της θεραπείας και τα επικείμενα προβλήματα που μπορεί να προκαλέσει στην ζωή η θυροειδεκτομή καθιστούν επιτακτική την ανάγκη να βρεθούν νέοι τρόποι αντιμετώπισης αυτής της κακοήθειας.</w:t>
      </w:r>
    </w:p>
    <w:p>
      <w:pPr>
        <w:pStyle w:val="Normal"/>
        <w:jc w:val="both"/>
        <w:rPr>
          <w:sz w:val="24"/>
          <w:szCs w:val="24"/>
        </w:rPr>
      </w:pPr>
      <w:r>
        <w:rPr>
          <w:sz w:val="24"/>
          <w:szCs w:val="24"/>
        </w:rPr>
      </w:r>
    </w:p>
    <w:p>
      <w:pPr>
        <w:pStyle w:val="Normal"/>
        <w:jc w:val="both"/>
        <w:rPr/>
      </w:pPr>
      <w:r>
        <w:rPr>
          <w:rFonts w:ascii="Calibri" w:hAnsi="Calibri"/>
          <w:b w:val="false"/>
          <w:bCs w:val="false"/>
          <w:sz w:val="24"/>
          <w:szCs w:val="24"/>
        </w:rPr>
        <w:tab/>
        <w:t>Τα τελευταία χρόνια, έχουν γίνει διάφορες προσπάθειες της αποσαφήνισης των ρόλων πολλών μορίων σε αυτόν τον τύπο καρκίνου που έχουν στεφθεί με ποικίλους βαθμούς επιτυχίας. Μια προοπτική που εξετάζεται πολύ έντονα πρόσφατα είναι η εύρεση των μικρών RNA (Ribonucleid Acid - RNA) που εμπλέκονται στην ογκογένεση του. Τα μικρά RNA (microRNA - miRNA) είναι μη κωδικά RNA (non-coding RNA – ncRNA) τα οποία εμπλέκονται κυρίως στην μεταγραφική ή μεταφραστική αποσιώπιση άλλων αγγελειοφόρων RNA (messenger RNA - mRNA) και θεωρείται πως κάθε μικρό RNA έχει πάρα πολλούς στόχους mRNA και αυτό το πολύπλοκο δίκτυο αλληλεπιδράσεων, στο οποίο πρόσφατα φάνηκε πως περιέχονται και άλλα είδη μη κωδικών RNA, τα μακρυά μη κωδικά RNA (long non coding RNA - lncRNA) και τα κυκλικά  RNA (circular RNA – circRNA), καθορίζει σε τεράστιο βαθμό το μεταγραφικό και μεταφραστικό προφίλ των κυττάρων και σε μετέπειτα βαθμό, την καρκινική εξαλλαγή.</w:t>
      </w:r>
    </w:p>
    <w:p>
      <w:pPr>
        <w:pStyle w:val="Normal"/>
        <w:jc w:val="both"/>
        <w:rPr>
          <w:sz w:val="24"/>
          <w:szCs w:val="24"/>
        </w:rPr>
      </w:pPr>
      <w:r>
        <w:rPr>
          <w:sz w:val="24"/>
          <w:szCs w:val="24"/>
        </w:rPr>
      </w:r>
    </w:p>
    <w:p>
      <w:pPr>
        <w:pStyle w:val="Normal"/>
        <w:jc w:val="both"/>
        <w:rPr/>
      </w:pPr>
      <w:r>
        <w:rPr>
          <w:rFonts w:ascii="Calibri" w:hAnsi="Calibri"/>
          <w:b w:val="false"/>
          <w:bCs w:val="false"/>
          <w:sz w:val="24"/>
          <w:szCs w:val="24"/>
        </w:rPr>
        <w:tab/>
        <w:t>Στην παρούσια πτυχιακή εργασία, ο βασικός στόχος είναι η συγκέντρωση και ανάλυση δεδομένων υψηλής απόδοσης (High Throughput – HT) που αφορούν τον θυρεοειδή αδένα. Στο πλαίσιο αυτό, αναλύθηκαν 18 σετ δεδομένων με δεδομένα συγκεκριμένα για τον θυρεοειδή, τα οποία προέρχονταν από μικροσυστοιχίες (microarrays) ή αλληλούχιση RNA/μικρού RNA (RNA/small RNA sequencing). Τέλος, συνδυάστηκαν μαζί με τα δεδομένα της πλατφόρμας The Cancer Genome Atlas (TCGA) και Genome Tissue Expression (GTEx). Σε μετέπειτα χρόνο, η ανάλυση γενικεύθηκε προς την δημιουργία ενός μοντέλου πρόβλεψης των αλληλεπιδράσεων miRNA – RNA, βασισμένο σε βαθειά νευρωνικά δίκτυα (Deep Neural Networks – DNNs), με χρήση μεθοδολογιών που χρησιμοποιούνται στην Επεξεργασία Πραγματικής Γλώσσας (Natural Language Processing – NLP). Πιο συγκεκριμένα, χρησιμοποιήθηκαν Μονάδες Μακριάς Βραχύχρονης Μνήμης (Long Short Term Memory Unit – LSTM Unit), που είναι ένας τύπος νευρώνα που δεν έχει ξαναχρησιμοποιηθεί στον συγκεκριμένο τομέα. Στο πλαίσιο της δημιουργίας αυτού του μοντέλου, αναλύθηκαν περισσότερα από 150 πειράματα επιμόλυνσης (transfection) κυττάρων με πλασμίδια (plasmids) που είτε υπερκέφραζαν (overexpress) κάποιο μικρό παρεμβαίνων RNA (small interfering RNA – siRNA) ή περιείχαν αντινοηματικό RNA (antisense RNA – asRNA) για ένα ενδογενές miRNA, του οποίου την έκφραση και μείωναν (knockdown).</w:t>
      </w:r>
    </w:p>
    <w:p>
      <w:pPr>
        <w:pStyle w:val="Normal"/>
        <w:jc w:val="both"/>
        <w:rPr>
          <w:sz w:val="24"/>
          <w:szCs w:val="24"/>
        </w:rPr>
      </w:pPr>
      <w:r>
        <w:rPr>
          <w:sz w:val="24"/>
          <w:szCs w:val="24"/>
        </w:rPr>
      </w:r>
    </w:p>
    <w:p>
      <w:pPr>
        <w:pStyle w:val="Normal"/>
        <w:jc w:val="both"/>
        <w:rPr/>
      </w:pPr>
      <w:r>
        <w:rPr>
          <w:rFonts w:ascii="Calibri" w:hAnsi="Calibri"/>
          <w:b w:val="false"/>
          <w:bCs w:val="false"/>
          <w:sz w:val="24"/>
          <w:szCs w:val="24"/>
        </w:rPr>
        <w:tab/>
        <w:t>Από όσο γνωρίζουμε, τα παραπάνω δυο σετ δεδομένων, με το ένα να αφορά δεδομένα μόνο για θυρεοειδή και το δεύτερο να αφορά πειράματα διαταραχής έκφρασης μικρών RNA με διάφορους τρόπους είναι τα μεγαλύτερα στους τομείς τους και ελπίζουμε να χρησιμοποιηθούν και από την επιστημονική κοινότητα.</w:t>
      </w:r>
      <w:r>
        <w:br w:type="page"/>
      </w:r>
    </w:p>
    <w:p>
      <w:pPr>
        <w:pStyle w:val="Normal"/>
        <w:numPr>
          <w:ilvl w:val="0"/>
          <w:numId w:val="0"/>
        </w:numPr>
        <w:jc w:val="both"/>
        <w:outlineLvl w:val="0"/>
        <w:rPr>
          <w:b/>
          <w:b/>
          <w:bCs/>
        </w:rPr>
      </w:pPr>
      <w:bookmarkStart w:id="2" w:name="__RefHeading___Toc49639_513852002"/>
      <w:bookmarkEnd w:id="2"/>
      <w:r>
        <w:rPr>
          <w:rFonts w:ascii="Calibri" w:hAnsi="Calibri"/>
          <w:b/>
          <w:bCs/>
          <w:sz w:val="32"/>
          <w:szCs w:val="32"/>
        </w:rPr>
        <w:t>Abstract (to be written)</w:t>
      </w:r>
      <w:r>
        <w:br w:type="page"/>
      </w:r>
    </w:p>
    <w:p>
      <w:pPr>
        <w:pStyle w:val="TOAHeading"/>
        <w:rPr/>
      </w:pPr>
      <w:r>
        <w:rPr/>
        <w:t>Περιεχόμενα</w:t>
      </w:r>
    </w:p>
    <w:p>
      <w:pPr>
        <w:pStyle w:val="Contents1"/>
        <w:tabs>
          <w:tab w:val="right" w:pos="9638" w:leader="dot"/>
        </w:tabs>
        <w:rPr/>
      </w:pPr>
      <w:r>
        <w:fldChar w:fldCharType="begin"/>
      </w:r>
      <w:r>
        <w:rPr>
          <w:rStyle w:val="IndexLink"/>
        </w:rPr>
        <w:instrText> TOC \f \o "1-9" \h</w:instrText>
      </w:r>
      <w:r>
        <w:rPr>
          <w:rStyle w:val="IndexLink"/>
        </w:rPr>
        <w:fldChar w:fldCharType="separate"/>
      </w:r>
      <w:hyperlink w:anchor="__RefHeading___Toc210_1056528204">
        <w:r>
          <w:rPr>
            <w:rStyle w:val="IndexLink"/>
          </w:rPr>
          <w:t>Πρόλογος - Ευχαριστίες</w:t>
          <w:tab/>
          <w:t>2</w:t>
        </w:r>
      </w:hyperlink>
    </w:p>
    <w:p>
      <w:pPr>
        <w:pStyle w:val="Contents1"/>
        <w:tabs>
          <w:tab w:val="right" w:pos="9638" w:leader="dot"/>
        </w:tabs>
        <w:rPr/>
      </w:pPr>
      <w:hyperlink w:anchor="__RefHeading___Toc212_1056528204">
        <w:r>
          <w:rPr>
            <w:rStyle w:val="IndexLink"/>
          </w:rPr>
          <w:t>Περίληψη</w:t>
          <w:tab/>
          <w:t>3</w:t>
        </w:r>
      </w:hyperlink>
    </w:p>
    <w:p>
      <w:pPr>
        <w:pStyle w:val="Contents1"/>
        <w:tabs>
          <w:tab w:val="right" w:pos="9638" w:leader="dot"/>
        </w:tabs>
        <w:rPr/>
      </w:pPr>
      <w:hyperlink w:anchor="__RefHeading___Toc49639_513852002">
        <w:r>
          <w:rPr>
            <w:rStyle w:val="IndexLink"/>
          </w:rPr>
          <w:t>Abstract (to be written)</w:t>
          <w:tab/>
          <w:t>4</w:t>
        </w:r>
      </w:hyperlink>
    </w:p>
    <w:p>
      <w:pPr>
        <w:pStyle w:val="Contents1"/>
        <w:tabs>
          <w:tab w:val="right" w:pos="9638" w:leader="dot"/>
        </w:tabs>
        <w:rPr/>
      </w:pPr>
      <w:hyperlink w:anchor="__RefHeading___Toc214_1056528204">
        <w:r>
          <w:rPr>
            <w:rStyle w:val="IndexLink"/>
          </w:rPr>
          <w:t>1. Εισαγωγή</w:t>
          <w:tab/>
          <w:t>6</w:t>
        </w:r>
      </w:hyperlink>
    </w:p>
    <w:p>
      <w:pPr>
        <w:pStyle w:val="Contents2"/>
        <w:tabs>
          <w:tab w:val="right" w:pos="9638" w:leader="dot"/>
        </w:tabs>
        <w:rPr/>
      </w:pPr>
      <w:hyperlink w:anchor="__RefHeading___Toc320_1056528204">
        <w:r>
          <w:rPr>
            <w:rStyle w:val="IndexLink"/>
          </w:rPr>
          <w:t>1.1 Ο θυρεοειδής αδένας</w:t>
          <w:tab/>
          <w:t>7</w:t>
        </w:r>
      </w:hyperlink>
    </w:p>
    <w:p>
      <w:pPr>
        <w:pStyle w:val="Contents2"/>
        <w:tabs>
          <w:tab w:val="right" w:pos="9638" w:leader="dot"/>
        </w:tabs>
        <w:rPr/>
      </w:pPr>
      <w:hyperlink w:anchor="__RefHeading___Toc696_513852002">
        <w:r>
          <w:rPr>
            <w:rStyle w:val="IndexLink"/>
            <w:position w:val="0"/>
            <w:sz w:val="24"/>
            <w:vertAlign w:val="baseline"/>
          </w:rPr>
          <w:t>1.</w:t>
        </w:r>
        <w:r>
          <w:rPr>
            <w:rStyle w:val="IndexLink"/>
            <w:position w:val="0"/>
            <w:sz w:val="24"/>
            <w:vertAlign w:val="baseline"/>
          </w:rPr>
          <w:t>2 Οι παθήσεις του θυρεοειδούς αδένα</w:t>
        </w:r>
        <w:r>
          <w:rPr>
            <w:rStyle w:val="IndexLink"/>
          </w:rPr>
          <w:tab/>
          <w:t>9</w:t>
        </w:r>
      </w:hyperlink>
    </w:p>
    <w:p>
      <w:pPr>
        <w:pStyle w:val="Contents2"/>
        <w:tabs>
          <w:tab w:val="right" w:pos="9638" w:leader="dot"/>
        </w:tabs>
        <w:rPr/>
      </w:pPr>
      <w:hyperlink w:anchor="__RefHeading___Toc1737_513852002">
        <w:r>
          <w:rPr>
            <w:rStyle w:val="IndexLink"/>
            <w:position w:val="0"/>
            <w:sz w:val="24"/>
            <w:vertAlign w:val="baseline"/>
          </w:rPr>
          <w:t>1.</w:t>
        </w:r>
        <w:r>
          <w:rPr>
            <w:rStyle w:val="IndexLink"/>
            <w:position w:val="0"/>
            <w:sz w:val="24"/>
            <w:vertAlign w:val="baseline"/>
          </w:rPr>
          <w:t>3 Ο καρκίνος του θυρεοειδή αδένα</w:t>
        </w:r>
        <w:r>
          <w:rPr>
            <w:rStyle w:val="IndexLink"/>
          </w:rPr>
          <w:tab/>
          <w:t>10</w:t>
        </w:r>
      </w:hyperlink>
    </w:p>
    <w:p>
      <w:pPr>
        <w:pStyle w:val="Contents3"/>
        <w:tabs>
          <w:tab w:val="right" w:pos="9638" w:leader="dot"/>
        </w:tabs>
        <w:rPr/>
      </w:pPr>
      <w:hyperlink w:anchor="__RefHeading___Toc3495_513852002">
        <w:r>
          <w:rPr>
            <w:rStyle w:val="IndexLink"/>
            <w:position w:val="0"/>
            <w:sz w:val="24"/>
            <w:vertAlign w:val="baseline"/>
          </w:rPr>
          <w:t>1.3.1 Βασικά ιστολογικά στοιχεία</w:t>
        </w:r>
        <w:r>
          <w:rPr>
            <w:rStyle w:val="IndexLink"/>
          </w:rPr>
          <w:tab/>
          <w:t>10</w:t>
        </w:r>
      </w:hyperlink>
    </w:p>
    <w:p>
      <w:pPr>
        <w:pStyle w:val="Contents3"/>
        <w:tabs>
          <w:tab w:val="right" w:pos="9638" w:leader="dot"/>
        </w:tabs>
        <w:rPr/>
      </w:pPr>
      <w:hyperlink w:anchor="__RefHeading___Toc3497_513852002">
        <w:r>
          <w:rPr>
            <w:rStyle w:val="IndexLink"/>
          </w:rPr>
          <w:t>1.3.2 Η επιδημιολογία του καρκίνου του θυρεοειδούς</w:t>
          <w:tab/>
          <w:t>10</w:t>
        </w:r>
      </w:hyperlink>
    </w:p>
    <w:p>
      <w:pPr>
        <w:pStyle w:val="Contents3"/>
        <w:tabs>
          <w:tab w:val="right" w:pos="9638" w:leader="dot"/>
        </w:tabs>
        <w:rPr/>
      </w:pPr>
      <w:hyperlink w:anchor="__RefHeading___Toc3499_513852002">
        <w:r>
          <w:rPr>
            <w:rStyle w:val="IndexLink"/>
          </w:rPr>
          <w:t>1.3.3 Η θνησιμότητα του καρκίνου του θυρεοειδούς</w:t>
          <w:tab/>
          <w:t>10</w:t>
        </w:r>
      </w:hyperlink>
    </w:p>
    <w:p>
      <w:pPr>
        <w:pStyle w:val="Contents3"/>
        <w:tabs>
          <w:tab w:val="right" w:pos="9638" w:leader="dot"/>
        </w:tabs>
        <w:rPr/>
      </w:pPr>
      <w:hyperlink w:anchor="__RefHeading___Toc7600_513852002">
        <w:r>
          <w:rPr>
            <w:rStyle w:val="IndexLink"/>
          </w:rPr>
          <w:t>1.3.4 Προσπάθεια για μείωση της υπερδιάγνωσης</w:t>
          <w:tab/>
          <w:t>11</w:t>
        </w:r>
      </w:hyperlink>
    </w:p>
    <w:p>
      <w:pPr>
        <w:pStyle w:val="Contents3"/>
        <w:tabs>
          <w:tab w:val="right" w:pos="9638" w:leader="dot"/>
        </w:tabs>
        <w:rPr/>
      </w:pPr>
      <w:hyperlink w:anchor="__RefHeading___Toc7604_513852002">
        <w:r>
          <w:rPr>
            <w:rStyle w:val="IndexLink"/>
          </w:rPr>
          <w:t>1.3.5 Η γενετική του καρκίνου του θυρεοειδούς</w:t>
          <w:tab/>
          <w:t>11</w:t>
        </w:r>
      </w:hyperlink>
    </w:p>
    <w:p>
      <w:pPr>
        <w:pStyle w:val="Contents4"/>
        <w:tabs>
          <w:tab w:val="right" w:pos="9638" w:leader="dot"/>
        </w:tabs>
        <w:rPr/>
      </w:pPr>
      <w:hyperlink w:anchor="__RefHeading___Toc28074_513852002">
        <w:r>
          <w:rPr>
            <w:rStyle w:val="IndexLink"/>
          </w:rPr>
          <w:t>1.3.5.1 Η μετάλλαξη BRAFT1799A/BRAFV600E</w:t>
          <w:tab/>
          <w:t>12</w:t>
        </w:r>
      </w:hyperlink>
    </w:p>
    <w:p>
      <w:pPr>
        <w:pStyle w:val="Contents4"/>
        <w:tabs>
          <w:tab w:val="right" w:pos="9638" w:leader="dot"/>
        </w:tabs>
        <w:rPr/>
      </w:pPr>
      <w:hyperlink w:anchor="__RefHeading___Toc28076_513852002">
        <w:r>
          <w:rPr>
            <w:rStyle w:val="IndexLink"/>
          </w:rPr>
          <w:t>1.3.5.2 Οι μεταλλάξεις των πρωτεϊνών της οικογένειας Ras</w:t>
          <w:tab/>
          <w:t>13</w:t>
        </w:r>
      </w:hyperlink>
    </w:p>
    <w:p>
      <w:pPr>
        <w:pStyle w:val="Contents4"/>
        <w:tabs>
          <w:tab w:val="right" w:pos="9638" w:leader="dot"/>
        </w:tabs>
        <w:rPr/>
      </w:pPr>
      <w:hyperlink w:anchor="__RefHeading___Toc28078_513852002">
        <w:r>
          <w:rPr>
            <w:rStyle w:val="IndexLink"/>
          </w:rPr>
          <w:t>1.3.5.3 Οι μετατοπίσεις των RET και PTC και τα χιμαιρικά γονίδια που προκύπτουν</w:t>
          <w:tab/>
          <w:t>14</w:t>
        </w:r>
      </w:hyperlink>
    </w:p>
    <w:p>
      <w:pPr>
        <w:pStyle w:val="Contents4"/>
        <w:tabs>
          <w:tab w:val="right" w:pos="9638" w:leader="dot"/>
        </w:tabs>
        <w:rPr/>
      </w:pPr>
      <w:hyperlink w:anchor="__RefHeading___Toc49637_513852002">
        <w:r>
          <w:rPr>
            <w:rStyle w:val="IndexLink"/>
          </w:rPr>
          <w:t>1.5.3.4 Μεταλλάξεις που αφορούν το μονοπάτι PI3K/Akt</w:t>
          <w:tab/>
          <w:t>15</w:t>
        </w:r>
      </w:hyperlink>
    </w:p>
    <w:p>
      <w:pPr>
        <w:pStyle w:val="Contents4"/>
        <w:tabs>
          <w:tab w:val="right" w:pos="9638" w:leader="dot"/>
        </w:tabs>
        <w:rPr/>
      </w:pPr>
      <w:hyperlink w:anchor="__RefHeading___Toc65788_513852002">
        <w:r>
          <w:rPr>
            <w:rStyle w:val="IndexLink"/>
            <w:i w:val="false"/>
            <w:iCs w:val="false"/>
            <w:position w:val="0"/>
            <w:sz w:val="24"/>
            <w:vertAlign w:val="baseline"/>
          </w:rPr>
          <w:t>1.5.3.5 Μεταλλαγές που αφορούν την τελομεράση και τον υποκινητή της</w:t>
        </w:r>
        <w:r>
          <w:rPr>
            <w:rStyle w:val="IndexLink"/>
          </w:rPr>
          <w:tab/>
          <w:t>16</w:t>
        </w:r>
      </w:hyperlink>
    </w:p>
    <w:p>
      <w:pPr>
        <w:pStyle w:val="Contents3"/>
        <w:tabs>
          <w:tab w:val="right" w:pos="9638" w:leader="dot"/>
        </w:tabs>
        <w:rPr/>
      </w:pPr>
      <w:hyperlink w:anchor="__RefHeading___Toc86195_513852002">
        <w:r>
          <w:rPr>
            <w:rStyle w:val="IndexLink"/>
          </w:rPr>
          <w:t>1.5.4 Η ιστολογία του καρκίνου του θυρεοειδούς</w:t>
          <w:tab/>
          <w:t>17</w:t>
        </w:r>
      </w:hyperlink>
    </w:p>
    <w:p>
      <w:pPr>
        <w:pStyle w:val="Normal"/>
        <w:numPr>
          <w:ilvl w:val="0"/>
          <w:numId w:val="0"/>
        </w:numPr>
        <w:jc w:val="both"/>
        <w:outlineLvl w:val="0"/>
        <w:rPr/>
      </w:pPr>
      <w:bookmarkStart w:id="3" w:name="__RefHeading___Toc214_1056528204"/>
      <w:bookmarkEnd w:id="3"/>
      <w:r>
        <w:rPr>
          <w:rFonts w:ascii="Calibri" w:hAnsi="Calibri"/>
          <w:b/>
          <w:bCs/>
          <w:sz w:val="32"/>
          <w:szCs w:val="32"/>
        </w:rPr>
        <w:t>1. Εισαγωγή</w:t>
      </w:r>
      <w:r>
        <w:rPr>
          <w:sz w:val="32"/>
          <w:b/>
          <w:szCs w:val="32"/>
          <w:bCs/>
          <w:rFonts w:ascii="Calibri" w:hAnsi="Calibri"/>
        </w:rPr>
        <w:fldChar w:fldCharType="end"/>
      </w:r>
      <w:r>
        <w:br w:type="page"/>
      </w:r>
    </w:p>
    <w:p>
      <w:pPr>
        <w:pStyle w:val="Normal"/>
        <w:numPr>
          <w:ilvl w:val="0"/>
          <w:numId w:val="0"/>
        </w:numPr>
        <w:jc w:val="both"/>
        <w:outlineLvl w:val="1"/>
        <w:rPr/>
      </w:pPr>
      <w:bookmarkStart w:id="4" w:name="__RefHeading___Toc320_1056528204"/>
      <w:bookmarkEnd w:id="4"/>
      <w:r>
        <w:rPr>
          <w:rFonts w:ascii="Calibri" w:hAnsi="Calibri"/>
          <w:b/>
          <w:bCs/>
          <w:sz w:val="28"/>
          <w:szCs w:val="28"/>
        </w:rPr>
        <w:t>1.1 Ο θυρεοειδής αδένας</w:t>
      </w:r>
    </w:p>
    <w:p>
      <w:pPr>
        <w:pStyle w:val="Normal"/>
        <w:jc w:val="both"/>
        <w:rPr>
          <w:b w:val="false"/>
          <w:b w:val="false"/>
          <w:bCs w:val="false"/>
        </w:rPr>
      </w:pPr>
      <w:r>
        <w:rPr>
          <w:b w:val="false"/>
          <w:bCs w:val="false"/>
        </w:rPr>
      </w:r>
    </w:p>
    <w:p>
      <w:pPr>
        <w:pStyle w:val="Normal"/>
        <w:jc w:val="both"/>
        <w:rPr/>
      </w:pPr>
      <w:r>
        <w:rPr>
          <w:rFonts w:ascii="Calibri" w:hAnsi="Calibri"/>
          <w:b w:val="false"/>
          <w:bCs w:val="false"/>
          <w:sz w:val="24"/>
          <w:szCs w:val="24"/>
        </w:rPr>
        <w:tab/>
        <w:t>Ο θυρεοειδής αδένας είναι ένας από τους πιο σημαντικούς αδένες του ενδοκρινικού συστήματος και ομοιάζει θυρεό (ασπίδα – εξ’ ού και το όνομα του) ή πεταλούδα. Εδράζεται στον τράχηλο (λαιμό), εμπρόσθια των χόνδρων του λάρυγγα (μήλο του Αδάμ) και αποτελείται από δυο λοβούς, τον αριστερό και τον δεξιό, οι οποίοι ενώνονται μεταξύ τους μέσω του ισθμού</w:t>
      </w:r>
      <w:bookmarkStart w:id="5" w:name="__UnoMark__89221_513852002"/>
      <w:bookmarkStart w:id="6" w:name="__UnoMark__89186_513852002"/>
      <w:bookmarkStart w:id="7" w:name="Mendeley_Bookmark_nN7nO3CUlL"/>
      <w:bookmarkStart w:id="8" w:name="Mendeley_Bookmark_uT2sCCIFbZ"/>
      <w:bookmarkStart w:id="9" w:name="__UnoMark__435_1056528204"/>
      <w:r>
        <w:rPr>
          <w:rFonts w:ascii="Calibri" w:hAnsi="Calibri"/>
          <w:b w:val="false"/>
          <w:bCs w:val="false"/>
          <w:sz w:val="24"/>
          <w:szCs w:val="24"/>
          <w:vertAlign w:val="superscript"/>
        </w:rPr>
        <w:t>1</w:t>
      </w:r>
      <w:bookmarkEnd w:id="5"/>
      <w:bookmarkEnd w:id="6"/>
      <w:bookmarkEnd w:id="7"/>
      <w:bookmarkEnd w:id="8"/>
      <w:bookmarkEnd w:id="9"/>
      <w:r>
        <w:rPr>
          <w:rFonts w:ascii="Calibri" w:hAnsi="Calibri"/>
          <w:b w:val="false"/>
          <w:bCs w:val="false"/>
          <w:sz w:val="24"/>
          <w:szCs w:val="24"/>
        </w:rPr>
        <w:t>.</w:t>
      </w:r>
    </w:p>
    <w:p>
      <w:pPr>
        <w:pStyle w:val="Normal"/>
        <w:jc w:val="both"/>
        <w:rPr>
          <w:rFonts w:ascii="Calibri" w:hAnsi="Calibri"/>
          <w:b/>
          <w:b/>
          <w:bCs/>
          <w:sz w:val="24"/>
          <w:szCs w:val="24"/>
        </w:rPr>
      </w:pPr>
      <w:r>
        <w:rPr>
          <w:rFonts w:ascii="Calibri" w:hAnsi="Calibri"/>
          <w:b/>
          <w:bCs/>
          <w:sz w:val="24"/>
          <w:szCs w:val="24"/>
        </w:rPr>
      </w:r>
    </w:p>
    <w:p>
      <w:pPr>
        <w:pStyle w:val="Normal"/>
        <w:jc w:val="both"/>
        <w:rPr/>
      </w:pPr>
      <w:r>
        <w:rPr>
          <w:rFonts w:ascii="Calibri" w:hAnsi="Calibri"/>
          <w:b/>
          <w:bCs/>
          <w:sz w:val="24"/>
          <w:szCs w:val="24"/>
        </w:rPr>
        <w:tab/>
      </w:r>
      <w:r>
        <w:rPr>
          <w:rFonts w:ascii="Calibri" w:hAnsi="Calibri"/>
          <w:b w:val="false"/>
          <w:bCs w:val="false"/>
          <w:sz w:val="24"/>
          <w:szCs w:val="24"/>
        </w:rPr>
        <w:t>Η βασική λειτουργία του θυρεοειδούς αδένα είναι η παραγωγή 3 βασικών και ιδιαιτέρως σημαντικών ορμονών: Την θυροξίνη (γνωστή και ως Τ</w:t>
      </w:r>
      <w:r>
        <w:rPr>
          <w:rFonts w:ascii="Calibri" w:hAnsi="Calibri"/>
          <w:b w:val="false"/>
          <w:bCs w:val="false"/>
          <w:sz w:val="24"/>
          <w:szCs w:val="24"/>
          <w:vertAlign w:val="subscript"/>
        </w:rPr>
        <w:t>4</w:t>
      </w:r>
      <w:r>
        <w:rPr>
          <w:rFonts w:ascii="Calibri" w:hAnsi="Calibri"/>
          <w:b w:val="false"/>
          <w:bCs w:val="false"/>
          <w:position w:val="0"/>
          <w:sz w:val="24"/>
          <w:sz w:val="24"/>
          <w:szCs w:val="24"/>
          <w:vertAlign w:val="baseline"/>
        </w:rPr>
        <w:t>), την τριιωδοθυρονίνη (γνωστή και ως Τ</w:t>
      </w:r>
      <w:r>
        <w:rPr>
          <w:rFonts w:ascii="Calibri" w:hAnsi="Calibri"/>
          <w:b w:val="false"/>
          <w:bCs w:val="false"/>
          <w:sz w:val="24"/>
          <w:szCs w:val="24"/>
          <w:vertAlign w:val="subscript"/>
        </w:rPr>
        <w:t>3</w:t>
      </w:r>
      <w:r>
        <w:rPr>
          <w:rFonts w:ascii="Calibri" w:hAnsi="Calibri"/>
          <w:b w:val="false"/>
          <w:bCs w:val="false"/>
          <w:position w:val="0"/>
          <w:sz w:val="24"/>
          <w:sz w:val="24"/>
          <w:szCs w:val="24"/>
          <w:vertAlign w:val="baseline"/>
        </w:rPr>
        <w:t>) και την καλσιτονίνη, η οποία διαδραματίζει εξαιρετικά σπουδαίο ρόλο στον μεταβολισμό του ασβεστίου</w:t>
      </w:r>
      <w:bookmarkStart w:id="10" w:name="__UnoMark__89233_513852002"/>
      <w:bookmarkStart w:id="11" w:name="__UnoMark__89222_513852002"/>
      <w:bookmarkStart w:id="12" w:name="Mendeley_Bookmark_tCp6pOggi3"/>
      <w:bookmarkStart w:id="13" w:name="Mendeley_Bookmark_UY04XQLjMg"/>
      <w:bookmarkStart w:id="14" w:name="__UnoMark__445_1056528204"/>
      <w:bookmarkStart w:id="15" w:name="__UnoMark__450_1056528204"/>
      <w:bookmarkStart w:id="16" w:name="__UnoMark__452_1056528204"/>
      <w:bookmarkStart w:id="17" w:name="__UnoMark__422_1056528204"/>
      <w:r>
        <w:rPr>
          <w:rFonts w:ascii="Calibri" w:hAnsi="Calibri"/>
          <w:b w:val="false"/>
          <w:bCs w:val="false"/>
          <w:sz w:val="24"/>
          <w:szCs w:val="24"/>
          <w:vertAlign w:val="superscript"/>
        </w:rPr>
        <w:t>2</w:t>
      </w:r>
      <w:bookmarkEnd w:id="10"/>
      <w:bookmarkEnd w:id="11"/>
      <w:bookmarkEnd w:id="12"/>
      <w:bookmarkEnd w:id="13"/>
      <w:bookmarkEnd w:id="14"/>
      <w:bookmarkEnd w:id="15"/>
      <w:bookmarkEnd w:id="16"/>
      <w:bookmarkEnd w:id="17"/>
      <w:r>
        <w:rPr>
          <w:rFonts w:ascii="Calibri" w:hAnsi="Calibri"/>
          <w:b w:val="false"/>
          <w:bCs w:val="false"/>
          <w:position w:val="0"/>
          <w:sz w:val="24"/>
          <w:sz w:val="24"/>
          <w:szCs w:val="24"/>
          <w:vertAlign w:val="baseline"/>
        </w:rPr>
        <w:t xml:space="preserve">. </w:t>
      </w:r>
      <w:r>
        <w:rPr>
          <w:rFonts w:ascii="Calibri" w:hAnsi="Calibri"/>
          <w:b w:val="false"/>
          <w:bCs w:val="false"/>
          <w:position w:val="0"/>
          <w:sz w:val="24"/>
          <w:sz w:val="24"/>
          <w:szCs w:val="24"/>
          <w:vertAlign w:val="baseline"/>
        </w:rPr>
        <w:t xml:space="preserve">Η έκκριση τους επάγεται μετά από σηματοδότηση μέσω της υπόφυσης, η οποία εκκρίνει την θυρεοειδοτρόπου ορμόνη (Thyroid Stimulating Hormone – TSH). Ακόμα ανώτερα στο μονοπάτι, ο υποθάλαμος επάγει την έκκριση TSH από την υπόφυση, μέσω έκκρισης της θυρεοτρόπου ορμόνης (Thyrotropin Releasing Hormon – TRH). Βεβαίως, ένα τέτοιο σύστημα δεν μπορεί να μην υπόκειται σε σημαντικό έλεγχο και αυτό πράγματι συμβαίνει, μέσω βρόγχου αρνητικής ανάδρασης </w:t>
      </w:r>
      <w:r>
        <w:rPr>
          <w:rFonts w:ascii="Calibri" w:hAnsi="Calibri"/>
          <w:b w:val="false"/>
          <w:bCs w:val="false"/>
          <w:position w:val="0"/>
          <w:sz w:val="24"/>
          <w:sz w:val="24"/>
          <w:szCs w:val="24"/>
          <w:vertAlign w:val="baseline"/>
        </w:rPr>
        <w:t>στο κομμάτι του νευροενδοκρινικού συστήματος που ονομάζεται άξονας υποθαλάμου – υπόφυσης   - θυρεοειδούς (Hypothalamus – Pituitary – Thyroid Axis – HPT axis)</w:t>
      </w:r>
      <w:bookmarkStart w:id="18" w:name="__UnoMark__89241_513852002"/>
      <w:bookmarkStart w:id="19" w:name="__UnoMark__89234_513852002"/>
      <w:bookmarkStart w:id="20" w:name="Mendeley_Bookmark_QiZ7YJvbd1"/>
      <w:bookmarkStart w:id="21" w:name="Mendeley_Bookmark_3ZjCj2vskh"/>
      <w:r>
        <w:rPr>
          <w:rFonts w:ascii="Calibri" w:hAnsi="Calibri"/>
          <w:b w:val="false"/>
          <w:bCs w:val="false"/>
          <w:sz w:val="24"/>
          <w:szCs w:val="24"/>
          <w:vertAlign w:val="superscript"/>
        </w:rPr>
        <w:t>3</w:t>
      </w:r>
      <w:bookmarkEnd w:id="18"/>
      <w:bookmarkEnd w:id="19"/>
      <w:bookmarkEnd w:id="20"/>
      <w:bookmarkEnd w:id="21"/>
      <w:r>
        <w:rPr>
          <w:rFonts w:ascii="Calibri" w:hAnsi="Calibri"/>
          <w:b w:val="false"/>
          <w:bCs w:val="false"/>
          <w:position w:val="0"/>
          <w:sz w:val="24"/>
          <w:sz w:val="24"/>
          <w:szCs w:val="24"/>
          <w:vertAlign w:val="baseline"/>
        </w:rPr>
        <w:t>.</w:t>
      </w:r>
    </w:p>
    <w:p>
      <w:pPr>
        <w:pStyle w:val="Normal"/>
        <w:jc w:val="both"/>
        <w:rPr>
          <w:b w:val="false"/>
          <w:b w:val="false"/>
          <w:bCs w:val="false"/>
          <w:position w:val="0"/>
          <w:sz w:val="24"/>
          <w:sz w:val="24"/>
          <w:vertAlign w:val="baseline"/>
        </w:rPr>
      </w:pPr>
      <w:r>
        <w:rPr>
          <w:b w:val="false"/>
          <w:bCs w:val="false"/>
          <w:position w:val="0"/>
          <w:sz w:val="24"/>
          <w:sz w:val="24"/>
          <w:vertAlign w:val="baseline"/>
        </w:rPr>
      </w:r>
    </w:p>
    <w:p>
      <w:pPr>
        <w:pStyle w:val="Normal"/>
        <w:jc w:val="both"/>
        <w:rPr/>
      </w:pPr>
      <w:r>
        <w:rPr>
          <w:rFonts w:ascii="Calibri" w:hAnsi="Calibri"/>
          <w:b w:val="false"/>
          <w:bCs w:val="false"/>
          <w:position w:val="0"/>
          <w:sz w:val="24"/>
          <w:sz w:val="24"/>
          <w:szCs w:val="24"/>
          <w:vertAlign w:val="baseline"/>
        </w:rPr>
        <w:tab/>
        <w:t>Βασική λειτουργία των άλλων δυο (T</w:t>
      </w:r>
      <w:r>
        <w:rPr>
          <w:rFonts w:ascii="Calibri" w:hAnsi="Calibri"/>
          <w:b w:val="false"/>
          <w:bCs w:val="false"/>
          <w:sz w:val="24"/>
          <w:szCs w:val="24"/>
          <w:vertAlign w:val="subscript"/>
        </w:rPr>
        <w:t>3</w:t>
      </w:r>
      <w:r>
        <w:rPr>
          <w:rFonts w:ascii="Calibri" w:hAnsi="Calibri"/>
          <w:b w:val="false"/>
          <w:bCs w:val="false"/>
          <w:position w:val="0"/>
          <w:sz w:val="24"/>
          <w:sz w:val="24"/>
          <w:szCs w:val="24"/>
          <w:vertAlign w:val="baseline"/>
        </w:rPr>
        <w:t xml:space="preserve"> και Τ</w:t>
      </w:r>
      <w:r>
        <w:rPr>
          <w:rFonts w:ascii="Calibri" w:hAnsi="Calibri"/>
          <w:b w:val="false"/>
          <w:bCs w:val="false"/>
          <w:sz w:val="24"/>
          <w:szCs w:val="24"/>
          <w:vertAlign w:val="subscript"/>
        </w:rPr>
        <w:t>4</w:t>
      </w:r>
      <w:r>
        <w:rPr>
          <w:rFonts w:ascii="Calibri" w:hAnsi="Calibri"/>
          <w:b w:val="false"/>
          <w:bCs w:val="false"/>
          <w:position w:val="0"/>
          <w:sz w:val="24"/>
          <w:sz w:val="24"/>
          <w:szCs w:val="24"/>
          <w:vertAlign w:val="baseline"/>
        </w:rPr>
        <w:t>) είναι η αύξηση της πρωτεϊνοσύνθεσης και της κατανάλωσης Ο</w:t>
      </w:r>
      <w:r>
        <w:rPr>
          <w:rFonts w:ascii="Calibri" w:hAnsi="Calibri"/>
          <w:b w:val="false"/>
          <w:bCs w:val="false"/>
          <w:sz w:val="24"/>
          <w:szCs w:val="24"/>
          <w:vertAlign w:val="subscript"/>
        </w:rPr>
        <w:t>2</w:t>
      </w:r>
      <w:r>
        <w:rPr>
          <w:rFonts w:ascii="Calibri" w:hAnsi="Calibri"/>
          <w:b w:val="false"/>
          <w:bCs w:val="false"/>
          <w:position w:val="0"/>
          <w:sz w:val="24"/>
          <w:sz w:val="24"/>
          <w:szCs w:val="24"/>
          <w:vertAlign w:val="baseline"/>
        </w:rPr>
        <w:t xml:space="preserve"> από τα κύτταρα, καθώς αυτές διέρχονται από τα τριχοειδή αγγεία. </w:t>
      </w:r>
      <w:r>
        <w:rPr>
          <w:rFonts w:ascii="Calibri" w:hAnsi="Calibri"/>
          <w:b w:val="false"/>
          <w:bCs w:val="false"/>
          <w:position w:val="0"/>
          <w:sz w:val="24"/>
          <w:sz w:val="24"/>
          <w:szCs w:val="24"/>
          <w:vertAlign w:val="baseline"/>
        </w:rPr>
        <w:t>Είναι ιδιαιτέρως απαραίτητες για την φυσιολογική ανάπτυξη και ωρίμανση  του σώματος, καθώς και του Κεντρικού Νευρικού Συστήματος (Central Nervous System – CNS) και Περιφερικού Νευρικού Συστήματος (Peripheral Nervous system – PNS). Αν και η Τ</w:t>
      </w:r>
      <w:r>
        <w:rPr>
          <w:rFonts w:ascii="Calibri" w:hAnsi="Calibri"/>
          <w:b w:val="false"/>
          <w:bCs w:val="false"/>
          <w:sz w:val="24"/>
          <w:szCs w:val="24"/>
          <w:vertAlign w:val="subscript"/>
        </w:rPr>
        <w:t>3</w:t>
      </w:r>
      <w:r>
        <w:rPr>
          <w:rFonts w:ascii="Calibri" w:hAnsi="Calibri"/>
          <w:b w:val="false"/>
          <w:bCs w:val="false"/>
          <w:position w:val="0"/>
          <w:sz w:val="24"/>
          <w:sz w:val="24"/>
          <w:szCs w:val="24"/>
          <w:vertAlign w:val="baseline"/>
        </w:rPr>
        <w:t xml:space="preserve"> εκκρίνεται σε μικρότερη ποσότητα από την Τ</w:t>
      </w:r>
      <w:r>
        <w:rPr>
          <w:rFonts w:ascii="Calibri" w:hAnsi="Calibri"/>
          <w:b w:val="false"/>
          <w:bCs w:val="false"/>
          <w:sz w:val="24"/>
          <w:szCs w:val="24"/>
          <w:vertAlign w:val="subscript"/>
        </w:rPr>
        <w:t>4</w:t>
      </w:r>
      <w:r>
        <w:rPr>
          <w:rFonts w:ascii="Calibri" w:hAnsi="Calibri"/>
          <w:b w:val="false"/>
          <w:bCs w:val="false"/>
          <w:position w:val="0"/>
          <w:sz w:val="24"/>
          <w:sz w:val="24"/>
          <w:szCs w:val="24"/>
          <w:vertAlign w:val="baseline"/>
        </w:rPr>
        <w:t>, είναι πιο δραστική και μεταβολίζεται στο ήπαρ, εκκρίνεται μέσω της χολής στο έντερο, όπου υδρολύονται τα γλυκονουρίδια που περιέχει και τελικά αποβάλλεται μέσω των κοπράνων. Παρόμοια είναι και η τύχη της Τ</w:t>
      </w:r>
      <w:r>
        <w:rPr>
          <w:rFonts w:ascii="Calibri" w:hAnsi="Calibri"/>
          <w:b w:val="false"/>
          <w:bCs w:val="false"/>
          <w:sz w:val="24"/>
          <w:szCs w:val="24"/>
          <w:vertAlign w:val="subscript"/>
        </w:rPr>
        <w:t>4</w:t>
      </w:r>
      <w:bookmarkStart w:id="22" w:name="__UnoMark__89253_513852002"/>
      <w:bookmarkStart w:id="23" w:name="__UnoMark__89242_513852002"/>
      <w:bookmarkStart w:id="24" w:name="Mendeley_Bookmark_Isk3SfI1K4"/>
      <w:bookmarkStart w:id="25" w:name="Mendeley_Bookmark_fqRIuKFwPa"/>
      <w:r>
        <w:rPr>
          <w:rFonts w:ascii="Calibri" w:hAnsi="Calibri"/>
          <w:b w:val="false"/>
          <w:bCs w:val="false"/>
          <w:sz w:val="24"/>
          <w:szCs w:val="24"/>
          <w:vertAlign w:val="superscript"/>
        </w:rPr>
        <w:t>4</w:t>
      </w:r>
      <w:bookmarkEnd w:id="22"/>
      <w:bookmarkEnd w:id="23"/>
      <w:bookmarkEnd w:id="24"/>
      <w:bookmarkEnd w:id="25"/>
      <w:r>
        <w:rPr>
          <w:rFonts w:ascii="Calibri" w:hAnsi="Calibri"/>
          <w:b w:val="false"/>
          <w:bCs w:val="false"/>
          <w:position w:val="0"/>
          <w:sz w:val="24"/>
          <w:sz w:val="24"/>
          <w:szCs w:val="24"/>
          <w:vertAlign w:val="baseline"/>
        </w:rPr>
        <w:t xml:space="preserve">. </w:t>
      </w:r>
    </w:p>
    <w:p>
      <w:pPr>
        <w:pStyle w:val="Normal"/>
        <w:jc w:val="both"/>
        <w:rPr>
          <w:rFonts w:ascii="Calibri" w:hAnsi="Calibri"/>
          <w:b w:val="false"/>
          <w:b w:val="false"/>
          <w:bCs w:val="false"/>
          <w:position w:val="0"/>
          <w:sz w:val="24"/>
          <w:sz w:val="24"/>
          <w:szCs w:val="24"/>
          <w:vertAlign w:val="baseline"/>
        </w:rPr>
      </w:pPr>
      <w:r>
        <w:rPr/>
        <w:drawing>
          <wp:anchor behindDoc="0" distT="0" distB="0" distL="0" distR="0" simplePos="0" locked="0" layoutInCell="1" allowOverlap="1" relativeHeight="3">
            <wp:simplePos x="0" y="0"/>
            <wp:positionH relativeFrom="column">
              <wp:posOffset>859790</wp:posOffset>
            </wp:positionH>
            <wp:positionV relativeFrom="paragraph">
              <wp:posOffset>41910</wp:posOffset>
            </wp:positionV>
            <wp:extent cx="4495800" cy="3929380"/>
            <wp:effectExtent l="0" t="0" r="0" b="0"/>
            <wp:wrapSquare wrapText="largest"/>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rcRect l="0" t="0" r="23" b="0"/>
                    <a:stretch>
                      <a:fillRect/>
                    </a:stretch>
                  </pic:blipFill>
                  <pic:spPr bwMode="auto">
                    <a:xfrm>
                      <a:off x="0" y="0"/>
                      <a:ext cx="4495800" cy="3929380"/>
                    </a:xfrm>
                    <a:prstGeom prst="rect">
                      <a:avLst/>
                    </a:prstGeom>
                  </pic:spPr>
                </pic:pic>
              </a:graphicData>
            </a:graphic>
          </wp:anchor>
        </w:drawing>
      </w:r>
    </w:p>
    <w:p>
      <w:pPr>
        <w:pStyle w:val="Normal"/>
        <w:jc w:val="both"/>
        <w:rPr>
          <w:rFonts w:ascii="Calibri" w:hAnsi="Calibri"/>
          <w:b w:val="false"/>
          <w:b w:val="false"/>
          <w:bCs w:val="false"/>
          <w:position w:val="0"/>
          <w:sz w:val="24"/>
          <w:sz w:val="24"/>
          <w:szCs w:val="24"/>
          <w:vertAlign w:val="baseline"/>
        </w:rPr>
      </w:pPr>
      <w:r>
        <w:rPr/>
      </w:r>
    </w:p>
    <w:p>
      <w:pPr>
        <w:pStyle w:val="Normal"/>
        <w:jc w:val="both"/>
        <w:rPr>
          <w:rFonts w:ascii="Calibri" w:hAnsi="Calibri"/>
          <w:b w:val="false"/>
          <w:b w:val="false"/>
          <w:bCs w:val="false"/>
          <w:position w:val="0"/>
          <w:sz w:val="24"/>
          <w:sz w:val="24"/>
          <w:szCs w:val="24"/>
          <w:vertAlign w:val="baseline"/>
        </w:rPr>
      </w:pPr>
      <w:r>
        <w:rPr/>
        <mc:AlternateContent>
          <mc:Choice Requires="wps">
            <w:drawing>
              <wp:anchor behindDoc="0" distT="0" distB="0" distL="0" distR="0" simplePos="0" locked="0" layoutInCell="1" allowOverlap="1" relativeHeight="4">
                <wp:simplePos x="0" y="0"/>
                <wp:positionH relativeFrom="column">
                  <wp:posOffset>659765</wp:posOffset>
                </wp:positionH>
                <wp:positionV relativeFrom="paragraph">
                  <wp:posOffset>3662045</wp:posOffset>
                </wp:positionV>
                <wp:extent cx="4667885" cy="342900"/>
                <wp:effectExtent l="0" t="0" r="0" b="0"/>
                <wp:wrapNone/>
                <wp:docPr id="3" name="Shape1"/>
                <a:graphic xmlns:a="http://schemas.openxmlformats.org/drawingml/2006/main">
                  <a:graphicData uri="http://schemas.microsoft.com/office/word/2010/wordprocessingShape">
                    <wps:wsp>
                      <wps:cNvSpPr txBox="1"/>
                      <wps:spPr>
                        <a:xfrm>
                          <a:off x="0" y="0"/>
                          <a:ext cx="4667400" cy="342360"/>
                        </a:xfrm>
                        <a:prstGeom prst="rect">
                          <a:avLst/>
                        </a:prstGeom>
                        <a:noFill/>
                        <a:ln>
                          <a:noFill/>
                        </a:ln>
                      </wps:spPr>
                      <wps:txbx>
                        <w:txbxContent>
                          <w:p>
                            <w:pPr>
                              <w:overflowPunct w:val="false"/>
                              <w:jc w:val="center"/>
                              <w:rPr/>
                            </w:pPr>
                            <w:r>
                              <w:rPr>
                                <w:b/>
                                <w:bCs/>
                                <w:sz w:val="22"/>
                                <w:szCs w:val="22"/>
                                <w:rFonts w:ascii="Calibri" w:hAnsi="Calibri"/>
                              </w:rPr>
                              <w:t xml:space="preserve">Εικόνα 1: </w:t>
                            </w:r>
                            <w:r>
                              <w:rPr>
                                <w:sz w:val="22"/>
                                <w:szCs w:val="22"/>
                                <w:b w:val="false"/>
                                <w:bCs w:val="false"/>
                                <w:rFonts w:ascii="Calibri" w:hAnsi="Calibri"/>
                              </w:rPr>
                              <w:t>Απλοποιημένη σχηματική αναπαράσταση της ρύθμισης της έκκρισης ορμόνων του θυρεοειδούς αδένα !χρειάζεται μετάφραση</w:t>
                            </w:r>
                          </w:p>
                        </w:txbxContent>
                      </wps:txbx>
                      <wps:bodyPr wrap="square" lIns="0" rIns="0" tIns="0" bIns="0">
                        <a:spAutoFit/>
                      </wps:bodyPr>
                    </wps:wsp>
                  </a:graphicData>
                </a:graphic>
              </wp:anchor>
            </w:drawing>
          </mc:Choice>
          <mc:Fallback>
            <w:pict>
              <v:shapetype id="shapetype_202" coordsize="21600,21600" o:spt="202" path="m,l,21600l21600,21600l21600,xe">
                <v:stroke joinstyle="miter"/>
                <v:path gradientshapeok="t" o:connecttype="rect"/>
              </v:shapetype>
              <v:shape id="shape_0" ID="Shape1" stroked="f" style="position:absolute;margin-left:51.95pt;margin-top:288.35pt;width:367.45pt;height:26.9pt" type="shapetype_202">
                <v:textbox>
                  <w:txbxContent>
                    <w:p>
                      <w:pPr>
                        <w:overflowPunct w:val="false"/>
                        <w:jc w:val="center"/>
                        <w:rPr/>
                      </w:pPr>
                      <w:r>
                        <w:rPr>
                          <w:b/>
                          <w:bCs/>
                          <w:sz w:val="22"/>
                          <w:szCs w:val="22"/>
                          <w:rFonts w:ascii="Calibri" w:hAnsi="Calibri"/>
                        </w:rPr>
                        <w:t xml:space="preserve">Εικόνα 1: </w:t>
                      </w:r>
                      <w:r>
                        <w:rPr>
                          <w:sz w:val="22"/>
                          <w:szCs w:val="22"/>
                          <w:b w:val="false"/>
                          <w:bCs w:val="false"/>
                          <w:rFonts w:ascii="Calibri" w:hAnsi="Calibri"/>
                        </w:rPr>
                        <w:t>Απλοποιημένη σχηματική αναπαράσταση της ρύθμισης της έκκρισης ορμόνων του θυρεοειδούς αδένα !χρειάζεται μετάφραση</w:t>
                      </w:r>
                    </w:p>
                  </w:txbxContent>
                </v:textbox>
                <w10:wrap type="square"/>
                <v:fill o:detectmouseclick="t" on="false"/>
                <v:stroke color="black" joinstyle="round" endcap="flat"/>
              </v:shape>
            </w:pict>
          </mc:Fallback>
        </mc:AlternateContent>
      </w:r>
      <w:r>
        <w:br w:type="page"/>
      </w:r>
    </w:p>
    <w:p>
      <w:pPr>
        <w:pStyle w:val="Normal"/>
        <w:jc w:val="both"/>
        <w:rPr/>
      </w:pPr>
      <w:r>
        <w:rPr>
          <w:rFonts w:ascii="Calibri" w:hAnsi="Calibri"/>
          <w:b w:val="false"/>
          <w:bCs w:val="false"/>
          <w:position w:val="0"/>
          <w:sz w:val="24"/>
          <w:sz w:val="24"/>
          <w:szCs w:val="24"/>
          <w:vertAlign w:val="baseline"/>
        </w:rPr>
        <w:tab/>
      </w:r>
      <w:r>
        <w:rPr>
          <w:rFonts w:ascii="Calibri" w:hAnsi="Calibri"/>
          <w:b w:val="false"/>
          <w:bCs w:val="false"/>
          <w:position w:val="0"/>
          <w:sz w:val="24"/>
          <w:sz w:val="24"/>
          <w:szCs w:val="24"/>
          <w:vertAlign w:val="baseline"/>
        </w:rPr>
        <w:t>Η βασική λειτουργική μονάδα του θυρεοειδούς αδένα είναι το θυρεοθυλάκιο, που αποτελείται από τα θυρεοθυλακικά κύτταρα, τα οποία δημιουργούν έναν θύλακα, στον οποίο εναποτίθεται</w:t>
      </w:r>
      <w:r>
        <w:rPr>
          <w:rFonts w:ascii="Calibri" w:hAnsi="Calibri"/>
          <w:b w:val="false"/>
          <w:bCs w:val="false"/>
          <w:position w:val="0"/>
          <w:sz w:val="24"/>
          <w:sz w:val="24"/>
          <w:szCs w:val="24"/>
          <w:vertAlign w:val="baseline"/>
        </w:rPr>
        <w:t xml:space="preserve"> </w:t>
      </w:r>
      <w:r>
        <w:rPr>
          <w:rFonts w:ascii="Calibri" w:hAnsi="Calibri"/>
          <w:b w:val="false"/>
          <w:bCs w:val="false"/>
          <w:position w:val="0"/>
          <w:sz w:val="24"/>
          <w:sz w:val="24"/>
          <w:szCs w:val="24"/>
          <w:vertAlign w:val="baseline"/>
        </w:rPr>
        <w:t>ένα μείγμα πρωτεϊνών και άλλων ουσιών, το κολλοειδές. Ανάμεσα στα θυρεοθυλάκια παρατηρούνται και τα παραθυροειδικά κύτταρα.</w:t>
      </w:r>
    </w:p>
    <w:p>
      <w:pPr>
        <w:pStyle w:val="Normal"/>
        <w:jc w:val="both"/>
        <w:rPr>
          <w:rFonts w:ascii="Calibri" w:hAnsi="Calibri"/>
          <w:b w:val="false"/>
          <w:b w:val="false"/>
          <w:bCs w:val="false"/>
          <w:position w:val="0"/>
          <w:sz w:val="24"/>
          <w:sz w:val="24"/>
          <w:szCs w:val="24"/>
          <w:vertAlign w:val="baseline"/>
        </w:rPr>
      </w:pPr>
      <w:r>
        <w:rPr/>
      </w:r>
    </w:p>
    <w:p>
      <w:pPr>
        <w:pStyle w:val="Normal"/>
        <w:jc w:val="both"/>
        <w:rPr/>
      </w:pPr>
      <w:r>
        <w:rPr>
          <w:rFonts w:ascii="Calibri" w:hAnsi="Calibri"/>
          <w:b w:val="false"/>
          <w:bCs w:val="false"/>
          <w:position w:val="0"/>
          <w:sz w:val="24"/>
          <w:sz w:val="24"/>
          <w:szCs w:val="24"/>
          <w:vertAlign w:val="baseline"/>
        </w:rPr>
        <w:tab/>
      </w:r>
      <w:r>
        <w:rPr>
          <w:rFonts w:ascii="Calibri" w:hAnsi="Calibri"/>
          <w:b w:val="false"/>
          <w:bCs w:val="false"/>
          <w:position w:val="0"/>
          <w:sz w:val="24"/>
          <w:sz w:val="24"/>
          <w:szCs w:val="24"/>
          <w:vertAlign w:val="baseline"/>
        </w:rPr>
        <w:t>Οι ορμόνες Τ</w:t>
      </w:r>
      <w:r>
        <w:rPr>
          <w:rFonts w:ascii="Calibri" w:hAnsi="Calibri"/>
          <w:b w:val="false"/>
          <w:bCs w:val="false"/>
          <w:sz w:val="24"/>
          <w:szCs w:val="24"/>
          <w:vertAlign w:val="subscript"/>
        </w:rPr>
        <w:t>3</w:t>
      </w:r>
      <w:r>
        <w:rPr>
          <w:rFonts w:ascii="Calibri" w:hAnsi="Calibri"/>
          <w:b w:val="false"/>
          <w:bCs w:val="false"/>
          <w:position w:val="0"/>
          <w:sz w:val="24"/>
          <w:sz w:val="24"/>
          <w:szCs w:val="24"/>
          <w:vertAlign w:val="baseline"/>
        </w:rPr>
        <w:t xml:space="preserve"> και Τ</w:t>
      </w:r>
      <w:r>
        <w:rPr>
          <w:rFonts w:ascii="Calibri" w:hAnsi="Calibri"/>
          <w:b w:val="false"/>
          <w:bCs w:val="false"/>
          <w:sz w:val="24"/>
          <w:szCs w:val="24"/>
          <w:vertAlign w:val="subscript"/>
        </w:rPr>
        <w:t>4</w:t>
      </w:r>
      <w:r>
        <w:rPr>
          <w:rFonts w:ascii="Calibri" w:hAnsi="Calibri"/>
          <w:b w:val="false"/>
          <w:bCs w:val="false"/>
          <w:position w:val="0"/>
          <w:sz w:val="24"/>
          <w:sz w:val="24"/>
          <w:szCs w:val="24"/>
          <w:vertAlign w:val="baseline"/>
        </w:rPr>
        <w:t xml:space="preserve"> παρουσιάζουν εξαιρετικό ενδιαφέρον, όχι μόνο λόγω της μεταβολικής τους σημασίας, αλλά και τους ασυνήθιστου μονοπατιού βιοσύνθεσης τους, όντας οι μόνες ορμόνες οι οποίες περιλαμβάνουν Ιώδιο στην δομή τους. Όσον αφορά την βιοσύνθεση των ορμονών του θυρεοειδούς, αυτή μπορεί να συνοψιστεί ως εξής: Αρχικά, το Ιώδιο μέσω της κυκλοφορίας του αίματος φτάνει στον θυρεοειδή αδένα. Στη συνέχεια, το θυρεοειδικό κύτταρο προσλαμβάνει το τα ιόντα Ιωδίου, τα οποιά συνδέονται έπειτα από ενζυμική αντίδραση στην Τυροσίνη. Η κάθε τυροσίνη μπορεί να συνδεθεί με ένα ιόν ιωδίου (Μονο – Ιώδο – Τυροσίνη – Mono</w:t>
      </w:r>
      <w:r>
        <w:rPr>
          <w:rFonts w:ascii="Calibri" w:hAnsi="Calibri"/>
          <w:b w:val="false"/>
          <w:bCs w:val="false"/>
          <w:position w:val="0"/>
          <w:sz w:val="24"/>
          <w:sz w:val="24"/>
          <w:szCs w:val="24"/>
          <w:vertAlign w:val="baseline"/>
        </w:rPr>
        <w:t>iodotyrosine -</w:t>
      </w:r>
      <w:r>
        <w:rPr>
          <w:rFonts w:ascii="Calibri" w:hAnsi="Calibri"/>
          <w:b w:val="false"/>
          <w:bCs w:val="false"/>
          <w:position w:val="0"/>
          <w:sz w:val="24"/>
          <w:sz w:val="24"/>
          <w:szCs w:val="24"/>
          <w:vertAlign w:val="baseline"/>
        </w:rPr>
        <w:t xml:space="preserve"> ΜΙΤ) ή με δύο ιόντα ιωδίου (Δι – Ιώδο – Τυροσίνη – </w:t>
      </w:r>
      <w:r>
        <w:rPr>
          <w:rFonts w:ascii="Calibri" w:hAnsi="Calibri"/>
          <w:b w:val="false"/>
          <w:bCs w:val="false"/>
          <w:position w:val="0"/>
          <w:sz w:val="24"/>
          <w:sz w:val="24"/>
          <w:szCs w:val="24"/>
          <w:vertAlign w:val="baseline"/>
        </w:rPr>
        <w:t>Diiodotyrosine – DIT). Η σύζευξη MIT και DIT οδηγεί στην σύνθεση της Τ</w:t>
      </w:r>
      <w:r>
        <w:rPr>
          <w:rFonts w:ascii="Calibri" w:hAnsi="Calibri"/>
          <w:b w:val="false"/>
          <w:bCs w:val="false"/>
          <w:sz w:val="24"/>
          <w:szCs w:val="24"/>
          <w:vertAlign w:val="subscript"/>
        </w:rPr>
        <w:t>3</w:t>
      </w:r>
      <w:r>
        <w:rPr>
          <w:rFonts w:ascii="Calibri" w:hAnsi="Calibri"/>
          <w:b w:val="false"/>
          <w:bCs w:val="false"/>
          <w:position w:val="0"/>
          <w:sz w:val="24"/>
          <w:sz w:val="24"/>
          <w:szCs w:val="24"/>
          <w:vertAlign w:val="baseline"/>
        </w:rPr>
        <w:t>, ενώ η σύζευξη δυο μορίων DIT οδηγεί στην σύνθεση της Τ</w:t>
      </w:r>
      <w:r>
        <w:rPr>
          <w:rFonts w:ascii="Calibri" w:hAnsi="Calibri"/>
          <w:b w:val="false"/>
          <w:bCs w:val="false"/>
          <w:sz w:val="24"/>
          <w:szCs w:val="24"/>
          <w:vertAlign w:val="subscript"/>
        </w:rPr>
        <w:t>4</w:t>
      </w:r>
      <w:r>
        <w:rPr>
          <w:rFonts w:ascii="Calibri" w:hAnsi="Calibri"/>
          <w:b w:val="false"/>
          <w:bCs w:val="false"/>
          <w:position w:val="0"/>
          <w:sz w:val="24"/>
          <w:sz w:val="24"/>
          <w:szCs w:val="24"/>
          <w:vertAlign w:val="baseline"/>
        </w:rPr>
        <w:t xml:space="preserve">. Αυτές οι ορμόνες έπειτα μεταφέρονται στο κολλοειδές του κυστιδίου, όπου αποθηκεύονται με την μορφή Θυρεοσφαιρίνη (Thyroglobulin – Tg). </w:t>
      </w:r>
      <w:r>
        <w:rPr>
          <w:rFonts w:ascii="Calibri" w:hAnsi="Calibri"/>
          <w:b w:val="false"/>
          <w:bCs w:val="false"/>
          <w:position w:val="0"/>
          <w:sz w:val="24"/>
          <w:sz w:val="24"/>
          <w:szCs w:val="24"/>
          <w:vertAlign w:val="baseline"/>
        </w:rPr>
        <w:t>Όταν δοθεί το κατάλληλο σινιάλο και ενεργοποιηθεί μεταβολικά το θυρεοειδικό κύτταρο, ξεκινά να απορροφά την Tg από το κολλοειδές, την οποία έπειτα πρωτεολύει με ειδικό τρόπο ξανά σε Τ</w:t>
      </w:r>
      <w:r>
        <w:rPr>
          <w:rFonts w:ascii="Calibri" w:hAnsi="Calibri"/>
          <w:b w:val="false"/>
          <w:bCs w:val="false"/>
          <w:sz w:val="24"/>
          <w:szCs w:val="24"/>
          <w:vertAlign w:val="subscript"/>
        </w:rPr>
        <w:t>3</w:t>
      </w:r>
      <w:r>
        <w:rPr>
          <w:rFonts w:ascii="Calibri" w:hAnsi="Calibri"/>
          <w:b/>
          <w:bCs/>
          <w:sz w:val="24"/>
          <w:szCs w:val="24"/>
          <w:vertAlign w:val="subscript"/>
        </w:rPr>
        <w:t xml:space="preserve">  </w:t>
      </w:r>
      <w:r>
        <w:rPr>
          <w:rFonts w:ascii="Calibri" w:hAnsi="Calibri"/>
          <w:b w:val="false"/>
          <w:bCs w:val="false"/>
          <w:position w:val="0"/>
          <w:sz w:val="24"/>
          <w:sz w:val="24"/>
          <w:szCs w:val="24"/>
          <w:vertAlign w:val="baseline"/>
        </w:rPr>
        <w:t>και Τ</w:t>
      </w:r>
      <w:r>
        <w:rPr>
          <w:rFonts w:ascii="Calibri" w:hAnsi="Calibri"/>
          <w:b w:val="false"/>
          <w:bCs w:val="false"/>
          <w:sz w:val="24"/>
          <w:szCs w:val="24"/>
          <w:vertAlign w:val="subscript"/>
        </w:rPr>
        <w:t>4</w:t>
      </w:r>
      <w:r>
        <w:rPr>
          <w:rFonts w:ascii="Calibri" w:hAnsi="Calibri"/>
          <w:b w:val="false"/>
          <w:bCs w:val="false"/>
          <w:position w:val="0"/>
          <w:sz w:val="24"/>
          <w:sz w:val="24"/>
          <w:szCs w:val="24"/>
          <w:vertAlign w:val="baseline"/>
        </w:rPr>
        <w:t>, τις οποίες τελικά απελευθερώνει στην κυκλοφορία του αίματος, συνδεδεμένες συνήθως με μια σφαιρίνη που δεσμεύεται στην θυροξίνη (Thyroid Binding Globulin – TBG). Τελικά, οι ορμόνες φτάνουν στα όργανα στόχους τους μέσω της κυκλοφορίας του αίματος</w:t>
      </w:r>
      <w:bookmarkStart w:id="26" w:name="__UnoMark__89289_513852002"/>
      <w:bookmarkStart w:id="27" w:name="__UnoMark__89254_513852002"/>
      <w:bookmarkStart w:id="28" w:name="Mendeley_Bookmark_SDNCWtUNTT"/>
      <w:bookmarkStart w:id="29" w:name="Mendeley_Bookmark_m0DOgnOB92"/>
      <w:r>
        <w:rPr>
          <w:rFonts w:ascii="Calibri" w:hAnsi="Calibri"/>
          <w:b w:val="false"/>
          <w:bCs w:val="false"/>
          <w:sz w:val="24"/>
          <w:szCs w:val="24"/>
          <w:vertAlign w:val="superscript"/>
        </w:rPr>
        <w:t>5</w:t>
      </w:r>
      <w:bookmarkEnd w:id="26"/>
      <w:bookmarkEnd w:id="27"/>
      <w:bookmarkEnd w:id="28"/>
      <w:bookmarkEnd w:id="29"/>
      <w:r>
        <w:rPr>
          <w:rFonts w:ascii="Calibri" w:hAnsi="Calibri"/>
          <w:b w:val="false"/>
          <w:bCs w:val="false"/>
          <w:position w:val="0"/>
          <w:sz w:val="24"/>
          <w:sz w:val="24"/>
          <w:szCs w:val="24"/>
          <w:vertAlign w:val="baseline"/>
        </w:rPr>
        <w:t>.</w:t>
      </w:r>
    </w:p>
    <w:p>
      <w:pPr>
        <w:pStyle w:val="Normal"/>
        <w:jc w:val="both"/>
        <w:rPr>
          <w:rFonts w:ascii="Calibri" w:hAnsi="Calibri"/>
          <w:b w:val="false"/>
          <w:b w:val="false"/>
          <w:bCs w:val="false"/>
          <w:position w:val="0"/>
          <w:sz w:val="24"/>
          <w:sz w:val="24"/>
          <w:szCs w:val="24"/>
          <w:vertAlign w:val="baseline"/>
        </w:rPr>
      </w:pPr>
      <w:r>
        <w:rPr/>
        <w:drawing>
          <wp:anchor behindDoc="0" distT="0" distB="0" distL="0" distR="0" simplePos="0" locked="0" layoutInCell="1" allowOverlap="1" relativeHeight="5">
            <wp:simplePos x="0" y="0"/>
            <wp:positionH relativeFrom="column">
              <wp:posOffset>1193165</wp:posOffset>
            </wp:positionH>
            <wp:positionV relativeFrom="paragraph">
              <wp:posOffset>89535</wp:posOffset>
            </wp:positionV>
            <wp:extent cx="3790950" cy="4993640"/>
            <wp:effectExtent l="0" t="0" r="0" b="0"/>
            <wp:wrapSquare wrapText="largest"/>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4"/>
                    <a:srcRect l="3877" t="0" r="2481" b="0"/>
                    <a:stretch>
                      <a:fillRect/>
                    </a:stretch>
                  </pic:blipFill>
                  <pic:spPr bwMode="auto">
                    <a:xfrm>
                      <a:off x="0" y="0"/>
                      <a:ext cx="3790950" cy="4993640"/>
                    </a:xfrm>
                    <a:prstGeom prst="rect">
                      <a:avLst/>
                    </a:prstGeom>
                  </pic:spPr>
                </pic:pic>
              </a:graphicData>
            </a:graphic>
          </wp:anchor>
        </w:drawing>
      </w:r>
    </w:p>
    <w:p>
      <w:pPr>
        <w:pStyle w:val="Normal"/>
        <w:jc w:val="both"/>
        <w:rPr>
          <w:rFonts w:ascii="Calibri" w:hAnsi="Calibri"/>
          <w:b w:val="false"/>
          <w:b w:val="false"/>
          <w:bCs w:val="false"/>
          <w:position w:val="0"/>
          <w:sz w:val="24"/>
          <w:sz w:val="24"/>
          <w:szCs w:val="24"/>
          <w:vertAlign w:val="baseline"/>
        </w:rPr>
      </w:pPr>
      <w:r>
        <w:rPr/>
        <mc:AlternateContent>
          <mc:Choice Requires="wps">
            <w:drawing>
              <wp:anchor behindDoc="0" distT="0" distB="0" distL="0" distR="0" simplePos="0" locked="0" layoutInCell="1" allowOverlap="1" relativeHeight="6">
                <wp:simplePos x="0" y="0"/>
                <wp:positionH relativeFrom="column">
                  <wp:posOffset>1202690</wp:posOffset>
                </wp:positionH>
                <wp:positionV relativeFrom="paragraph">
                  <wp:posOffset>4959985</wp:posOffset>
                </wp:positionV>
                <wp:extent cx="3820160" cy="400685"/>
                <wp:effectExtent l="0" t="0" r="0" b="0"/>
                <wp:wrapNone/>
                <wp:docPr id="5" name="Shape2"/>
                <a:graphic xmlns:a="http://schemas.openxmlformats.org/drawingml/2006/main">
                  <a:graphicData uri="http://schemas.microsoft.com/office/word/2010/wordprocessingShape">
                    <wps:wsp>
                      <wps:cNvSpPr txBox="1"/>
                      <wps:spPr>
                        <a:xfrm>
                          <a:off x="0" y="0"/>
                          <a:ext cx="3819600" cy="399960"/>
                        </a:xfrm>
                        <a:prstGeom prst="rect">
                          <a:avLst/>
                        </a:prstGeom>
                        <a:noFill/>
                        <a:ln>
                          <a:noFill/>
                        </a:ln>
                      </wps:spPr>
                      <wps:txbx>
                        <w:txbxContent>
                          <w:p>
                            <w:pPr>
                              <w:overflowPunct w:val="false"/>
                              <w:jc w:val="center"/>
                              <w:rPr/>
                            </w:pPr>
                            <w:r>
                              <w:rPr>
                                <w:b/>
                                <w:bCs/>
                                <w:sz w:val="22"/>
                                <w:szCs w:val="22"/>
                                <w:rFonts w:ascii="Calibri" w:hAnsi="Calibri"/>
                              </w:rPr>
                              <w:t xml:space="preserve">Εικόνα 2: </w:t>
                            </w:r>
                            <w:r>
                              <w:rPr>
                                <w:sz w:val="22"/>
                                <w:szCs w:val="22"/>
                                <w:b w:val="false"/>
                                <w:bCs w:val="false"/>
                                <w:rFonts w:ascii="Calibri" w:hAnsi="Calibri"/>
                              </w:rPr>
                              <w:t>Σύνθεση των θυρεοειδικών ορμονών</w:t>
                            </w:r>
                          </w:p>
                        </w:txbxContent>
                      </wps:txbx>
                      <wps:bodyPr wrap="square" lIns="0" rIns="0" tIns="0" bIns="0">
                        <a:spAutoFit/>
                      </wps:bodyPr>
                    </wps:wsp>
                  </a:graphicData>
                </a:graphic>
              </wp:anchor>
            </w:drawing>
          </mc:Choice>
          <mc:Fallback>
            <w:pict>
              <v:shape id="shape_0" ID="Shape2" stroked="f" style="position:absolute;margin-left:94.7pt;margin-top:390.55pt;width:300.7pt;height:31.45pt" type="shapetype_202">
                <v:textbox>
                  <w:txbxContent>
                    <w:p>
                      <w:pPr>
                        <w:overflowPunct w:val="false"/>
                        <w:jc w:val="center"/>
                        <w:rPr/>
                      </w:pPr>
                      <w:r>
                        <w:rPr>
                          <w:b/>
                          <w:bCs/>
                          <w:sz w:val="22"/>
                          <w:szCs w:val="22"/>
                          <w:rFonts w:ascii="Calibri" w:hAnsi="Calibri"/>
                        </w:rPr>
                        <w:t xml:space="preserve">Εικόνα 2: </w:t>
                      </w:r>
                      <w:r>
                        <w:rPr>
                          <w:sz w:val="22"/>
                          <w:szCs w:val="22"/>
                          <w:b w:val="false"/>
                          <w:bCs w:val="false"/>
                          <w:rFonts w:ascii="Calibri" w:hAnsi="Calibri"/>
                        </w:rPr>
                        <w:t>Σύνθεση των θυρεοειδικών ορμονών</w:t>
                      </w:r>
                    </w:p>
                  </w:txbxContent>
                </v:textbox>
                <w10:wrap type="square"/>
                <v:fill o:detectmouseclick="t" on="false"/>
                <v:stroke color="black" joinstyle="round" endcap="flat"/>
              </v:shape>
            </w:pict>
          </mc:Fallback>
        </mc:AlternateContent>
      </w:r>
      <w:r>
        <w:br w:type="page"/>
      </w:r>
    </w:p>
    <w:p>
      <w:pPr>
        <w:pStyle w:val="Normal"/>
        <w:numPr>
          <w:ilvl w:val="0"/>
          <w:numId w:val="0"/>
        </w:numPr>
        <w:jc w:val="both"/>
        <w:outlineLvl w:val="1"/>
        <w:rPr>
          <w:b/>
          <w:b/>
          <w:bCs/>
          <w:sz w:val="28"/>
          <w:szCs w:val="28"/>
        </w:rPr>
      </w:pPr>
      <w:bookmarkStart w:id="30" w:name="__RefHeading___Toc696_513852002"/>
      <w:bookmarkEnd w:id="30"/>
      <w:r>
        <w:rPr>
          <w:rFonts w:ascii="Calibri" w:hAnsi="Calibri"/>
          <w:b/>
          <w:bCs/>
          <w:position w:val="0"/>
          <w:sz w:val="28"/>
          <w:sz w:val="28"/>
          <w:szCs w:val="28"/>
          <w:vertAlign w:val="baseline"/>
        </w:rPr>
        <w:t>1.</w:t>
      </w:r>
      <w:r>
        <w:rPr>
          <w:rFonts w:ascii="Calibri" w:hAnsi="Calibri"/>
          <w:b/>
          <w:bCs/>
          <w:position w:val="0"/>
          <w:sz w:val="28"/>
          <w:sz w:val="28"/>
          <w:szCs w:val="28"/>
          <w:vertAlign w:val="baseline"/>
        </w:rPr>
        <w:t>2 Οι παθήσεις του θυρεοειδούς αδένα</w:t>
      </w:r>
    </w:p>
    <w:p>
      <w:pPr>
        <w:pStyle w:val="Normal"/>
        <w:numPr>
          <w:ilvl w:val="0"/>
          <w:numId w:val="0"/>
        </w:numPr>
        <w:jc w:val="both"/>
        <w:outlineLvl w:val="1"/>
        <w:rPr>
          <w:rFonts w:ascii="Calibri" w:hAnsi="Calibri"/>
          <w:position w:val="0"/>
          <w:sz w:val="28"/>
          <w:vertAlign w:val="baseline"/>
        </w:rPr>
      </w:pPr>
      <w:r>
        <w:rPr>
          <w:b/>
          <w:bCs/>
          <w:sz w:val="28"/>
          <w:szCs w:val="28"/>
        </w:rPr>
      </w:r>
    </w:p>
    <w:p>
      <w:pPr>
        <w:pStyle w:val="Normal"/>
        <w:numPr>
          <w:ilvl w:val="0"/>
          <w:numId w:val="0"/>
        </w:numPr>
        <w:jc w:val="both"/>
        <w:rPr>
          <w:b w:val="false"/>
          <w:b w:val="false"/>
          <w:bCs w:val="false"/>
          <w:sz w:val="28"/>
          <w:szCs w:val="28"/>
        </w:rPr>
      </w:pPr>
      <w:bookmarkStart w:id="31" w:name="__RefHeading___Toc1731_513852002"/>
      <w:bookmarkEnd w:id="31"/>
      <w:r>
        <w:rPr>
          <w:rFonts w:ascii="Calibri" w:hAnsi="Calibri"/>
          <w:b w:val="false"/>
          <w:bCs w:val="false"/>
          <w:position w:val="0"/>
          <w:sz w:val="28"/>
          <w:sz w:val="28"/>
          <w:szCs w:val="28"/>
          <w:vertAlign w:val="baseline"/>
        </w:rPr>
        <w:tab/>
      </w:r>
      <w:r>
        <w:rPr>
          <w:rFonts w:ascii="Calibri" w:hAnsi="Calibri"/>
          <w:b w:val="false"/>
          <w:bCs w:val="false"/>
          <w:position w:val="0"/>
          <w:sz w:val="24"/>
          <w:sz w:val="24"/>
          <w:szCs w:val="24"/>
          <w:vertAlign w:val="baseline"/>
        </w:rPr>
        <w:t xml:space="preserve">Οι πιο συχνά εμφανιζόμενες παθήσεις του θυρεοειδούς αδένα είναι ο υπερθυροειδισμός και ο υποθυροειδισμός. Στην πρώτη περίπτωση, παρατηρείται υπερλειτουργία του θυρεοειδούς αδένα και υπερέκκριση ορμονών, ενώ στην δεύτερη επικρατεί η αντίστροφη κατάσταση, δηλαδή υπολειτουργία του θυρεοειδούς αδένας και μειωμένη έκκριση ορμονών. Είναι χαρακτηριστική η εικόνα των διογκωμένων θυρεοθυλακίων </w:t>
      </w:r>
      <w:r>
        <w:rPr>
          <w:rFonts w:ascii="Calibri" w:hAnsi="Calibri"/>
          <w:b w:val="false"/>
          <w:bCs w:val="false"/>
          <w:position w:val="0"/>
          <w:sz w:val="24"/>
          <w:sz w:val="24"/>
          <w:szCs w:val="24"/>
          <w:vertAlign w:val="baseline"/>
        </w:rPr>
        <w:t>στην περίπτωση του υποθυρεοειδισμού, λόγω της πολύ υψηλής εναπόθεσης κολλοειδούς, το οποίο έπειτα δεν επαναπορροφάται. Αντίστοιχα, στον υπερθυροειδισμό, τα θυρεοθυλάκια εμφανίζονται πολύ μειωμένα σε μέγεθος, λόγω της συνεχούς χρήσης των ορμονών που περιέχονται στο κολλοειδές, το οποίο μικραίνει πολύ σε επιφάνεια και όγκο. Οι διογκώσεις του θυρεοειδή αδένα, είτε αυτές συνοδεύονται από αλλαγή στη λειτουργία του, είτε όχι, ονομάζονται βρογχοκήλες</w:t>
      </w:r>
      <w:bookmarkStart w:id="32" w:name="__UnoMark__89301_513852002"/>
      <w:bookmarkStart w:id="33" w:name="__UnoMark__89290_513852002"/>
      <w:bookmarkStart w:id="34" w:name="Mendeley_Bookmark_CEP5zaxjP1"/>
      <w:bookmarkStart w:id="35" w:name="Mendeley_Bookmark_KzqehO5AUN"/>
      <w:r>
        <w:rPr>
          <w:rFonts w:ascii="Calibri" w:hAnsi="Calibri"/>
          <w:b w:val="false"/>
          <w:bCs w:val="false"/>
          <w:sz w:val="24"/>
          <w:szCs w:val="24"/>
          <w:vertAlign w:val="superscript"/>
        </w:rPr>
        <w:t>6,7</w:t>
      </w:r>
      <w:bookmarkEnd w:id="32"/>
      <w:bookmarkEnd w:id="33"/>
      <w:bookmarkEnd w:id="34"/>
      <w:bookmarkEnd w:id="35"/>
      <w:r>
        <w:rPr>
          <w:rFonts w:ascii="Calibri" w:hAnsi="Calibri"/>
          <w:b w:val="false"/>
          <w:bCs w:val="false"/>
          <w:position w:val="0"/>
          <w:sz w:val="24"/>
          <w:sz w:val="24"/>
          <w:szCs w:val="24"/>
          <w:vertAlign w:val="baseline"/>
        </w:rPr>
        <w:t>.</w:t>
      </w:r>
    </w:p>
    <w:p>
      <w:pPr>
        <w:pStyle w:val="Normal"/>
        <w:numPr>
          <w:ilvl w:val="0"/>
          <w:numId w:val="0"/>
        </w:numPr>
        <w:jc w:val="both"/>
        <w:rPr>
          <w:rFonts w:ascii="Calibri" w:hAnsi="Calibri"/>
          <w:position w:val="0"/>
          <w:sz w:val="28"/>
          <w:sz w:val="24"/>
          <w:szCs w:val="24"/>
          <w:vertAlign w:val="baseline"/>
        </w:rPr>
      </w:pPr>
      <w:r>
        <w:rPr>
          <w:b w:val="false"/>
          <w:bCs w:val="false"/>
          <w:sz w:val="28"/>
          <w:szCs w:val="28"/>
        </w:rPr>
      </w:r>
    </w:p>
    <w:p>
      <w:pPr>
        <w:pStyle w:val="Normal"/>
        <w:numPr>
          <w:ilvl w:val="0"/>
          <w:numId w:val="0"/>
        </w:numPr>
        <w:jc w:val="both"/>
        <w:rPr>
          <w:b w:val="false"/>
          <w:b w:val="false"/>
          <w:bCs w:val="false"/>
          <w:sz w:val="28"/>
          <w:szCs w:val="28"/>
        </w:rPr>
      </w:pPr>
      <w:bookmarkStart w:id="36" w:name="__RefHeading___Toc1733_513852002"/>
      <w:bookmarkEnd w:id="36"/>
      <w:r>
        <w:rPr>
          <w:rFonts w:ascii="Calibri" w:hAnsi="Calibri"/>
          <w:b w:val="false"/>
          <w:bCs w:val="false"/>
          <w:position w:val="0"/>
          <w:sz w:val="24"/>
          <w:sz w:val="24"/>
          <w:szCs w:val="24"/>
          <w:vertAlign w:val="baseline"/>
        </w:rPr>
        <w:tab/>
      </w:r>
      <w:r>
        <w:rPr>
          <w:rFonts w:ascii="Calibri" w:hAnsi="Calibri"/>
          <w:b w:val="false"/>
          <w:bCs w:val="false"/>
          <w:position w:val="0"/>
          <w:sz w:val="24"/>
          <w:sz w:val="24"/>
          <w:szCs w:val="24"/>
          <w:vertAlign w:val="baseline"/>
        </w:rPr>
        <w:t xml:space="preserve">Μια ασθένεια που μαστίζει τον Ελληνικό πληθυσμό ιδιαίτερα είναι η θυρεοειδίτιδα Hashimoto, γνωστή και ως χρόνια λεμφοκυτταρική θυρεοειδίτιδα. Πρόκειται για μια αυτοάνοση κατάσταση, στην οποία τα λεμφοκύτταρα επιτίθενται στα θυρεοειδικά κύτταρα. Αν και δεν υπάρχει ίαση, είναι επί το πλείστον διαχειρίσιμη και σχετικά ήπια. Σε αυτήν την ασθένεια, τα αντιθυρεοειδικά αντισώματα είναι αυξημένα, είτε κατά της Tg, είτε κατά της θυρεοειδικής υπεροξειδάσης (Thyroid Peroxidase – TPO), ή και των δύο. </w:t>
      </w:r>
      <w:r>
        <w:rPr>
          <w:rFonts w:ascii="Calibri" w:hAnsi="Calibri"/>
          <w:b w:val="false"/>
          <w:bCs w:val="false"/>
          <w:position w:val="0"/>
          <w:sz w:val="24"/>
          <w:sz w:val="24"/>
          <w:szCs w:val="24"/>
          <w:vertAlign w:val="baseline"/>
        </w:rPr>
        <w:t>Η Tg είναι μια πρωτεΐνη   που συντίθεται αποκλειστικά στο θυρεοειδή και αποτελεί πρόδρομο των θυρεοειδικών ορμονών, όπως αναφέρθηκε παραπάνω, ενώ η TPO είναι ένα ένζυμο που καταλύει την ιωδίωση της Τυροσίνης. Η θυρεοειδίτιδα Hashimoto α</w:t>
      </w:r>
      <w:r>
        <w:rPr>
          <w:rFonts w:ascii="Calibri" w:hAnsi="Calibri"/>
          <w:b w:val="false"/>
          <w:bCs w:val="false"/>
          <w:position w:val="0"/>
          <w:sz w:val="24"/>
          <w:sz w:val="24"/>
          <w:szCs w:val="24"/>
          <w:vertAlign w:val="baseline"/>
        </w:rPr>
        <w:t>ποτελεί την πιο συχνή αιτία εμφάνισης υποθυροειδισμού και αφορά κυρίως γυναίκες</w:t>
      </w:r>
      <w:bookmarkStart w:id="37" w:name="__UnoMark__89341_513852002"/>
      <w:bookmarkStart w:id="38" w:name="__UnoMark__89302_513852002"/>
      <w:bookmarkStart w:id="39" w:name="Mendeley_Bookmark_JvdBJNg9sH"/>
      <w:bookmarkStart w:id="40" w:name="Mendeley_Bookmark_28DWhApttx"/>
      <w:r>
        <w:rPr>
          <w:rFonts w:ascii="Calibri" w:hAnsi="Calibri"/>
          <w:b w:val="false"/>
          <w:bCs w:val="false"/>
          <w:sz w:val="24"/>
          <w:szCs w:val="24"/>
          <w:vertAlign w:val="superscript"/>
        </w:rPr>
        <w:t>8</w:t>
      </w:r>
      <w:bookmarkEnd w:id="37"/>
      <w:bookmarkEnd w:id="38"/>
      <w:bookmarkEnd w:id="39"/>
      <w:bookmarkEnd w:id="40"/>
      <w:r>
        <w:rPr>
          <w:rFonts w:ascii="Calibri" w:hAnsi="Calibri"/>
          <w:b w:val="false"/>
          <w:bCs w:val="false"/>
          <w:position w:val="0"/>
          <w:sz w:val="24"/>
          <w:sz w:val="24"/>
          <w:szCs w:val="24"/>
          <w:vertAlign w:val="baseline"/>
        </w:rPr>
        <w:t>.</w:t>
      </w:r>
    </w:p>
    <w:p>
      <w:pPr>
        <w:pStyle w:val="Normal"/>
        <w:numPr>
          <w:ilvl w:val="0"/>
          <w:numId w:val="0"/>
        </w:numPr>
        <w:jc w:val="both"/>
        <w:rPr>
          <w:rFonts w:ascii="Calibri" w:hAnsi="Calibri"/>
          <w:position w:val="0"/>
          <w:sz w:val="28"/>
          <w:sz w:val="24"/>
          <w:szCs w:val="24"/>
          <w:vertAlign w:val="baseline"/>
        </w:rPr>
      </w:pPr>
      <w:r>
        <w:rPr>
          <w:b w:val="false"/>
          <w:bCs w:val="false"/>
          <w:sz w:val="28"/>
          <w:szCs w:val="28"/>
        </w:rPr>
      </w:r>
    </w:p>
    <w:p>
      <w:pPr>
        <w:pStyle w:val="Normal"/>
        <w:numPr>
          <w:ilvl w:val="0"/>
          <w:numId w:val="0"/>
        </w:numPr>
        <w:jc w:val="both"/>
        <w:rPr>
          <w:b w:val="false"/>
          <w:b w:val="false"/>
          <w:bCs w:val="false"/>
          <w:sz w:val="28"/>
          <w:szCs w:val="28"/>
        </w:rPr>
      </w:pPr>
      <w:bookmarkStart w:id="41" w:name="__RefHeading___Toc1735_513852002"/>
      <w:bookmarkEnd w:id="41"/>
      <w:r>
        <w:rPr>
          <w:rFonts w:ascii="Calibri" w:hAnsi="Calibri"/>
          <w:b w:val="false"/>
          <w:bCs w:val="false"/>
          <w:position w:val="0"/>
          <w:sz w:val="24"/>
          <w:sz w:val="24"/>
          <w:szCs w:val="24"/>
          <w:vertAlign w:val="baseline"/>
        </w:rPr>
        <w:tab/>
        <w:t xml:space="preserve">Στον αντίποδα, η νόσος του Graves είναι η συχνότερη αιτία εμφάνισης υπερθυροειδισμού. </w:t>
      </w:r>
      <w:r>
        <w:rPr>
          <w:rFonts w:ascii="Calibri" w:hAnsi="Calibri"/>
          <w:b w:val="false"/>
          <w:bCs w:val="false"/>
          <w:position w:val="0"/>
          <w:sz w:val="24"/>
          <w:sz w:val="24"/>
          <w:szCs w:val="24"/>
          <w:vertAlign w:val="baseline"/>
        </w:rPr>
        <w:t>Είναι επίσης μια αυτοάνοση κατάσταση. Η βασική αιτιολογία της νόσου του Graves είναι η αυξημένη συγκέντρωση ενός αντισώματος, του θυρεοειδοτροπικού αντισώματος (Thyroid Stimulating Immunoglobin – TSI), το οποίο έχει παρόμοια δράση στο θυροειδή με την TSH, οδηγώντας τον θυρεοειδή σε αυξημένη έκκριση ορμονών</w:t>
      </w:r>
      <w:bookmarkStart w:id="42" w:name="__UnoMark__89405_513852002"/>
      <w:bookmarkStart w:id="43" w:name="__UnoMark__89342_513852002"/>
      <w:bookmarkStart w:id="44" w:name="Mendeley_Bookmark_gA3TCiO8Py"/>
      <w:bookmarkStart w:id="45" w:name="Mendeley_Bookmark_wLK9KXtqrV"/>
      <w:bookmarkStart w:id="46" w:name="__UnoMark__85823_513852002"/>
      <w:r>
        <w:rPr>
          <w:rFonts w:ascii="Calibri" w:hAnsi="Calibri"/>
          <w:b w:val="false"/>
          <w:bCs w:val="false"/>
          <w:sz w:val="24"/>
          <w:szCs w:val="24"/>
          <w:vertAlign w:val="superscript"/>
        </w:rPr>
        <w:t>9</w:t>
      </w:r>
      <w:bookmarkEnd w:id="42"/>
      <w:bookmarkEnd w:id="43"/>
      <w:bookmarkEnd w:id="44"/>
      <w:bookmarkEnd w:id="45"/>
      <w:bookmarkEnd w:id="46"/>
      <w:r>
        <w:rPr>
          <w:rFonts w:ascii="Calibri" w:hAnsi="Calibri"/>
          <w:b w:val="false"/>
          <w:bCs w:val="false"/>
          <w:position w:val="0"/>
          <w:sz w:val="24"/>
          <w:sz w:val="24"/>
          <w:szCs w:val="24"/>
          <w:vertAlign w:val="baseline"/>
        </w:rPr>
        <w:t>.</w:t>
      </w:r>
    </w:p>
    <w:p>
      <w:pPr>
        <w:pStyle w:val="Normal"/>
        <w:numPr>
          <w:ilvl w:val="0"/>
          <w:numId w:val="0"/>
        </w:numPr>
        <w:jc w:val="both"/>
        <w:rPr>
          <w:rFonts w:ascii="Calibri" w:hAnsi="Calibri"/>
          <w:position w:val="0"/>
          <w:sz w:val="28"/>
          <w:sz w:val="24"/>
          <w:szCs w:val="24"/>
          <w:vertAlign w:val="baseline"/>
        </w:rPr>
      </w:pPr>
      <w:r>
        <w:rPr>
          <w:b w:val="false"/>
          <w:bCs w:val="false"/>
          <w:sz w:val="28"/>
          <w:szCs w:val="28"/>
        </w:rPr>
      </w:r>
    </w:p>
    <w:p>
      <w:pPr>
        <w:pStyle w:val="Normal"/>
        <w:numPr>
          <w:ilvl w:val="0"/>
          <w:numId w:val="0"/>
        </w:numPr>
        <w:jc w:val="both"/>
        <w:rPr>
          <w:rFonts w:ascii="Calibri" w:hAnsi="Calibri"/>
          <w:position w:val="0"/>
          <w:sz w:val="28"/>
          <w:sz w:val="24"/>
          <w:szCs w:val="24"/>
          <w:vertAlign w:val="baseline"/>
        </w:rPr>
      </w:pPr>
      <w:r>
        <w:rPr>
          <w:b w:val="false"/>
          <w:bCs w:val="false"/>
          <w:sz w:val="28"/>
          <w:szCs w:val="28"/>
        </w:rPr>
        <w:drawing>
          <wp:anchor behindDoc="0" distT="0" distB="0" distL="0" distR="0" simplePos="0" locked="0" layoutInCell="1" allowOverlap="1" relativeHeight="7">
            <wp:simplePos x="0" y="0"/>
            <wp:positionH relativeFrom="column">
              <wp:posOffset>339090</wp:posOffset>
            </wp:positionH>
            <wp:positionV relativeFrom="paragraph">
              <wp:posOffset>18415</wp:posOffset>
            </wp:positionV>
            <wp:extent cx="2826385" cy="2019300"/>
            <wp:effectExtent l="0" t="0" r="0" b="0"/>
            <wp:wrapSquare wrapText="largest"/>
            <wp:docPr id="6"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descr=""/>
                    <pic:cNvPicPr>
                      <a:picLocks noChangeAspect="1" noChangeArrowheads="1"/>
                    </pic:cNvPicPr>
                  </pic:nvPicPr>
                  <pic:blipFill>
                    <a:blip r:embed="rId5"/>
                    <a:stretch>
                      <a:fillRect/>
                    </a:stretch>
                  </pic:blipFill>
                  <pic:spPr bwMode="auto">
                    <a:xfrm>
                      <a:off x="0" y="0"/>
                      <a:ext cx="2826385" cy="2019300"/>
                    </a:xfrm>
                    <a:prstGeom prst="rect">
                      <a:avLst/>
                    </a:prstGeom>
                  </pic:spPr>
                </pic:pic>
              </a:graphicData>
            </a:graphic>
          </wp:anchor>
        </w:drawing>
        <w:drawing>
          <wp:anchor behindDoc="0" distT="0" distB="0" distL="0" distR="0" simplePos="0" locked="0" layoutInCell="1" allowOverlap="1" relativeHeight="8">
            <wp:simplePos x="0" y="0"/>
            <wp:positionH relativeFrom="column">
              <wp:posOffset>3212465</wp:posOffset>
            </wp:positionH>
            <wp:positionV relativeFrom="paragraph">
              <wp:posOffset>26670</wp:posOffset>
            </wp:positionV>
            <wp:extent cx="2390775" cy="2020570"/>
            <wp:effectExtent l="0" t="0" r="0" b="0"/>
            <wp:wrapSquare wrapText="largest"/>
            <wp:docPr id="7"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5" descr=""/>
                    <pic:cNvPicPr>
                      <a:picLocks noChangeAspect="1" noChangeArrowheads="1"/>
                    </pic:cNvPicPr>
                  </pic:nvPicPr>
                  <pic:blipFill>
                    <a:blip r:embed="rId6"/>
                    <a:srcRect l="19350" t="0" r="7055" b="4508"/>
                    <a:stretch>
                      <a:fillRect/>
                    </a:stretch>
                  </pic:blipFill>
                  <pic:spPr bwMode="auto">
                    <a:xfrm>
                      <a:off x="0" y="0"/>
                      <a:ext cx="2390775" cy="2020570"/>
                    </a:xfrm>
                    <a:prstGeom prst="rect">
                      <a:avLst/>
                    </a:prstGeom>
                  </pic:spPr>
                </pic:pic>
              </a:graphicData>
            </a:graphic>
          </wp:anchor>
        </w:drawing>
        <mc:AlternateContent>
          <mc:Choice Requires="wps">
            <w:drawing>
              <wp:anchor behindDoc="0" distT="0" distB="0" distL="0" distR="0" simplePos="0" locked="0" layoutInCell="1" allowOverlap="1" relativeHeight="9">
                <wp:simplePos x="0" y="0"/>
                <wp:positionH relativeFrom="column">
                  <wp:posOffset>-2826385</wp:posOffset>
                </wp:positionH>
                <wp:positionV relativeFrom="paragraph">
                  <wp:posOffset>26670</wp:posOffset>
                </wp:positionV>
                <wp:extent cx="4620260" cy="324485"/>
                <wp:effectExtent l="0" t="0" r="0" b="0"/>
                <wp:wrapNone/>
                <wp:docPr id="8" name="Shape3"/>
                <a:graphic xmlns:a="http://schemas.openxmlformats.org/drawingml/2006/main">
                  <a:graphicData uri="http://schemas.microsoft.com/office/word/2010/wordprocessingShape">
                    <wps:wsp>
                      <wps:cNvSpPr txBox="1"/>
                      <wps:spPr>
                        <a:xfrm>
                          <a:off x="0" y="0"/>
                          <a:ext cx="4619520" cy="324000"/>
                        </a:xfrm>
                        <a:prstGeom prst="rect">
                          <a:avLst/>
                        </a:prstGeom>
                        <a:noFill/>
                        <a:ln>
                          <a:noFill/>
                        </a:ln>
                      </wps:spPr>
                      <wps:txbx>
                        <w:txbxContent>
                          <w:p>
                            <w:pPr>
                              <w:overflowPunct w:val="false"/>
                              <w:rPr/>
                            </w:pPr>
                            <w:r>
                              <w:rPr>
                                <w:b/>
                                <w:bCs/>
                              </w:rPr>
                              <w:t>a</w:t>
                            </w:r>
                            <w:r>
                              <w:rPr>
                                <w:b/>
                                <w:bCs/>
                              </w:rPr>
                            </w:r>
                            <w:r>
                              <w:rPr>
                                <w:b/>
                                <w:bCs/>
                              </w:rPr>
                            </w:r>
                            <w:r>
                              <w:rPr>
                                <w:b/>
                                <w:bCs/>
                              </w:rPr>
                            </w:r>
                            <w:r>
                              <w:rPr>
                                <w:b/>
                                <w:bCs/>
                              </w:rPr>
                            </w:r>
                            <w:r>
                              <w:rPr>
                                <w:b/>
                                <w:bCs/>
                              </w:rPr>
                              <w:t xml:space="preserve">  b</w:t>
                            </w:r>
                            <w:r>
                              <w:rPr>
                                <w:b/>
                                <w:bCs/>
                              </w:rPr>
                            </w:r>
                            <w:r>
                              <w:rPr>
                                <w:b/>
                                <w:bCs/>
                              </w:rPr>
                            </w:r>
                            <w:r>
                              <w:rPr>
                                <w:b/>
                                <w:bCs/>
                              </w:rPr>
                            </w:r>
                            <w:r>
                              <w:rPr>
                                <w:b/>
                                <w:bCs/>
                              </w:rPr>
                              <w:t xml:space="preserve">     c</w:t>
                            </w:r>
                          </w:p>
                        </w:txbxContent>
                      </wps:txbx>
                      <wps:bodyPr wrap="square" lIns="0" rIns="0" tIns="0" bIns="0">
                        <a:spAutoFit/>
                      </wps:bodyPr>
                    </wps:wsp>
                  </a:graphicData>
                </a:graphic>
              </wp:anchor>
            </w:drawing>
          </mc:Choice>
          <mc:Fallback>
            <w:pict>
              <v:shape id="shape_0" ID="Shape3" stroked="f" style="position:absolute;margin-left:-222.55pt;margin-top:2.1pt;width:363.7pt;height:25.45pt" type="shapetype_202">
                <v:textbox>
                  <w:txbxContent>
                    <w:p>
                      <w:pPr>
                        <w:overflowPunct w:val="false"/>
                        <w:rPr/>
                      </w:pPr>
                      <w:r>
                        <w:rPr>
                          <w:b/>
                          <w:bCs/>
                        </w:rPr>
                        <w:t>a</w:t>
                      </w:r>
                      <w:r>
                        <w:rPr>
                          <w:b/>
                          <w:bCs/>
                        </w:rPr>
                      </w:r>
                      <w:r>
                        <w:rPr>
                          <w:b/>
                          <w:bCs/>
                        </w:rPr>
                      </w:r>
                      <w:r>
                        <w:rPr>
                          <w:b/>
                          <w:bCs/>
                        </w:rPr>
                      </w:r>
                      <w:r>
                        <w:rPr>
                          <w:b/>
                          <w:bCs/>
                        </w:rPr>
                      </w:r>
                      <w:r>
                        <w:rPr>
                          <w:b/>
                          <w:bCs/>
                        </w:rPr>
                        <w:t xml:space="preserve">  b</w:t>
                      </w:r>
                      <w:r>
                        <w:rPr>
                          <w:b/>
                          <w:bCs/>
                        </w:rPr>
                      </w:r>
                      <w:r>
                        <w:rPr>
                          <w:b/>
                          <w:bCs/>
                        </w:rPr>
                      </w:r>
                      <w:r>
                        <w:rPr>
                          <w:b/>
                          <w:bCs/>
                        </w:rPr>
                      </w:r>
                      <w:r>
                        <w:rPr>
                          <w:b/>
                          <w:bCs/>
                        </w:rPr>
                        <w:t xml:space="preserve">     c</w:t>
                      </w:r>
                    </w:p>
                  </w:txbxContent>
                </v:textbox>
                <w10:wrap type="square"/>
                <v:fill o:detectmouseclick="t" on="false"/>
                <v:stroke color="black" joinstyle="round" endcap="flat"/>
              </v:shape>
            </w:pict>
          </mc:Fallback>
        </mc:AlternateContent>
        <mc:AlternateContent>
          <mc:Choice Requires="wps">
            <w:drawing>
              <wp:anchor behindDoc="0" distT="0" distB="0" distL="0" distR="0" simplePos="0" locked="0" layoutInCell="1" allowOverlap="1" relativeHeight="10">
                <wp:simplePos x="0" y="0"/>
                <wp:positionH relativeFrom="column">
                  <wp:posOffset>-2829560</wp:posOffset>
                </wp:positionH>
                <wp:positionV relativeFrom="paragraph">
                  <wp:posOffset>2141855</wp:posOffset>
                </wp:positionV>
                <wp:extent cx="5296535" cy="429260"/>
                <wp:effectExtent l="0" t="0" r="0" b="0"/>
                <wp:wrapNone/>
                <wp:docPr id="9" name="Shape4"/>
                <a:graphic xmlns:a="http://schemas.openxmlformats.org/drawingml/2006/main">
                  <a:graphicData uri="http://schemas.microsoft.com/office/word/2010/wordprocessingShape">
                    <wps:wsp>
                      <wps:cNvSpPr txBox="1"/>
                      <wps:spPr>
                        <a:xfrm>
                          <a:off x="0" y="0"/>
                          <a:ext cx="5295960" cy="428760"/>
                        </a:xfrm>
                        <a:prstGeom prst="rect">
                          <a:avLst/>
                        </a:prstGeom>
                        <a:noFill/>
                        <a:ln>
                          <a:noFill/>
                        </a:ln>
                      </wps:spPr>
                      <wps:txbx>
                        <w:txbxContent>
                          <w:p>
                            <w:pPr>
                              <w:overflowPunct w:val="false"/>
                              <w:jc w:val="center"/>
                              <w:rPr/>
                            </w:pPr>
                            <w:r>
                              <w:rPr>
                                <w:bCs/>
                                <w:sz w:val="22"/>
                                <w:szCs w:val="22"/>
                                <w:b/>
                                <w:rFonts w:ascii="Calibri" w:hAnsi="Calibri"/>
                              </w:rPr>
                              <w:t xml:space="preserve">Εικόνα 3: a. </w:t>
                            </w:r>
                            <w:r>
                              <w:rPr>
                                <w:sz w:val="22"/>
                                <w:szCs w:val="22"/>
                                <w:bCs w:val="false"/>
                                <w:b w:val="false"/>
                                <w:rFonts w:ascii="Calibri" w:hAnsi="Calibri"/>
                              </w:rPr>
                              <w:t xml:space="preserve">Κανονική εικόνα θυρεοειδούς, </w:t>
                            </w:r>
                            <w:r>
                              <w:rPr>
                                <w:sz w:val="22"/>
                                <w:szCs w:val="22"/>
                                <w:bCs/>
                                <w:b/>
                                <w:rFonts w:ascii="Calibri" w:hAnsi="Calibri"/>
                              </w:rPr>
                              <w:t>b.</w:t>
                            </w:r>
                            <w:r>
                              <w:rPr>
                                <w:sz w:val="22"/>
                                <w:szCs w:val="22"/>
                                <w:b w:val="false"/>
                                <w:bCs w:val="false"/>
                                <w:rFonts w:ascii="Calibri" w:hAnsi="Calibri"/>
                              </w:rPr>
                              <w:t xml:space="preserve"> Θυρεοειδής ατόμου με νόσο του Graves, </w:t>
                            </w:r>
                            <w:r>
                              <w:rPr>
                                <w:sz w:val="22"/>
                                <w:szCs w:val="22"/>
                                <w:b/>
                                <w:bCs/>
                                <w:rFonts w:ascii="Calibri" w:hAnsi="Calibri"/>
                              </w:rPr>
                              <w:t xml:space="preserve">c. </w:t>
                            </w:r>
                            <w:r>
                              <w:rPr>
                                <w:sz w:val="22"/>
                                <w:szCs w:val="22"/>
                                <w:b w:val="false"/>
                                <w:bCs w:val="false"/>
                                <w:rFonts w:ascii="Calibri" w:hAnsi="Calibri"/>
                              </w:rPr>
                              <w:t>Θυρεοειδής ατόμου με θυρεοειδίτιδα Hashimoto</w:t>
                            </w:r>
                          </w:p>
                        </w:txbxContent>
                      </wps:txbx>
                      <wps:bodyPr wrap="square" lIns="0" rIns="0" tIns="0" bIns="0">
                        <a:spAutoFit/>
                      </wps:bodyPr>
                    </wps:wsp>
                  </a:graphicData>
                </a:graphic>
              </wp:anchor>
            </w:drawing>
          </mc:Choice>
          <mc:Fallback>
            <w:pict>
              <v:shape id="shape_0" ID="Shape4" stroked="f" style="position:absolute;margin-left:-222.8pt;margin-top:168.65pt;width:416.95pt;height:33.7pt" type="shapetype_202">
                <v:textbox>
                  <w:txbxContent>
                    <w:p>
                      <w:pPr>
                        <w:overflowPunct w:val="false"/>
                        <w:jc w:val="center"/>
                        <w:rPr/>
                      </w:pPr>
                      <w:r>
                        <w:rPr>
                          <w:bCs/>
                          <w:sz w:val="22"/>
                          <w:szCs w:val="22"/>
                          <w:b/>
                          <w:rFonts w:ascii="Calibri" w:hAnsi="Calibri"/>
                        </w:rPr>
                        <w:t xml:space="preserve">Εικόνα 3: a. </w:t>
                      </w:r>
                      <w:r>
                        <w:rPr>
                          <w:sz w:val="22"/>
                          <w:szCs w:val="22"/>
                          <w:bCs w:val="false"/>
                          <w:b w:val="false"/>
                          <w:rFonts w:ascii="Calibri" w:hAnsi="Calibri"/>
                        </w:rPr>
                        <w:t xml:space="preserve">Κανονική εικόνα θυρεοειδούς, </w:t>
                      </w:r>
                      <w:r>
                        <w:rPr>
                          <w:sz w:val="22"/>
                          <w:szCs w:val="22"/>
                          <w:bCs/>
                          <w:b/>
                          <w:rFonts w:ascii="Calibri" w:hAnsi="Calibri"/>
                        </w:rPr>
                        <w:t>b.</w:t>
                      </w:r>
                      <w:r>
                        <w:rPr>
                          <w:sz w:val="22"/>
                          <w:szCs w:val="22"/>
                          <w:b w:val="false"/>
                          <w:bCs w:val="false"/>
                          <w:rFonts w:ascii="Calibri" w:hAnsi="Calibri"/>
                        </w:rPr>
                        <w:t xml:space="preserve"> Θυρεοειδής ατόμου με νόσο του Graves, </w:t>
                      </w:r>
                      <w:r>
                        <w:rPr>
                          <w:sz w:val="22"/>
                          <w:szCs w:val="22"/>
                          <w:b/>
                          <w:bCs/>
                          <w:rFonts w:ascii="Calibri" w:hAnsi="Calibri"/>
                        </w:rPr>
                        <w:t xml:space="preserve">c. </w:t>
                      </w:r>
                      <w:r>
                        <w:rPr>
                          <w:sz w:val="22"/>
                          <w:szCs w:val="22"/>
                          <w:b w:val="false"/>
                          <w:bCs w:val="false"/>
                          <w:rFonts w:ascii="Calibri" w:hAnsi="Calibri"/>
                        </w:rPr>
                        <w:t>Θυρεοειδής ατόμου με θυρεοειδίτιδα Hashimoto</w:t>
                      </w:r>
                    </w:p>
                  </w:txbxContent>
                </v:textbox>
                <w10:wrap type="square"/>
                <v:fill o:detectmouseclick="t" on="false"/>
                <v:stroke color="black" joinstyle="round" endcap="flat"/>
              </v:shape>
            </w:pict>
          </mc:Fallback>
        </mc:AlternateContent>
      </w:r>
      <w:r>
        <w:br w:type="page"/>
      </w:r>
    </w:p>
    <w:p>
      <w:pPr>
        <w:pStyle w:val="Normal"/>
        <w:numPr>
          <w:ilvl w:val="0"/>
          <w:numId w:val="0"/>
        </w:numPr>
        <w:jc w:val="both"/>
        <w:outlineLvl w:val="1"/>
        <w:rPr>
          <w:b/>
          <w:b/>
          <w:bCs/>
          <w:sz w:val="28"/>
          <w:szCs w:val="28"/>
        </w:rPr>
      </w:pPr>
      <w:bookmarkStart w:id="47" w:name="__RefHeading___Toc1737_513852002"/>
      <w:bookmarkEnd w:id="47"/>
      <w:r>
        <w:rPr>
          <w:rFonts w:ascii="Calibri" w:hAnsi="Calibri"/>
          <w:b/>
          <w:bCs/>
          <w:position w:val="0"/>
          <w:sz w:val="28"/>
          <w:sz w:val="28"/>
          <w:szCs w:val="28"/>
          <w:vertAlign w:val="baseline"/>
        </w:rPr>
        <w:t>1.</w:t>
      </w:r>
      <w:r>
        <w:rPr>
          <w:rFonts w:ascii="Calibri" w:hAnsi="Calibri"/>
          <w:b/>
          <w:bCs/>
          <w:position w:val="0"/>
          <w:sz w:val="28"/>
          <w:sz w:val="28"/>
          <w:szCs w:val="28"/>
          <w:vertAlign w:val="baseline"/>
        </w:rPr>
        <w:t>3 Ο καρκίνος του θυρεοειδή αδένα</w:t>
      </w:r>
    </w:p>
    <w:p>
      <w:pPr>
        <w:pStyle w:val="Normal"/>
        <w:numPr>
          <w:ilvl w:val="0"/>
          <w:numId w:val="0"/>
        </w:numPr>
        <w:jc w:val="both"/>
        <w:outlineLvl w:val="1"/>
        <w:rPr>
          <w:rFonts w:ascii="Calibri" w:hAnsi="Calibri"/>
          <w:position w:val="0"/>
          <w:sz w:val="28"/>
          <w:vertAlign w:val="baseline"/>
        </w:rPr>
      </w:pPr>
      <w:r>
        <w:rPr>
          <w:b/>
          <w:bCs/>
          <w:sz w:val="28"/>
          <w:szCs w:val="28"/>
        </w:rPr>
      </w:r>
    </w:p>
    <w:p>
      <w:pPr>
        <w:pStyle w:val="Normal"/>
        <w:numPr>
          <w:ilvl w:val="0"/>
          <w:numId w:val="0"/>
        </w:numPr>
        <w:jc w:val="both"/>
        <w:outlineLvl w:val="2"/>
        <w:rPr>
          <w:b/>
          <w:b/>
          <w:bCs/>
          <w:sz w:val="26"/>
          <w:szCs w:val="26"/>
        </w:rPr>
      </w:pPr>
      <w:bookmarkStart w:id="48" w:name="__RefHeading___Toc3495_513852002"/>
      <w:bookmarkEnd w:id="48"/>
      <w:r>
        <w:rPr>
          <w:rFonts w:ascii="Calibri" w:hAnsi="Calibri"/>
          <w:b/>
          <w:bCs/>
          <w:position w:val="0"/>
          <w:sz w:val="26"/>
          <w:sz w:val="26"/>
          <w:szCs w:val="26"/>
          <w:vertAlign w:val="baseline"/>
        </w:rPr>
        <w:t>1.3.1 Βασικά ιστολογικά στοιχεία</w:t>
      </w:r>
    </w:p>
    <w:p>
      <w:pPr>
        <w:pStyle w:val="Normal"/>
        <w:numPr>
          <w:ilvl w:val="0"/>
          <w:numId w:val="0"/>
        </w:numPr>
        <w:jc w:val="both"/>
        <w:outlineLvl w:val="1"/>
        <w:rPr>
          <w:rFonts w:ascii="Calibri" w:hAnsi="Calibri"/>
          <w:position w:val="0"/>
          <w:sz w:val="28"/>
          <w:vertAlign w:val="baseline"/>
        </w:rPr>
      </w:pPr>
      <w:r>
        <w:rPr>
          <w:b/>
          <w:bCs/>
          <w:sz w:val="28"/>
          <w:szCs w:val="28"/>
        </w:rPr>
      </w:r>
    </w:p>
    <w:p>
      <w:pPr>
        <w:pStyle w:val="Normal"/>
        <w:jc w:val="both"/>
        <w:rPr>
          <w:b/>
          <w:b/>
          <w:bCs/>
          <w:sz w:val="24"/>
          <w:szCs w:val="24"/>
        </w:rPr>
      </w:pPr>
      <w:r>
        <w:rPr>
          <w:rFonts w:ascii="Calibri" w:hAnsi="Calibri"/>
          <w:b/>
          <w:bCs/>
          <w:position w:val="0"/>
          <w:sz w:val="24"/>
          <w:sz w:val="24"/>
          <w:szCs w:val="24"/>
          <w:vertAlign w:val="baseline"/>
        </w:rPr>
        <w:tab/>
      </w:r>
      <w:r>
        <w:rPr>
          <w:rFonts w:ascii="Calibri" w:hAnsi="Calibri"/>
          <w:b w:val="false"/>
          <w:bCs w:val="false"/>
          <w:position w:val="0"/>
          <w:sz w:val="24"/>
          <w:sz w:val="24"/>
          <w:szCs w:val="24"/>
          <w:vertAlign w:val="baseline"/>
        </w:rPr>
        <w:t xml:space="preserve">Το 95% των καρκίνων του θυρεοειδούς είναι της κατηγορίας διαφοροποιημένο καρκίνωμα του θυρεοειδούς (Well Differentiated  Thyroid Cancer - WDTC). Σε αυτήν την κατηγορία εμπεριέχεται το θυλακιόδες καρκίνωμα του θυρεοειδούς </w:t>
      </w:r>
      <w:r>
        <w:rPr>
          <w:rFonts w:ascii="Calibri" w:hAnsi="Calibri"/>
          <w:b w:val="false"/>
          <w:bCs w:val="false"/>
          <w:position w:val="0"/>
          <w:sz w:val="24"/>
          <w:sz w:val="24"/>
          <w:szCs w:val="24"/>
          <w:vertAlign w:val="baseline"/>
        </w:rPr>
        <w:t>(Papillary Thyroid Carcinoma - PTC)</w:t>
      </w:r>
      <w:r>
        <w:rPr>
          <w:rFonts w:ascii="Calibri" w:hAnsi="Calibri"/>
          <w:b w:val="false"/>
          <w:bCs w:val="false"/>
          <w:position w:val="0"/>
          <w:sz w:val="24"/>
          <w:sz w:val="24"/>
          <w:szCs w:val="24"/>
          <w:vertAlign w:val="baseline"/>
        </w:rPr>
        <w:t xml:space="preserve">, το θηλώδες καρκίνωμα του θυρεοειδούς </w:t>
      </w:r>
      <w:r>
        <w:rPr>
          <w:rFonts w:ascii="Calibri" w:hAnsi="Calibri"/>
          <w:b w:val="false"/>
          <w:bCs w:val="false"/>
          <w:position w:val="0"/>
          <w:sz w:val="24"/>
          <w:sz w:val="24"/>
          <w:szCs w:val="24"/>
          <w:vertAlign w:val="baseline"/>
        </w:rPr>
        <w:t xml:space="preserve">(Follicular Thyroid Carcinoma – FTC) </w:t>
      </w:r>
      <w:r>
        <w:rPr>
          <w:rFonts w:ascii="Calibri" w:hAnsi="Calibri"/>
          <w:b w:val="false"/>
          <w:bCs w:val="false"/>
          <w:position w:val="0"/>
          <w:sz w:val="24"/>
          <w:sz w:val="24"/>
          <w:szCs w:val="24"/>
          <w:vertAlign w:val="baseline"/>
        </w:rPr>
        <w:t xml:space="preserve">και το καρκίνωμα τύπου Hurthle </w:t>
      </w:r>
      <w:r>
        <w:rPr>
          <w:rFonts w:ascii="Calibri" w:hAnsi="Calibri"/>
          <w:b w:val="false"/>
          <w:bCs w:val="false"/>
          <w:position w:val="0"/>
          <w:sz w:val="24"/>
          <w:sz w:val="24"/>
          <w:szCs w:val="24"/>
          <w:vertAlign w:val="baseline"/>
        </w:rPr>
        <w:t>(Hurthle Cell Carcinoma - Hurthle)</w:t>
      </w:r>
      <w:r>
        <w:rPr>
          <w:rFonts w:ascii="Calibri" w:hAnsi="Calibri"/>
          <w:b w:val="false"/>
          <w:bCs w:val="false"/>
          <w:position w:val="0"/>
          <w:sz w:val="24"/>
          <w:sz w:val="24"/>
          <w:szCs w:val="24"/>
          <w:vertAlign w:val="baseline"/>
        </w:rPr>
        <w:t xml:space="preserve">. Εκτός από αυτό, υπάρχει το σχετικά αποδιαφοροποιημένο καρκίνωμα του θυρεοειδούς (Poorly Differentiated Thyroid Cancer – PDTC). Αυτά τα καρκινώματα προέρχονται από θηλώδη κύτταρα και είναι κατά μέσο όρο πιο επιθετικά. Ο πιο συχνός τύπος είναι το θυλακιώδες καρκίνωμα του θυρεοειδούς, PTC, όπως αναφέρθηκε και παραπάνω και έχει αρκετά καλή πρόγνωση. Οι περισσότερες μεταστάσεις περιλαμβάνουν κυρίως την περιοχή των λεμφαδένων του τραχήλου (λαιμού) </w:t>
      </w:r>
      <w:r>
        <w:rPr>
          <w:rFonts w:ascii="Calibri" w:hAnsi="Calibri"/>
          <w:b w:val="false"/>
          <w:bCs w:val="false"/>
          <w:position w:val="0"/>
          <w:sz w:val="24"/>
          <w:sz w:val="24"/>
          <w:szCs w:val="24"/>
          <w:vertAlign w:val="baseline"/>
        </w:rPr>
        <w:t xml:space="preserve">και μεταστάσεις πιο σπάνια στους πνεύμονες. Οι υπόλοιποι καρκίνοι είναι γενικώς πιο συχνοί, μεγαλύτερου ρίσκου και μπορούν να πραγματοποιήσουν μετάσταση μέσω του αίματος σε μαρκινές περιοχές, όπως τα κόκκαλα και οι πνεύμονες. Η πιο σπάνια μορφή θυρεοειδικού καρκινώματος είναι το αναπλαστικό καρκίνωμα του θυρεοειδούς </w:t>
      </w:r>
      <w:r>
        <w:rPr>
          <w:rFonts w:ascii="Calibri" w:hAnsi="Calibri"/>
          <w:b w:val="false"/>
          <w:bCs w:val="false"/>
          <w:position w:val="0"/>
          <w:sz w:val="24"/>
          <w:sz w:val="24"/>
          <w:szCs w:val="24"/>
          <w:vertAlign w:val="baseline"/>
        </w:rPr>
        <w:t>(Anaplastic Thyroid Carcinoma - ATC)</w:t>
      </w:r>
      <w:r>
        <w:rPr>
          <w:rFonts w:ascii="Calibri" w:hAnsi="Calibri"/>
          <w:b w:val="false"/>
          <w:bCs w:val="false"/>
          <w:position w:val="0"/>
          <w:sz w:val="24"/>
          <w:sz w:val="24"/>
          <w:szCs w:val="24"/>
          <w:vertAlign w:val="baseline"/>
        </w:rPr>
        <w:t>, που αποτελεί λιγότερο από το 1% των θυρεοειδικών καρκινωμάτων και εμφανίζεται σαν μια μια σκληρή μάζα στο λαιμό που αυξάνει γρήγορα σε όγκο. Ο πιο επιθετικός από όλους τους υποτύπους, εμφανίζει πολύ συχνά μετάσταση σε εγκέφαλο και πνεύμονες, καθώς και κόκκαλα. Έχει εξαιρετικά κακή πρόγνωση</w:t>
      </w:r>
      <w:bookmarkStart w:id="49" w:name="__UnoMark__89469_513852002"/>
      <w:bookmarkStart w:id="50" w:name="__UnoMark__89406_513852002"/>
      <w:bookmarkStart w:id="51" w:name="Mendeley_Bookmark_NwAcpJ2YHI"/>
      <w:bookmarkStart w:id="52" w:name="Mendeley_Bookmark_QyQ3yEVROk"/>
      <w:r>
        <w:rPr>
          <w:rFonts w:ascii="Calibri" w:hAnsi="Calibri"/>
          <w:b w:val="false"/>
          <w:bCs w:val="false"/>
          <w:sz w:val="24"/>
          <w:szCs w:val="24"/>
          <w:vertAlign w:val="superscript"/>
        </w:rPr>
        <w:t>2,10</w:t>
      </w:r>
      <w:bookmarkEnd w:id="49"/>
      <w:bookmarkEnd w:id="50"/>
      <w:bookmarkEnd w:id="51"/>
      <w:bookmarkEnd w:id="52"/>
      <w:r>
        <w:rPr>
          <w:rFonts w:ascii="Calibri" w:hAnsi="Calibri"/>
          <w:b w:val="false"/>
          <w:bCs w:val="false"/>
          <w:position w:val="0"/>
          <w:sz w:val="24"/>
          <w:sz w:val="24"/>
          <w:szCs w:val="24"/>
          <w:vertAlign w:val="baseline"/>
        </w:rPr>
        <w:t>.</w:t>
      </w:r>
    </w:p>
    <w:p>
      <w:pPr>
        <w:pStyle w:val="Normal"/>
        <w:jc w:val="both"/>
        <w:rPr>
          <w:rFonts w:ascii="Calibri" w:hAnsi="Calibri"/>
          <w:b w:val="false"/>
          <w:b w:val="false"/>
          <w:bCs w:val="false"/>
          <w:position w:val="0"/>
          <w:sz w:val="24"/>
          <w:vertAlign w:val="baseline"/>
        </w:rPr>
      </w:pPr>
      <w:r>
        <w:rPr>
          <w:b/>
          <w:bCs/>
          <w:sz w:val="24"/>
          <w:szCs w:val="24"/>
        </w:rPr>
      </w:r>
    </w:p>
    <w:p>
      <w:pPr>
        <w:pStyle w:val="Normal"/>
        <w:numPr>
          <w:ilvl w:val="0"/>
          <w:numId w:val="0"/>
        </w:numPr>
        <w:jc w:val="both"/>
        <w:outlineLvl w:val="2"/>
        <w:rPr>
          <w:b/>
          <w:b/>
          <w:bCs/>
          <w:position w:val="0"/>
          <w:sz w:val="26"/>
          <w:sz w:val="26"/>
          <w:szCs w:val="26"/>
          <w:vertAlign w:val="baseline"/>
        </w:rPr>
      </w:pPr>
      <w:bookmarkStart w:id="53" w:name="__RefHeading___Toc3497_513852002"/>
      <w:bookmarkEnd w:id="53"/>
      <w:r>
        <w:rPr>
          <w:rFonts w:ascii="Calibri" w:hAnsi="Calibri"/>
          <w:b/>
          <w:bCs/>
          <w:position w:val="0"/>
          <w:sz w:val="26"/>
          <w:sz w:val="26"/>
          <w:szCs w:val="26"/>
          <w:vertAlign w:val="baseline"/>
        </w:rPr>
        <w:t>1.</w:t>
      </w:r>
      <w:r>
        <w:rPr>
          <w:rFonts w:ascii="Calibri" w:hAnsi="Calibri"/>
          <w:b/>
          <w:bCs/>
          <w:position w:val="0"/>
          <w:sz w:val="26"/>
          <w:sz w:val="26"/>
          <w:szCs w:val="26"/>
          <w:vertAlign w:val="baseline"/>
        </w:rPr>
        <w:t>3.2 Η επιδημιολογία του καρκίνου του θυρεοειδούς</w:t>
      </w:r>
    </w:p>
    <w:p>
      <w:pPr>
        <w:pStyle w:val="Normal"/>
        <w:jc w:val="both"/>
        <w:rPr>
          <w:rFonts w:ascii="Calibri" w:hAnsi="Calibri"/>
          <w:b w:val="false"/>
          <w:b w:val="false"/>
          <w:bCs w:val="false"/>
        </w:rPr>
      </w:pPr>
      <w:r>
        <w:rPr>
          <w:b/>
          <w:bCs/>
          <w:position w:val="0"/>
          <w:sz w:val="24"/>
          <w:sz w:val="24"/>
          <w:szCs w:val="24"/>
          <w:vertAlign w:val="baseline"/>
        </w:rPr>
      </w:r>
    </w:p>
    <w:p>
      <w:pPr>
        <w:pStyle w:val="Normal"/>
        <w:jc w:val="both"/>
        <w:rPr>
          <w:b/>
          <w:b/>
          <w:bCs/>
          <w:position w:val="0"/>
          <w:sz w:val="24"/>
          <w:sz w:val="24"/>
          <w:szCs w:val="24"/>
          <w:vertAlign w:val="baseline"/>
        </w:rPr>
      </w:pPr>
      <w:r>
        <w:rPr>
          <w:rFonts w:ascii="Calibri" w:hAnsi="Calibri"/>
          <w:b w:val="false"/>
          <w:bCs w:val="false"/>
          <w:position w:val="0"/>
          <w:sz w:val="24"/>
          <w:sz w:val="24"/>
          <w:szCs w:val="24"/>
          <w:vertAlign w:val="baseline"/>
        </w:rPr>
        <w:tab/>
      </w:r>
      <w:r>
        <w:rPr>
          <w:rFonts w:ascii="Calibri" w:hAnsi="Calibri"/>
          <w:b w:val="false"/>
          <w:bCs w:val="false"/>
          <w:position w:val="0"/>
          <w:sz w:val="24"/>
          <w:sz w:val="24"/>
          <w:szCs w:val="24"/>
          <w:vertAlign w:val="baseline"/>
        </w:rPr>
        <w:t xml:space="preserve">Ο καρκίνος του θυρεοειδούς αδένα αποτελεί το 90% όλων των ενδοκρινικών κακοηθειών. </w:t>
      </w:r>
      <w:r>
        <w:rPr>
          <w:rFonts w:ascii="Calibri" w:hAnsi="Calibri"/>
          <w:b w:val="false"/>
          <w:bCs w:val="false"/>
          <w:position w:val="0"/>
          <w:sz w:val="24"/>
          <w:sz w:val="24"/>
          <w:szCs w:val="24"/>
          <w:vertAlign w:val="baseline"/>
        </w:rPr>
        <w:t xml:space="preserve">Ένα ανησυχητικό γεγονός είναι πως ο καρκίνος του θυρεοειδούς παρουσιάζει ολοένα και περισσότερα κρούσματα κάθε χρόνο, έχοντας αυξηθεί από επιπολασμό 5/100000 </w:t>
      </w:r>
      <w:r>
        <w:rPr>
          <w:rFonts w:ascii="Calibri" w:hAnsi="Calibri"/>
          <w:b w:val="false"/>
          <w:bCs w:val="false"/>
          <w:position w:val="0"/>
          <w:sz w:val="24"/>
          <w:sz w:val="24"/>
          <w:szCs w:val="24"/>
          <w:vertAlign w:val="baseline"/>
        </w:rPr>
        <w:t xml:space="preserve">την δεκαετία του ‘90 </w:t>
      </w:r>
      <w:r>
        <w:rPr>
          <w:rFonts w:ascii="Calibri" w:hAnsi="Calibri"/>
          <w:b w:val="false"/>
          <w:bCs w:val="false"/>
          <w:position w:val="0"/>
          <w:sz w:val="24"/>
          <w:sz w:val="24"/>
          <w:szCs w:val="24"/>
          <w:vertAlign w:val="baseline"/>
        </w:rPr>
        <w:t>σε 22.2/100000 στις Ηνωμένες Πολιτείες της Αμερικής (ΗΠΑ) σε πιο παλιά δεδομένα, με τον επιπολασμό να έχει αυξηθεί ακόμα παραπάνω τα τελευταία χρόνια</w:t>
      </w:r>
      <w:bookmarkStart w:id="54" w:name="__UnoMark__89470_513852002"/>
      <w:bookmarkStart w:id="55" w:name="__UnoMark__89465_513852002"/>
      <w:bookmarkStart w:id="56" w:name="Mendeley_Bookmark_5o69vUKtnM"/>
      <w:bookmarkStart w:id="57" w:name="Mendeley_Bookmark_DPPYI4FWcl"/>
      <w:r>
        <w:rPr>
          <w:rFonts w:ascii="Calibri" w:hAnsi="Calibri"/>
          <w:b w:val="false"/>
          <w:bCs w:val="false"/>
          <w:sz w:val="24"/>
          <w:szCs w:val="24"/>
          <w:vertAlign w:val="superscript"/>
        </w:rPr>
        <w:t>11</w:t>
      </w:r>
      <w:bookmarkEnd w:id="54"/>
      <w:bookmarkEnd w:id="55"/>
      <w:bookmarkEnd w:id="56"/>
      <w:bookmarkEnd w:id="57"/>
      <w:r>
        <w:rPr>
          <w:rFonts w:ascii="Calibri" w:hAnsi="Calibri"/>
          <w:b w:val="false"/>
          <w:bCs w:val="false"/>
          <w:position w:val="0"/>
          <w:sz w:val="24"/>
          <w:sz w:val="24"/>
          <w:szCs w:val="24"/>
          <w:vertAlign w:val="baseline"/>
        </w:rPr>
        <w:t xml:space="preserve">. </w:t>
      </w:r>
      <w:r>
        <w:rPr>
          <w:rFonts w:ascii="Calibri" w:hAnsi="Calibri"/>
          <w:b w:val="false"/>
          <w:bCs w:val="false"/>
          <w:position w:val="0"/>
          <w:sz w:val="24"/>
          <w:sz w:val="24"/>
          <w:szCs w:val="24"/>
          <w:vertAlign w:val="baseline"/>
        </w:rPr>
        <w:t xml:space="preserve">Ενδιαφέρον έχει το γεγονός πως στην Νότια Κορέα, ο επιπολασμός σε γυναίκες ηλικίας 50 – 57 είναι 120/100000. Αυτή η αύξηση στον παρατηρούμενο επιπολασμό της ασθένειας αποδίδεται </w:t>
      </w:r>
      <w:r>
        <w:rPr>
          <w:rFonts w:ascii="Calibri" w:hAnsi="Calibri"/>
          <w:b w:val="false"/>
          <w:bCs w:val="false"/>
          <w:position w:val="0"/>
          <w:sz w:val="24"/>
          <w:sz w:val="24"/>
          <w:szCs w:val="24"/>
          <w:vertAlign w:val="baseline"/>
        </w:rPr>
        <w:t>στο γεγονός πως η τεχνολογία των υπερήχων, ένας από τους βασικούς τρόπους διάγνωσης καρκινωμάτων του θυρεοειδούς έχει καταστεί πολύ πιο προσβάσιμη, οδηγώντας σε διάγνωση πολλών περιστατικών που την δεκαετία ‘90 θα αγνοούνταν. Πράγματι, φαίνεται πως ο ρυθμός αύξησης των κρουσμάτων μειώνεται</w:t>
      </w:r>
      <w:bookmarkStart w:id="58" w:name="__UnoMark__89461_513852002"/>
      <w:bookmarkStart w:id="59" w:name="__UnoMark__89457_513852002"/>
      <w:bookmarkStart w:id="60" w:name="Mendeley_Bookmark_6HSPJEvVlh"/>
      <w:bookmarkStart w:id="61" w:name="Mendeley_Bookmark_vP7bDmNkSF"/>
      <w:r>
        <w:rPr>
          <w:rFonts w:ascii="Calibri" w:hAnsi="Calibri"/>
          <w:b w:val="false"/>
          <w:bCs w:val="false"/>
          <w:sz w:val="24"/>
          <w:szCs w:val="24"/>
          <w:vertAlign w:val="superscript"/>
        </w:rPr>
        <w:t>12</w:t>
      </w:r>
      <w:bookmarkEnd w:id="58"/>
      <w:bookmarkEnd w:id="59"/>
      <w:bookmarkEnd w:id="60"/>
      <w:bookmarkEnd w:id="61"/>
      <w:r>
        <w:rPr>
          <w:rFonts w:ascii="Calibri" w:hAnsi="Calibri"/>
          <w:b w:val="false"/>
          <w:bCs w:val="false"/>
          <w:position w:val="0"/>
          <w:sz w:val="24"/>
          <w:sz w:val="24"/>
          <w:szCs w:val="24"/>
          <w:vertAlign w:val="baseline"/>
        </w:rPr>
        <w:t>. Η τεχνολογία των υπερήχων οδηγεί και στην υπερδιάγνωση (overdiagnosis), δηλαδή στην διάγνωση καλοηθών όγκων θυρεοειδούς που δεν θα εξελίσσοταν σε καρκίνο ως καρκινώματα</w:t>
      </w:r>
      <w:bookmarkStart w:id="62" w:name="__UnoMark__89521_513852002"/>
      <w:bookmarkStart w:id="63" w:name="__UnoMark__89453_513852002"/>
      <w:bookmarkStart w:id="64" w:name="Mendeley_Bookmark_6bllg1gBBk"/>
      <w:bookmarkStart w:id="65" w:name="Mendeley_Bookmark_3I2wqZ52ko"/>
      <w:r>
        <w:rPr>
          <w:rFonts w:ascii="Calibri" w:hAnsi="Calibri"/>
          <w:b w:val="false"/>
          <w:bCs w:val="false"/>
          <w:sz w:val="24"/>
          <w:szCs w:val="24"/>
          <w:vertAlign w:val="superscript"/>
        </w:rPr>
        <w:t>13</w:t>
      </w:r>
      <w:bookmarkEnd w:id="62"/>
      <w:bookmarkEnd w:id="63"/>
      <w:bookmarkEnd w:id="64"/>
      <w:bookmarkEnd w:id="65"/>
      <w:r>
        <w:rPr>
          <w:rFonts w:ascii="Calibri" w:hAnsi="Calibri"/>
          <w:b w:val="false"/>
          <w:bCs w:val="false"/>
          <w:position w:val="0"/>
          <w:sz w:val="24"/>
          <w:sz w:val="24"/>
          <w:szCs w:val="24"/>
          <w:vertAlign w:val="baseline"/>
        </w:rPr>
        <w:t>.</w:t>
      </w:r>
      <w:r>
        <w:rPr>
          <w:b/>
          <w:bCs/>
          <w:position w:val="0"/>
          <w:sz w:val="24"/>
          <w:sz w:val="24"/>
          <w:szCs w:val="24"/>
          <w:vertAlign w:val="baseline"/>
        </w:rPr>
        <w:t xml:space="preserve"> </w:t>
      </w:r>
      <w:r>
        <w:rPr>
          <w:rFonts w:ascii="Calibri" w:hAnsi="Calibri"/>
          <w:b w:val="false"/>
          <w:bCs w:val="false"/>
          <w:position w:val="0"/>
          <w:sz w:val="24"/>
          <w:sz w:val="24"/>
          <w:szCs w:val="24"/>
          <w:vertAlign w:val="baseline"/>
        </w:rPr>
        <w:t>Φαίνεται επίσης πως ο καρκίνος που υπερδιαγνώσκεται είναι θυλακιώδους τύπου.</w:t>
      </w:r>
    </w:p>
    <w:p>
      <w:pPr>
        <w:pStyle w:val="Normal"/>
        <w:jc w:val="both"/>
        <w:rPr>
          <w:rFonts w:ascii="Calibri" w:hAnsi="Calibri"/>
          <w:b w:val="false"/>
          <w:b w:val="false"/>
          <w:bCs w:val="false"/>
        </w:rPr>
      </w:pPr>
      <w:r>
        <w:rPr>
          <w:b/>
          <w:bCs/>
          <w:position w:val="0"/>
          <w:sz w:val="24"/>
          <w:sz w:val="24"/>
          <w:szCs w:val="24"/>
          <w:vertAlign w:val="baseline"/>
        </w:rPr>
      </w:r>
    </w:p>
    <w:p>
      <w:pPr>
        <w:pStyle w:val="Normal"/>
        <w:numPr>
          <w:ilvl w:val="0"/>
          <w:numId w:val="0"/>
        </w:numPr>
        <w:jc w:val="both"/>
        <w:outlineLvl w:val="2"/>
        <w:rPr>
          <w:b/>
          <w:b/>
          <w:bCs/>
          <w:position w:val="0"/>
          <w:sz w:val="26"/>
          <w:sz w:val="26"/>
          <w:szCs w:val="26"/>
          <w:vertAlign w:val="baseline"/>
        </w:rPr>
      </w:pPr>
      <w:bookmarkStart w:id="66" w:name="__RefHeading___Toc3499_513852002"/>
      <w:bookmarkEnd w:id="66"/>
      <w:r>
        <w:rPr>
          <w:rFonts w:ascii="Calibri" w:hAnsi="Calibri"/>
          <w:b/>
          <w:bCs/>
          <w:position w:val="0"/>
          <w:sz w:val="26"/>
          <w:sz w:val="26"/>
          <w:szCs w:val="26"/>
          <w:vertAlign w:val="baseline"/>
        </w:rPr>
        <w:t>1.3.3 Η θνησιμότητα του καρκίνου του θυρεοειδούς</w:t>
      </w:r>
    </w:p>
    <w:p>
      <w:pPr>
        <w:pStyle w:val="Normal"/>
        <w:numPr>
          <w:ilvl w:val="0"/>
          <w:numId w:val="0"/>
        </w:numPr>
        <w:jc w:val="both"/>
        <w:outlineLvl w:val="2"/>
        <w:rPr>
          <w:rFonts w:ascii="Calibri" w:hAnsi="Calibri"/>
        </w:rPr>
      </w:pPr>
      <w:r>
        <w:rPr>
          <w:b/>
          <w:bCs/>
          <w:position w:val="0"/>
          <w:sz w:val="26"/>
          <w:sz w:val="26"/>
          <w:szCs w:val="26"/>
          <w:vertAlign w:val="baseline"/>
        </w:rPr>
      </w:r>
    </w:p>
    <w:p>
      <w:pPr>
        <w:pStyle w:val="Normal"/>
        <w:numPr>
          <w:ilvl w:val="0"/>
          <w:numId w:val="0"/>
        </w:numPr>
        <w:jc w:val="both"/>
        <w:rPr>
          <w:b w:val="false"/>
          <w:b w:val="false"/>
          <w:bCs w:val="false"/>
          <w:position w:val="0"/>
          <w:sz w:val="24"/>
          <w:sz w:val="24"/>
          <w:szCs w:val="24"/>
          <w:vertAlign w:val="baseline"/>
        </w:rPr>
      </w:pPr>
      <w:r>
        <w:rPr>
          <w:rFonts w:ascii="Calibri" w:hAnsi="Calibri"/>
          <w:b w:val="false"/>
          <w:bCs w:val="false"/>
          <w:position w:val="0"/>
          <w:sz w:val="24"/>
          <w:sz w:val="24"/>
          <w:szCs w:val="24"/>
          <w:vertAlign w:val="baseline"/>
        </w:rPr>
        <w:tab/>
        <w:t xml:space="preserve">Η θνησιμότητα του καρκίνου του θυρεοειδούς φαίνεται πως έχει αυξηθεί από 0,4/100000 σε 0,46/100000 από την περίοδο 1994-1997 στην περίοδο 2010-2013, βάσει της βάσης δεδομένων SEER (Surveillance, Epidemiology and End Results Program). </w:t>
      </w:r>
      <w:r>
        <w:rPr>
          <w:rFonts w:ascii="Calibri" w:hAnsi="Calibri"/>
          <w:b w:val="false"/>
          <w:bCs w:val="false"/>
          <w:position w:val="0"/>
          <w:sz w:val="24"/>
          <w:sz w:val="24"/>
          <w:szCs w:val="24"/>
          <w:vertAlign w:val="baseline"/>
        </w:rPr>
        <w:t xml:space="preserve">Αυτό το γεγονός </w:t>
      </w:r>
      <w:r>
        <w:rPr>
          <w:rFonts w:ascii="Calibri" w:hAnsi="Calibri"/>
          <w:b w:val="false"/>
          <w:bCs w:val="false"/>
          <w:position w:val="0"/>
          <w:sz w:val="24"/>
          <w:sz w:val="24"/>
          <w:szCs w:val="24"/>
          <w:vertAlign w:val="baseline"/>
        </w:rPr>
        <w:t>αποδίδεται</w:t>
      </w:r>
      <w:r>
        <w:rPr>
          <w:rFonts w:ascii="Calibri" w:hAnsi="Calibri"/>
          <w:b w:val="false"/>
          <w:bCs w:val="false"/>
          <w:position w:val="0"/>
          <w:sz w:val="24"/>
          <w:sz w:val="24"/>
          <w:szCs w:val="24"/>
          <w:vertAlign w:val="baseline"/>
        </w:rPr>
        <w:t xml:space="preserve"> στο φαινόμενο της υπερδιάγνωσης και στο “attribution bias”, δηλαδή την τάση να αποδίδονται θάνατοι σε μια συγκεκριμένη αιτία, επειδή αυτή είναι υπερδιαγνωσμένη, ένα φαινόμενο που έχει παρατηρηθεί σε πολλούς καρκίνους, καθώς και άλλες ασθένειες</w:t>
      </w:r>
      <w:bookmarkStart w:id="67" w:name="__UnoMark__89522_513852002"/>
      <w:bookmarkStart w:id="68" w:name="__UnoMark__89517_513852002"/>
      <w:bookmarkStart w:id="69" w:name="Mendeley_Bookmark_5nulCJ8b3V"/>
      <w:bookmarkStart w:id="70" w:name="Mendeley_Bookmark_QhEwWmtGQ6"/>
      <w:r>
        <w:rPr>
          <w:rFonts w:ascii="Calibri" w:hAnsi="Calibri"/>
          <w:b w:val="false"/>
          <w:bCs w:val="false"/>
          <w:sz w:val="24"/>
          <w:szCs w:val="24"/>
          <w:vertAlign w:val="superscript"/>
        </w:rPr>
        <w:t>14</w:t>
      </w:r>
      <w:bookmarkEnd w:id="67"/>
      <w:bookmarkEnd w:id="68"/>
      <w:bookmarkEnd w:id="69"/>
      <w:bookmarkEnd w:id="70"/>
      <w:r>
        <w:rPr>
          <w:rFonts w:ascii="Calibri" w:hAnsi="Calibri"/>
          <w:b w:val="false"/>
          <w:bCs w:val="false"/>
          <w:position w:val="0"/>
          <w:sz w:val="24"/>
          <w:sz w:val="24"/>
          <w:szCs w:val="24"/>
          <w:vertAlign w:val="baseline"/>
        </w:rPr>
        <w:t xml:space="preserve">. </w:t>
      </w:r>
      <w:r>
        <w:rPr>
          <w:rFonts w:ascii="Calibri" w:hAnsi="Calibri"/>
          <w:b w:val="false"/>
          <w:bCs w:val="false"/>
          <w:position w:val="0"/>
          <w:sz w:val="24"/>
          <w:sz w:val="24"/>
          <w:szCs w:val="24"/>
          <w:vertAlign w:val="baseline"/>
        </w:rPr>
        <w:t>Το</w:t>
      </w:r>
      <w:r>
        <w:rPr>
          <w:rFonts w:ascii="Calibri" w:hAnsi="Calibri"/>
          <w:b w:val="false"/>
          <w:bCs w:val="false"/>
          <w:position w:val="0"/>
          <w:sz w:val="24"/>
          <w:sz w:val="24"/>
          <w:szCs w:val="24"/>
          <w:vertAlign w:val="baseline"/>
        </w:rPr>
        <w:t xml:space="preserve"> μεγαλύτερο ποσοστό της θνησιμότητας από καρκίνο του θυρεοειδούς οφείλεται στο PDTC </w:t>
      </w:r>
      <w:r>
        <w:rPr>
          <w:rFonts w:ascii="Calibri" w:hAnsi="Calibri"/>
          <w:b w:val="false"/>
          <w:bCs w:val="false"/>
          <w:position w:val="0"/>
          <w:sz w:val="24"/>
          <w:sz w:val="24"/>
          <w:szCs w:val="24"/>
          <w:vertAlign w:val="baseline"/>
        </w:rPr>
        <w:t>και</w:t>
      </w:r>
      <w:r>
        <w:rPr>
          <w:rFonts w:ascii="Calibri" w:hAnsi="Calibri"/>
          <w:b w:val="false"/>
          <w:bCs w:val="false"/>
          <w:position w:val="0"/>
          <w:sz w:val="24"/>
          <w:sz w:val="24"/>
          <w:szCs w:val="24"/>
          <w:vertAlign w:val="baseline"/>
        </w:rPr>
        <w:t xml:space="preserve"> στο ATC</w:t>
      </w:r>
      <w:bookmarkStart w:id="71" w:name="__UnoMark__89573_513852002"/>
      <w:bookmarkStart w:id="72" w:name="__UnoMark__89513_513852002"/>
      <w:bookmarkStart w:id="73" w:name="Mendeley_Bookmark_G9VlT6pzCM"/>
      <w:bookmarkStart w:id="74" w:name="Mendeley_Bookmark_RYKssny8uA"/>
      <w:r>
        <w:rPr>
          <w:rFonts w:ascii="Calibri" w:hAnsi="Calibri"/>
          <w:b w:val="false"/>
          <w:bCs w:val="false"/>
          <w:sz w:val="24"/>
          <w:szCs w:val="24"/>
          <w:vertAlign w:val="superscript"/>
        </w:rPr>
        <w:t>15</w:t>
      </w:r>
      <w:bookmarkEnd w:id="71"/>
      <w:bookmarkEnd w:id="72"/>
      <w:bookmarkEnd w:id="73"/>
      <w:bookmarkEnd w:id="74"/>
      <w:r>
        <w:rPr>
          <w:rFonts w:ascii="Calibri" w:hAnsi="Calibri"/>
          <w:b w:val="false"/>
          <w:bCs w:val="false"/>
          <w:position w:val="0"/>
          <w:sz w:val="24"/>
          <w:sz w:val="24"/>
          <w:szCs w:val="24"/>
          <w:vertAlign w:val="baseline"/>
        </w:rPr>
        <w:t>.</w:t>
      </w:r>
      <w:r>
        <w:br w:type="page"/>
      </w:r>
    </w:p>
    <w:p>
      <w:pPr>
        <w:pStyle w:val="Normal"/>
        <w:numPr>
          <w:ilvl w:val="0"/>
          <w:numId w:val="0"/>
        </w:numPr>
        <w:jc w:val="both"/>
        <w:outlineLvl w:val="2"/>
        <w:rPr>
          <w:b/>
          <w:b/>
          <w:bCs/>
          <w:position w:val="0"/>
          <w:sz w:val="26"/>
          <w:sz w:val="26"/>
          <w:szCs w:val="26"/>
          <w:vertAlign w:val="baseline"/>
        </w:rPr>
      </w:pPr>
      <w:bookmarkStart w:id="75" w:name="__RefHeading___Toc7600_513852002"/>
      <w:bookmarkEnd w:id="75"/>
      <w:r>
        <w:rPr>
          <w:rFonts w:ascii="Calibri" w:hAnsi="Calibri"/>
          <w:b/>
          <w:bCs/>
          <w:position w:val="0"/>
          <w:sz w:val="26"/>
          <w:sz w:val="26"/>
          <w:szCs w:val="26"/>
          <w:vertAlign w:val="baseline"/>
        </w:rPr>
        <w:t>1.3.4 Προσπάθεια για μείωση της υπερδιάγνωσης</w:t>
      </w:r>
    </w:p>
    <w:p>
      <w:pPr>
        <w:pStyle w:val="Normal"/>
        <w:numPr>
          <w:ilvl w:val="0"/>
          <w:numId w:val="0"/>
        </w:numPr>
        <w:jc w:val="both"/>
        <w:outlineLvl w:val="2"/>
        <w:rPr>
          <w:rFonts w:ascii="Calibri" w:hAnsi="Calibri"/>
        </w:rPr>
      </w:pPr>
      <w:r>
        <w:rPr>
          <w:b/>
          <w:bCs/>
          <w:position w:val="0"/>
          <w:sz w:val="26"/>
          <w:sz w:val="26"/>
          <w:szCs w:val="26"/>
          <w:vertAlign w:val="baseline"/>
        </w:rPr>
      </w:r>
    </w:p>
    <w:p>
      <w:pPr>
        <w:pStyle w:val="Normal"/>
        <w:numPr>
          <w:ilvl w:val="0"/>
          <w:numId w:val="0"/>
        </w:numPr>
        <w:jc w:val="both"/>
        <w:rPr>
          <w:b w:val="false"/>
          <w:b w:val="false"/>
          <w:bCs w:val="false"/>
          <w:position w:val="0"/>
          <w:sz w:val="24"/>
          <w:sz w:val="24"/>
          <w:szCs w:val="24"/>
          <w:vertAlign w:val="baseline"/>
        </w:rPr>
      </w:pPr>
      <w:bookmarkStart w:id="76" w:name="__RefHeading___Toc7602_513852002"/>
      <w:bookmarkEnd w:id="76"/>
      <w:r>
        <w:rPr>
          <w:rFonts w:ascii="Calibri" w:hAnsi="Calibri"/>
          <w:b w:val="false"/>
          <w:bCs w:val="false"/>
          <w:position w:val="0"/>
          <w:sz w:val="24"/>
          <w:sz w:val="24"/>
          <w:szCs w:val="24"/>
          <w:vertAlign w:val="baseline"/>
        </w:rPr>
        <w:tab/>
        <w:t xml:space="preserve">Το 2015, η Αμερικάνικη Ένωση Θυρεοειδή </w:t>
      </w:r>
      <w:r>
        <w:rPr>
          <w:rFonts w:ascii="Calibri" w:hAnsi="Calibri"/>
          <w:b w:val="false"/>
          <w:bCs w:val="false"/>
          <w:position w:val="0"/>
          <w:sz w:val="24"/>
          <w:sz w:val="24"/>
          <w:szCs w:val="24"/>
          <w:vertAlign w:val="baseline"/>
        </w:rPr>
        <w:t>(American Thyroid Association - ATA)</w:t>
      </w:r>
      <w:r>
        <w:rPr>
          <w:rFonts w:ascii="Calibri" w:hAnsi="Calibri"/>
          <w:b w:val="false"/>
          <w:bCs w:val="false"/>
          <w:position w:val="0"/>
          <w:sz w:val="24"/>
          <w:sz w:val="24"/>
          <w:szCs w:val="24"/>
          <w:vertAlign w:val="baseline"/>
        </w:rPr>
        <w:t xml:space="preserve"> εξέδωσε νέες οδηγίες για την διάδοση του καρκίνου του θυρεοειδούς, οι οποίες δεν είχαν ανανεωθεί από το 2009. Αυτή η επαναδιάρθρωση των κανόνων διάγνωσης οφείλεται σε μεγάλο βαθμό στην τεχνολογία υπερήχων, η οποία αποκάλυπτε υπερπλασίες στο θυρεοειδή, χωρίς απαραίτητα αυτό να σημαίνει πως αυτές οι υπερπλασίες ήταν κακοήθεις όγκοι, στο 19 – 68 % τυχαία επιλεγμένων ατόμων και ειδικά σε ανθρώπους μεγαλύτερης ηλικίας</w:t>
      </w:r>
      <w:bookmarkStart w:id="77" w:name="__UnoMark__89574_513852002"/>
      <w:bookmarkStart w:id="78" w:name="__UnoMark__89569_513852002"/>
      <w:bookmarkStart w:id="79" w:name="Mendeley_Bookmark_Oei7zTGEkt"/>
      <w:bookmarkStart w:id="80" w:name="__UnoMark__87635_513852002"/>
      <w:bookmarkStart w:id="81" w:name="Mendeley_Bookmark_8xd8TYoGLe"/>
      <w:r>
        <w:rPr>
          <w:rFonts w:ascii="Calibri" w:hAnsi="Calibri"/>
          <w:b w:val="false"/>
          <w:bCs w:val="false"/>
          <w:sz w:val="24"/>
          <w:szCs w:val="24"/>
          <w:vertAlign w:val="superscript"/>
        </w:rPr>
        <w:t>16</w:t>
      </w:r>
      <w:bookmarkEnd w:id="77"/>
      <w:bookmarkEnd w:id="78"/>
      <w:bookmarkEnd w:id="79"/>
      <w:bookmarkEnd w:id="80"/>
      <w:bookmarkEnd w:id="81"/>
      <w:r>
        <w:rPr>
          <w:rFonts w:ascii="Calibri" w:hAnsi="Calibri"/>
          <w:b w:val="false"/>
          <w:bCs w:val="false"/>
          <w:position w:val="0"/>
          <w:sz w:val="24"/>
          <w:sz w:val="24"/>
          <w:szCs w:val="24"/>
          <w:vertAlign w:val="baseline"/>
        </w:rPr>
        <w:t>. Μόνο το 7 με 15 % από αυτές τις υπερπλασίες εξελίσσονταν σε όγκους</w:t>
      </w:r>
      <w:bookmarkStart w:id="82" w:name="__UnoMark__89589_513852002"/>
      <w:bookmarkStart w:id="83" w:name="__UnoMark__89565_513852002"/>
      <w:bookmarkStart w:id="84" w:name="Mendeley_Bookmark_GGR6HVd4UH"/>
      <w:bookmarkStart w:id="85" w:name="Mendeley_Bookmark_xWhqSYB6EQ"/>
      <w:r>
        <w:rPr>
          <w:rFonts w:ascii="Calibri" w:hAnsi="Calibri"/>
          <w:b w:val="false"/>
          <w:bCs w:val="false"/>
          <w:sz w:val="24"/>
          <w:szCs w:val="24"/>
          <w:vertAlign w:val="superscript"/>
        </w:rPr>
        <w:t>17</w:t>
      </w:r>
      <w:bookmarkEnd w:id="82"/>
      <w:bookmarkEnd w:id="83"/>
      <w:bookmarkEnd w:id="84"/>
      <w:bookmarkEnd w:id="85"/>
      <w:r>
        <w:rPr>
          <w:rFonts w:ascii="Calibri" w:hAnsi="Calibri"/>
          <w:b w:val="false"/>
          <w:bCs w:val="false"/>
          <w:position w:val="0"/>
          <w:sz w:val="24"/>
          <w:sz w:val="24"/>
          <w:szCs w:val="24"/>
          <w:vertAlign w:val="baseline"/>
        </w:rPr>
        <w:t xml:space="preserve">. </w:t>
      </w:r>
      <w:r>
        <w:rPr>
          <w:rFonts w:ascii="Calibri" w:hAnsi="Calibri"/>
          <w:b w:val="false"/>
          <w:bCs w:val="false"/>
          <w:position w:val="0"/>
          <w:sz w:val="24"/>
          <w:sz w:val="24"/>
          <w:szCs w:val="24"/>
          <w:vertAlign w:val="baseline"/>
        </w:rPr>
        <w:t>Επίσης, υπερπλασίες διαγνώσκονταν ως καρκινώματα, ακόμα και όταν ο όγκος ήταν κάτω από 1 εκατοστό σε διάμετρο</w:t>
      </w:r>
      <w:bookmarkStart w:id="86" w:name="__UnoMark__89633_513852002"/>
      <w:bookmarkStart w:id="87" w:name="__UnoMark__89590_513852002"/>
      <w:bookmarkStart w:id="88" w:name="Mendeley_Bookmark_tGPWZIQPKR"/>
      <w:bookmarkStart w:id="89" w:name="Mendeley_Bookmark_rGjstiZaHr"/>
      <w:r>
        <w:rPr>
          <w:rFonts w:ascii="Calibri" w:hAnsi="Calibri"/>
          <w:b w:val="false"/>
          <w:bCs w:val="false"/>
          <w:sz w:val="24"/>
          <w:szCs w:val="24"/>
          <w:vertAlign w:val="superscript"/>
        </w:rPr>
        <w:t>18</w:t>
      </w:r>
      <w:bookmarkEnd w:id="86"/>
      <w:bookmarkEnd w:id="87"/>
      <w:bookmarkEnd w:id="88"/>
      <w:bookmarkEnd w:id="89"/>
      <w:r>
        <w:rPr>
          <w:rFonts w:ascii="Calibri" w:hAnsi="Calibri"/>
          <w:b w:val="false"/>
          <w:bCs w:val="false"/>
          <w:position w:val="0"/>
          <w:sz w:val="24"/>
          <w:sz w:val="24"/>
          <w:szCs w:val="24"/>
          <w:vertAlign w:val="baseline"/>
        </w:rPr>
        <w:t>. Οι νέοι κανόνες διάγνωσης είχαν σκοπό να αντιμετωπίσουν την υπερδιάγνωση και κρίνοντας από την πτώση του ρυθμού αύξησης περιστατικών, ο σκοπός αυτός επετεύχθη</w:t>
      </w:r>
      <w:bookmarkStart w:id="90" w:name="__UnoMark__89681_513852002"/>
      <w:bookmarkStart w:id="91" w:name="__UnoMark__89634_513852002"/>
      <w:bookmarkStart w:id="92" w:name="Mendeley_Bookmark_to9ToJNWAI"/>
      <w:bookmarkStart w:id="93" w:name="Mendeley_Bookmark_ciVf1Oyp8b"/>
      <w:r>
        <w:rPr>
          <w:rFonts w:ascii="Calibri" w:hAnsi="Calibri"/>
          <w:b w:val="false"/>
          <w:bCs w:val="false"/>
          <w:sz w:val="24"/>
          <w:szCs w:val="24"/>
          <w:vertAlign w:val="superscript"/>
        </w:rPr>
        <w:t>19</w:t>
      </w:r>
      <w:bookmarkEnd w:id="90"/>
      <w:bookmarkEnd w:id="91"/>
      <w:bookmarkEnd w:id="92"/>
      <w:bookmarkEnd w:id="93"/>
      <w:r>
        <w:rPr>
          <w:rFonts w:ascii="Calibri" w:hAnsi="Calibri"/>
          <w:b w:val="false"/>
          <w:bCs w:val="false"/>
          <w:position w:val="0"/>
          <w:sz w:val="24"/>
          <w:sz w:val="24"/>
          <w:szCs w:val="24"/>
          <w:vertAlign w:val="baseline"/>
        </w:rPr>
        <w:t>.</w:t>
      </w:r>
    </w:p>
    <w:p>
      <w:pPr>
        <w:pStyle w:val="Normal"/>
        <w:numPr>
          <w:ilvl w:val="0"/>
          <w:numId w:val="0"/>
        </w:numPr>
        <w:jc w:val="both"/>
        <w:outlineLvl w:val="2"/>
        <w:rPr>
          <w:rFonts w:ascii="Calibri" w:hAnsi="Calibri"/>
        </w:rPr>
      </w:pPr>
      <w:r>
        <w:rPr>
          <w:b w:val="false"/>
          <w:bCs w:val="false"/>
          <w:position w:val="0"/>
          <w:sz w:val="24"/>
          <w:sz w:val="24"/>
          <w:szCs w:val="24"/>
          <w:vertAlign w:val="baseline"/>
        </w:rPr>
      </w:r>
    </w:p>
    <w:p>
      <w:pPr>
        <w:pStyle w:val="Normal"/>
        <w:numPr>
          <w:ilvl w:val="0"/>
          <w:numId w:val="0"/>
        </w:numPr>
        <w:jc w:val="both"/>
        <w:outlineLvl w:val="2"/>
        <w:rPr>
          <w:b/>
          <w:b/>
          <w:bCs/>
          <w:position w:val="0"/>
          <w:sz w:val="26"/>
          <w:sz w:val="26"/>
          <w:szCs w:val="26"/>
          <w:vertAlign w:val="baseline"/>
        </w:rPr>
      </w:pPr>
      <w:bookmarkStart w:id="94" w:name="__RefHeading___Toc7604_513852002"/>
      <w:bookmarkEnd w:id="94"/>
      <w:r>
        <w:rPr>
          <w:rFonts w:ascii="Calibri" w:hAnsi="Calibri"/>
          <w:b/>
          <w:bCs/>
          <w:position w:val="0"/>
          <w:sz w:val="26"/>
          <w:sz w:val="26"/>
          <w:szCs w:val="26"/>
          <w:vertAlign w:val="baseline"/>
        </w:rPr>
        <w:t>1.</w:t>
      </w:r>
      <w:r>
        <w:rPr>
          <w:rFonts w:ascii="Calibri" w:hAnsi="Calibri"/>
          <w:b/>
          <w:bCs/>
          <w:position w:val="0"/>
          <w:sz w:val="26"/>
          <w:sz w:val="26"/>
          <w:szCs w:val="26"/>
          <w:vertAlign w:val="baseline"/>
        </w:rPr>
        <w:t>3.5 Η γενετική του καρκίνου του θυρεοειδούς</w:t>
      </w:r>
    </w:p>
    <w:p>
      <w:pPr>
        <w:pStyle w:val="Normal"/>
        <w:numPr>
          <w:ilvl w:val="0"/>
          <w:numId w:val="0"/>
        </w:numPr>
        <w:jc w:val="both"/>
        <w:outlineLvl w:val="2"/>
        <w:rPr>
          <w:rFonts w:ascii="Calibri" w:hAnsi="Calibri"/>
        </w:rPr>
      </w:pPr>
      <w:r>
        <w:rPr>
          <w:b/>
          <w:bCs/>
          <w:position w:val="0"/>
          <w:sz w:val="24"/>
          <w:sz w:val="24"/>
          <w:szCs w:val="24"/>
          <w:vertAlign w:val="baseline"/>
        </w:rPr>
      </w:r>
    </w:p>
    <w:p>
      <w:pPr>
        <w:pStyle w:val="Normal"/>
        <w:jc w:val="both"/>
        <w:rPr>
          <w:b/>
          <w:b/>
          <w:bCs/>
          <w:position w:val="0"/>
          <w:sz w:val="24"/>
          <w:sz w:val="24"/>
          <w:szCs w:val="24"/>
          <w:vertAlign w:val="baseline"/>
        </w:rPr>
      </w:pPr>
      <w:r>
        <w:rPr>
          <w:rFonts w:ascii="Calibri" w:hAnsi="Calibri"/>
          <w:b/>
          <w:bCs/>
          <w:position w:val="0"/>
          <w:sz w:val="24"/>
          <w:sz w:val="24"/>
          <w:szCs w:val="24"/>
          <w:vertAlign w:val="baseline"/>
        </w:rPr>
        <w:tab/>
      </w:r>
      <w:r>
        <w:rPr>
          <w:rFonts w:ascii="Calibri" w:hAnsi="Calibri"/>
          <w:b w:val="false"/>
          <w:bCs w:val="false"/>
          <w:position w:val="0"/>
          <w:sz w:val="24"/>
          <w:sz w:val="24"/>
          <w:szCs w:val="24"/>
          <w:vertAlign w:val="baseline"/>
        </w:rPr>
        <w:t>Η γενετική βάση του καρκίνου του θυρεοειδούς έχει αποσαφηνιστεί μέσω αλληλούχισης DNA, με τους περισσότερους καρκίνους του θυρεοειδούς να εμφανίζουν μεταλλάξεις στο μονοπάτι των πρωτεϊνικών κινασών που ενεργοποιούνται από μιτογόνα (mitogen activated protein kinases – MAPK) οι οποίες μεταφέρουν σήματα μίτωσης από την πλασματική μεμβράνη στον πυρήνα και διαδραματίζουν καίριο ρόλο στην κυτταρική διαίρεση</w:t>
      </w:r>
      <w:bookmarkStart w:id="95" w:name="__UnoMark__89737_513852002"/>
      <w:bookmarkStart w:id="96" w:name="__UnoMark__89682_513852002"/>
      <w:bookmarkStart w:id="97" w:name="Mendeley_Bookmark_aSOnoKzb0h"/>
      <w:bookmarkStart w:id="98" w:name="Mendeley_Bookmark_cYLug4jtBV"/>
      <w:r>
        <w:rPr>
          <w:rFonts w:ascii="Calibri" w:hAnsi="Calibri"/>
          <w:b w:val="false"/>
          <w:bCs w:val="false"/>
          <w:sz w:val="24"/>
          <w:szCs w:val="24"/>
          <w:vertAlign w:val="superscript"/>
        </w:rPr>
        <w:t>20</w:t>
      </w:r>
      <w:bookmarkEnd w:id="95"/>
      <w:bookmarkEnd w:id="96"/>
      <w:bookmarkEnd w:id="97"/>
      <w:bookmarkEnd w:id="98"/>
      <w:r>
        <w:rPr>
          <w:rFonts w:ascii="Calibri" w:hAnsi="Calibri"/>
          <w:b w:val="false"/>
          <w:bCs w:val="false"/>
          <w:position w:val="0"/>
          <w:sz w:val="24"/>
          <w:sz w:val="24"/>
          <w:szCs w:val="24"/>
          <w:vertAlign w:val="baseline"/>
        </w:rPr>
        <w:t>.</w:t>
      </w:r>
    </w:p>
    <w:p>
      <w:pPr>
        <w:pStyle w:val="Normal"/>
        <w:jc w:val="both"/>
        <w:rPr>
          <w:rFonts w:ascii="Calibri" w:hAnsi="Calibri"/>
          <w:b w:val="false"/>
          <w:b w:val="false"/>
          <w:bCs w:val="false"/>
        </w:rPr>
      </w:pPr>
      <w:r>
        <w:rPr>
          <w:b/>
          <w:bCs/>
          <w:position w:val="0"/>
          <w:sz w:val="24"/>
          <w:sz w:val="24"/>
          <w:szCs w:val="24"/>
          <w:vertAlign w:val="baseline"/>
        </w:rPr>
      </w:r>
    </w:p>
    <w:p>
      <w:pPr>
        <w:pStyle w:val="Normal"/>
        <w:jc w:val="both"/>
        <w:rPr>
          <w:rFonts w:ascii="Calibri" w:hAnsi="Calibri"/>
          <w:b w:val="false"/>
          <w:b w:val="false"/>
          <w:bCs w:val="false"/>
        </w:rPr>
      </w:pPr>
      <w:r>
        <w:rPr>
          <w:b/>
          <w:bCs/>
          <w:position w:val="0"/>
          <w:sz w:val="24"/>
          <w:sz w:val="24"/>
          <w:szCs w:val="24"/>
          <w:vertAlign w:val="baseline"/>
        </w:rPr>
        <w:drawing>
          <wp:anchor behindDoc="0" distT="0" distB="0" distL="0" distR="0" simplePos="0" locked="0" layoutInCell="1" allowOverlap="1" relativeHeight="11">
            <wp:simplePos x="0" y="0"/>
            <wp:positionH relativeFrom="column">
              <wp:align>center</wp:align>
            </wp:positionH>
            <wp:positionV relativeFrom="paragraph">
              <wp:posOffset>635</wp:posOffset>
            </wp:positionV>
            <wp:extent cx="3611880" cy="4549775"/>
            <wp:effectExtent l="0" t="0" r="0" b="0"/>
            <wp:wrapSquare wrapText="largest"/>
            <wp:docPr id="10"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 descr=""/>
                    <pic:cNvPicPr>
                      <a:picLocks noChangeAspect="1" noChangeArrowheads="1"/>
                    </pic:cNvPicPr>
                  </pic:nvPicPr>
                  <pic:blipFill>
                    <a:blip r:embed="rId7"/>
                    <a:stretch>
                      <a:fillRect/>
                    </a:stretch>
                  </pic:blipFill>
                  <pic:spPr bwMode="auto">
                    <a:xfrm>
                      <a:off x="0" y="0"/>
                      <a:ext cx="3611880" cy="4549775"/>
                    </a:xfrm>
                    <a:prstGeom prst="rect">
                      <a:avLst/>
                    </a:prstGeom>
                  </pic:spPr>
                </pic:pic>
              </a:graphicData>
            </a:graphic>
          </wp:anchor>
        </w:drawing>
      </w:r>
    </w:p>
    <w:p>
      <w:pPr>
        <w:pStyle w:val="Normal"/>
        <w:jc w:val="both"/>
        <w:rPr>
          <w:rFonts w:ascii="Calibri" w:hAnsi="Calibri"/>
          <w:b w:val="false"/>
          <w:b w:val="false"/>
          <w:bCs w:val="false"/>
        </w:rPr>
      </w:pPr>
      <w:r>
        <w:rPr>
          <w:b/>
          <w:bCs/>
          <w:position w:val="0"/>
          <w:sz w:val="24"/>
          <w:sz w:val="24"/>
          <w:szCs w:val="24"/>
          <w:vertAlign w:val="baseline"/>
        </w:rPr>
        <mc:AlternateContent>
          <mc:Choice Requires="wps">
            <w:drawing>
              <wp:anchor behindDoc="0" distT="0" distB="0" distL="0" distR="0" simplePos="0" locked="0" layoutInCell="1" allowOverlap="1" relativeHeight="12">
                <wp:simplePos x="0" y="0"/>
                <wp:positionH relativeFrom="column">
                  <wp:posOffset>1259840</wp:posOffset>
                </wp:positionH>
                <wp:positionV relativeFrom="paragraph">
                  <wp:posOffset>4486910</wp:posOffset>
                </wp:positionV>
                <wp:extent cx="3620135" cy="559435"/>
                <wp:effectExtent l="0" t="0" r="0" b="0"/>
                <wp:wrapNone/>
                <wp:docPr id="11" name="Shape5"/>
                <a:graphic xmlns:a="http://schemas.openxmlformats.org/drawingml/2006/main">
                  <a:graphicData uri="http://schemas.microsoft.com/office/word/2010/wordprocessingShape">
                    <wps:wsp>
                      <wps:cNvSpPr txBox="1"/>
                      <wps:spPr>
                        <a:xfrm>
                          <a:off x="0" y="0"/>
                          <a:ext cx="3619440" cy="558720"/>
                        </a:xfrm>
                        <a:prstGeom prst="rect">
                          <a:avLst/>
                        </a:prstGeom>
                        <a:noFill/>
                        <a:ln>
                          <a:noFill/>
                        </a:ln>
                      </wps:spPr>
                      <wps:txbx>
                        <w:txbxContent>
                          <w:p>
                            <w:pPr>
                              <w:overflowPunct w:val="false"/>
                              <w:jc w:val="center"/>
                              <w:rPr/>
                            </w:pPr>
                            <w:r>
                              <w:rPr>
                                <w:b/>
                                <w:bCs/>
                                <w:rFonts w:ascii="Calibri" w:hAnsi="Calibri"/>
                              </w:rPr>
                              <w:t xml:space="preserve">Εικόνα 4: </w:t>
                            </w:r>
                            <w:r>
                              <w:rPr>
                                <w:b w:val="false"/>
                                <w:bCs w:val="false"/>
                                <w:rFonts w:ascii="Calibri" w:hAnsi="Calibri"/>
                              </w:rPr>
                              <w:t>Απλοποιημένο σχήμα των μονοπατιών σηματοδότησης που εμπλέκονται στον καρκίνο του θυρεοειδούς.</w:t>
                            </w:r>
                          </w:p>
                        </w:txbxContent>
                      </wps:txbx>
                      <wps:bodyPr wrap="square" lIns="0" rIns="0" tIns="0" bIns="0">
                        <a:spAutoFit/>
                      </wps:bodyPr>
                    </wps:wsp>
                  </a:graphicData>
                </a:graphic>
              </wp:anchor>
            </w:drawing>
          </mc:Choice>
          <mc:Fallback>
            <w:pict>
              <v:shape id="shape_0" ID="Shape5" stroked="f" style="position:absolute;margin-left:99.2pt;margin-top:353.3pt;width:284.95pt;height:43.95pt" type="shapetype_202">
                <v:textbox>
                  <w:txbxContent>
                    <w:p>
                      <w:pPr>
                        <w:overflowPunct w:val="false"/>
                        <w:jc w:val="center"/>
                        <w:rPr/>
                      </w:pPr>
                      <w:r>
                        <w:rPr>
                          <w:b/>
                          <w:bCs/>
                          <w:rFonts w:ascii="Calibri" w:hAnsi="Calibri"/>
                        </w:rPr>
                        <w:t xml:space="preserve">Εικόνα 4: </w:t>
                      </w:r>
                      <w:r>
                        <w:rPr>
                          <w:b w:val="false"/>
                          <w:bCs w:val="false"/>
                          <w:rFonts w:ascii="Calibri" w:hAnsi="Calibri"/>
                        </w:rPr>
                        <w:t>Απλοποιημένο σχήμα των μονοπατιών σηματοδότησης που εμπλέκονται στον καρκίνο του θυρεοειδούς.</w:t>
                      </w:r>
                    </w:p>
                  </w:txbxContent>
                </v:textbox>
                <w10:wrap type="square"/>
                <v:fill o:detectmouseclick="t" on="false"/>
                <v:stroke color="black" joinstyle="round" endcap="flat"/>
              </v:shape>
            </w:pict>
          </mc:Fallback>
        </mc:AlternateContent>
      </w:r>
      <w:r>
        <w:br w:type="page"/>
      </w:r>
    </w:p>
    <w:p>
      <w:pPr>
        <w:pStyle w:val="Normal"/>
        <w:numPr>
          <w:ilvl w:val="0"/>
          <w:numId w:val="0"/>
        </w:numPr>
        <w:jc w:val="both"/>
        <w:outlineLvl w:val="3"/>
        <w:rPr>
          <w:b/>
          <w:b/>
          <w:bCs/>
          <w:position w:val="0"/>
          <w:sz w:val="26"/>
          <w:sz w:val="26"/>
          <w:szCs w:val="26"/>
          <w:vertAlign w:val="baseline"/>
        </w:rPr>
      </w:pPr>
      <w:bookmarkStart w:id="99" w:name="__RefHeading___Toc28074_513852002"/>
      <w:bookmarkEnd w:id="99"/>
      <w:r>
        <w:rPr>
          <w:rFonts w:ascii="Calibri" w:hAnsi="Calibri"/>
          <w:b/>
          <w:bCs/>
          <w:position w:val="0"/>
          <w:sz w:val="26"/>
          <w:sz w:val="26"/>
          <w:szCs w:val="26"/>
          <w:vertAlign w:val="baseline"/>
        </w:rPr>
        <w:t>1.</w:t>
      </w:r>
      <w:r>
        <w:rPr>
          <w:rFonts w:ascii="Calibri" w:hAnsi="Calibri"/>
          <w:b/>
          <w:bCs/>
          <w:position w:val="0"/>
          <w:sz w:val="26"/>
          <w:sz w:val="26"/>
          <w:szCs w:val="26"/>
          <w:vertAlign w:val="baseline"/>
        </w:rPr>
        <w:t>3.</w:t>
      </w:r>
      <w:r>
        <w:rPr>
          <w:rFonts w:ascii="Calibri" w:hAnsi="Calibri"/>
          <w:b/>
          <w:bCs/>
          <w:position w:val="0"/>
          <w:sz w:val="26"/>
          <w:sz w:val="26"/>
          <w:szCs w:val="26"/>
          <w:vertAlign w:val="baseline"/>
        </w:rPr>
        <w:t>5.1</w:t>
      </w:r>
      <w:r>
        <w:rPr>
          <w:rFonts w:ascii="Calibri" w:hAnsi="Calibri"/>
          <w:b/>
          <w:bCs/>
          <w:position w:val="0"/>
          <w:sz w:val="26"/>
          <w:sz w:val="26"/>
          <w:szCs w:val="26"/>
          <w:vertAlign w:val="baseline"/>
        </w:rPr>
        <w:t xml:space="preserve"> </w:t>
      </w:r>
      <w:r>
        <w:rPr>
          <w:rFonts w:ascii="Calibri" w:hAnsi="Calibri"/>
          <w:b/>
          <w:bCs/>
          <w:position w:val="0"/>
          <w:sz w:val="26"/>
          <w:sz w:val="26"/>
          <w:szCs w:val="26"/>
          <w:vertAlign w:val="baseline"/>
        </w:rPr>
        <w:t>Η μετάλλαξη BRAFT1799A/BRAFV600E</w:t>
      </w:r>
    </w:p>
    <w:p>
      <w:pPr>
        <w:pStyle w:val="Normal"/>
        <w:numPr>
          <w:ilvl w:val="0"/>
          <w:numId w:val="0"/>
        </w:numPr>
        <w:jc w:val="both"/>
        <w:outlineLvl w:val="3"/>
        <w:rPr>
          <w:rFonts w:ascii="Calibri" w:hAnsi="Calibri"/>
        </w:rPr>
      </w:pPr>
      <w:r>
        <w:rPr>
          <w:b/>
          <w:bCs/>
          <w:position w:val="0"/>
          <w:sz w:val="26"/>
          <w:sz w:val="26"/>
          <w:szCs w:val="26"/>
          <w:vertAlign w:val="baseline"/>
        </w:rPr>
      </w:r>
    </w:p>
    <w:p>
      <w:pPr>
        <w:pStyle w:val="Normal"/>
        <w:jc w:val="both"/>
        <w:rPr>
          <w:b w:val="false"/>
          <w:b w:val="false"/>
          <w:bCs w:val="false"/>
          <w:position w:val="0"/>
          <w:sz w:val="24"/>
          <w:sz w:val="24"/>
          <w:szCs w:val="24"/>
          <w:vertAlign w:val="baseline"/>
        </w:rPr>
      </w:pPr>
      <w:r>
        <w:rPr>
          <w:rFonts w:ascii="Calibri" w:hAnsi="Calibri"/>
          <w:b w:val="false"/>
          <w:bCs w:val="false"/>
          <w:position w:val="0"/>
          <w:sz w:val="24"/>
          <w:sz w:val="24"/>
          <w:szCs w:val="24"/>
          <w:vertAlign w:val="baseline"/>
        </w:rPr>
        <w:tab/>
        <w:t>Η πιο συχνή μετάλλαξη που παρατηρείται σε θυλακιώδεις καρκίνους του θυρεοειδούς, καθώς και τα σπάνια αναπλαστικά καρκινώματα που προκύπτουν από αυτό είναι η μετάλλαξη BRAFV600E, όπου η Βαλίνη στην θέση 600 της πρωτεΐνης BRAF μετατρέπεται σε Γλουταμινικό οξύ</w:t>
      </w:r>
      <w:bookmarkStart w:id="100" w:name="__UnoMark__89738_513852002"/>
      <w:bookmarkStart w:id="101" w:name="__UnoMark__89733_513852002"/>
      <w:bookmarkStart w:id="102" w:name="Mendeley_Bookmark_YnTYxKY6K3"/>
      <w:bookmarkStart w:id="103" w:name="Mendeley_Bookmark_G4fDTDiJqb"/>
      <w:r>
        <w:rPr>
          <w:rFonts w:ascii="Calibri" w:hAnsi="Calibri"/>
          <w:b w:val="false"/>
          <w:bCs w:val="false"/>
          <w:sz w:val="24"/>
          <w:szCs w:val="24"/>
          <w:vertAlign w:val="superscript"/>
        </w:rPr>
        <w:t>21</w:t>
      </w:r>
      <w:bookmarkEnd w:id="100"/>
      <w:bookmarkEnd w:id="101"/>
      <w:bookmarkEnd w:id="102"/>
      <w:bookmarkEnd w:id="103"/>
      <w:r>
        <w:rPr>
          <w:rFonts w:ascii="Calibri" w:hAnsi="Calibri"/>
          <w:b w:val="false"/>
          <w:bCs w:val="false"/>
          <w:position w:val="0"/>
          <w:sz w:val="24"/>
          <w:sz w:val="24"/>
          <w:szCs w:val="24"/>
          <w:vertAlign w:val="baseline"/>
        </w:rPr>
        <w:t>. Αρχικά, αυτή η μετάλλαξη δεν είναι ειδική για τον θυρεοειδή, αλλά εμφανίζεται και σε πολλούς άλλους καρκίνους, όπως το μελάνωμα (Melanoma)</w:t>
      </w:r>
      <w:bookmarkStart w:id="104" w:name="__UnoMark__89729_513852002"/>
      <w:bookmarkStart w:id="105" w:name="__UnoMark__89725_513852002"/>
      <w:bookmarkStart w:id="106" w:name="Mendeley_Bookmark_zDWPps6fOQ"/>
      <w:bookmarkStart w:id="107" w:name="Mendeley_Bookmark_adyXiwhLQJ"/>
      <w:r>
        <w:rPr>
          <w:rFonts w:ascii="Calibri" w:hAnsi="Calibri"/>
          <w:b w:val="false"/>
          <w:bCs w:val="false"/>
          <w:sz w:val="24"/>
          <w:szCs w:val="24"/>
          <w:vertAlign w:val="superscript"/>
        </w:rPr>
        <w:t>22</w:t>
      </w:r>
      <w:bookmarkEnd w:id="104"/>
      <w:bookmarkEnd w:id="105"/>
      <w:bookmarkEnd w:id="106"/>
      <w:bookmarkEnd w:id="107"/>
      <w:r>
        <w:rPr>
          <w:rFonts w:ascii="Calibri" w:hAnsi="Calibri"/>
          <w:b w:val="false"/>
          <w:bCs w:val="false"/>
          <w:position w:val="0"/>
          <w:sz w:val="24"/>
          <w:sz w:val="24"/>
          <w:szCs w:val="24"/>
          <w:vertAlign w:val="baseline"/>
        </w:rPr>
        <w:t>, το ορθοκωλικό καρκίνωμα (colorectal cancer – CRC)</w:t>
      </w:r>
      <w:bookmarkStart w:id="108" w:name="__UnoMark__89793_513852002"/>
      <w:bookmarkStart w:id="109" w:name="__UnoMark__89721_513852002"/>
      <w:bookmarkStart w:id="110" w:name="Mendeley_Bookmark_dR16wslvGh"/>
      <w:bookmarkStart w:id="111" w:name="Mendeley_Bookmark_feeVPExNxl"/>
      <w:r>
        <w:rPr>
          <w:rFonts w:ascii="Calibri" w:hAnsi="Calibri"/>
          <w:b w:val="false"/>
          <w:bCs w:val="false"/>
          <w:sz w:val="24"/>
          <w:szCs w:val="24"/>
          <w:vertAlign w:val="superscript"/>
        </w:rPr>
        <w:t>23</w:t>
      </w:r>
      <w:bookmarkEnd w:id="108"/>
      <w:bookmarkEnd w:id="109"/>
      <w:bookmarkEnd w:id="110"/>
      <w:bookmarkEnd w:id="111"/>
      <w:r>
        <w:rPr>
          <w:rFonts w:ascii="Calibri" w:hAnsi="Calibri"/>
          <w:b w:val="false"/>
          <w:bCs w:val="false"/>
          <w:position w:val="0"/>
          <w:sz w:val="24"/>
          <w:sz w:val="24"/>
          <w:szCs w:val="24"/>
          <w:vertAlign w:val="baseline"/>
        </w:rPr>
        <w:t>, πολλούς τύπους γλοιωμάτων</w:t>
      </w:r>
      <w:bookmarkStart w:id="112" w:name="__UnoMark__89794_513852002"/>
      <w:bookmarkStart w:id="113" w:name="__UnoMark__89789_513852002"/>
      <w:bookmarkStart w:id="114" w:name="Mendeley_Bookmark_F42fnmoxSy"/>
      <w:bookmarkStart w:id="115" w:name="Mendeley_Bookmark_KGgyiad3jx"/>
      <w:r>
        <w:rPr>
          <w:rFonts w:ascii="Calibri" w:hAnsi="Calibri"/>
          <w:b w:val="false"/>
          <w:bCs w:val="false"/>
          <w:sz w:val="24"/>
          <w:szCs w:val="24"/>
          <w:vertAlign w:val="superscript"/>
        </w:rPr>
        <w:t>24</w:t>
      </w:r>
      <w:bookmarkEnd w:id="112"/>
      <w:bookmarkEnd w:id="113"/>
      <w:bookmarkEnd w:id="114"/>
      <w:bookmarkEnd w:id="115"/>
      <w:r>
        <w:rPr>
          <w:rFonts w:ascii="Calibri" w:hAnsi="Calibri"/>
          <w:b w:val="false"/>
          <w:bCs w:val="false"/>
          <w:position w:val="0"/>
          <w:sz w:val="24"/>
          <w:sz w:val="24"/>
          <w:szCs w:val="24"/>
          <w:vertAlign w:val="baseline"/>
        </w:rPr>
        <w:t xml:space="preserve">. </w:t>
      </w:r>
      <w:r>
        <w:rPr>
          <w:rFonts w:ascii="Calibri" w:hAnsi="Calibri"/>
          <w:b w:val="false"/>
          <w:bCs w:val="false"/>
          <w:position w:val="0"/>
          <w:sz w:val="24"/>
          <w:sz w:val="24"/>
          <w:szCs w:val="24"/>
          <w:vertAlign w:val="baseline"/>
        </w:rPr>
        <w:t>Όσον αφορά την μοριακή του ταυτότητα, η BRAF είναι μια κινάση σερίνης θρεονίνης, η οποία φωσφορυλιώνει τις κινάσες τύπου MAPKK1 και MAPKK2, ενεργοποιώντας τες, οι οποίες με τη σειρά τους ενεργοποιούν τις κινάσες που ελέγχονται από εξωκυττάρια σήματα 1 και 2 (Extracellular signal-regulated kinase – ERK1/2). Οι ERK μετά δρουν ανασταλτικά στην πρωτεΐνη BRAF, σταματώντας την ανεξέλεγκτη σηματοδότηση μέσω ενός μηχανισμού αρνητικής ανάδρασης (feedback inhibition). Οι ίδιες ενεργοποιούν και πολλούς μεταγραφικούς παράγοτνες, όπως οι Ets-1, Elk-1, c-FOS, CREB-1. Είναι σημαντικό πως η κινάση BRAF ενεργοποιείται από κινάσες της οικογένειας RAF και δημιουργεί και σύμπλοκα μαζί με την CRAF (BRAF – CRAF – τριφωσφορική γουανοσίνη (GTP)), ώστε να γίνει λειτουργική. Η μετάλλαξη V600E αφαιρεί από την ERK1/2 την δυνατότητα ρύθμισης του BRAF, οδηγώντας σε ανεξέλεγκτη σηματοδότηση του μονοπατιού των MAP κινασών</w:t>
      </w:r>
      <w:bookmarkStart w:id="116" w:name="__UnoMark__89785_513852002"/>
      <w:bookmarkStart w:id="117" w:name="__UnoMark__89781_513852002"/>
      <w:bookmarkStart w:id="118" w:name="Mendeley_Bookmark_Gtlz7yWepY"/>
      <w:bookmarkStart w:id="119" w:name="Mendeley_Bookmark_LARIGS6uf3"/>
      <w:r>
        <w:rPr>
          <w:rFonts w:ascii="Calibri" w:hAnsi="Calibri"/>
          <w:b w:val="false"/>
          <w:bCs w:val="false"/>
          <w:sz w:val="24"/>
          <w:szCs w:val="24"/>
          <w:vertAlign w:val="superscript"/>
        </w:rPr>
        <w:t>25,26</w:t>
      </w:r>
      <w:bookmarkEnd w:id="116"/>
      <w:bookmarkEnd w:id="117"/>
      <w:bookmarkEnd w:id="118"/>
      <w:bookmarkEnd w:id="119"/>
      <w:r>
        <w:rPr>
          <w:rFonts w:ascii="Calibri" w:hAnsi="Calibri"/>
          <w:b w:val="false"/>
          <w:bCs w:val="false"/>
          <w:position w:val="0"/>
          <w:sz w:val="24"/>
          <w:sz w:val="24"/>
          <w:szCs w:val="24"/>
          <w:vertAlign w:val="baseline"/>
        </w:rPr>
        <w:t>.</w:t>
      </w:r>
      <w:r>
        <w:rPr>
          <w:b w:val="false"/>
          <w:bCs w:val="false"/>
          <w:position w:val="0"/>
          <w:sz w:val="24"/>
          <w:sz w:val="24"/>
          <w:szCs w:val="24"/>
          <w:vertAlign w:val="baseline"/>
        </w:rPr>
        <w:t xml:space="preserve"> </w:t>
      </w:r>
      <w:r>
        <w:rPr>
          <w:b w:val="false"/>
          <w:bCs w:val="false"/>
          <w:position w:val="0"/>
          <w:sz w:val="24"/>
          <w:sz w:val="24"/>
          <w:szCs w:val="24"/>
          <w:vertAlign w:val="baseline"/>
        </w:rPr>
        <w:t>Έχουν σχεδιαστεί πολλοί αναστολείς αυτού του μονοπατιού, κάποιοι εκ των οποίων έχουν αποδειχθεί σωτήριοι για την θεραπεία αυτών των καρκίνων</w:t>
      </w:r>
      <w:bookmarkStart w:id="120" w:name="__UnoMark__89805_513852002"/>
      <w:bookmarkStart w:id="121" w:name="__UnoMark__89777_513852002"/>
      <w:bookmarkStart w:id="122" w:name="Mendeley_Bookmark_7SNBtMFHiE"/>
      <w:bookmarkStart w:id="123" w:name="Mendeley_Bookmark_tZXIbTC2jR"/>
      <w:r>
        <w:rPr>
          <w:b w:val="false"/>
          <w:bCs w:val="false"/>
          <w:sz w:val="24"/>
          <w:szCs w:val="24"/>
          <w:vertAlign w:val="superscript"/>
        </w:rPr>
        <w:t>27</w:t>
      </w:r>
      <w:bookmarkEnd w:id="120"/>
      <w:bookmarkEnd w:id="121"/>
      <w:bookmarkEnd w:id="122"/>
      <w:bookmarkEnd w:id="123"/>
      <w:r>
        <w:rPr>
          <w:b w:val="false"/>
          <w:bCs w:val="false"/>
          <w:position w:val="0"/>
          <w:sz w:val="24"/>
          <w:sz w:val="24"/>
          <w:szCs w:val="24"/>
          <w:vertAlign w:val="baseline"/>
        </w:rPr>
        <w:t>.</w:t>
      </w:r>
    </w:p>
    <w:p>
      <w:pPr>
        <w:pStyle w:val="Normal"/>
        <w:jc w:val="both"/>
        <w:rPr>
          <w:b w:val="false"/>
          <w:b w:val="false"/>
          <w:bCs w:val="false"/>
          <w:position w:val="0"/>
          <w:sz w:val="24"/>
          <w:sz w:val="24"/>
          <w:szCs w:val="24"/>
          <w:vertAlign w:val="baseline"/>
        </w:rPr>
      </w:pPr>
      <w:r>
        <w:rPr>
          <w:b w:val="false"/>
          <w:bCs w:val="false"/>
          <w:position w:val="0"/>
          <w:sz w:val="24"/>
          <w:sz w:val="24"/>
          <w:szCs w:val="24"/>
          <w:vertAlign w:val="baseline"/>
        </w:rPr>
      </w:r>
    </w:p>
    <w:p>
      <w:pPr>
        <w:pStyle w:val="Normal"/>
        <w:jc w:val="center"/>
        <w:rPr>
          <w:b/>
          <w:b/>
          <w:bCs/>
          <w:position w:val="0"/>
          <w:sz w:val="24"/>
          <w:sz w:val="24"/>
          <w:szCs w:val="24"/>
          <w:vertAlign w:val="baseline"/>
        </w:rPr>
      </w:pPr>
      <w:r>
        <w:rPr>
          <w:b/>
          <w:bCs/>
          <w:position w:val="0"/>
          <w:sz w:val="24"/>
          <w:sz w:val="24"/>
          <w:szCs w:val="24"/>
          <w:vertAlign w:val="baseline"/>
        </w:rPr>
        <w:drawing>
          <wp:anchor behindDoc="0" distT="0" distB="0" distL="0" distR="0" simplePos="0" locked="0" layoutInCell="1" allowOverlap="1" relativeHeight="13">
            <wp:simplePos x="0" y="0"/>
            <wp:positionH relativeFrom="column">
              <wp:align>center</wp:align>
            </wp:positionH>
            <wp:positionV relativeFrom="paragraph">
              <wp:posOffset>635</wp:posOffset>
            </wp:positionV>
            <wp:extent cx="6069330" cy="3846830"/>
            <wp:effectExtent l="0" t="0" r="0" b="0"/>
            <wp:wrapSquare wrapText="largest"/>
            <wp:docPr id="12"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 descr=""/>
                    <pic:cNvPicPr>
                      <a:picLocks noChangeAspect="1" noChangeArrowheads="1"/>
                    </pic:cNvPicPr>
                  </pic:nvPicPr>
                  <pic:blipFill>
                    <a:blip r:embed="rId8"/>
                    <a:srcRect l="0" t="0" r="824" b="0"/>
                    <a:stretch>
                      <a:fillRect/>
                    </a:stretch>
                  </pic:blipFill>
                  <pic:spPr bwMode="auto">
                    <a:xfrm>
                      <a:off x="0" y="0"/>
                      <a:ext cx="6069330" cy="3846830"/>
                    </a:xfrm>
                    <a:prstGeom prst="rect">
                      <a:avLst/>
                    </a:prstGeom>
                  </pic:spPr>
                </pic:pic>
              </a:graphicData>
            </a:graphic>
          </wp:anchor>
        </w:drawing>
      </w:r>
    </w:p>
    <w:p>
      <w:pPr>
        <w:pStyle w:val="Normal"/>
        <w:jc w:val="center"/>
        <w:rPr>
          <w:rFonts w:ascii="Calibri" w:hAnsi="Calibri"/>
          <w:b/>
          <w:b/>
          <w:bCs/>
          <w:position w:val="0"/>
          <w:sz w:val="24"/>
          <w:sz w:val="24"/>
          <w:szCs w:val="24"/>
          <w:vertAlign w:val="baseline"/>
        </w:rPr>
      </w:pPr>
      <w:r>
        <w:rPr>
          <w:rFonts w:ascii="Calibri" w:hAnsi="Calibri"/>
          <w:b/>
          <w:bCs/>
          <w:position w:val="0"/>
          <w:sz w:val="24"/>
          <w:sz w:val="24"/>
          <w:szCs w:val="24"/>
          <w:vertAlign w:val="baseline"/>
        </w:rPr>
        <w:t xml:space="preserve">Εικόνα 5: </w:t>
      </w:r>
      <w:r>
        <w:rPr>
          <w:rFonts w:ascii="Calibri" w:hAnsi="Calibri"/>
          <w:b w:val="false"/>
          <w:bCs w:val="false"/>
          <w:position w:val="0"/>
          <w:sz w:val="24"/>
          <w:sz w:val="24"/>
          <w:szCs w:val="24"/>
          <w:vertAlign w:val="baseline"/>
        </w:rPr>
        <w:t>Σηματοδότηση στον καρκίνου του θυρεοειδούς μέσω των MAP κινασώ</w:t>
      </w:r>
      <w:r>
        <w:rPr>
          <w:rFonts w:ascii="Calibri" w:hAnsi="Calibri"/>
          <w:b w:val="false"/>
          <w:bCs w:val="false"/>
          <w:position w:val="0"/>
          <w:sz w:val="24"/>
          <w:sz w:val="24"/>
          <w:szCs w:val="24"/>
          <w:vertAlign w:val="baseline"/>
        </w:rPr>
        <w:t>ν</w:t>
      </w:r>
      <w:r>
        <w:br w:type="page"/>
      </w:r>
    </w:p>
    <w:p>
      <w:pPr>
        <w:pStyle w:val="Normal"/>
        <w:numPr>
          <w:ilvl w:val="0"/>
          <w:numId w:val="0"/>
        </w:numPr>
        <w:jc w:val="both"/>
        <w:outlineLvl w:val="3"/>
        <w:rPr>
          <w:b/>
          <w:b/>
          <w:bCs/>
          <w:position w:val="0"/>
          <w:sz w:val="24"/>
          <w:sz w:val="24"/>
          <w:szCs w:val="24"/>
          <w:vertAlign w:val="baseline"/>
        </w:rPr>
      </w:pPr>
      <w:bookmarkStart w:id="124" w:name="__RefHeading___Toc28076_513852002"/>
      <w:bookmarkEnd w:id="124"/>
      <w:r>
        <w:rPr>
          <w:rFonts w:ascii="Calibri" w:hAnsi="Calibri"/>
          <w:b/>
          <w:bCs/>
          <w:position w:val="0"/>
          <w:sz w:val="26"/>
          <w:sz w:val="26"/>
          <w:szCs w:val="26"/>
          <w:vertAlign w:val="baseline"/>
        </w:rPr>
        <w:t>1.</w:t>
      </w:r>
      <w:r>
        <w:rPr>
          <w:rFonts w:ascii="Calibri" w:hAnsi="Calibri"/>
          <w:b/>
          <w:bCs/>
          <w:position w:val="0"/>
          <w:sz w:val="26"/>
          <w:sz w:val="26"/>
          <w:szCs w:val="26"/>
          <w:vertAlign w:val="baseline"/>
        </w:rPr>
        <w:t>3.</w:t>
      </w:r>
      <w:r>
        <w:rPr>
          <w:rFonts w:ascii="Calibri" w:hAnsi="Calibri"/>
          <w:b/>
          <w:bCs/>
          <w:position w:val="0"/>
          <w:sz w:val="26"/>
          <w:sz w:val="26"/>
          <w:szCs w:val="26"/>
          <w:vertAlign w:val="baseline"/>
        </w:rPr>
        <w:t>5.</w:t>
      </w:r>
      <w:r>
        <w:rPr>
          <w:rFonts w:ascii="Calibri" w:hAnsi="Calibri"/>
          <w:b/>
          <w:bCs/>
          <w:position w:val="0"/>
          <w:sz w:val="26"/>
          <w:sz w:val="26"/>
          <w:szCs w:val="26"/>
          <w:vertAlign w:val="baseline"/>
        </w:rPr>
        <w:t>2</w:t>
      </w:r>
      <w:r>
        <w:rPr>
          <w:rFonts w:ascii="Calibri" w:hAnsi="Calibri"/>
          <w:b/>
          <w:bCs/>
          <w:position w:val="0"/>
          <w:sz w:val="26"/>
          <w:sz w:val="26"/>
          <w:szCs w:val="26"/>
          <w:vertAlign w:val="baseline"/>
        </w:rPr>
        <w:t xml:space="preserve"> </w:t>
      </w:r>
      <w:r>
        <w:rPr>
          <w:rFonts w:ascii="Calibri" w:hAnsi="Calibri"/>
          <w:b/>
          <w:bCs/>
          <w:position w:val="0"/>
          <w:sz w:val="26"/>
          <w:sz w:val="26"/>
          <w:szCs w:val="26"/>
          <w:vertAlign w:val="baseline"/>
        </w:rPr>
        <w:t>Οι μεταλλάξεις των πρωτεϊνών της οικογένειας Ras</w:t>
      </w:r>
    </w:p>
    <w:p>
      <w:pPr>
        <w:pStyle w:val="Normal"/>
        <w:jc w:val="both"/>
        <w:rPr>
          <w:rFonts w:ascii="Calibri" w:hAnsi="Calibri"/>
          <w:b w:val="false"/>
          <w:b w:val="false"/>
          <w:bCs w:val="false"/>
          <w:sz w:val="26"/>
          <w:szCs w:val="26"/>
        </w:rPr>
      </w:pPr>
      <w:r>
        <w:rPr>
          <w:b/>
          <w:bCs/>
          <w:position w:val="0"/>
          <w:sz w:val="24"/>
          <w:sz w:val="24"/>
          <w:szCs w:val="24"/>
          <w:vertAlign w:val="baseline"/>
        </w:rPr>
      </w:r>
    </w:p>
    <w:p>
      <w:pPr>
        <w:pStyle w:val="Normal"/>
        <w:jc w:val="both"/>
        <w:rPr>
          <w:b/>
          <w:b/>
          <w:bCs/>
          <w:position w:val="0"/>
          <w:sz w:val="24"/>
          <w:sz w:val="24"/>
          <w:szCs w:val="24"/>
          <w:vertAlign w:val="baseline"/>
        </w:rPr>
      </w:pPr>
      <w:r>
        <w:rPr>
          <w:rFonts w:ascii="Calibri" w:hAnsi="Calibri"/>
          <w:b w:val="false"/>
          <w:bCs w:val="false"/>
          <w:position w:val="0"/>
          <w:sz w:val="26"/>
          <w:sz w:val="26"/>
          <w:szCs w:val="26"/>
          <w:vertAlign w:val="baseline"/>
        </w:rPr>
        <w:tab/>
      </w:r>
      <w:r>
        <w:rPr>
          <w:rFonts w:ascii="Calibri" w:hAnsi="Calibri"/>
          <w:b w:val="false"/>
          <w:bCs w:val="false"/>
          <w:position w:val="0"/>
          <w:sz w:val="24"/>
          <w:sz w:val="24"/>
          <w:szCs w:val="24"/>
          <w:vertAlign w:val="baseline"/>
        </w:rPr>
        <w:t>Οι πρωτεΐνες Ras αποτελούν μια οικογένεια πρωτεϊνών που εκφράζονται σε όλα τα ζωϊκά κύτταρα και είναι μικρές πρωτεΐνες που υδρολύουν GTP (small GTPases), δηλαδή έχουν επικράτειες υδρόλυσης GTP και μπορούν να δεσμεύουν GTP ή διφωσφορική γουανοσίνη (Guanosine Diphosphate  - GDP). Ανάλογα με ποιο από τα δυο νουκλεοτίδια έχουν δεσμευμένο, αλλάζει και η λειτουργικότητα τους. Είναι γνωστές για την εμπλοκή τους σε πάρα πολλούς τύπους καρκινομάτων, μεταξύ αυτών και του θυροειδικού</w:t>
      </w:r>
      <w:bookmarkStart w:id="125" w:name="__UnoMark__89853_513852002"/>
      <w:bookmarkStart w:id="126" w:name="__UnoMark__89806_513852002"/>
      <w:bookmarkStart w:id="127" w:name="Mendeley_Bookmark_XKTkH1bQYt"/>
      <w:bookmarkStart w:id="128" w:name="Mendeley_Bookmark_ai5KXNQbt7"/>
      <w:r>
        <w:rPr>
          <w:rFonts w:ascii="Calibri" w:hAnsi="Calibri"/>
          <w:b w:val="false"/>
          <w:bCs w:val="false"/>
          <w:sz w:val="24"/>
          <w:szCs w:val="24"/>
          <w:vertAlign w:val="superscript"/>
        </w:rPr>
        <w:t>28,29</w:t>
      </w:r>
      <w:bookmarkEnd w:id="125"/>
      <w:bookmarkEnd w:id="126"/>
      <w:bookmarkEnd w:id="127"/>
      <w:bookmarkEnd w:id="128"/>
      <w:r>
        <w:rPr>
          <w:rFonts w:ascii="Calibri" w:hAnsi="Calibri"/>
          <w:b w:val="false"/>
          <w:bCs w:val="false"/>
          <w:position w:val="0"/>
          <w:sz w:val="24"/>
          <w:sz w:val="24"/>
          <w:szCs w:val="24"/>
          <w:vertAlign w:val="baseline"/>
        </w:rPr>
        <w:t xml:space="preserve">. </w:t>
      </w:r>
      <w:r>
        <w:rPr>
          <w:rFonts w:ascii="Calibri" w:hAnsi="Calibri"/>
          <w:b w:val="false"/>
          <w:bCs w:val="false"/>
          <w:position w:val="0"/>
          <w:sz w:val="24"/>
          <w:sz w:val="24"/>
          <w:szCs w:val="24"/>
          <w:vertAlign w:val="baseline"/>
        </w:rPr>
        <w:t>Είναι λιγότερο συχνές από τις μεταλλάξεις BRAF, αποτελώντας την δεύτερη πιο συχνή “μεταλλαγή οδηγό” (driver mutation)</w:t>
      </w:r>
      <w:bookmarkStart w:id="129" w:name="__UnoMark__89901_513852002"/>
      <w:bookmarkStart w:id="130" w:name="__UnoMark__89854_513852002"/>
      <w:bookmarkStart w:id="131" w:name="Mendeley_Bookmark_duuLvQo14h"/>
      <w:bookmarkStart w:id="132" w:name="Mendeley_Bookmark_vWZ99f9brZ"/>
      <w:r>
        <w:rPr>
          <w:rFonts w:ascii="Calibri" w:hAnsi="Calibri"/>
          <w:b w:val="false"/>
          <w:bCs w:val="false"/>
          <w:sz w:val="24"/>
          <w:szCs w:val="24"/>
          <w:vertAlign w:val="superscript"/>
        </w:rPr>
        <w:t>21</w:t>
      </w:r>
      <w:bookmarkEnd w:id="129"/>
      <w:bookmarkEnd w:id="130"/>
      <w:bookmarkEnd w:id="131"/>
      <w:bookmarkEnd w:id="132"/>
      <w:r>
        <w:rPr>
          <w:rFonts w:ascii="Calibri" w:hAnsi="Calibri"/>
          <w:b w:val="false"/>
          <w:bCs w:val="false"/>
          <w:position w:val="0"/>
          <w:sz w:val="24"/>
          <w:sz w:val="24"/>
          <w:szCs w:val="24"/>
          <w:vertAlign w:val="baseline"/>
        </w:rPr>
        <w:t>. Στην ενεργή τους μορφή, έχουν δεσμευμένο GTP και οι μεταλλάξεις τους οδηγούν σε διαταραχή της επικράτειας υδρόλυσης GTP και επομένως συνεχή ενεργοποιήση τους και σηματοδότηση. Ανήκουν στο ίδιο μονοπάτι με τις πρωτεΐνες BRAF, τις οποίες και ενεργοποιούν, όμως έχει φανεί πως οι δυο τύποι μεταλλάξεων είναι αμοιβαίως εξαιρεταίοι και ότι μόνο μια εκ των δυο χρειάζεται για να πραγματοποιηθεί η καρκινική εξαλλαγή. Αυτό δεν ισχύει σε άλλα καρκινώματα, όπου αυτές οι μεταλλαγές έχουν συνεντωπιστεί</w:t>
      </w:r>
      <w:bookmarkStart w:id="133" w:name="__UnoMark__89902_513852002"/>
      <w:bookmarkStart w:id="134" w:name="__UnoMark__89897_513852002"/>
      <w:bookmarkStart w:id="135" w:name="Mendeley_Bookmark_soc0Sv5tmI"/>
      <w:bookmarkStart w:id="136" w:name="Mendeley_Bookmark_U5mtAZdK4Z"/>
      <w:r>
        <w:rPr>
          <w:rFonts w:ascii="Calibri" w:hAnsi="Calibri"/>
          <w:b w:val="false"/>
          <w:bCs w:val="false"/>
          <w:sz w:val="24"/>
          <w:szCs w:val="24"/>
          <w:vertAlign w:val="superscript"/>
        </w:rPr>
        <w:t>30</w:t>
      </w:r>
      <w:bookmarkEnd w:id="133"/>
      <w:bookmarkEnd w:id="134"/>
      <w:bookmarkEnd w:id="135"/>
      <w:bookmarkEnd w:id="136"/>
      <w:r>
        <w:rPr>
          <w:rFonts w:ascii="Calibri" w:hAnsi="Calibri"/>
          <w:b w:val="false"/>
          <w:bCs w:val="false"/>
          <w:position w:val="0"/>
          <w:sz w:val="24"/>
          <w:sz w:val="24"/>
          <w:szCs w:val="24"/>
          <w:vertAlign w:val="baseline"/>
        </w:rPr>
        <w:t>. Οι πρωτεΐνες RAS εκτός από το μονοπάτι MAPK, ενεργοποιούν και το μονοπάτι PI3K/Akt</w:t>
      </w:r>
      <w:bookmarkStart w:id="137" w:name="__UnoMark__89941_513852002"/>
      <w:bookmarkStart w:id="138" w:name="__UnoMark__89893_513852002"/>
      <w:bookmarkStart w:id="139" w:name="Mendeley_Bookmark_FkgnrXbYEo"/>
      <w:bookmarkStart w:id="140" w:name="Mendeley_Bookmark_3U4WteWFfw"/>
      <w:r>
        <w:rPr>
          <w:rFonts w:ascii="Calibri" w:hAnsi="Calibri"/>
          <w:b w:val="false"/>
          <w:bCs w:val="false"/>
          <w:sz w:val="24"/>
          <w:szCs w:val="24"/>
          <w:vertAlign w:val="superscript"/>
        </w:rPr>
        <w:t>31</w:t>
      </w:r>
      <w:bookmarkEnd w:id="137"/>
      <w:bookmarkEnd w:id="138"/>
      <w:bookmarkEnd w:id="139"/>
      <w:bookmarkEnd w:id="140"/>
      <w:r>
        <w:rPr>
          <w:rFonts w:ascii="Calibri" w:hAnsi="Calibri"/>
          <w:b w:val="false"/>
          <w:bCs w:val="false"/>
          <w:position w:val="0"/>
          <w:sz w:val="24"/>
          <w:sz w:val="24"/>
          <w:szCs w:val="24"/>
          <w:vertAlign w:val="baseline"/>
        </w:rPr>
        <w:t>, που επίσης εμπλέκεται στην αντιαποπτωτική σηματοδότηση</w:t>
      </w:r>
      <w:bookmarkStart w:id="141" w:name="__UnoMark__89942_513852002"/>
      <w:bookmarkStart w:id="142" w:name="__UnoMark__89937_513852002"/>
      <w:bookmarkStart w:id="143" w:name="Mendeley_Bookmark_u4767aezqd"/>
      <w:bookmarkStart w:id="144" w:name="Mendeley_Bookmark_4KC8pHLdc0"/>
      <w:r>
        <w:rPr>
          <w:rFonts w:ascii="Calibri" w:hAnsi="Calibri"/>
          <w:b w:val="false"/>
          <w:bCs w:val="false"/>
          <w:sz w:val="24"/>
          <w:szCs w:val="24"/>
          <w:vertAlign w:val="superscript"/>
        </w:rPr>
        <w:t>32,33</w:t>
      </w:r>
      <w:bookmarkEnd w:id="141"/>
      <w:bookmarkEnd w:id="142"/>
      <w:bookmarkEnd w:id="143"/>
      <w:bookmarkEnd w:id="144"/>
      <w:r>
        <w:rPr>
          <w:rFonts w:ascii="Calibri" w:hAnsi="Calibri"/>
          <w:b w:val="false"/>
          <w:bCs w:val="false"/>
          <w:position w:val="0"/>
          <w:sz w:val="24"/>
          <w:sz w:val="24"/>
          <w:szCs w:val="24"/>
          <w:vertAlign w:val="baseline"/>
        </w:rPr>
        <w:t xml:space="preserve">. Ένα ιδιαιτέρως ενδιαφέρον γεγονός είναι πως αυτές οι μεταλλάξεις εμφανίζονται κυρίως στα θηλώδη καρκινώματα (FTC) του θυρεοειδούς και στα θυλακιώδη καρκινώματα του θυρεοειδούς τύπου θηλώδους (follicular variant Papillary Thyroid Carcinoma – fvPTC), </w:t>
      </w:r>
      <w:r>
        <w:rPr>
          <w:rFonts w:ascii="Calibri" w:hAnsi="Calibri"/>
          <w:b w:val="false"/>
          <w:bCs w:val="false"/>
          <w:position w:val="0"/>
          <w:sz w:val="24"/>
          <w:sz w:val="24"/>
          <w:szCs w:val="24"/>
          <w:vertAlign w:val="baseline"/>
        </w:rPr>
        <w:t>καθώς και στα θηλώδη αδενόματα, που θεωρούνται προκαρκινική δομή</w:t>
      </w:r>
      <w:bookmarkStart w:id="145" w:name="__UnoMark__89969_513852002"/>
      <w:bookmarkStart w:id="146" w:name="__UnoMark__89933_513852002"/>
      <w:bookmarkStart w:id="147" w:name="Mendeley_Bookmark_VM9y8PxdI9"/>
      <w:bookmarkStart w:id="148" w:name="Mendeley_Bookmark_EgsXHS0Afh"/>
      <w:r>
        <w:rPr>
          <w:rFonts w:ascii="Calibri" w:hAnsi="Calibri"/>
          <w:b w:val="false"/>
          <w:bCs w:val="false"/>
          <w:sz w:val="24"/>
          <w:szCs w:val="24"/>
          <w:vertAlign w:val="superscript"/>
        </w:rPr>
        <w:t>34</w:t>
      </w:r>
      <w:bookmarkEnd w:id="145"/>
      <w:bookmarkEnd w:id="146"/>
      <w:bookmarkEnd w:id="147"/>
      <w:bookmarkEnd w:id="148"/>
      <w:r>
        <w:rPr>
          <w:rFonts w:ascii="Calibri" w:hAnsi="Calibri"/>
          <w:b w:val="false"/>
          <w:bCs w:val="false"/>
          <w:position w:val="0"/>
          <w:sz w:val="24"/>
          <w:sz w:val="24"/>
          <w:szCs w:val="24"/>
          <w:vertAlign w:val="baseline"/>
        </w:rPr>
        <w:t>.</w:t>
      </w:r>
    </w:p>
    <w:p>
      <w:pPr>
        <w:pStyle w:val="Normal"/>
        <w:jc w:val="center"/>
        <w:rPr>
          <w:b/>
          <w:b/>
          <w:bCs/>
          <w:position w:val="0"/>
          <w:sz w:val="22"/>
          <w:sz w:val="22"/>
          <w:szCs w:val="22"/>
          <w:vertAlign w:val="baseline"/>
        </w:rPr>
      </w:pPr>
      <w:r>
        <w:drawing>
          <wp:anchor behindDoc="0" distT="0" distB="0" distL="0" distR="0" simplePos="0" locked="0" layoutInCell="1" allowOverlap="1" relativeHeight="14">
            <wp:simplePos x="0" y="0"/>
            <wp:positionH relativeFrom="column">
              <wp:posOffset>40640</wp:posOffset>
            </wp:positionH>
            <wp:positionV relativeFrom="paragraph">
              <wp:posOffset>152400</wp:posOffset>
            </wp:positionV>
            <wp:extent cx="6082665" cy="3603625"/>
            <wp:effectExtent l="0" t="0" r="0" b="0"/>
            <wp:wrapSquare wrapText="largest"/>
            <wp:docPr id="13"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 descr=""/>
                    <pic:cNvPicPr>
                      <a:picLocks noChangeAspect="1" noChangeArrowheads="1"/>
                    </pic:cNvPicPr>
                  </pic:nvPicPr>
                  <pic:blipFill>
                    <a:blip r:embed="rId9"/>
                    <a:stretch>
                      <a:fillRect/>
                    </a:stretch>
                  </pic:blipFill>
                  <pic:spPr bwMode="auto">
                    <a:xfrm>
                      <a:off x="0" y="0"/>
                      <a:ext cx="6082665" cy="3603625"/>
                    </a:xfrm>
                    <a:prstGeom prst="rect">
                      <a:avLst/>
                    </a:prstGeom>
                  </pic:spPr>
                </pic:pic>
              </a:graphicData>
            </a:graphic>
          </wp:anchor>
        </w:drawing>
      </w:r>
      <w:r>
        <w:rPr>
          <w:rFonts w:ascii="Calibri" w:hAnsi="Calibri"/>
          <w:b/>
          <w:bCs/>
          <w:position w:val="0"/>
          <w:sz w:val="22"/>
          <w:sz w:val="22"/>
          <w:szCs w:val="22"/>
          <w:vertAlign w:val="baseline"/>
        </w:rPr>
        <w:t>Ε</w:t>
      </w:r>
      <w:r>
        <w:rPr>
          <w:rFonts w:ascii="Calibri" w:hAnsi="Calibri"/>
          <w:b/>
          <w:bCs/>
          <w:position w:val="0"/>
          <w:sz w:val="22"/>
          <w:sz w:val="22"/>
          <w:szCs w:val="22"/>
          <w:vertAlign w:val="baseline"/>
        </w:rPr>
        <w:t xml:space="preserve">ικόνα 6: </w:t>
      </w:r>
      <w:r>
        <w:rPr>
          <w:rFonts w:ascii="Calibri" w:hAnsi="Calibri"/>
          <w:b w:val="false"/>
          <w:bCs w:val="false"/>
          <w:position w:val="0"/>
          <w:sz w:val="22"/>
          <w:sz w:val="22"/>
          <w:szCs w:val="22"/>
          <w:vertAlign w:val="baseline"/>
        </w:rPr>
        <w:t>Οι περίπλοκες αλληλεπιδράσεις μεταξύ των μονοπατιών MAP κινασών και PI3K/Akt.  Φαίνεται η ενεργοποίηση  της PI3K από τις πρωτεΐνες της οικογένειας RAS.</w:t>
      </w:r>
      <w:r>
        <w:br w:type="page"/>
      </w:r>
    </w:p>
    <w:p>
      <w:pPr>
        <w:pStyle w:val="Normal"/>
        <w:numPr>
          <w:ilvl w:val="0"/>
          <w:numId w:val="0"/>
        </w:numPr>
        <w:jc w:val="both"/>
        <w:outlineLvl w:val="3"/>
        <w:rPr>
          <w:b/>
          <w:b/>
          <w:bCs/>
          <w:position w:val="0"/>
          <w:sz w:val="26"/>
          <w:sz w:val="26"/>
          <w:szCs w:val="26"/>
          <w:vertAlign w:val="baseline"/>
        </w:rPr>
      </w:pPr>
      <w:bookmarkStart w:id="149" w:name="__RefHeading___Toc28078_513852002"/>
      <w:bookmarkEnd w:id="149"/>
      <w:r>
        <w:rPr>
          <w:rFonts w:ascii="Calibri" w:hAnsi="Calibri"/>
          <w:b/>
          <w:bCs/>
          <w:position w:val="0"/>
          <w:sz w:val="26"/>
          <w:sz w:val="26"/>
          <w:szCs w:val="26"/>
          <w:vertAlign w:val="baseline"/>
        </w:rPr>
        <w:t xml:space="preserve">1.3.5.3 Οι </w:t>
      </w:r>
      <w:r>
        <w:rPr>
          <w:rFonts w:ascii="Calibri" w:hAnsi="Calibri"/>
          <w:b/>
          <w:bCs/>
          <w:position w:val="0"/>
          <w:sz w:val="26"/>
          <w:sz w:val="26"/>
          <w:szCs w:val="26"/>
          <w:vertAlign w:val="baseline"/>
        </w:rPr>
        <w:t>μετατοπίσεις των</w:t>
      </w:r>
      <w:r>
        <w:rPr>
          <w:rFonts w:ascii="Calibri" w:hAnsi="Calibri"/>
          <w:b/>
          <w:bCs/>
          <w:position w:val="0"/>
          <w:sz w:val="26"/>
          <w:sz w:val="26"/>
          <w:szCs w:val="26"/>
          <w:vertAlign w:val="baseline"/>
        </w:rPr>
        <w:t xml:space="preserve"> RET και PTC και τα χιμαιρικά γονίδια που προκύπτουν</w:t>
      </w:r>
    </w:p>
    <w:p>
      <w:pPr>
        <w:pStyle w:val="Normal"/>
        <w:numPr>
          <w:ilvl w:val="0"/>
          <w:numId w:val="0"/>
        </w:numPr>
        <w:jc w:val="both"/>
        <w:outlineLvl w:val="2"/>
        <w:rPr>
          <w:rFonts w:ascii="Calibri" w:hAnsi="Calibri"/>
        </w:rPr>
      </w:pPr>
      <w:r>
        <w:rPr>
          <w:b/>
          <w:bCs/>
          <w:position w:val="0"/>
          <w:sz w:val="26"/>
          <w:sz w:val="26"/>
          <w:szCs w:val="26"/>
          <w:vertAlign w:val="baseline"/>
        </w:rPr>
      </w:r>
    </w:p>
    <w:p>
      <w:pPr>
        <w:pStyle w:val="Normal"/>
        <w:jc w:val="both"/>
        <w:rPr>
          <w:b w:val="false"/>
          <w:b w:val="false"/>
          <w:bCs w:val="false"/>
          <w:position w:val="0"/>
          <w:sz w:val="24"/>
          <w:sz w:val="24"/>
          <w:szCs w:val="24"/>
          <w:vertAlign w:val="baseline"/>
        </w:rPr>
      </w:pPr>
      <w:r>
        <w:rPr>
          <w:rFonts w:ascii="Calibri" w:hAnsi="Calibri"/>
          <w:b w:val="false"/>
          <w:bCs w:val="false"/>
          <w:position w:val="0"/>
          <w:sz w:val="24"/>
          <w:sz w:val="24"/>
          <w:szCs w:val="24"/>
          <w:vertAlign w:val="baseline"/>
        </w:rPr>
        <w:tab/>
      </w:r>
      <w:r>
        <w:rPr>
          <w:rFonts w:ascii="Calibri" w:hAnsi="Calibri"/>
          <w:b w:val="false"/>
          <w:bCs w:val="false"/>
          <w:position w:val="0"/>
          <w:sz w:val="24"/>
          <w:sz w:val="24"/>
          <w:szCs w:val="24"/>
          <w:vertAlign w:val="baseline"/>
        </w:rPr>
        <w:t>Τα ογκογενετικά χιμαιρικά γονίδια δημιουργούνται μετά από ίσες ή άνισες μετατοπίσεις χρωμοσωμικού υλικού, δηλαδή κίνηση μιας περιοχής που περιέχει ένα γονίδιο σε μια μια άλλη περιοχή, συνήθως σε άλλο χρωμόσωμα. Υπάρχουν πάρα πολλοί τρόποι που μια τόσο μεγάλη μεταβολή, όπως η μετατόπιση (αμοιβαία ή μη), μπορεί να οδηγήσει σε μια παθολογική κατάσταση</w:t>
      </w:r>
      <w:bookmarkStart w:id="150" w:name="__UnoMark__90001_513852002"/>
      <w:bookmarkStart w:id="151" w:name="__UnoMark__89970_513852002"/>
      <w:bookmarkStart w:id="152" w:name="Mendeley_Bookmark_V3cnmK7X9s"/>
      <w:bookmarkStart w:id="153" w:name="Mendeley_Bookmark_6vaygdGMeK"/>
      <w:r>
        <w:rPr>
          <w:rFonts w:ascii="Calibri" w:hAnsi="Calibri"/>
          <w:b w:val="false"/>
          <w:bCs w:val="false"/>
          <w:sz w:val="24"/>
          <w:szCs w:val="24"/>
          <w:vertAlign w:val="superscript"/>
        </w:rPr>
        <w:t>35</w:t>
      </w:r>
      <w:bookmarkEnd w:id="150"/>
      <w:bookmarkEnd w:id="151"/>
      <w:bookmarkEnd w:id="152"/>
      <w:bookmarkEnd w:id="153"/>
      <w:r>
        <w:rPr>
          <w:rFonts w:ascii="Calibri" w:hAnsi="Calibri"/>
          <w:b w:val="false"/>
          <w:bCs w:val="false"/>
          <w:position w:val="0"/>
          <w:sz w:val="24"/>
          <w:sz w:val="24"/>
          <w:szCs w:val="24"/>
          <w:vertAlign w:val="baseline"/>
        </w:rPr>
        <w:t>. Μέχρι πρότεινος, θεωρούταν πως οι μετατοπίσεις στα γονίδια που εμπλέκονται στον καρκίνο του θυρεοειδούς συσχετίζοταν με τη ραδιενέργεια, λόγω της τεράστιας αύξησης των περιστατικών καρκίνων του θυρεοειδούς μετά το περιστατικό του Chernobyl</w:t>
      </w:r>
      <w:bookmarkStart w:id="154" w:name="__UnoMark__90017_513852002"/>
      <w:bookmarkStart w:id="155" w:name="__UnoMark__90002_513852002"/>
      <w:bookmarkStart w:id="156" w:name="Mendeley_Bookmark_LIpHGUI1L8"/>
      <w:bookmarkStart w:id="157" w:name="Mendeley_Bookmark_m9hp6PCPkr"/>
      <w:r>
        <w:rPr>
          <w:rFonts w:ascii="Calibri" w:hAnsi="Calibri"/>
          <w:b w:val="false"/>
          <w:bCs w:val="false"/>
          <w:sz w:val="24"/>
          <w:szCs w:val="24"/>
          <w:vertAlign w:val="superscript"/>
        </w:rPr>
        <w:t>36</w:t>
      </w:r>
      <w:bookmarkEnd w:id="154"/>
      <w:bookmarkEnd w:id="155"/>
      <w:bookmarkEnd w:id="156"/>
      <w:bookmarkEnd w:id="157"/>
      <w:r>
        <w:rPr>
          <w:rFonts w:ascii="Calibri" w:hAnsi="Calibri"/>
          <w:b w:val="false"/>
          <w:bCs w:val="false"/>
          <w:position w:val="0"/>
          <w:sz w:val="24"/>
          <w:sz w:val="24"/>
          <w:szCs w:val="24"/>
          <w:vertAlign w:val="baseline"/>
        </w:rPr>
        <w:t>, όμω</w:t>
      </w:r>
      <w:r>
        <w:rPr>
          <w:b w:val="false"/>
          <w:bCs w:val="false"/>
          <w:position w:val="0"/>
          <w:sz w:val="24"/>
          <w:sz w:val="24"/>
          <w:szCs w:val="24"/>
          <w:vertAlign w:val="baseline"/>
        </w:rPr>
        <w:t>ς σχετικά  πρόσφατα δεδομένα αλληλούχισης έχουν δείξει ότι οι συντήξεις γονιδίων μετά από μετατοπίσεις χρωμοσωμικού υλικού στον καρκίνου του θυρεοειδούς μπορούν να προκύψουν και χωρίς καθόλου εμπλοκή ραδιενέργειας</w:t>
      </w:r>
      <w:bookmarkStart w:id="158" w:name="__UnoMark__90018_513852002"/>
      <w:bookmarkStart w:id="159" w:name="__UnoMark__90013_513852002"/>
      <w:bookmarkStart w:id="160" w:name="Mendeley_Bookmark_y7hcaMGjS7"/>
      <w:bookmarkStart w:id="161" w:name="Mendeley_Bookmark_6cByBrABJy"/>
      <w:r>
        <w:rPr>
          <w:b w:val="false"/>
          <w:bCs w:val="false"/>
          <w:sz w:val="24"/>
          <w:szCs w:val="24"/>
          <w:vertAlign w:val="superscript"/>
        </w:rPr>
        <w:t>37</w:t>
      </w:r>
      <w:bookmarkEnd w:id="158"/>
      <w:bookmarkEnd w:id="159"/>
      <w:bookmarkEnd w:id="160"/>
      <w:bookmarkEnd w:id="161"/>
      <w:r>
        <w:rPr>
          <w:b w:val="false"/>
          <w:bCs w:val="false"/>
          <w:position w:val="0"/>
          <w:sz w:val="24"/>
          <w:sz w:val="24"/>
          <w:szCs w:val="24"/>
          <w:vertAlign w:val="baseline"/>
        </w:rPr>
        <w:t>. Υπάρχει μεγάλη ασυμφωνία στην βιβλιογραφία για την συχνότητα των χιμαιρικών ογκογονιδίων στην βιβλιογραφία, με κάποιες ομάδες να υποστηρίζουν ποσοστά της τάξεως του 6%, κάποιες να υποστηρίζουν ποσοστά της τάξεως του 46% και τη μεγαλύτερη μελέτη που έχει πραγματοποιηθεί μέχρι τώρα να παρατηρεί ποσοστά χιμαιρικών ογκογονιδίων στο 15,6% των ασθενών με θυρεοειδικό καρκίνωμα</w:t>
      </w:r>
      <w:bookmarkStart w:id="162" w:name="__UnoMark__90049_513852002"/>
      <w:bookmarkStart w:id="163" w:name="__UnoMark__90009_513852002"/>
      <w:bookmarkStart w:id="164" w:name="Mendeley_Bookmark_5CKdg6fHIS"/>
      <w:bookmarkStart w:id="165" w:name="Mendeley_Bookmark_RpzcbVINxM"/>
      <w:r>
        <w:rPr>
          <w:b w:val="false"/>
          <w:bCs w:val="false"/>
          <w:sz w:val="24"/>
          <w:szCs w:val="24"/>
          <w:vertAlign w:val="superscript"/>
        </w:rPr>
        <w:t>21,38–41</w:t>
      </w:r>
      <w:bookmarkEnd w:id="162"/>
      <w:bookmarkEnd w:id="163"/>
      <w:bookmarkEnd w:id="164"/>
      <w:bookmarkEnd w:id="165"/>
      <w:r>
        <w:rPr>
          <w:b w:val="false"/>
          <w:bCs w:val="false"/>
          <w:position w:val="0"/>
          <w:sz w:val="24"/>
          <w:sz w:val="24"/>
          <w:szCs w:val="24"/>
          <w:vertAlign w:val="baseline"/>
        </w:rPr>
        <w:t>. Χιμαιρικά γονίδια που ενεργοποιούν το μονοπάτι MAPK είναι τα πιο συχνά χιμαιρικά γονίδια στο θυλακιώδες καρκίνωμα του θυρεοειδούς, ενώ στου θηλώδους τύπου, επικρατούν τα χιμαιρικά γονίδια που σχετίζονται με την ενεργοποίηση του PPARG και THADA. Συχνά, οι συντήξεις γονιδίων περιλαμβάνουν ένα εκ των: RET, BRAF, NTRK1, NTRK3, ALK, PPARG, THADA, με την πιο συχνή σύντηξη να περιλαμβάνει την πρωτεΐνη RET, που είναι πρωτοογκογονίδιο και ενεργοποιείται μέσω απώλειας της ρυθμιστικής του επικράτειας. Οι πιο συχνές συντήξεις του είναι με τα γονίδια CCDC6 (PTC1) και NCOA4 (PTC3), αποτελώντας το 90% των περιπτώσεων συντήξεων RET με κάποιο άλλο γονίδιο</w:t>
      </w:r>
      <w:bookmarkStart w:id="166" w:name="__UnoMark__90069_513852002"/>
      <w:bookmarkStart w:id="167" w:name="__UnoMark__90050_513852002"/>
      <w:bookmarkStart w:id="168" w:name="Mendeley_Bookmark_MzAVwRs6S2"/>
      <w:bookmarkStart w:id="169" w:name="Mendeley_Bookmark_tQCzSzlSoB"/>
      <w:r>
        <w:rPr>
          <w:b w:val="false"/>
          <w:bCs w:val="false"/>
          <w:sz w:val="24"/>
          <w:szCs w:val="24"/>
          <w:vertAlign w:val="superscript"/>
        </w:rPr>
        <w:t>42</w:t>
      </w:r>
      <w:bookmarkEnd w:id="166"/>
      <w:bookmarkEnd w:id="167"/>
      <w:bookmarkEnd w:id="168"/>
      <w:bookmarkEnd w:id="169"/>
      <w:r>
        <w:rPr>
          <w:b w:val="false"/>
          <w:bCs w:val="false"/>
          <w:position w:val="0"/>
          <w:sz w:val="24"/>
          <w:sz w:val="24"/>
          <w:szCs w:val="24"/>
          <w:vertAlign w:val="baseline"/>
        </w:rPr>
        <w:t>. Υπάρχει ένας εξαιρετικά μεγάλος αριθμός συντήξεων γονιδίων που παρατηρείται στο καρκίνωμα του θυρεοειδούς, αλλά δυστυχώς, εδώ αναφέρονται μόνο οι πιο συχνοί τύποι.</w:t>
      </w:r>
    </w:p>
    <w:p>
      <w:pPr>
        <w:pStyle w:val="Normal"/>
        <w:jc w:val="both"/>
        <w:rPr>
          <w:b w:val="false"/>
          <w:b w:val="false"/>
          <w:bCs w:val="false"/>
          <w:position w:val="0"/>
          <w:sz w:val="24"/>
          <w:sz w:val="24"/>
          <w:szCs w:val="24"/>
          <w:vertAlign w:val="baseline"/>
        </w:rPr>
      </w:pPr>
      <w:r>
        <w:rPr>
          <w:b w:val="false"/>
          <w:bCs w:val="false"/>
          <w:position w:val="0"/>
          <w:sz w:val="24"/>
          <w:sz w:val="24"/>
          <w:szCs w:val="24"/>
          <w:vertAlign w:val="baseline"/>
        </w:rPr>
        <w:drawing>
          <wp:anchor behindDoc="0" distT="0" distB="0" distL="0" distR="0" simplePos="0" locked="0" layoutInCell="1" allowOverlap="1" relativeHeight="15">
            <wp:simplePos x="0" y="0"/>
            <wp:positionH relativeFrom="column">
              <wp:posOffset>621030</wp:posOffset>
            </wp:positionH>
            <wp:positionV relativeFrom="paragraph">
              <wp:posOffset>158750</wp:posOffset>
            </wp:positionV>
            <wp:extent cx="4878705" cy="4003675"/>
            <wp:effectExtent l="0" t="0" r="0" b="0"/>
            <wp:wrapSquare wrapText="largest"/>
            <wp:docPr id="14"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 descr=""/>
                    <pic:cNvPicPr>
                      <a:picLocks noChangeAspect="1" noChangeArrowheads="1"/>
                    </pic:cNvPicPr>
                  </pic:nvPicPr>
                  <pic:blipFill>
                    <a:blip r:embed="rId10"/>
                    <a:stretch>
                      <a:fillRect/>
                    </a:stretch>
                  </pic:blipFill>
                  <pic:spPr bwMode="auto">
                    <a:xfrm>
                      <a:off x="0" y="0"/>
                      <a:ext cx="4878705" cy="4003675"/>
                    </a:xfrm>
                    <a:prstGeom prst="rect">
                      <a:avLst/>
                    </a:prstGeom>
                  </pic:spPr>
                </pic:pic>
              </a:graphicData>
            </a:graphic>
          </wp:anchor>
        </w:drawing>
      </w:r>
    </w:p>
    <w:p>
      <w:pPr>
        <w:pStyle w:val="Normal"/>
        <w:jc w:val="both"/>
        <w:rPr>
          <w:b w:val="false"/>
          <w:b w:val="false"/>
          <w:bCs w:val="false"/>
          <w:position w:val="0"/>
          <w:sz w:val="24"/>
          <w:sz w:val="24"/>
          <w:szCs w:val="24"/>
          <w:vertAlign w:val="baseline"/>
        </w:rPr>
      </w:pPr>
      <w:r>
        <w:rPr>
          <w:b w:val="false"/>
          <w:bCs w:val="false"/>
          <w:position w:val="0"/>
          <w:sz w:val="24"/>
          <w:sz w:val="24"/>
          <w:szCs w:val="24"/>
          <w:vertAlign w:val="baseline"/>
        </w:rPr>
        <mc:AlternateContent>
          <mc:Choice Requires="wps">
            <w:drawing>
              <wp:anchor behindDoc="0" distT="0" distB="0" distL="0" distR="0" simplePos="0" locked="0" layoutInCell="1" allowOverlap="1" relativeHeight="16">
                <wp:simplePos x="0" y="0"/>
                <wp:positionH relativeFrom="column">
                  <wp:posOffset>631190</wp:posOffset>
                </wp:positionH>
                <wp:positionV relativeFrom="paragraph">
                  <wp:posOffset>4164965</wp:posOffset>
                </wp:positionV>
                <wp:extent cx="4877435" cy="342900"/>
                <wp:effectExtent l="0" t="0" r="0" b="0"/>
                <wp:wrapNone/>
                <wp:docPr id="15" name="Shape6"/>
                <a:graphic xmlns:a="http://schemas.openxmlformats.org/drawingml/2006/main">
                  <a:graphicData uri="http://schemas.microsoft.com/office/word/2010/wordprocessingShape">
                    <wps:wsp>
                      <wps:cNvSpPr txBox="1"/>
                      <wps:spPr>
                        <a:xfrm>
                          <a:off x="0" y="0"/>
                          <a:ext cx="4876920" cy="342360"/>
                        </a:xfrm>
                        <a:prstGeom prst="rect">
                          <a:avLst/>
                        </a:prstGeom>
                        <a:noFill/>
                        <a:ln>
                          <a:noFill/>
                        </a:ln>
                      </wps:spPr>
                      <wps:txbx>
                        <w:txbxContent>
                          <w:p>
                            <w:pPr>
                              <w:overflowPunct w:val="false"/>
                              <w:jc w:val="center"/>
                              <w:rPr/>
                            </w:pPr>
                            <w:r>
                              <w:rPr>
                                <w:b/>
                                <w:bCs/>
                                <w:sz w:val="22"/>
                                <w:szCs w:val="22"/>
                                <w:rFonts w:ascii="Calibri" w:hAnsi="Calibri"/>
                              </w:rPr>
                              <w:t xml:space="preserve">Εικόνα 7: </w:t>
                            </w:r>
                            <w:r>
                              <w:rPr>
                                <w:sz w:val="22"/>
                                <w:szCs w:val="22"/>
                                <w:b w:val="false"/>
                                <w:bCs w:val="false"/>
                                <w:rFonts w:ascii="Calibri" w:hAnsi="Calibri"/>
                              </w:rPr>
                              <w:t>Οι πιο συχνοί τύποι χιμαιρικών ογκογονιδίων που εμφανίζονται στον καρκίνο του θυρεοειδούς.</w:t>
                            </w:r>
                          </w:p>
                        </w:txbxContent>
                      </wps:txbx>
                      <wps:bodyPr wrap="square" lIns="0" rIns="0" tIns="0" bIns="0">
                        <a:spAutoFit/>
                      </wps:bodyPr>
                    </wps:wsp>
                  </a:graphicData>
                </a:graphic>
              </wp:anchor>
            </w:drawing>
          </mc:Choice>
          <mc:Fallback>
            <w:pict>
              <v:shape id="shape_0" ID="Shape6" stroked="f" style="position:absolute;margin-left:49.7pt;margin-top:327.95pt;width:383.95pt;height:26.9pt" type="shapetype_202">
                <v:textbox>
                  <w:txbxContent>
                    <w:p>
                      <w:pPr>
                        <w:overflowPunct w:val="false"/>
                        <w:jc w:val="center"/>
                        <w:rPr/>
                      </w:pPr>
                      <w:r>
                        <w:rPr>
                          <w:b/>
                          <w:bCs/>
                          <w:sz w:val="22"/>
                          <w:szCs w:val="22"/>
                          <w:rFonts w:ascii="Calibri" w:hAnsi="Calibri"/>
                        </w:rPr>
                        <w:t xml:space="preserve">Εικόνα 7: </w:t>
                      </w:r>
                      <w:r>
                        <w:rPr>
                          <w:sz w:val="22"/>
                          <w:szCs w:val="22"/>
                          <w:b w:val="false"/>
                          <w:bCs w:val="false"/>
                          <w:rFonts w:ascii="Calibri" w:hAnsi="Calibri"/>
                        </w:rPr>
                        <w:t>Οι πιο συχνοί τύποι χιμαιρικών ογκογονιδίων που εμφανίζονται στον καρκίνο του θυρεοειδούς.</w:t>
                      </w:r>
                    </w:p>
                  </w:txbxContent>
                </v:textbox>
                <w10:wrap type="square"/>
                <v:fill o:detectmouseclick="t" on="false"/>
                <v:stroke color="black" joinstyle="round" endcap="flat"/>
              </v:shape>
            </w:pict>
          </mc:Fallback>
        </mc:AlternateContent>
      </w:r>
      <w:r>
        <w:br w:type="page"/>
      </w:r>
    </w:p>
    <w:p>
      <w:pPr>
        <w:pStyle w:val="Normal"/>
        <w:numPr>
          <w:ilvl w:val="0"/>
          <w:numId w:val="0"/>
        </w:numPr>
        <w:jc w:val="both"/>
        <w:outlineLvl w:val="3"/>
        <w:rPr>
          <w:rFonts w:ascii="Calibri" w:hAnsi="Calibri"/>
          <w:b/>
          <w:b/>
          <w:bCs/>
          <w:position w:val="0"/>
          <w:sz w:val="26"/>
          <w:sz w:val="26"/>
          <w:szCs w:val="26"/>
          <w:vertAlign w:val="baseline"/>
        </w:rPr>
      </w:pPr>
      <w:bookmarkStart w:id="170" w:name="__RefHeading___Toc49637_513852002"/>
      <w:bookmarkEnd w:id="170"/>
      <w:r>
        <w:rPr>
          <w:rFonts w:ascii="Calibri" w:hAnsi="Calibri"/>
          <w:b/>
          <w:bCs/>
          <w:position w:val="0"/>
          <w:sz w:val="26"/>
          <w:sz w:val="26"/>
          <w:szCs w:val="26"/>
          <w:vertAlign w:val="baseline"/>
        </w:rPr>
        <w:t>1.5.3.4 Μεταλλάξεις που αφορούν το μονοπάτι PI3K/Akt</w:t>
      </w:r>
    </w:p>
    <w:p>
      <w:pPr>
        <w:pStyle w:val="Normal"/>
        <w:jc w:val="both"/>
        <w:rPr>
          <w:rFonts w:ascii="Calibri" w:hAnsi="Calibri"/>
          <w:b/>
          <w:b/>
          <w:bCs/>
          <w:position w:val="0"/>
          <w:sz w:val="26"/>
          <w:sz w:val="26"/>
          <w:szCs w:val="26"/>
          <w:vertAlign w:val="baseline"/>
        </w:rPr>
      </w:pPr>
      <w:r>
        <w:rPr>
          <w:rFonts w:ascii="Calibri" w:hAnsi="Calibri"/>
          <w:b/>
          <w:bCs/>
          <w:position w:val="0"/>
          <w:sz w:val="26"/>
          <w:sz w:val="26"/>
          <w:szCs w:val="26"/>
          <w:vertAlign w:val="baseline"/>
        </w:rPr>
      </w:r>
    </w:p>
    <w:p>
      <w:pPr>
        <w:pStyle w:val="Normal"/>
        <w:jc w:val="both"/>
        <w:rPr>
          <w:rFonts w:ascii="Calibri" w:hAnsi="Calibri"/>
          <w:sz w:val="24"/>
          <w:szCs w:val="24"/>
        </w:rPr>
      </w:pPr>
      <w:r>
        <w:rPr>
          <w:rFonts w:ascii="Calibri" w:hAnsi="Calibri"/>
          <w:b/>
          <w:bCs/>
          <w:position w:val="0"/>
          <w:sz w:val="24"/>
          <w:sz w:val="24"/>
          <w:szCs w:val="24"/>
          <w:vertAlign w:val="baseline"/>
        </w:rPr>
        <w:tab/>
      </w:r>
      <w:r>
        <w:rPr>
          <w:rFonts w:ascii="Calibri" w:hAnsi="Calibri"/>
          <w:b w:val="false"/>
          <w:bCs w:val="false"/>
          <w:position w:val="0"/>
          <w:sz w:val="24"/>
          <w:sz w:val="24"/>
          <w:szCs w:val="24"/>
          <w:vertAlign w:val="baseline"/>
        </w:rPr>
        <w:t>Το μονοπάτι PI3K/Akt είναι ένα από τα πιο συντηρημένα κυτταρικά μονοπάτια και ελέγχει διάφορες λειτουργίες, όπως η κυτταρική αύξηση, η διαίρεση, η απόπτωση και η κινητικότητα</w:t>
      </w:r>
      <w:bookmarkStart w:id="171" w:name="__UnoMark__90093_513852002"/>
      <w:bookmarkStart w:id="172" w:name="__UnoMark__90070_513852002"/>
      <w:bookmarkStart w:id="173" w:name="Mendeley_Bookmark_i5vEjXFFhh"/>
      <w:bookmarkStart w:id="174" w:name="Mendeley_Bookmark_6oWgy7oSuf"/>
      <w:r>
        <w:rPr>
          <w:rFonts w:ascii="Calibri" w:hAnsi="Calibri"/>
          <w:b w:val="false"/>
          <w:bCs w:val="false"/>
          <w:sz w:val="24"/>
          <w:szCs w:val="24"/>
          <w:vertAlign w:val="superscript"/>
        </w:rPr>
        <w:t>43</w:t>
      </w:r>
      <w:bookmarkEnd w:id="171"/>
      <w:bookmarkEnd w:id="172"/>
      <w:bookmarkEnd w:id="173"/>
      <w:bookmarkEnd w:id="174"/>
      <w:r>
        <w:rPr>
          <w:rFonts w:ascii="Calibri" w:hAnsi="Calibri"/>
          <w:b w:val="false"/>
          <w:bCs w:val="false"/>
          <w:position w:val="0"/>
          <w:sz w:val="24"/>
          <w:sz w:val="24"/>
          <w:szCs w:val="24"/>
          <w:vertAlign w:val="baseline"/>
        </w:rPr>
        <w:t>. Στην κανονική κατάσταση, χωρίς κάποια θετική σηματοδότηση, η PI3K βρίσκεται στην ανενεργή μορφή της, συνδεδεμένη με την ρυθμιστική υπομονάδα. Ενεργοποίηση υποδοχέων οδηγεί σε αυτοφωσφορυλίωση επικρετειών κινάσης τυροσίνης που αναγνωρίζονται από τις πρωτεΐνες υποστρώματα του υποδοχέα ινσουλίνης (Insulin Receptor Substrate – IRS1/2). Αυτές με τη σειρά τους στρατολογούν τα ετεροδιμερή PI3K κοντά στην πλασματική μεμβράνη. Η PI3K δρα φωσφορυλιώνοντας την 4,5 διφωφοσφορική φωσφατιδυλοινοσιτόλη (phosphatidylinositol-4,5-bisphosphate - IP</w:t>
      </w:r>
      <w:r>
        <w:rPr>
          <w:rFonts w:ascii="Calibri" w:hAnsi="Calibri"/>
          <w:b w:val="false"/>
          <w:bCs w:val="false"/>
          <w:sz w:val="24"/>
          <w:szCs w:val="24"/>
          <w:vertAlign w:val="subscript"/>
        </w:rPr>
        <w:t>2</w:t>
      </w:r>
      <w:r>
        <w:rPr>
          <w:rFonts w:ascii="Calibri" w:hAnsi="Calibri"/>
          <w:b w:val="false"/>
          <w:bCs w:val="false"/>
          <w:position w:val="0"/>
          <w:sz w:val="24"/>
          <w:sz w:val="24"/>
          <w:szCs w:val="24"/>
          <w:vertAlign w:val="baseline"/>
        </w:rPr>
        <w:t>) σε 3,4,5 τριφωσφορική φωσφατιδυλοινοσιτόλη (</w:t>
      </w:r>
      <w:r>
        <w:rPr>
          <w:rFonts w:ascii="Calibri" w:hAnsi="Calibri"/>
          <w:b w:val="false"/>
          <w:bCs w:val="false"/>
          <w:sz w:val="24"/>
          <w:szCs w:val="24"/>
        </w:rPr>
        <w:t>phosphatidylinositol-3,4,5-trisphosphate</w:t>
      </w:r>
      <w:r>
        <w:rPr>
          <w:rFonts w:ascii="Calibri" w:hAnsi="Calibri"/>
          <w:b w:val="false"/>
          <w:bCs w:val="false"/>
          <w:position w:val="0"/>
          <w:sz w:val="24"/>
          <w:sz w:val="24"/>
          <w:szCs w:val="24"/>
          <w:vertAlign w:val="baseline"/>
        </w:rPr>
        <w:t xml:space="preserve"> –</w:t>
      </w:r>
      <w:r>
        <w:rPr>
          <w:rFonts w:ascii="Calibri" w:hAnsi="Calibri"/>
          <w:b w:val="false"/>
          <w:bCs w:val="false"/>
          <w:i w:val="false"/>
          <w:iCs w:val="false"/>
          <w:position w:val="0"/>
          <w:sz w:val="24"/>
          <w:sz w:val="24"/>
          <w:szCs w:val="24"/>
          <w:vertAlign w:val="baseline"/>
        </w:rPr>
        <w:t xml:space="preserve"> IP</w:t>
      </w:r>
      <w:r>
        <w:rPr>
          <w:rFonts w:ascii="Calibri" w:hAnsi="Calibri"/>
          <w:b w:val="false"/>
          <w:bCs w:val="false"/>
          <w:i w:val="false"/>
          <w:iCs w:val="false"/>
          <w:sz w:val="24"/>
          <w:szCs w:val="24"/>
          <w:vertAlign w:val="subscript"/>
        </w:rPr>
        <w:t>3</w:t>
      </w:r>
      <w:r>
        <w:rPr>
          <w:rFonts w:ascii="Calibri" w:hAnsi="Calibri"/>
          <w:b w:val="false"/>
          <w:bCs w:val="false"/>
          <w:i w:val="false"/>
          <w:iCs w:val="false"/>
          <w:position w:val="0"/>
          <w:sz w:val="24"/>
          <w:sz w:val="24"/>
          <w:szCs w:val="24"/>
          <w:vertAlign w:val="baseline"/>
        </w:rPr>
        <w:t>). Εκείνη με την σειρά της ενεργοποιεί κυτταροπλασματικές πρωτεΐνες που έχουν την επικράτεια ομολογίας πλεκστρίνης (pleckstrin homology – PH), όπως η κινάση που ενεργοποιείται από φωσφοινοσιτίδια (phosphoinositide-dependent kinase 1 – PDK1) ή την Akt. Άλλες φωσφατάσες ασκούν αρνητική ρύθμιση στο παραπάνω μονοπάτι, όπως η hosphatase and tensin homolog deleted on chromosome 10 (PTEN), που αποφωσφορυλιώνει τους στόχους της PI3K, δηλαδή την PIP3. Διαταραχές στο μονοπάτια PI3K/Akt εμφανίζονται κυρίως στις πιο σοβαρές μορφές καρκίνου του θυρεοειδούς, όπως το PDTC ή το ATC. Πιο συγκεκριμένα, συναντώνται συχνά μεταλλαγές στην PIK3CA</w:t>
      </w:r>
      <w:bookmarkStart w:id="175" w:name="__UnoMark__90145_513852002"/>
      <w:bookmarkStart w:id="176" w:name="__UnoMark__90094_513852002"/>
      <w:bookmarkStart w:id="177" w:name="Mendeley_Bookmark_dzrIg5hbUy"/>
      <w:bookmarkStart w:id="178" w:name="Mendeley_Bookmark_iKAwkJyM4y"/>
      <w:r>
        <w:rPr>
          <w:rFonts w:ascii="Calibri" w:hAnsi="Calibri"/>
          <w:b w:val="false"/>
          <w:bCs w:val="false"/>
          <w:i w:val="false"/>
          <w:iCs w:val="false"/>
          <w:sz w:val="24"/>
          <w:szCs w:val="24"/>
          <w:vertAlign w:val="superscript"/>
        </w:rPr>
        <w:t>44</w:t>
      </w:r>
      <w:bookmarkEnd w:id="175"/>
      <w:bookmarkEnd w:id="176"/>
      <w:bookmarkEnd w:id="177"/>
      <w:bookmarkEnd w:id="178"/>
      <w:r>
        <w:rPr>
          <w:rFonts w:ascii="Calibri" w:hAnsi="Calibri"/>
          <w:b w:val="false"/>
          <w:bCs w:val="false"/>
          <w:i w:val="false"/>
          <w:iCs w:val="false"/>
          <w:position w:val="0"/>
          <w:sz w:val="24"/>
          <w:sz w:val="24"/>
          <w:szCs w:val="24"/>
          <w:vertAlign w:val="baseline"/>
        </w:rPr>
        <w:t xml:space="preserve">, </w:t>
      </w:r>
      <w:r>
        <w:rPr>
          <w:rFonts w:ascii="Calibri" w:hAnsi="Calibri"/>
          <w:b w:val="false"/>
          <w:bCs w:val="false"/>
          <w:i w:val="false"/>
          <w:iCs w:val="false"/>
          <w:position w:val="0"/>
          <w:sz w:val="24"/>
          <w:sz w:val="24"/>
          <w:szCs w:val="24"/>
          <w:vertAlign w:val="baseline"/>
        </w:rPr>
        <w:t>μειώνοντας την ικανότητα ρύθμισης της, της PTEN</w:t>
      </w:r>
      <w:bookmarkStart w:id="179" w:name="__UnoMark__90146_513852002"/>
      <w:bookmarkStart w:id="180" w:name="__UnoMark__90141_513852002"/>
      <w:bookmarkStart w:id="181" w:name="Mendeley_Bookmark_aXi0nECfMJ"/>
      <w:bookmarkStart w:id="182" w:name="Mendeley_Bookmark_RgLJVw2PMH"/>
      <w:bookmarkStart w:id="183" w:name="__UnoMark__60827_513852002"/>
      <w:r>
        <w:rPr>
          <w:rFonts w:ascii="Calibri" w:hAnsi="Calibri"/>
          <w:b w:val="false"/>
          <w:bCs w:val="false"/>
          <w:i w:val="false"/>
          <w:iCs w:val="false"/>
          <w:sz w:val="24"/>
          <w:szCs w:val="24"/>
          <w:vertAlign w:val="superscript"/>
        </w:rPr>
        <w:t>45,46</w:t>
      </w:r>
      <w:bookmarkEnd w:id="179"/>
      <w:bookmarkEnd w:id="180"/>
      <w:bookmarkEnd w:id="181"/>
      <w:bookmarkEnd w:id="182"/>
      <w:bookmarkEnd w:id="183"/>
      <w:r>
        <w:rPr>
          <w:rFonts w:ascii="Calibri" w:hAnsi="Calibri"/>
          <w:b w:val="false"/>
          <w:bCs w:val="false"/>
          <w:i w:val="false"/>
          <w:iCs w:val="false"/>
          <w:position w:val="0"/>
          <w:sz w:val="24"/>
          <w:sz w:val="24"/>
          <w:szCs w:val="24"/>
          <w:vertAlign w:val="baseline"/>
        </w:rPr>
        <w:t>, του mTOR</w:t>
      </w:r>
      <w:bookmarkStart w:id="184" w:name="__UnoMark__90173_513852002"/>
      <w:bookmarkStart w:id="185" w:name="__UnoMark__90137_513852002"/>
      <w:bookmarkStart w:id="186" w:name="Mendeley_Bookmark_cVGOmMIvo1"/>
      <w:bookmarkStart w:id="187" w:name="Mendeley_Bookmark_dXv3Il6W5h"/>
      <w:r>
        <w:rPr>
          <w:rFonts w:ascii="Calibri" w:hAnsi="Calibri"/>
          <w:b w:val="false"/>
          <w:bCs w:val="false"/>
          <w:i w:val="false"/>
          <w:iCs w:val="false"/>
          <w:sz w:val="24"/>
          <w:szCs w:val="24"/>
          <w:vertAlign w:val="superscript"/>
        </w:rPr>
        <w:t>45</w:t>
      </w:r>
      <w:bookmarkEnd w:id="184"/>
      <w:bookmarkEnd w:id="185"/>
      <w:bookmarkEnd w:id="186"/>
      <w:bookmarkEnd w:id="187"/>
      <w:r>
        <w:rPr>
          <w:rFonts w:ascii="Calibri" w:hAnsi="Calibri"/>
          <w:b w:val="false"/>
          <w:bCs w:val="false"/>
          <w:i w:val="false"/>
          <w:iCs w:val="false"/>
          <w:position w:val="0"/>
          <w:sz w:val="24"/>
          <w:sz w:val="24"/>
          <w:szCs w:val="24"/>
          <w:vertAlign w:val="baseline"/>
        </w:rPr>
        <w:t>, καθώς και τον PDK1 και AKT</w:t>
      </w:r>
      <w:bookmarkStart w:id="188" w:name="__UnoMark__90237_513852002"/>
      <w:bookmarkStart w:id="189" w:name="__UnoMark__90174_513852002"/>
      <w:bookmarkStart w:id="190" w:name="Mendeley_Bookmark_vXkFcpTpk7"/>
      <w:bookmarkStart w:id="191" w:name="Mendeley_Bookmark_jDabacG85S"/>
      <w:r>
        <w:rPr>
          <w:rFonts w:ascii="Calibri" w:hAnsi="Calibri"/>
          <w:b w:val="false"/>
          <w:bCs w:val="false"/>
          <w:i w:val="false"/>
          <w:iCs w:val="false"/>
          <w:sz w:val="24"/>
          <w:szCs w:val="24"/>
          <w:vertAlign w:val="superscript"/>
        </w:rPr>
        <w:t>32,47</w:t>
      </w:r>
      <w:bookmarkEnd w:id="188"/>
      <w:bookmarkEnd w:id="189"/>
      <w:bookmarkEnd w:id="190"/>
      <w:bookmarkEnd w:id="191"/>
      <w:r>
        <w:rPr>
          <w:rFonts w:ascii="Calibri" w:hAnsi="Calibri"/>
          <w:b w:val="false"/>
          <w:bCs w:val="false"/>
          <w:i w:val="false"/>
          <w:iCs w:val="false"/>
          <w:position w:val="0"/>
          <w:sz w:val="24"/>
          <w:sz w:val="24"/>
          <w:szCs w:val="24"/>
          <w:vertAlign w:val="baseline"/>
        </w:rPr>
        <w:t>.</w:t>
      </w:r>
    </w:p>
    <w:p>
      <w:pPr>
        <w:pStyle w:val="Normal"/>
        <w:jc w:val="center"/>
        <w:rPr>
          <w:rFonts w:ascii="Calibri" w:hAnsi="Calibri"/>
          <w:b/>
          <w:b/>
          <w:bCs/>
          <w:sz w:val="22"/>
          <w:szCs w:val="22"/>
        </w:rPr>
      </w:pPr>
      <w:r>
        <w:drawing>
          <wp:anchor behindDoc="0" distT="0" distB="0" distL="0" distR="0" simplePos="0" locked="0" layoutInCell="1" allowOverlap="1" relativeHeight="17">
            <wp:simplePos x="0" y="0"/>
            <wp:positionH relativeFrom="column">
              <wp:align>center</wp:align>
            </wp:positionH>
            <wp:positionV relativeFrom="paragraph">
              <wp:posOffset>635</wp:posOffset>
            </wp:positionV>
            <wp:extent cx="6120130" cy="4702175"/>
            <wp:effectExtent l="0" t="0" r="0" b="0"/>
            <wp:wrapSquare wrapText="largest"/>
            <wp:docPr id="16"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 descr=""/>
                    <pic:cNvPicPr>
                      <a:picLocks noChangeAspect="1" noChangeArrowheads="1"/>
                    </pic:cNvPicPr>
                  </pic:nvPicPr>
                  <pic:blipFill>
                    <a:blip r:embed="rId11"/>
                    <a:stretch>
                      <a:fillRect/>
                    </a:stretch>
                  </pic:blipFill>
                  <pic:spPr bwMode="auto">
                    <a:xfrm>
                      <a:off x="0" y="0"/>
                      <a:ext cx="6120130" cy="4702175"/>
                    </a:xfrm>
                    <a:prstGeom prst="rect">
                      <a:avLst/>
                    </a:prstGeom>
                  </pic:spPr>
                </pic:pic>
              </a:graphicData>
            </a:graphic>
          </wp:anchor>
        </w:drawing>
      </w:r>
      <w:r>
        <w:rPr>
          <w:rFonts w:ascii="Calibri" w:hAnsi="Calibri"/>
          <w:b/>
          <w:bCs/>
          <w:i w:val="false"/>
          <w:iCs w:val="false"/>
          <w:position w:val="0"/>
          <w:sz w:val="22"/>
          <w:sz w:val="22"/>
          <w:szCs w:val="22"/>
          <w:vertAlign w:val="baseline"/>
        </w:rPr>
        <w:t xml:space="preserve">Εικόνα 8: </w:t>
      </w:r>
      <w:r>
        <w:rPr>
          <w:rFonts w:ascii="Calibri" w:hAnsi="Calibri"/>
          <w:b w:val="false"/>
          <w:bCs w:val="false"/>
          <w:i w:val="false"/>
          <w:iCs w:val="false"/>
          <w:position w:val="0"/>
          <w:sz w:val="22"/>
          <w:sz w:val="22"/>
          <w:szCs w:val="22"/>
          <w:vertAlign w:val="baseline"/>
        </w:rPr>
        <w:t>Το μονοπάτι PI3K/Akt, το οποίο είναι από τα κύρια αντιαποπτωτικά μονοπάτια.</w:t>
      </w:r>
      <w:r>
        <w:br w:type="page"/>
      </w:r>
    </w:p>
    <w:p>
      <w:pPr>
        <w:pStyle w:val="Normal"/>
        <w:numPr>
          <w:ilvl w:val="0"/>
          <w:numId w:val="0"/>
        </w:numPr>
        <w:jc w:val="both"/>
        <w:outlineLvl w:val="3"/>
        <w:rPr>
          <w:rFonts w:ascii="Calibri" w:hAnsi="Calibri"/>
          <w:b/>
          <w:b/>
          <w:bCs/>
          <w:sz w:val="26"/>
          <w:szCs w:val="26"/>
        </w:rPr>
      </w:pPr>
      <w:bookmarkStart w:id="192" w:name="__RefHeading___Toc65788_513852002"/>
      <w:bookmarkEnd w:id="192"/>
      <w:r>
        <w:rPr>
          <w:rFonts w:ascii="Calibri" w:hAnsi="Calibri"/>
          <w:b/>
          <w:bCs/>
          <w:i w:val="false"/>
          <w:iCs w:val="false"/>
          <w:position w:val="0"/>
          <w:sz w:val="26"/>
          <w:sz w:val="26"/>
          <w:szCs w:val="26"/>
          <w:vertAlign w:val="baseline"/>
        </w:rPr>
        <w:t>1.5.3.5 Μεταλλαγές που αφορούν την τελομεράση και τον υποκινητή της</w:t>
      </w:r>
    </w:p>
    <w:p>
      <w:pPr>
        <w:pStyle w:val="Normal"/>
        <w:numPr>
          <w:ilvl w:val="0"/>
          <w:numId w:val="0"/>
        </w:numPr>
        <w:jc w:val="both"/>
        <w:outlineLvl w:val="3"/>
        <w:rPr>
          <w:i w:val="false"/>
          <w:i w:val="false"/>
          <w:iCs w:val="false"/>
          <w:position w:val="0"/>
          <w:sz w:val="26"/>
          <w:vertAlign w:val="baseline"/>
        </w:rPr>
      </w:pPr>
      <w:r>
        <w:rPr>
          <w:rFonts w:ascii="Calibri" w:hAnsi="Calibri"/>
          <w:b/>
          <w:bCs/>
          <w:sz w:val="26"/>
          <w:szCs w:val="26"/>
        </w:rPr>
      </w:r>
    </w:p>
    <w:p>
      <w:pPr>
        <w:pStyle w:val="Normal"/>
        <w:jc w:val="both"/>
        <w:rPr>
          <w:rFonts w:ascii="Calibri" w:hAnsi="Calibri"/>
          <w:b w:val="false"/>
          <w:b w:val="false"/>
          <w:bCs w:val="false"/>
          <w:sz w:val="24"/>
          <w:szCs w:val="24"/>
        </w:rPr>
      </w:pPr>
      <w:r>
        <w:rPr>
          <w:rFonts w:ascii="Calibri" w:hAnsi="Calibri"/>
          <w:b w:val="false"/>
          <w:bCs w:val="false"/>
          <w:i w:val="false"/>
          <w:iCs w:val="false"/>
          <w:position w:val="0"/>
          <w:sz w:val="24"/>
          <w:sz w:val="24"/>
          <w:szCs w:val="24"/>
          <w:vertAlign w:val="baseline"/>
        </w:rPr>
        <w:tab/>
      </w:r>
      <w:r>
        <w:rPr>
          <w:rFonts w:ascii="Calibri" w:hAnsi="Calibri"/>
          <w:b w:val="false"/>
          <w:bCs w:val="false"/>
          <w:i w:val="false"/>
          <w:iCs w:val="false"/>
          <w:position w:val="0"/>
          <w:sz w:val="24"/>
          <w:sz w:val="24"/>
          <w:szCs w:val="24"/>
          <w:vertAlign w:val="baseline"/>
        </w:rPr>
        <w:t>Οι μεταλλάξεις στον υποκινητή της ανθρώπινης τελομεράσης (hTERT) εμφανίζονται στον καρκίνο του θυρεοειδούς, όπως και σε πάρα πολλούς άλλους καρκίνους, με μια συχνότητα κοντά στο 10%, η οποία συμφωνεί με αυτήν που βρέθηκε στο πρόγραμμα TCGA</w:t>
      </w:r>
      <w:bookmarkStart w:id="193" w:name="__UnoMark__90261_513852002"/>
      <w:bookmarkStart w:id="194" w:name="__UnoMark__90238_513852002"/>
      <w:bookmarkStart w:id="195" w:name="Mendeley_Bookmark_IKGEWqpqsP"/>
      <w:bookmarkStart w:id="196" w:name="Mendeley_Bookmark_lJLL6BwfXL"/>
      <w:r>
        <w:rPr>
          <w:rFonts w:ascii="Calibri" w:hAnsi="Calibri"/>
          <w:b w:val="false"/>
          <w:bCs w:val="false"/>
          <w:i w:val="false"/>
          <w:iCs w:val="false"/>
          <w:sz w:val="24"/>
          <w:szCs w:val="24"/>
          <w:vertAlign w:val="superscript"/>
        </w:rPr>
        <w:t>21,48,49</w:t>
      </w:r>
      <w:bookmarkEnd w:id="193"/>
      <w:bookmarkEnd w:id="194"/>
      <w:bookmarkEnd w:id="195"/>
      <w:bookmarkEnd w:id="196"/>
      <w:r>
        <w:rPr>
          <w:rFonts w:ascii="Calibri" w:hAnsi="Calibri"/>
          <w:b w:val="false"/>
          <w:bCs w:val="false"/>
          <w:i w:val="false"/>
          <w:iCs w:val="false"/>
          <w:position w:val="0"/>
          <w:sz w:val="24"/>
          <w:sz w:val="24"/>
          <w:szCs w:val="24"/>
          <w:vertAlign w:val="baseline"/>
        </w:rPr>
        <w:t>. Οι πιο συχνές μεταλλαγές είναι οι C228T (86,1%), ακολουθούμενη από την C250T (12%). Οι συχνότητες των μεταλλαγών του υποκινητή της τελομαράσης διαφέρουν ριζικά σε κάθε τύπο καρκίνου και είναι συχνότερες στο PDTC (38.5%) και στο ATC (56.8%), ενώ είναι περίπου ίσες στα καρκινώματα κυττάρων Hurthle, στο PTC και στο FTC (5.1%, 7.0% και 9.2% αντίστοιχα). Σε μια ανασκόπηση της βιβλιογραφίας</w:t>
      </w:r>
      <w:bookmarkStart w:id="197" w:name="__UnoMark__90262_513852002"/>
      <w:bookmarkStart w:id="198" w:name="__UnoMark__90257_513852002"/>
      <w:bookmarkStart w:id="199" w:name="Mendeley_Bookmark_IwUzWnPtMi"/>
      <w:bookmarkStart w:id="200" w:name="Mendeley_Bookmark_QRidDCZC8H"/>
      <w:r>
        <w:rPr>
          <w:rFonts w:ascii="Calibri" w:hAnsi="Calibri"/>
          <w:b w:val="false"/>
          <w:bCs w:val="false"/>
          <w:sz w:val="24"/>
          <w:szCs w:val="24"/>
          <w:vertAlign w:val="superscript"/>
        </w:rPr>
        <w:t>48</w:t>
      </w:r>
      <w:bookmarkEnd w:id="197"/>
      <w:bookmarkEnd w:id="198"/>
      <w:bookmarkEnd w:id="199"/>
      <w:bookmarkEnd w:id="200"/>
      <w:r>
        <w:rPr>
          <w:rFonts w:ascii="Calibri" w:hAnsi="Calibri"/>
          <w:b w:val="false"/>
          <w:bCs w:val="false"/>
          <w:sz w:val="24"/>
          <w:szCs w:val="24"/>
        </w:rPr>
        <w:t xml:space="preserve">, </w:t>
      </w:r>
      <w:r>
        <w:rPr>
          <w:rFonts w:ascii="Calibri" w:hAnsi="Calibri"/>
          <w:b w:val="false"/>
          <w:bCs w:val="false"/>
          <w:sz w:val="24"/>
          <w:szCs w:val="24"/>
        </w:rPr>
        <w:t>αναφέρονται οι συσχετίσεις των μεταλλαγών στον υποκινητή της τελομεράσης με διάφορες άλλες μεταβλητές που αποδίδουν κακή πρόγνωση, όπως η ηλικία, το φύλο, το μέγεθος του όγκου, η παραθυροειδική επέκταση,η μετάσταση σε λεμφαδένες, καθώς και η μετάσταση σε μακρινά όργανα, μεταξύ άλλων. Αντιθέτως, δεν βρέθηκε στατιστικώς σημαντική συσχέτιση μεταλλαγών στον υποκινητή της hTERT με την ύπαρξη μετάλλαξης στο BRAF. Οι μεταλλαγές στην τελομεράση είναι γνωστές για την συσχέτιση τους με την καρκινική εξαλλαγή, καθώς και την επιθετικότητα του όγκου</w:t>
      </w:r>
      <w:bookmarkStart w:id="201" w:name="__UnoMark__90253_513852002"/>
      <w:bookmarkStart w:id="202" w:name="__UnoMark__90249_513852002"/>
      <w:bookmarkStart w:id="203" w:name="Mendeley_Bookmark_0UF9GS6h4L"/>
      <w:bookmarkStart w:id="204" w:name="Mendeley_Bookmark_sBwAlD3TU5"/>
      <w:r>
        <w:rPr>
          <w:rFonts w:ascii="Calibri" w:hAnsi="Calibri"/>
          <w:b w:val="false"/>
          <w:bCs w:val="false"/>
          <w:sz w:val="24"/>
          <w:szCs w:val="24"/>
          <w:vertAlign w:val="superscript"/>
        </w:rPr>
        <w:t>50</w:t>
      </w:r>
      <w:bookmarkEnd w:id="201"/>
      <w:bookmarkEnd w:id="202"/>
      <w:bookmarkEnd w:id="203"/>
      <w:bookmarkEnd w:id="204"/>
      <w:r>
        <w:rPr>
          <w:rFonts w:ascii="Calibri" w:hAnsi="Calibri"/>
          <w:b w:val="false"/>
          <w:bCs w:val="false"/>
          <w:sz w:val="24"/>
          <w:szCs w:val="24"/>
        </w:rPr>
        <w:t xml:space="preserve"> και το παραπάνω μπορεί να εξηγηθεί, αν αναλογιστεί κανείς πως οι θυρεοειδικοί καρκίνοι τύπου PDTC και ATC, οι οποίοι είναι και οι πιο επιθετικοί τύποι, δεν έχουν συχνά BRAF, αλλά έχουν συχνά μεταλλαγή στον υποκινητή της hTERT</w:t>
      </w:r>
      <w:bookmarkStart w:id="205" w:name="__UnoMark__90245_513852002"/>
      <w:bookmarkStart w:id="206" w:name="__UnoMark__90241_513852002"/>
      <w:bookmarkStart w:id="207" w:name="Mendeley_Bookmark_Mz5HNURqzU"/>
      <w:bookmarkStart w:id="208" w:name="Mendeley_Bookmark_184xq3xg81"/>
      <w:bookmarkStart w:id="209" w:name="__UnoMark__86193_513852002"/>
      <w:r>
        <w:rPr>
          <w:rFonts w:ascii="Calibri" w:hAnsi="Calibri"/>
          <w:b w:val="false"/>
          <w:bCs w:val="false"/>
          <w:sz w:val="24"/>
          <w:szCs w:val="24"/>
          <w:vertAlign w:val="superscript"/>
        </w:rPr>
        <w:t>51,52</w:t>
      </w:r>
      <w:bookmarkEnd w:id="205"/>
      <w:bookmarkEnd w:id="206"/>
      <w:bookmarkEnd w:id="207"/>
      <w:bookmarkEnd w:id="208"/>
      <w:bookmarkEnd w:id="209"/>
      <w:r>
        <w:rPr>
          <w:rFonts w:ascii="Calibri" w:hAnsi="Calibri"/>
          <w:b w:val="false"/>
          <w:bCs w:val="false"/>
          <w:sz w:val="24"/>
          <w:szCs w:val="24"/>
        </w:rPr>
        <w:t>.</w:t>
      </w:r>
    </w:p>
    <w:p>
      <w:pPr>
        <w:pStyle w:val="Normal"/>
        <w:jc w:val="both"/>
        <w:rPr>
          <w:rFonts w:ascii="Calibri" w:hAnsi="Calibri"/>
          <w:b w:val="false"/>
          <w:b w:val="false"/>
          <w:bCs w:val="false"/>
          <w:sz w:val="24"/>
          <w:szCs w:val="24"/>
        </w:rPr>
      </w:pPr>
      <w:r>
        <w:rPr>
          <w:rFonts w:ascii="Calibri" w:hAnsi="Calibri"/>
          <w:b w:val="false"/>
          <w:bCs w:val="false"/>
          <w:sz w:val="24"/>
          <w:szCs w:val="24"/>
        </w:rPr>
      </w:r>
    </w:p>
    <w:p>
      <w:pPr>
        <w:pStyle w:val="Normal"/>
        <w:jc w:val="both"/>
        <w:rPr>
          <w:rFonts w:ascii="Calibri" w:hAnsi="Calibri"/>
          <w:b w:val="false"/>
          <w:b w:val="false"/>
          <w:bCs w:val="false"/>
          <w:sz w:val="24"/>
          <w:szCs w:val="24"/>
        </w:rPr>
      </w:pPr>
      <w:r>
        <w:rPr>
          <w:rFonts w:ascii="Calibri" w:hAnsi="Calibri"/>
          <w:b w:val="false"/>
          <w:bCs w:val="false"/>
          <w:sz w:val="24"/>
          <w:szCs w:val="24"/>
        </w:rPr>
      </w:r>
    </w:p>
    <w:p>
      <w:pPr>
        <w:pStyle w:val="Normal"/>
        <w:jc w:val="both"/>
        <w:rPr>
          <w:rFonts w:ascii="Calibri" w:hAnsi="Calibri"/>
          <w:b w:val="false"/>
          <w:b w:val="false"/>
          <w:bCs w:val="false"/>
          <w:sz w:val="26"/>
          <w:szCs w:val="26"/>
        </w:rPr>
      </w:pPr>
      <w:r>
        <w:rPr>
          <w:rFonts w:ascii="Calibri" w:hAnsi="Calibri"/>
          <w:b w:val="false"/>
          <w:bCs w:val="false"/>
          <w:sz w:val="26"/>
          <w:szCs w:val="26"/>
        </w:rPr>
        <w:drawing>
          <wp:anchor behindDoc="0" distT="0" distB="0" distL="0" distR="0" simplePos="0" locked="0" layoutInCell="1" allowOverlap="1" relativeHeight="18">
            <wp:simplePos x="0" y="0"/>
            <wp:positionH relativeFrom="column">
              <wp:posOffset>974090</wp:posOffset>
            </wp:positionH>
            <wp:positionV relativeFrom="paragraph">
              <wp:posOffset>123825</wp:posOffset>
            </wp:positionV>
            <wp:extent cx="4171950" cy="2038985"/>
            <wp:effectExtent l="0" t="0" r="0" b="0"/>
            <wp:wrapSquare wrapText="largest"/>
            <wp:docPr id="17"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1" descr=""/>
                    <pic:cNvPicPr>
                      <a:picLocks noChangeAspect="1" noChangeArrowheads="1"/>
                    </pic:cNvPicPr>
                  </pic:nvPicPr>
                  <pic:blipFill>
                    <a:blip r:embed="rId12"/>
                    <a:stretch>
                      <a:fillRect/>
                    </a:stretch>
                  </pic:blipFill>
                  <pic:spPr bwMode="auto">
                    <a:xfrm>
                      <a:off x="0" y="0"/>
                      <a:ext cx="4171950" cy="2038985"/>
                    </a:xfrm>
                    <a:prstGeom prst="rect">
                      <a:avLst/>
                    </a:prstGeom>
                  </pic:spPr>
                </pic:pic>
              </a:graphicData>
            </a:graphic>
          </wp:anchor>
        </w:drawing>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both"/>
        <w:rPr>
          <w:rFonts w:ascii="Calibri" w:hAnsi="Calibri"/>
          <w:b w:val="false"/>
          <w:b w:val="false"/>
          <w:bCs w:val="false"/>
          <w:sz w:val="26"/>
          <w:szCs w:val="26"/>
        </w:rPr>
      </w:pPr>
      <w:r>
        <w:rPr>
          <w:rFonts w:ascii="Calibri" w:hAnsi="Calibri"/>
          <w:b w:val="false"/>
          <w:bCs w:val="false"/>
          <w:sz w:val="26"/>
          <w:szCs w:val="26"/>
        </w:rPr>
      </w:r>
    </w:p>
    <w:p>
      <w:pPr>
        <w:pStyle w:val="Normal"/>
        <w:jc w:val="center"/>
        <w:rPr>
          <w:rFonts w:ascii="Calibri" w:hAnsi="Calibri"/>
          <w:b/>
          <w:b/>
          <w:bCs/>
          <w:sz w:val="22"/>
          <w:szCs w:val="22"/>
        </w:rPr>
      </w:pPr>
      <w:r>
        <w:rPr>
          <w:rFonts w:ascii="Calibri" w:hAnsi="Calibri"/>
          <w:b/>
          <w:bCs/>
          <w:sz w:val="22"/>
          <w:szCs w:val="22"/>
        </w:rPr>
        <w:t xml:space="preserve">Εικόνα 9: </w:t>
      </w:r>
      <w:r>
        <w:rPr>
          <w:rFonts w:ascii="Calibri" w:hAnsi="Calibri"/>
          <w:b w:val="false"/>
          <w:bCs w:val="false"/>
          <w:sz w:val="22"/>
          <w:szCs w:val="22"/>
        </w:rPr>
        <w:t xml:space="preserve"> Συχνότητα εμφάνισης  μεταλλαγής στον υποκινητή της hTERT</w:t>
      </w:r>
    </w:p>
    <w:p>
      <w:pPr>
        <w:pStyle w:val="Normal"/>
        <w:jc w:val="center"/>
        <w:rPr>
          <w:rFonts w:ascii="Calibri" w:hAnsi="Calibri"/>
          <w:b/>
          <w:b/>
          <w:bCs/>
          <w:sz w:val="22"/>
          <w:szCs w:val="22"/>
        </w:rPr>
      </w:pPr>
      <w:r>
        <w:rPr>
          <w:rFonts w:ascii="Calibri" w:hAnsi="Calibri"/>
          <w:b w:val="false"/>
          <w:bCs w:val="false"/>
          <w:sz w:val="22"/>
          <w:szCs w:val="22"/>
        </w:rPr>
        <w:t>σε σχέση με τον τύπο καρκίνου του θυρεοειδούς.</w:t>
      </w:r>
      <w:r>
        <w:br w:type="page"/>
      </w:r>
    </w:p>
    <w:p>
      <w:pPr>
        <w:pStyle w:val="Normal"/>
        <w:numPr>
          <w:ilvl w:val="0"/>
          <w:numId w:val="0"/>
        </w:numPr>
        <w:jc w:val="both"/>
        <w:outlineLvl w:val="2"/>
        <w:rPr>
          <w:rFonts w:ascii="Calibri" w:hAnsi="Calibri"/>
          <w:b/>
          <w:b/>
          <w:bCs/>
          <w:sz w:val="26"/>
          <w:szCs w:val="26"/>
        </w:rPr>
      </w:pPr>
      <w:bookmarkStart w:id="210" w:name="__RefHeading___Toc86195_513852002"/>
      <w:bookmarkEnd w:id="210"/>
      <w:r>
        <w:rPr>
          <w:rFonts w:ascii="Calibri" w:hAnsi="Calibri"/>
          <w:b/>
          <w:bCs/>
          <w:sz w:val="26"/>
          <w:szCs w:val="26"/>
        </w:rPr>
        <w:t>1.5.4 Η ιστολογία του καρκίνου του θυρεοειδούς</w:t>
      </w:r>
    </w:p>
    <w:sectPr>
      <w:type w:val="nextPage"/>
      <w:pgSz w:w="11906" w:h="16838"/>
      <w:pgMar w:left="1134"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ans">
    <w:altName w:val="Arial"/>
    <w:charset w:val="01"/>
    <w:family w:val="roman"/>
    <w:pitch w:val="variable"/>
  </w:font>
  <w:font w:name="Latin Modern Math">
    <w:charset w:val="01"/>
    <w:family w:val="roman"/>
    <w:pitch w:val="variable"/>
  </w:font>
  <w:font w:name="Calibri">
    <w:charset w:val="01"/>
    <w:family w:val="roman"/>
    <w:pitch w:val="variable"/>
  </w:font>
  <w:font w:name="Calibri">
    <w:charset w:val="01"/>
    <w:family w:val="swiss"/>
    <w:pitch w:val="default"/>
  </w:font>
</w:fonts>
</file>

<file path=word/settings.xml><?xml version="1.0" encoding="utf-8"?>
<w:settings xmlns:w="http://schemas.openxmlformats.org/wordprocessingml/2006/main">
  <w:zoom w:percent="100"/>
  <w:defaultTabStop w:val="4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AR PL SungtiL GB" w:cs="Lohit Devanagari"/>
        <w:kern w:val="2"/>
        <w:szCs w:val="24"/>
        <w:lang w:val="en-US" w:eastAsia="zh-CN" w:bidi="hi-IN"/>
      </w:rPr>
    </w:rPrDefault>
    <w:pPrDefault>
      <w:pPr/>
    </w:pPrDefault>
  </w:docDefaults>
  <w:style w:type="paragraph" w:styleId="Normal">
    <w:name w:val="Normal"/>
    <w:qFormat/>
    <w:pPr>
      <w:widowControl/>
      <w:bidi w:val="0"/>
      <w:jc w:val="left"/>
    </w:pPr>
    <w:rPr>
      <w:rFonts w:ascii="Liberation Serif" w:hAnsi="Liberation Serif" w:eastAsia="AR PL SungtiL GB" w:cs="Lohit Devanagari"/>
      <w:color w:val="auto"/>
      <w:kern w:val="2"/>
      <w:sz w:val="24"/>
      <w:szCs w:val="24"/>
      <w:lang w:val="en-US" w:eastAsia="zh-CN" w:bidi="hi-IN"/>
    </w:rPr>
  </w:style>
  <w:style w:type="character" w:styleId="InternetLink">
    <w:name w:val="Internet Link"/>
    <w:rPr>
      <w:color w:val="000080"/>
      <w:u w:val="single"/>
      <w:lang w:val="zxx" w:eastAsia="zxx" w:bidi="zxx"/>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AR PL SungtiL GB"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OAHeading">
    <w:name w:val="TOA Heading"/>
    <w:basedOn w:val="Heading"/>
    <w:qFormat/>
    <w:pPr>
      <w:suppressLineNumbers/>
      <w:ind w:left="0" w:hanging="0"/>
    </w:pPr>
    <w:rPr>
      <w:b/>
      <w:bCs/>
      <w:sz w:val="32"/>
      <w:szCs w:val="32"/>
    </w:rPr>
  </w:style>
  <w:style w:type="paragraph" w:styleId="Contents1">
    <w:name w:val="TOC 1"/>
    <w:basedOn w:val="Index"/>
    <w:pPr>
      <w:tabs>
        <w:tab w:val="right" w:pos="9638" w:leader="dot"/>
      </w:tabs>
      <w:ind w:left="0" w:hanging="0"/>
    </w:pPr>
    <w:rPr/>
  </w:style>
  <w:style w:type="paragraph" w:styleId="Contents2">
    <w:name w:val="TOC 2"/>
    <w:basedOn w:val="Index"/>
    <w:pPr>
      <w:tabs>
        <w:tab w:val="right" w:pos="9355" w:leader="dot"/>
      </w:tabs>
      <w:ind w:left="283" w:hanging="0"/>
    </w:pPr>
    <w:rPr/>
  </w:style>
  <w:style w:type="paragraph" w:styleId="Contents3">
    <w:name w:val="TOC 3"/>
    <w:basedOn w:val="Index"/>
    <w:pPr>
      <w:tabs>
        <w:tab w:val="right" w:pos="9072" w:leader="dot"/>
      </w:tabs>
      <w:ind w:left="566" w:hanging="0"/>
    </w:pPr>
    <w:rPr/>
  </w:style>
  <w:style w:type="paragraph" w:styleId="Contents4">
    <w:name w:val="TOC 4"/>
    <w:basedOn w:val="Index"/>
    <w:pPr>
      <w:tabs>
        <w:tab w:val="right" w:pos="8789" w:leader="dot"/>
      </w:tabs>
      <w:ind w:left="849" w:hanging="0"/>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png"/><Relationship Id="rId9" Type="http://schemas.openxmlformats.org/officeDocument/2006/relationships/image" Target="media/image8.jpeg"/><Relationship Id="rId10" Type="http://schemas.openxmlformats.org/officeDocument/2006/relationships/image" Target="media/image9.png"/><Relationship Id="rId11" Type="http://schemas.openxmlformats.org/officeDocument/2006/relationships/image" Target="media/image10.jpeg"/><Relationship Id="rId12" Type="http://schemas.openxmlformats.org/officeDocument/2006/relationships/image" Target="media/image11.jpeg"/><Relationship Id="rId13" Type="http://schemas.openxmlformats.org/officeDocument/2006/relationships/fontTable" Target="fontTable.xml"/><Relationship Id="rId1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278</TotalTime>
  <Application>LibreOffice/6.0.7.3$Linux_X86_64 LibreOffice_project/00m0$Build-3</Application>
  <Pages>17</Pages>
  <Words>3900</Words>
  <Characters>23489</Characters>
  <CharactersWithSpaces>27402</CharactersWithSpaces>
  <Paragraphs>7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30T22:38:42Z</dcterms:created>
  <dc:creator/>
  <dc:description/>
  <dc:language>en-US</dc:language>
  <cp:lastModifiedBy/>
  <dcterms:modified xsi:type="dcterms:W3CDTF">2019-10-01T14:38:25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Unique User Id_1">
    <vt:lpwstr>e38b5d13-9ce4-39f7-b9c9-2d487d48456e</vt:lpwstr>
  </property>
  <property fmtid="{D5CDD505-2E9C-101B-9397-08002B2CF9AE}" pid="5" name="Mendeley_Bookmark_0UF9GS6h4L_1">
    <vt:lpwstr>ADDIN CSL_CITATION {"citationItems": [{"id": "ITEM-1", "itemData": {"DOI": "10.1016/j.cell.2013.01.010", "ISSN": "00928674", "abstract": "Telomere shortening impairs proliferation of transformed cells but also leads to cancer initiation by inducing chromo</vt:lpwstr>
  </property>
  <property fmtid="{D5CDD505-2E9C-101B-9397-08002B2CF9AE}" pid="6" name="Mendeley_Bookmark_0UF9GS6h4L_2">
    <vt:lpwstr>somal instability. Here, we discuss recent developments in our understanding of the role of telomeres in replication stress and how telomerase expression in somatic stem cells may affect genome integrity control and carcinogenesis. \u00a9 2013 Elsevier In</vt:lpwstr>
  </property>
  <property fmtid="{D5CDD505-2E9C-101B-9397-08002B2CF9AE}" pid="7" name="Mendeley_Bookmark_0UF9GS6h4L_3">
    <vt:lpwstr>c.", "author": [{"dropping-particle": "", "family": "G\u00fcnes", "given": "Cagatay", "non-dropping-particle": "", "parse-names": false, "suffix": ""}, {"dropping-particle": "", "family": "Rudolph", "given": "K. Lenhard", "non-dropping-particle": "", "par</vt:lpwstr>
  </property>
  <property fmtid="{D5CDD505-2E9C-101B-9397-08002B2CF9AE}" pid="8" name="Mendeley_Bookmark_0UF9GS6h4L_4">
    <vt:lpwstr>se-names": false, "suffix": ""}], "container-title": "Cell", "id": "ITEM-1", "issued": {"date-parts": [["2013"]]}, "title": "The role of telomeres in stem cells and cancer", "type": "article"}, "uris": ["http://www.mendeley.com/documents/?uuid=9aee3c79-4c</vt:lpwstr>
  </property>
  <property fmtid="{D5CDD505-2E9C-101B-9397-08002B2CF9AE}" pid="9" name="Mendeley_Bookmark_0UF9GS6h4L_5">
    <vt:lpwstr>7d-45fc-8584-a50437e149f5"]}], "mendeley": {"formattedCitation": "&lt;sup&gt;50&lt;/sup&gt;", "plainTextFormattedCitation": "50", "previouslyFormattedCitation": "&lt;sup&gt;50&lt;/sup&gt;"}, "properties": {"noteIndex": 0}, "schema": "https://github.com/citation-style-language/sc</vt:lpwstr>
  </property>
  <property fmtid="{D5CDD505-2E9C-101B-9397-08002B2CF9AE}" pid="10" name="Mendeley_Bookmark_0UF9GS6h4L_6">
    <vt:lpwstr>hema/raw/master/csl-citation.json"}</vt:lpwstr>
  </property>
  <property fmtid="{D5CDD505-2E9C-101B-9397-08002B2CF9AE}" pid="11" name="Mendeley_Bookmark_16Yslvh0VV_1">
    <vt:lpwstr>ADDIN CSL_CITATION {"citationItems": [{"id": "ITEM-1", "itemData": {"DOI": "10.1111/j.1365-2362.2009.02162.x", "ISSN": "00142972", "abstract": "BACKGROUND: The prevalence of thyroid nodules in a healthy population is high: in the German Papillon study, na</vt:lpwstr>
  </property>
  <property fmtid="{D5CDD505-2E9C-101B-9397-08002B2CF9AE}" pid="12" name="Mendeley_Bookmark_16Yslvh0VV_10">
    <vt:lpwstr>icle": "", "family": "Bamberger", "given": "C. M.", "non-dropping-particle": "", "parse-names": false, "suffix": ""}], "container-title": "European Journal of Clinical Investigation", "id": "ITEM-1", "issued": {"date-parts": [["2009"]]}, "title": "Very hi</vt:lpwstr>
  </property>
  <property fmtid="{D5CDD505-2E9C-101B-9397-08002B2CF9AE}" pid="13" name="Mendeley_Bookmark_16Yslvh0VV_11">
    <vt:lpwstr>gh prevalence of thyroid nodules detected by high frequency (13 MHz) ultrasound examination", "type": "article-journal"}, "uris": ["http://www.mendeley.com/documents/?uuid=bef1cdea-0816-41a8-b819-c157f6f4ec0f"]}], "mendeley": {"formattedCitation": "&lt;sup&gt;1</vt:lpwstr>
  </property>
  <property fmtid="{D5CDD505-2E9C-101B-9397-08002B2CF9AE}" pid="14" name="Mendeley_Bookmark_16Yslvh0VV_12">
    <vt:lpwstr>6&lt;/sup&gt;", "plainTextFormattedCitation": "16", "previouslyFormattedCitation": "&lt;sup&gt;16&lt;/sup&gt;"}, "properties": {"noteIndex": 0}, "schema": "https://github.com/citation-style-language/schema/raw/master/csl-citation.json"}</vt:lpwstr>
  </property>
  <property fmtid="{D5CDD505-2E9C-101B-9397-08002B2CF9AE}" pid="15" name="Mendeley_Bookmark_16Yslvh0VV_2">
    <vt:lpwstr>tionwide ultrasound screening of more than 90 000 people using 7.5 MHz scanners revealed the presence of thyroid nodules in 33% of the normal population. A study employing more sensitive 13 MHz scanners has not been conducted so far. MATERIALS AND METHODS</vt:lpwstr>
  </property>
  <property fmtid="{D5CDD505-2E9C-101B-9397-08002B2CF9AE}" pid="16" name="Mendeley_Bookmark_16Yslvh0VV_3">
    <vt:lpwstr>: Six hundred and thirty-five consecutive patients (33% female, 67% male, mean 56.7 years) presenting for a preventive health check up underwent ultrasound screening of the thyroid gland (Siemens Acuson Antares, 13 MHz-linear scanner, B-mode and Power mod</vt:lpwstr>
  </property>
  <property fmtid="{D5CDD505-2E9C-101B-9397-08002B2CF9AE}" pid="17" name="Mendeley_Bookmark_16Yslvh0VV_4">
    <vt:lpwstr>e) and measurement of the basal TSH (thyroid stimulating hormone) value. Size and degree of vascularization of the thyroid gland and of nodules were determined and analysed retrospectively. RESULTS: In 432 of 635 patients, thyroid nodules could be detecte</vt:lpwstr>
  </property>
  <property fmtid="{D5CDD505-2E9C-101B-9397-08002B2CF9AE}" pid="18" name="Mendeley_Bookmark_16Yslvh0VV_5">
    <vt:lpwstr>d with an increasing incidence with age, in 338 without goiter. Mean thyroid size was 12.3 mL for women and 20.5 mL for men correlating strongly with body weight. Fifty-three percentage of the nodules were smaller than 5 mm. Incidence of thyroid dysfuncti</vt:lpwstr>
  </property>
  <property fmtid="{D5CDD505-2E9C-101B-9397-08002B2CF9AE}" pid="19" name="Mendeley_Bookmark_16Yslvh0VV_6">
    <vt:lpwstr>on was only 4%. No cancerous lesions could be found. CONCLUSIONS: Using the 13 MHz technology, we found a substantially higher prevalence of thyroid nodules (68%) than the Papillon study (33%). Even if our population is older than in Papillon, the differe</vt:lpwstr>
  </property>
  <property fmtid="{D5CDD505-2E9C-101B-9397-08002B2CF9AE}" pid="20" name="Mendeley_Bookmark_16Yslvh0VV_7">
    <vt:lpwstr>nce remains in comparable age groups. This is due to the higher sensitivity of 13 MHz scanning. Our study underlines the clinical significance of iodine deficiency and should renew the discussion on routine iodine supplementation.", "author": [{"dropping-</vt:lpwstr>
  </property>
  <property fmtid="{D5CDD505-2E9C-101B-9397-08002B2CF9AE}" pid="21" name="Mendeley_Bookmark_16Yslvh0VV_8">
    <vt:lpwstr>particle": "", "family": "Guth", "given": "S.", "non-dropping-particle": "", "parse-names": false, "suffix": ""}, {"dropping-particle": "", "family": "Theune", "given": "U.", "non-dropping-particle": "", "parse-names": false, "suffix": ""}, {"dropping-par</vt:lpwstr>
  </property>
  <property fmtid="{D5CDD505-2E9C-101B-9397-08002B2CF9AE}" pid="22" name="Mendeley_Bookmark_16Yslvh0VV_9">
    <vt:lpwstr>ticle": "", "family": "Aberle", "given": "J.", "non-dropping-particle": "", "parse-names": false, "suffix": ""}, {"dropping-particle": "", "family": "Galach", "given": "A.", "non-dropping-particle": "", "parse-names": false, "suffix": ""}, {"dropping-part</vt:lpwstr>
  </property>
  <property fmtid="{D5CDD505-2E9C-101B-9397-08002B2CF9AE}" pid="23" name="Mendeley_Bookmark_184xq3xg81_1">
    <vt:lpwstr>ADDIN CSL_CITATION {"citationItems": [{"id": "ITEM-1", "itemData": {"DOI": "10.1210/jc.2013-2383", "ISSN": "0021972X", "abstract": "BACKGROUND: TERT encodes the reverse transcriptase component of telomerase, which adds telomere repeats to chromosome ends,</vt:lpwstr>
  </property>
  <property fmtid="{D5CDD505-2E9C-101B-9397-08002B2CF9AE}" pid="24" name="Mendeley_Bookmark_184xq3xg81_10">
    <vt:lpwstr>"", "family": "Ganly", "given": "Ian", "non-dropping-particle": "", "parse-names": false, "suffix": ""}, {"dropping-particle": "", "family": "Chan", "given": "Timothy A.", "non-dropping-particle": "", "parse-names": false, "suffix": ""}, {"dropping-partic</vt:lpwstr>
  </property>
  <property fmtid="{D5CDD505-2E9C-101B-9397-08002B2CF9AE}" pid="25" name="Mendeley_Bookmark_184xq3xg81_11">
    <vt:lpwstr>le": "", "family": "Mitsutake", "given": "Norisato", "non-dropping-particle": "", "parse-names": false, "suffix": ""}, {"dropping-particle": "", "family": "Matsuse", "given": "Michiko", "non-dropping-particle": "", "parse-names": false, "suffix": ""}, {"d</vt:lpwstr>
  </property>
  <property fmtid="{D5CDD505-2E9C-101B-9397-08002B2CF9AE}" pid="26" name="Mendeley_Bookmark_184xq3xg81_12">
    <vt:lpwstr>ropping-particle": "", "family": "Ibrahimpasic", "given": "Tihana", "non-dropping-particle": "", "parse-names": false, "suffix": ""}, {"dropping-particle": "", "family": "Ghossein", "given": "Ronald A.", "non-dropping-particle": "", "parse-names": false, </vt:lpwstr>
  </property>
  <property fmtid="{D5CDD505-2E9C-101B-9397-08002B2CF9AE}" pid="27" name="Mendeley_Bookmark_184xq3xg81_13">
    <vt:lpwstr>"suffix": ""}, {"dropping-particle": "", "family": "Fagin", "given": "James A.", "non-dropping-particle": "", "parse-names": false, "suffix": ""}], "container-title": "Journal of Clinical Endocrinology and Metabolism", "id": "ITEM-1", "issued": {"date-par</vt:lpwstr>
  </property>
  <property fmtid="{D5CDD505-2E9C-101B-9397-08002B2CF9AE}" pid="28" name="Mendeley_Bookmark_184xq3xg81_14">
    <vt:lpwstr>ts": [["2013"]]}, "title": "Frequent somatic TERT promoter mutations in thyroid cancer: Higher prevalence in advanced ORMS of the disease", "type": "article-journal"}, "uris": ["http://www.mendeley.com/documents/?uuid=74e2f911-ea56-43e1-a7a5-ecf40c3070d8"</vt:lpwstr>
  </property>
  <property fmtid="{D5CDD505-2E9C-101B-9397-08002B2CF9AE}" pid="29" name="Mendeley_Bookmark_184xq3xg81_15">
    <vt:lpwstr>]}, {"id": "ITEM-2", "itemData": {"DOI": "10.3390/ijms20122887", "ISSN": "14220067", "abstract": "Telomere and telomerase regulation contributes to the onset and evolution of several tumors, including highly aggressive thyroid cancers (TCs). TCs are the m</vt:lpwstr>
  </property>
  <property fmtid="{D5CDD505-2E9C-101B-9397-08002B2CF9AE}" pid="30" name="Mendeley_Bookmark_184xq3xg81_16">
    <vt:lpwstr>ost common endocrine malignancies and are generally characterized by a high rate of curability. However, a small but significant percentage develops distant metastasis or progresses into undifferentiated forms associated with bad prognosis and for which p</vt:lpwstr>
  </property>
  <property fmtid="{D5CDD505-2E9C-101B-9397-08002B2CF9AE}" pid="31" name="Mendeley_Bookmark_184xq3xg81_17">
    <vt:lpwstr>oor therapeutic options are available. Mutations in telomerase reverse transcriptase (TERT) promoter are among the most credited prognostic marker of aggressiveness in TCs. Indeed, their frequency progressively increases passing from indolent lesions to a</vt:lpwstr>
  </property>
  <property fmtid="{D5CDD505-2E9C-101B-9397-08002B2CF9AE}" pid="32" name="Mendeley_Bookmark_184xq3xg81_18">
    <vt:lpwstr>ggressive and anaplastic forms. TERT promoter mutations create binding sites for transcription factors, increasing TERT expression and telomerase activity. Furthermore, aggressiveness of TCs is associated with TERT locus amplification. These data encourag</vt:lpwstr>
  </property>
  <property fmtid="{D5CDD505-2E9C-101B-9397-08002B2CF9AE}" pid="33" name="Mendeley_Bookmark_184xq3xg81_19">
    <vt:lpwstr>e investigating telomerase regulating pathways as relevant drivers of TC development and progression to foster the identification of new therapeutics targets. Here, we summarize the current knowledge about telomere regulation and TCs, exploring both canon</vt:lpwstr>
  </property>
  <property fmtid="{D5CDD505-2E9C-101B-9397-08002B2CF9AE}" pid="34" name="Mendeley_Bookmark_184xq3xg81_2">
    <vt:lpwstr> thus enabling cell replication. Telomerase activity is required for cell immortalization. Somatic TERT promoter mutations modifying key transcriptional response elements were recently reported in several cancers, such as melanomas and gliomas.\\n\\nOBJEC</vt:lpwstr>
  </property>
  <property fmtid="{D5CDD505-2E9C-101B-9397-08002B2CF9AE}" pid="35" name="Mendeley_Bookmark_184xq3xg81_20">
    <vt:lpwstr>ical and less conventional pathways. We discuss the possible role of telomere homeostasis in mediating response to cancer therapies and the possibility of using epigenetic drugs to re-evaluate the use of telomerase inhibitors. Combined treatments could be</vt:lpwstr>
  </property>
  <property fmtid="{D5CDD505-2E9C-101B-9397-08002B2CF9AE}" pid="36" name="Mendeley_Bookmark_184xq3xg81_21">
    <vt:lpwstr> of support to currently used therapies still presenting weaknesses.", "author": [{"dropping-particle": "", "family": "Donati", "given": "Benedetta", "non-dropping-particle": "", "parse-names": false, "suffix": ""}, {"dropping-particle": "", "family": "Ci</vt:lpwstr>
  </property>
  <property fmtid="{D5CDD505-2E9C-101B-9397-08002B2CF9AE}" pid="37" name="Mendeley_Bookmark_184xq3xg81_22">
    <vt:lpwstr>arrocchi", "given": "Alessia", "non-dropping-particle": "", "parse-names": false, "suffix": ""}], "container-title": "International journal of molecular sciences", "id": "ITEM-2", "issued": {"date-parts": [["2019"]]}, "title": "Telomerase and Telomeres Bi</vt:lpwstr>
  </property>
  <property fmtid="{D5CDD505-2E9C-101B-9397-08002B2CF9AE}" pid="38" name="Mendeley_Bookmark_184xq3xg81_23">
    <vt:lpwstr>ology in Thyroid Cancer", "type": "article"}, "uris": ["http://www.mendeley.com/documents/?uuid=0c33d6fb-480e-464c-bb10-56f52314efa0"]}], "mendeley": {"formattedCitation": "&lt;sup&gt;51,52&lt;/sup&gt;", "plainTextFormattedCitation": "51,52", "previouslyFormattedCita</vt:lpwstr>
  </property>
  <property fmtid="{D5CDD505-2E9C-101B-9397-08002B2CF9AE}" pid="39" name="Mendeley_Bookmark_184xq3xg81_24">
    <vt:lpwstr>tion": "&lt;sup&gt;51&lt;/sup&gt;"}, "properties": {"noteIndex": 0}, "schema": "https://github.com/citation-style-language/schema/raw/master/csl-citation.json"}</vt:lpwstr>
  </property>
  <property fmtid="{D5CDD505-2E9C-101B-9397-08002B2CF9AE}" pid="40" name="Mendeley_Bookmark_184xq3xg81_3">
    <vt:lpwstr>TIVES: The objectives of the study were: 1) to determine the prevalence of TERT promoter mutations C228T and C250T in different thyroid cancer histological types and cell lines; and 2) to establish the possible association of TERT mutations with mutations</vt:lpwstr>
  </property>
  <property fmtid="{D5CDD505-2E9C-101B-9397-08002B2CF9AE}" pid="41" name="Mendeley_Bookmark_184xq3xg81_4">
    <vt:lpwstr> of BRAF, RAS, or RET/PTC.\\n\\nMETHODS: TERT promoter was PCR-amplified and sequenced in 42 thyroid cancer cell lines and 183 tumors: 80 papillary thyroid cancers (PTCs), 58 poorly differentiated thyroid cancers (PDTCs), 20 anaplastic thyroid cancers (AT</vt:lpwstr>
  </property>
  <property fmtid="{D5CDD505-2E9C-101B-9397-08002B2CF9AE}" pid="42" name="Mendeley_Bookmark_184xq3xg81_5">
    <vt:lpwstr>Cs), and 25 Hurthle cell cancers (HCCs).\\n\\nRESULTS: TERT promoter mutations were found in 98 of 225 (44%) specimens. TERT promoters C228T and C250T were mutually exclusive. Mutations were present in 18 of 80 PTCs (22.5%), in 40 of 78 (51%) advanced thy</vt:lpwstr>
  </property>
  <property fmtid="{D5CDD505-2E9C-101B-9397-08002B2CF9AE}" pid="43" name="Mendeley_Bookmark_184xq3xg81_6">
    <vt:lpwstr>roid cancers (ATC + PDTC) (P = 3 \u00d7 10(-4) vs PTC), and in widely invasive HCCs (4 of 17), but not in minimally invasive HCCs (0 of 8). TERT promoter mutations were seen more frequently in advanced cancers with BRAF/RAS mutations compared to those tha</vt:lpwstr>
  </property>
  <property fmtid="{D5CDD505-2E9C-101B-9397-08002B2CF9AE}" pid="44" name="Mendeley_Bookmark_184xq3xg81_7">
    <vt:lpwstr>t were BRAF/RAS wild-type (ATC + PDTC, 67.3 vs 24.1%; P &lt; 10(-4)), whereas BRAF-mutant PTCs were less likely to have TERT promoter mutations than BRAF wild-type tumors (11.8 vs 50.0%; P = .04).\\n\\nCONCLUSIONS: TERT promoter mutations are highly prevalen</vt:lpwstr>
  </property>
  <property fmtid="{D5CDD505-2E9C-101B-9397-08002B2CF9AE}" pid="45" name="Mendeley_Bookmark_184xq3xg81_8">
    <vt:lpwstr>t in advanced thyroid cancers, particularly those harboring BRAF or RAS mutations, whereas PTCs with BRAF or RAS mutations are most often TERT promoter wild type. Acquisition of a TERT promoter mutation could extend survival of BRAF- or RAS-driven clones </vt:lpwstr>
  </property>
  <property fmtid="{D5CDD505-2E9C-101B-9397-08002B2CF9AE}" pid="46" name="Mendeley_Bookmark_184xq3xg81_9">
    <vt:lpwstr>and enable accumulation of additional genetic defects leading to disease progression.", "author": [{"dropping-particle": "", "family": "Landa", "given": "I\u00f1igo", "non-dropping-particle": "", "parse-names": false, "suffix": ""}, {"dropping-particle": </vt:lpwstr>
  </property>
  <property fmtid="{D5CDD505-2E9C-101B-9397-08002B2CF9AE}" pid="47" name="Mendeley_Bookmark_1EEDVGzTXM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48" name="Mendeley_Bookmark_1EEDVGzTXM_10">
    <vt:lpwstr>suffix": ""}, {"dropping-particle": "", "family": "Balu", "given": "Saianand", "non-dropping-particle": "", "parse-names": false, "suffix": ""}, {"dropping-particle": "", "family": "Baylin", "given": "Stephen B.", "non-dropping-particle": "", "parse-names</vt:lpwstr>
  </property>
  <property fmtid="{D5CDD505-2E9C-101B-9397-08002B2CF9AE}" pid="49" name="Mendeley_Bookmark_1EEDVGzTXM_100">
    <vt:lpwstr>, "suffix": ""}, {"dropping-particle": "", "family": "Shi", "given": "Yan", "non-dropping-particle": "", "parse-names": false, "suffix": ""}, {"dropping-particle": "", "family": "Shmulevich", "given": "Ilya", "non-dropping-particle": "", "parse-names": fa</vt:lpwstr>
  </property>
  <property fmtid="{D5CDD505-2E9C-101B-9397-08002B2CF9AE}" pid="50" name="Mendeley_Bookmark_1EEDVGzTXM_101">
    <vt:lpwstr>lse, "suffix": ""}, {"dropping-particle": "", "family": "Sica", "given": "Gabriel L.", "non-dropping-particle": "", "parse-names": false, "suffix": ""}, {"dropping-particle": "V.", "family": "Simons", "given": "Janae", "non-dropping-particle": "", "parse-</vt:lpwstr>
  </property>
  <property fmtid="{D5CDD505-2E9C-101B-9397-08002B2CF9AE}" pid="51" name="Mendeley_Bookmark_1EEDVGzTXM_102">
    <vt:lpwstr>names": false, "suffix": ""}, {"dropping-particle": "", "family": "Sinha", "given": "Rileen", "non-dropping-particle": "", "parse-names": false, "suffix": ""}, {"dropping-particle": "", "family": "Sipahimalani", "given": "Payal", "non-dropping-particle": </vt:lpwstr>
  </property>
  <property fmtid="{D5CDD505-2E9C-101B-9397-08002B2CF9AE}" pid="52" name="Mendeley_Bookmark_1EEDVGzTXM_103">
    <vt:lpwstr>"", "parse-names": false, "suffix": ""}, {"dropping-particle": "", "family": "Smallridge", "given": "Robert C.", "non-dropping-particle": "", "parse-names": false, "suffix": ""}, {"dropping-particle": "", "family": "Sofia", "given": "Heidi J.", "non-dropp</vt:lpwstr>
  </property>
  <property fmtid="{D5CDD505-2E9C-101B-9397-08002B2CF9AE}" pid="53" name="Mendeley_Bookmark_1EEDVGzTXM_104">
    <vt:lpwstr>ing-particle": "", "parse-names": false, "suffix": ""}, {"dropping-particle": "", "family": "Soloway", "given": "Matthew G.", "non-dropping-particle": "", "parse-names": false, "suffix": ""}, {"dropping-particle": "", "family": "Song", "given": "Xingzhi",</vt:lpwstr>
  </property>
  <property fmtid="{D5CDD505-2E9C-101B-9397-08002B2CF9AE}" pid="54" name="Mendeley_Bookmark_1EEDVGzTXM_105">
    <vt:lpwstr> "non-dropping-particle": "", "parse-names": false, "suffix": ""}, {"dropping-particle": "", "family": "Sougnez", "given": "Carrie", "non-dropping-particle": "", "parse-names": false, "suffix": ""}, {"dropping-particle": "", "family": "Stewart", "given": </vt:lpwstr>
  </property>
  <property fmtid="{D5CDD505-2E9C-101B-9397-08002B2CF9AE}" pid="55" name="Mendeley_Bookmark_1EEDVGzTXM_106">
    <vt:lpwstr>"Chip", "non-dropping-particle": "", "parse-names": false, "suffix": ""}, {"dropping-particle": "", "family": "Stojanov", "given": "Petar", "non-dropping-particle": "", "parse-names": false, "suffix": ""}, {"dropping-particle": "", "family": "Stuart", "gi</vt:lpwstr>
  </property>
  <property fmtid="{D5CDD505-2E9C-101B-9397-08002B2CF9AE}" pid="56" name="Mendeley_Bookmark_1EEDVGzTXM_107">
    <vt:lpwstr>ven": "Joshua M.", "non-dropping-particle": "", "parse-names": false, "suffix": ""}, {"dropping-particle": "", "family": "Sumer", "given": "S. Onur", "non-dropping-particle": "", "parse-names": false, "suffix": ""}, {"dropping-particle": "", "family": "Su</vt:lpwstr>
  </property>
  <property fmtid="{D5CDD505-2E9C-101B-9397-08002B2CF9AE}" pid="57" name="Mendeley_Bookmark_1EEDVGzTXM_108">
    <vt:lpwstr>n", "given": "Yichao", "non-dropping-particle": "", "parse-names": false, "suffix": ""}, {"dropping-particle": "", "family": "Tabak", "given": "Barbara", "non-dropping-particle": "", "parse-names": false, "suffix": ""}, {"dropping-particle": "", "family":</vt:lpwstr>
  </property>
  <property fmtid="{D5CDD505-2E9C-101B-9397-08002B2CF9AE}" pid="58" name="Mendeley_Bookmark_1EEDVGzTXM_109">
    <vt:lpwstr> "Tam", "given": "Angela", "non-dropping-particle": "", "parse-names": false, "suffix": ""}, {"dropping-particle": "", "family": "Tan", "given": "Donghui", "non-dropping-particle": "", "parse-names": false, "suffix": ""}, {"dropping-particle": "", "family</vt:lpwstr>
  </property>
  <property fmtid="{D5CDD505-2E9C-101B-9397-08002B2CF9AE}" pid="59" name="Mendeley_Bookmark_1EEDVGzTXM_11">
    <vt:lpwstr>": false, "suffix": ""}, {"dropping-particle": "", "family": "Behera", "given": "Madhusmita", "non-dropping-particle": "", "parse-names": false, "suffix": ""}, {"dropping-particle": "", "family": "Bernard", "given": "Brady", "non-dropping-particle": "", "</vt:lpwstr>
  </property>
  <property fmtid="{D5CDD505-2E9C-101B-9397-08002B2CF9AE}" pid="60" name="Mendeley_Bookmark_1EEDVGzTXM_110">
    <vt:lpwstr>": "Tang", "given": "Jiabin", "non-dropping-particle": "", "parse-names": false, "suffix": ""}, {"dropping-particle": "", "family": "Tarnuzzer", "given": "Roy", "non-dropping-particle": "", "parse-names": false, "suffix": ""}, {"dropping-particle": "", "f</vt:lpwstr>
  </property>
  <property fmtid="{D5CDD505-2E9C-101B-9397-08002B2CF9AE}" pid="61" name="Mendeley_Bookmark_1EEDVGzTXM_111">
    <vt:lpwstr>amily": "Taylor", "given": "Barry S.", "non-dropping-particle": "", "parse-names": false, "suffix": ""}, {"dropping-particle": "", "family": "Thiessen", "given": "Nina", "non-dropping-particle": "", "parse-names": false, "suffix": ""}, {"dropping-particle</vt:lpwstr>
  </property>
  <property fmtid="{D5CDD505-2E9C-101B-9397-08002B2CF9AE}" pid="62" name="Mendeley_Bookmark_1EEDVGzTXM_112">
    <vt:lpwstr>": "", "family": "Thorne", "given": "Leigh", "non-dropping-particle": "", "parse-names": false, "suffix": ""}, {"dropping-particle": "", "family": "Thorsson", "given": "V\u00e9steinn", "non-dropping-particle": "", "parse-names": false, "suffix": ""}, {"dr</vt:lpwstr>
  </property>
  <property fmtid="{D5CDD505-2E9C-101B-9397-08002B2CF9AE}" pid="63" name="Mendeley_Bookmark_1EEDVGzTXM_113">
    <vt:lpwstr>opping-particle": "", "family": "Tuttle", "given": "R. Michael", "non-dropping-particle": "", "parse-names": false, "suffix": ""}, {"dropping-particle": "", "family": "Umbricht", "given": "Christopher B.", "non-dropping-particle": "", "parse-names": false</vt:lpwstr>
  </property>
  <property fmtid="{D5CDD505-2E9C-101B-9397-08002B2CF9AE}" pid="64" name="Mendeley_Bookmark_1EEDVGzTXM_114">
    <vt:lpwstr>, "suffix": ""}, {"dropping-particle": "", "family": "Berg", "given": "David J.", "non-dropping-particle": "Van Den", "parse-names": false, "suffix": ""}, {"dropping-particle": "", "family": "Vandin", "given": "Fabio", "non-dropping-particle": "", "parse-</vt:lpwstr>
  </property>
  <property fmtid="{D5CDD505-2E9C-101B-9397-08002B2CF9AE}" pid="65" name="Mendeley_Bookmark_1EEDVGzTXM_115">
    <vt:lpwstr>names": false, "suffix": ""}, {"dropping-particle": "", "family": "Veluvolu", "given": "Umadevi", "non-dropping-particle": "", "parse-names": false, "suffix": ""}, {"dropping-particle": "", "family": "Verhaak", "given": "Roel G.W.", "non-dropping-particle</vt:lpwstr>
  </property>
  <property fmtid="{D5CDD505-2E9C-101B-9397-08002B2CF9AE}" pid="66" name="Mendeley_Bookmark_1EEDVGzTXM_116">
    <vt:lpwstr>": "", "parse-names": false, "suffix": ""}, {"dropping-particle": "", "family": "Vinco", "given": "Michelle", "non-dropping-particle": "", "parse-names": false, "suffix": ""}, {"dropping-particle": "", "family": "Voet", "given": "Doug", "non-dropping-part</vt:lpwstr>
  </property>
  <property fmtid="{D5CDD505-2E9C-101B-9397-08002B2CF9AE}" pid="67" name="Mendeley_Bookmark_1EEDVGzTXM_117">
    <vt:lpwstr>icle": "", "parse-names": false, "suffix": ""}, {"dropping-particle": "", "family": "Walter", "given": "Vonn", "non-dropping-particle": "", "parse-names": false, "suffix": ""}, {"dropping-particle": "", "family": "Wang", "given": "Zhining", "non-dropping-</vt:lpwstr>
  </property>
  <property fmtid="{D5CDD505-2E9C-101B-9397-08002B2CF9AE}" pid="68" name="Mendeley_Bookmark_1EEDVGzTXM_118">
    <vt:lpwstr>particle": "", "parse-names": false, "suffix": ""}, {"dropping-particle": "", "family": "Waring", "given": "Scot", "non-dropping-particle": "", "parse-names": false, "suffix": ""}, {"dropping-particle": "", "family": "Weinberger", "given": "Paul M.", "non</vt:lpwstr>
  </property>
  <property fmtid="{D5CDD505-2E9C-101B-9397-08002B2CF9AE}" pid="69" name="Mendeley_Bookmark_1EEDVGzTXM_119">
    <vt:lpwstr>-dropping-particle": "", "parse-names": false, "suffix": ""}, {"dropping-particle": "", "family": "Weinhold", "given": "Nils", "non-dropping-particle": "", "parse-names": false, "suffix": ""}, {"dropping-particle": "", "family": "Weinstein", "given": "Joh</vt:lpwstr>
  </property>
  <property fmtid="{D5CDD505-2E9C-101B-9397-08002B2CF9AE}" pid="70" name="Mendeley_Bookmark_1EEDVGzTXM_12">
    <vt:lpwstr>parse-names": false, "suffix": ""}, {"dropping-particle": "", "family": "Beroukhim", "given": "Rameen", "non-dropping-particle": "", "parse-names": false, "suffix": ""}, {"dropping-particle": "", "family": "Bishop", "given": "Justin A.", "non-dropping-par</vt:lpwstr>
  </property>
  <property fmtid="{D5CDD505-2E9C-101B-9397-08002B2CF9AE}" pid="71" name="Mendeley_Bookmark_1EEDVGzTXM_120">
    <vt:lpwstr>n N.", "non-dropping-particle": "", "parse-names": false, "suffix": ""}, {"dropping-particle": "", "family": "Weisenberger", "given": "Daniel J.", "non-dropping-particle": "", "parse-names": false, "suffix": ""}, {"dropping-particle": "", "family": "Wheel</vt:lpwstr>
  </property>
  <property fmtid="{D5CDD505-2E9C-101B-9397-08002B2CF9AE}" pid="72" name="Mendeley_Bookmark_1EEDVGzTXM_121">
    <vt:lpwstr>er", "given": "David", "non-dropping-particle": "", "parse-names": false, "suffix": ""}, {"dropping-particle": "", "family": "Wilkerson", "given": "Matthew D.", "non-dropping-particle": "", "parse-names": false, "suffix": ""}, {"dropping-particle": "", "f</vt:lpwstr>
  </property>
  <property fmtid="{D5CDD505-2E9C-101B-9397-08002B2CF9AE}" pid="73" name="Mendeley_Bookmark_1EEDVGzTXM_122">
    <vt:lpwstr>amily": "Wilson", "given": "Jocelyn", "non-dropping-particle": "", "parse-names": false, "suffix": ""}, {"dropping-particle": "", "family": "Williams", "given": "Michelle", "non-dropping-particle": "", "parse-names": false, "suffix": ""}, {"dropping-parti</vt:lpwstr>
  </property>
  <property fmtid="{D5CDD505-2E9C-101B-9397-08002B2CF9AE}" pid="74" name="Mendeley_Bookmark_1EEDVGzTXM_123">
    <vt:lpwstr>cle": "", "family": "Winer", "given": "Daniel A.", "non-dropping-particle": "", "parse-names": false, "suffix": ""}, {"dropping-particle": "", "family": "Wise", "given": "Lisa", "non-dropping-particle": "", "parse-names": false, "suffix": ""}, {"dropping-</vt:lpwstr>
  </property>
  <property fmtid="{D5CDD505-2E9C-101B-9397-08002B2CF9AE}" pid="75" name="Mendeley_Bookmark_1EEDVGzTXM_124">
    <vt:lpwstr>particle": "", "family": "Wu", "given": "Junyuan", "non-dropping-particle": "", "parse-names": false, "suffix": ""}, {"dropping-particle": "", "family": "Xi", "given": "Liu", "non-dropping-particle": "", "parse-names": false, "suffix": ""}, {"dropping-par</vt:lpwstr>
  </property>
  <property fmtid="{D5CDD505-2E9C-101B-9397-08002B2CF9AE}" pid="76" name="Mendeley_Bookmark_1EEDVGzTXM_125">
    <vt:lpwstr>ticle": "", "family": "Xu", "given": "Andrew W.", "non-dropping-particle": "", "parse-names": false, "suffix": ""}, {"dropping-particle": "", "family": "Yang", "given": "Liming", "non-dropping-particle": "", "parse-names": false, "suffix": ""}, {"dropping</vt:lpwstr>
  </property>
  <property fmtid="{D5CDD505-2E9C-101B-9397-08002B2CF9AE}" pid="77" name="Mendeley_Bookmark_1EEDVGzTXM_126">
    <vt:lpwstr>-particle": "", "family": "Yang", "given": "Lixing", "non-dropping-particle": "", "parse-names": false, "suffix": ""}, {"dropping-particle": "", "family": "Zack", "given": "Travis I.", "non-dropping-particle": "", "parse-names": false, "suffix": ""}, {"dr</vt:lpwstr>
  </property>
  <property fmtid="{D5CDD505-2E9C-101B-9397-08002B2CF9AE}" pid="78" name="Mendeley_Bookmark_1EEDVGzTXM_127">
    <vt:lpwstr>opping-particle": "", "family": "Zeiger", "given": "Martha A.", "non-dropping-particle": "", "parse-names": false, "suffix": ""}, {"dropping-particle": "", "family": "Zeng", "given": "Dong", "non-dropping-particle": "", "parse-names": false, "suffix": ""}</vt:lpwstr>
  </property>
  <property fmtid="{D5CDD505-2E9C-101B-9397-08002B2CF9AE}" pid="79" name="Mendeley_Bookmark_1EEDVGzTXM_128">
    <vt:lpwstr>, {"dropping-particle": "", "family": "Zenklusen", "given": "Jean Claude", "non-dropping-particle": "", "parse-names": false, "suffix": ""}, {"dropping-particle": "", "family": "Zhao", "given": "Ni", "non-dropping-particle": "", "parse-names": false, "suf</vt:lpwstr>
  </property>
  <property fmtid="{D5CDD505-2E9C-101B-9397-08002B2CF9AE}" pid="80" name="Mendeley_Bookmark_1EEDVGzTXM_129">
    <vt:lpwstr>fix": ""}, {"dropping-particle": "", "family": "Zhang", "given": "Hailei", "non-dropping-particle": "", "parse-names": false, "suffix": ""}, {"dropping-particle": "", "family": "Zhang", "given": "Jianhua", "non-dropping-particle": "", "parse-names": false</vt:lpwstr>
  </property>
  <property fmtid="{D5CDD505-2E9C-101B-9397-08002B2CF9AE}" pid="81" name="Mendeley_Bookmark_1EEDVGzTXM_13">
    <vt:lpwstr>ticle": "", "parse-names": false, "suffix": ""}, {"dropping-particle": "", "family": "Black", "given": "Aaron D.", "non-dropping-particle": "", "parse-names": false, "suffix": ""}, {"dropping-particle": "", "family": "Bodenheimer", "given": "Tom", "non-dr</vt:lpwstr>
  </property>
  <property fmtid="{D5CDD505-2E9C-101B-9397-08002B2CF9AE}" pid="82" name="Mendeley_Bookmark_1EEDVGzTXM_130">
    <vt:lpwstr>, "suffix": ""}, {"dropping-particle": "", "family": "Zhang", "given": "Jiashan", "non-dropping-particle": "", "parse-names": false, "suffix": ""}, {"dropping-particle": "", "family": "Zhang", "given": "Wei", "non-dropping-particle": "", "parse-names": fa</vt:lpwstr>
  </property>
  <property fmtid="{D5CDD505-2E9C-101B-9397-08002B2CF9AE}" pid="83" name="Mendeley_Bookmark_1EEDVGzTXM_131">
    <vt:lpwstr>lse, "suffix": ""}, {"dropping-particle": "", "family": "Zmuda", "given": "Erik", "non-dropping-particle": "", "parse-names": false, "suffix": ""}, {"dropping-particle": "", "family": "Zou", "given": "Lihua", "non-dropping-particle": "", "parse-names": fa</vt:lpwstr>
  </property>
  <property fmtid="{D5CDD505-2E9C-101B-9397-08002B2CF9AE}" pid="84" name="Mendeley_Bookmark_1EEDVGzTXM_132">
    <vt:lpwstr>lse, "suffix": ""}], "container-title": "Cell", "id": "ITEM-1", "issued": {"date-parts": [["2014"]]}, "title": "Integrated Genomic Characterization of Papillary Thyroid Carcinoma", "type": "article-journal"}, "uris": ["http://www.mendeley.com/documents/?u</vt:lpwstr>
  </property>
  <property fmtid="{D5CDD505-2E9C-101B-9397-08002B2CF9AE}" pid="85" name="Mendeley_Bookmark_1EEDVGzTXM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86" name="Mendeley_Bookmark_1EEDVGzTXM_134">
    <vt:lpwstr>yle-language/schema/raw/master/csl-citation.json"}</vt:lpwstr>
  </property>
  <property fmtid="{D5CDD505-2E9C-101B-9397-08002B2CF9AE}" pid="87" name="Mendeley_Bookmark_1EEDVGzTXM_14">
    <vt:lpwstr>opping-particle": "", "parse-names": false, "suffix": ""}, {"dropping-particle": "", "family": "Boice", "given": "Lori", "non-dropping-particle": "", "parse-names": false, "suffix": ""}, {"dropping-particle": "", "family": "Bootwalla", "given": "Moiz S.",</vt:lpwstr>
  </property>
  <property fmtid="{D5CDD505-2E9C-101B-9397-08002B2CF9AE}" pid="88" name="Mendeley_Bookmark_1EEDVGzTXM_15">
    <vt:lpwstr> "non-dropping-particle": "", "parse-names": false, "suffix": ""}, {"dropping-particle": "", "family": "Bowen", "given": "Jay", "non-dropping-particle": "", "parse-names": false, "suffix": ""}, {"dropping-particle": "", "family": "Bowlby", "given": "Reann</vt:lpwstr>
  </property>
  <property fmtid="{D5CDD505-2E9C-101B-9397-08002B2CF9AE}" pid="89" name="Mendeley_Bookmark_1EEDVGzTXM_16">
    <vt:lpwstr>e", "non-dropping-particle": "", "parse-names": false, "suffix": ""}, {"dropping-particle": "", "family": "Bristow", "given": "Christopher A.", "non-dropping-particle": "", "parse-names": false, "suffix": ""}, {"dropping-particle": "", "family": "Brookens</vt:lpwstr>
  </property>
  <property fmtid="{D5CDD505-2E9C-101B-9397-08002B2CF9AE}" pid="90" name="Mendeley_Bookmark_1EEDVGzTXM_17">
    <vt:lpwstr>", "given": "Robin", "non-dropping-particle": "", "parse-names": false, "suffix": ""}, {"dropping-particle": "", "family": "Brooks", "given": "Denise", "non-dropping-particle": "", "parse-names": false, "suffix": ""}, {"dropping-particle": "", "family": "</vt:lpwstr>
  </property>
  <property fmtid="{D5CDD505-2E9C-101B-9397-08002B2CF9AE}" pid="91" name="Mendeley_Bookmark_1EEDVGzTXM_18">
    <vt:lpwstr>Bryant", "given": "Robert", "non-dropping-particle": "", "parse-names": false, "suffix": ""}, {"dropping-particle": "", "family": "Buda", "given": "Elizabeth", "non-dropping-particle": "", "parse-names": false, "suffix": ""}, {"dropping-particle": "", "fa</vt:lpwstr>
  </property>
  <property fmtid="{D5CDD505-2E9C-101B-9397-08002B2CF9AE}" pid="92" name="Mendeley_Bookmark_1EEDVGzTXM_19">
    <vt:lpwstr>mily": "Butterfield", "given": "Yaron S.N.", "non-dropping-particle": "", "parse-names": false, "suffix": ""}, {"dropping-particle": "", "family": "Carling", "given": "Tobias", "non-dropping-particle": "", "parse-names": false, "suffix": ""}, {"dropping-p</vt:lpwstr>
  </property>
  <property fmtid="{D5CDD505-2E9C-101B-9397-08002B2CF9AE}" pid="93" name="Mendeley_Bookmark_1EEDVGzTXM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94" name="Mendeley_Bookmark_1EEDVGzTXM_20">
    <vt:lpwstr>article": "", "family": "Carlsen", "given": "Rebecca", "non-dropping-particle": "", "parse-names": false, "suffix": ""}, {"dropping-particle": "", "family": "Carter", "given": "Scott L.", "non-dropping-particle": "", "parse-names": false, "suffix": ""}, {</vt:lpwstr>
  </property>
  <property fmtid="{D5CDD505-2E9C-101B-9397-08002B2CF9AE}" pid="95" name="Mendeley_Bookmark_1EEDVGzTXM_21">
    <vt:lpwstr>"dropping-particle": "", "family": "Carty", "given": "Sally E.", "non-dropping-particle": "", "parse-names": false, "suffix": ""}, {"dropping-particle": "", "family": "Chan", "given": "Timothy A.", "non-dropping-particle": "", "parse-names": false, "suffi</vt:lpwstr>
  </property>
  <property fmtid="{D5CDD505-2E9C-101B-9397-08002B2CF9AE}" pid="96" name="Mendeley_Bookmark_1EEDVGzTXM_22">
    <vt:lpwstr>x": ""}, {"dropping-particle": "", "family": "Chen", "given": "Amy Y.", "non-dropping-particle": "", "parse-names": false, "suffix": ""}, {"dropping-particle": "", "family": "Cherniack", "given": "Andrew D.", "non-dropping-particle": "", "parse-names": fa</vt:lpwstr>
  </property>
  <property fmtid="{D5CDD505-2E9C-101B-9397-08002B2CF9AE}" pid="97" name="Mendeley_Bookmark_1EEDVGzTXM_23">
    <vt:lpwstr>lse, "suffix": ""}, {"dropping-particle": "", "family": "Cheung", "given": "Dorothy", "non-dropping-particle": "", "parse-names": false, "suffix": ""}, {"dropping-particle": "", "family": "Chin", "given": "Lynda", "non-dropping-particle": "", "parse-names</vt:lpwstr>
  </property>
  <property fmtid="{D5CDD505-2E9C-101B-9397-08002B2CF9AE}" pid="98" name="Mendeley_Bookmark_1EEDVGzTXM_24">
    <vt:lpwstr>": false, "suffix": ""}, {"dropping-particle": "", "family": "Cho", "given": "Juok", "non-dropping-particle": "", "parse-names": false, "suffix": ""}, {"dropping-particle": "", "family": "Chu", "given": "Andy", "non-dropping-particle": "", "parse-names": </vt:lpwstr>
  </property>
  <property fmtid="{D5CDD505-2E9C-101B-9397-08002B2CF9AE}" pid="99" name="Mendeley_Bookmark_1EEDVGzTXM_25">
    <vt:lpwstr>false, "suffix": ""}, {"dropping-particle": "", "family": "Chuah", "given": "Eric", "non-dropping-particle": "", "parse-names": false, "suffix": ""}, {"dropping-particle": "", "family": "Cibulskis", "given": "Kristian", "non-dropping-particle": "", "parse</vt:lpwstr>
  </property>
  <property fmtid="{D5CDD505-2E9C-101B-9397-08002B2CF9AE}" pid="100" name="Mendeley_Bookmark_1EEDVGzTXM_26">
    <vt:lpwstr>-names": false, "suffix": ""}, {"dropping-particle": "", "family": "Ciriello", "given": "Giovanni", "non-dropping-particle": "", "parse-names": false, "suffix": ""}, {"dropping-particle": "", "family": "Clarke", "given": "Amanda", "non-dropping-particle":</vt:lpwstr>
  </property>
  <property fmtid="{D5CDD505-2E9C-101B-9397-08002B2CF9AE}" pid="101" name="Mendeley_Bookmark_1EEDVGzTXM_27">
    <vt:lpwstr> "", "parse-names": false, "suffix": ""}, {"dropping-particle": "", "family": "Clayman", "given": "Gary L.", "non-dropping-particle": "", "parse-names": false, "suffix": ""}, {"dropping-particle": "", "family": "Cope", "given": "Leslie", "non-dropping-par</vt:lpwstr>
  </property>
  <property fmtid="{D5CDD505-2E9C-101B-9397-08002B2CF9AE}" pid="102" name="Mendeley_Bookmark_1EEDVGzTXM_28">
    <vt:lpwstr>ticle": "", "parse-names": false, "suffix": ""}, {"dropping-particle": "", "family": "Copland", "given": "John A.", "non-dropping-particle": "", "parse-names": false, "suffix": ""}, {"dropping-particle": "", "family": "Covington", "given": "Kyle", "non-dr</vt:lpwstr>
  </property>
  <property fmtid="{D5CDD505-2E9C-101B-9397-08002B2CF9AE}" pid="103" name="Mendeley_Bookmark_1EEDVGzTXM_29">
    <vt:lpwstr>opping-particle": "", "parse-names": false, "suffix": ""}, {"dropping-particle": "", "family": "Danilova", "given": "Ludmila", "non-dropping-particle": "", "parse-names": false, "suffix": ""}, {"dropping-particle": "", "family": "Davidsen", "given": "Tanj</vt:lpwstr>
  </property>
  <property fmtid="{D5CDD505-2E9C-101B-9397-08002B2CF9AE}" pid="104" name="Mendeley_Bookmark_1EEDVGzTXM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105" name="Mendeley_Bookmark_1EEDVGzTXM_30">
    <vt:lpwstr>a", "non-dropping-particle": "", "parse-names": false, "suffix": ""}, {"dropping-particle": "", "family": "Demchok", "given": "John A.", "non-dropping-particle": "", "parse-names": false, "suffix": ""}, {"dropping-particle": "", "family": "DiCara", "given</vt:lpwstr>
  </property>
  <property fmtid="{D5CDD505-2E9C-101B-9397-08002B2CF9AE}" pid="106" name="Mendeley_Bookmark_1EEDVGzTXM_31">
    <vt:lpwstr>": "Daniel", "non-dropping-particle": "", "parse-names": false, "suffix": ""}, {"dropping-particle": "", "family": "Dhalla", "given": "Noreen", "non-dropping-particle": "", "parse-names": false, "suffix": ""}, {"dropping-particle": "", "family": "Dhir", "</vt:lpwstr>
  </property>
  <property fmtid="{D5CDD505-2E9C-101B-9397-08002B2CF9AE}" pid="107" name="Mendeley_Bookmark_1EEDVGzTXM_32">
    <vt:lpwstr>given": "Rajiv", "non-dropping-particle": "", "parse-names": false, "suffix": ""}, {"dropping-particle": "", "family": "Dookran", "given": "Sheliann S.", "non-dropping-particle": "", "parse-names": false, "suffix": ""}, {"dropping-particle": "", "family":</vt:lpwstr>
  </property>
  <property fmtid="{D5CDD505-2E9C-101B-9397-08002B2CF9AE}" pid="108" name="Mendeley_Bookmark_1EEDVGzTXM_33">
    <vt:lpwstr> "Dresdner", "given": "Gideon", "non-dropping-particle": "", "parse-names": false, "suffix": ""}, {"dropping-particle": "", "family": "Eldridge", "given": "Jonathan", "non-dropping-particle": "", "parse-names": false, "suffix": ""}, {"dropping-particle": </vt:lpwstr>
  </property>
  <property fmtid="{D5CDD505-2E9C-101B-9397-08002B2CF9AE}" pid="109" name="Mendeley_Bookmark_1EEDVGzTXM_34">
    <vt:lpwstr>"", "family": "Eley", "given": "Greg", "non-dropping-particle": "", "parse-names": false, "suffix": ""}, {"dropping-particle": "", "family": "El-Naggar", "given": "Adel K.", "non-dropping-particle": "", "parse-names": false, "suffix": ""}, {"dropping-part</vt:lpwstr>
  </property>
  <property fmtid="{D5CDD505-2E9C-101B-9397-08002B2CF9AE}" pid="110" name="Mendeley_Bookmark_1EEDVGzTXM_35">
    <vt:lpwstr>icle": "", "family": "Eng", "given": "Stephanie", "non-dropping-particle": "", "parse-names": false, "suffix": ""}, {"dropping-particle": "", "family": "Fagin", "given": "James A.", "non-dropping-particle": "", "parse-names": false, "suffix": ""}, {"dropp</vt:lpwstr>
  </property>
  <property fmtid="{D5CDD505-2E9C-101B-9397-08002B2CF9AE}" pid="111" name="Mendeley_Bookmark_1EEDVGzTXM_36">
    <vt:lpwstr>ing-particle": "", "family": "Fennell", "given": "Timothy", "non-dropping-particle": "", "parse-names": false, "suffix": ""}, {"dropping-particle": "", "family": "Ferris", "given": "Robert L.", "non-dropping-particle": "", "parse-names": false, "suffix": </vt:lpwstr>
  </property>
  <property fmtid="{D5CDD505-2E9C-101B-9397-08002B2CF9AE}" pid="112" name="Mendeley_Bookmark_1EEDVGzTXM_37">
    <vt:lpwstr>""}, {"dropping-particle": "", "family": "Fisher", "given": "Sheila", "non-dropping-particle": "", "parse-names": false, "suffix": ""}, {"dropping-particle": "", "family": "Frazer", "given": "Scott", "non-dropping-particle": "", "parse-names": false, "suf</vt:lpwstr>
  </property>
  <property fmtid="{D5CDD505-2E9C-101B-9397-08002B2CF9AE}" pid="113" name="Mendeley_Bookmark_1EEDVGzTXM_38">
    <vt:lpwstr>fix": ""}, {"dropping-particle": "", "family": "Frick", "given": "Jessica", "non-dropping-particle": "", "parse-names": false, "suffix": ""}, {"dropping-particle": "", "family": "Gabriel", "given": "Stacey B.", "non-dropping-particle": "", "parse-names": </vt:lpwstr>
  </property>
  <property fmtid="{D5CDD505-2E9C-101B-9397-08002B2CF9AE}" pid="114" name="Mendeley_Bookmark_1EEDVGzTXM_39">
    <vt:lpwstr>false, "suffix": ""}, {"dropping-particle": "", "family": "Ganly", "given": "Ian", "non-dropping-particle": "", "parse-names": false, "suffix": ""}, {"dropping-particle": "", "family": "Gao", "given": "Jianjiong", "non-dropping-particle": "", "parse-names</vt:lpwstr>
  </property>
  <property fmtid="{D5CDD505-2E9C-101B-9397-08002B2CF9AE}" pid="115" name="Mendeley_Bookmark_1EEDVGzTXM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116" name="Mendeley_Bookmark_1EEDVGzTXM_40">
    <vt:lpwstr>": false, "suffix": ""}, {"dropping-particle": "", "family": "Garraway", "given": "Levi A.", "non-dropping-particle": "", "parse-names": false, "suffix": ""}, {"dropping-particle": "", "family": "Gastier-Foster", "given": "Julie M.", "non-dropping-particl</vt:lpwstr>
  </property>
  <property fmtid="{D5CDD505-2E9C-101B-9397-08002B2CF9AE}" pid="117" name="Mendeley_Bookmark_1EEDVGzTXM_41">
    <vt:lpwstr>e": "", "parse-names": false, "suffix": ""}, {"dropping-particle": "", "family": "Getz", "given": "Gad", "non-dropping-particle": "", "parse-names": false, "suffix": ""}, {"dropping-particle": "", "family": "Gehlenborg", "given": "Nils", "non-dropping-par</vt:lpwstr>
  </property>
  <property fmtid="{D5CDD505-2E9C-101B-9397-08002B2CF9AE}" pid="118" name="Mendeley_Bookmark_1EEDVGzTXM_42">
    <vt:lpwstr>ticle": "", "parse-names": false, "suffix": ""}, {"dropping-particle": "", "family": "Ghossein", "given": "Ronald", "non-dropping-particle": "", "parse-names": false, "suffix": ""}, {"dropping-particle": "", "family": "Gibbs", "given": "Richard A.", "non-</vt:lpwstr>
  </property>
  <property fmtid="{D5CDD505-2E9C-101B-9397-08002B2CF9AE}" pid="119" name="Mendeley_Bookmark_1EEDVGzTXM_43">
    <vt:lpwstr>dropping-particle": "", "parse-names": false, "suffix": ""}, {"dropping-particle": "", "family": "Giordano", "given": "Thomas J.", "non-dropping-particle": "", "parse-names": false, "suffix": ""}, {"dropping-particle": "", "family": "Gomez-Hernandez", "gi</vt:lpwstr>
  </property>
  <property fmtid="{D5CDD505-2E9C-101B-9397-08002B2CF9AE}" pid="120" name="Mendeley_Bookmark_1EEDVGzTXM_44">
    <vt:lpwstr>ven": "Karen", "non-dropping-particle": "", "parse-names": false, "suffix": ""}, {"dropping-particle": "", "family": "Grimsby", "given": "Jonna", "non-dropping-particle": "", "parse-names": false, "suffix": ""}, {"dropping-particle": "", "family": "Gross"</vt:lpwstr>
  </property>
  <property fmtid="{D5CDD505-2E9C-101B-9397-08002B2CF9AE}" pid="121" name="Mendeley_Bookmark_1EEDVGzTXM_45">
    <vt:lpwstr>, "given": "Benjamin", "non-dropping-particle": "", "parse-names": false, "suffix": ""}, {"dropping-particle": "", "family": "Guin", "given": "Ranabir", "non-dropping-particle": "", "parse-names": false, "suffix": ""}, {"dropping-particle": "", "family": </vt:lpwstr>
  </property>
  <property fmtid="{D5CDD505-2E9C-101B-9397-08002B2CF9AE}" pid="122" name="Mendeley_Bookmark_1EEDVGzTXM_46">
    <vt:lpwstr>"Hadjipanayis", "given": "Angela", "non-dropping-particle": "", "parse-names": false, "suffix": ""}, {"dropping-particle": "", "family": "Harper", "given": "Hollie A.", "non-dropping-particle": "", "parse-names": false, "suffix": ""}, {"dropping-particle"</vt:lpwstr>
  </property>
  <property fmtid="{D5CDD505-2E9C-101B-9397-08002B2CF9AE}" pid="123" name="Mendeley_Bookmark_1EEDVGzTXM_47">
    <vt:lpwstr>: "", "family": "Hayes", "given": "D. Neil", "non-dropping-particle": "", "parse-names": false, "suffix": ""}, {"dropping-particle": "", "family": "Heiman", "given": "David I.", "non-dropping-particle": "", "parse-names": false, "suffix": ""}, {"dropping-</vt:lpwstr>
  </property>
  <property fmtid="{D5CDD505-2E9C-101B-9397-08002B2CF9AE}" pid="124" name="Mendeley_Bookmark_1EEDVGzTXM_48">
    <vt:lpwstr>particle": "", "family": "Herman", "given": "James G.", "non-dropping-particle": "", "parse-names": false, "suffix": ""}, {"dropping-particle": "", "family": "Hoadley", "given": "Katherine A.", "non-dropping-particle": "", "parse-names": false, "suffix": </vt:lpwstr>
  </property>
  <property fmtid="{D5CDD505-2E9C-101B-9397-08002B2CF9AE}" pid="125" name="Mendeley_Bookmark_1EEDVGzTXM_49">
    <vt:lpwstr>""}, {"dropping-particle": "", "family": "Hofree", "given": "Matan", "non-dropping-particle": "", "parse-names": false, "suffix": ""}, {"dropping-particle": "", "family": "Holt", "given": "Robert A.", "non-dropping-particle": "", "parse-names": false, "su</vt:lpwstr>
  </property>
  <property fmtid="{D5CDD505-2E9C-101B-9397-08002B2CF9AE}" pid="126" name="Mendeley_Bookmark_1EEDVGzTXM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127" name="Mendeley_Bookmark_1EEDVGzTXM_50">
    <vt:lpwstr>ffix": ""}, {"dropping-particle": "", "family": "Hoyle", "given": "Alan P.", "non-dropping-particle": "", "parse-names": false, "suffix": ""}, {"dropping-particle": "", "family": "Huang", "given": "Franklin W.", "non-dropping-particle": "", "parse-names":</vt:lpwstr>
  </property>
  <property fmtid="{D5CDD505-2E9C-101B-9397-08002B2CF9AE}" pid="128" name="Mendeley_Bookmark_1EEDVGzTXM_51">
    <vt:lpwstr> false, "suffix": ""}, {"dropping-particle": "", "family": "Huang", "given": "Mei", "non-dropping-particle": "", "parse-names": false, "suffix": ""}, {"dropping-particle": "", "family": "Hutter", "given": "Carolyn M.", "non-dropping-particle": "", "parse-</vt:lpwstr>
  </property>
  <property fmtid="{D5CDD505-2E9C-101B-9397-08002B2CF9AE}" pid="129" name="Mendeley_Bookmark_1EEDVGzTXM_52">
    <vt:lpwstr>names": false, "suffix": ""}, {"dropping-particle": "", "family": "Ideker", "given": "Trey", "non-dropping-particle": "", "parse-names": false, "suffix": ""}, {"dropping-particle": "", "family": "Iype", "given": "Lisa", "non-dropping-particle": "", "parse</vt:lpwstr>
  </property>
  <property fmtid="{D5CDD505-2E9C-101B-9397-08002B2CF9AE}" pid="130" name="Mendeley_Bookmark_1EEDVGzTXM_53">
    <vt:lpwstr>-names": false, "suffix": ""}, {"dropping-particle": "", "family": "Jacobsen", "given": "Anders", "non-dropping-particle": "", "parse-names": false, "suffix": ""}, {"dropping-particle": "", "family": "Jefferys", "given": "Stuart R.", "non-dropping-particl</vt:lpwstr>
  </property>
  <property fmtid="{D5CDD505-2E9C-101B-9397-08002B2CF9AE}" pid="131" name="Mendeley_Bookmark_1EEDVGzTXM_54">
    <vt:lpwstr>e": "", "parse-names": false, "suffix": ""}, {"dropping-particle": "", "family": "Jones", "given": "Corbin D.", "non-dropping-particle": "", "parse-names": false, "suffix": ""}, {"dropping-particle": "", "family": "Jones", "given": "Steven J.M.", "non-dro</vt:lpwstr>
  </property>
  <property fmtid="{D5CDD505-2E9C-101B-9397-08002B2CF9AE}" pid="132" name="Mendeley_Bookmark_1EEDVGzTXM_55">
    <vt:lpwstr>pping-particle": "", "parse-names": false, "suffix": ""}, {"dropping-particle": "", "family": "Kasaian", "given": "Katayoon", "non-dropping-particle": "", "parse-names": false, "suffix": ""}, {"dropping-particle": "", "family": "Kebebew", "given": "Electr</vt:lpwstr>
  </property>
  <property fmtid="{D5CDD505-2E9C-101B-9397-08002B2CF9AE}" pid="133" name="Mendeley_Bookmark_1EEDVGzTXM_56">
    <vt:lpwstr>on", "non-dropping-particle": "", "parse-names": false, "suffix": ""}, {"dropping-particle": "", "family": "Khuri", "given": "Fadlo R.", "non-dropping-particle": "", "parse-names": false, "suffix": ""}, {"dropping-particle": "", "family": "Kim", "given": </vt:lpwstr>
  </property>
  <property fmtid="{D5CDD505-2E9C-101B-9397-08002B2CF9AE}" pid="134" name="Mendeley_Bookmark_1EEDVGzTXM_57">
    <vt:lpwstr>"Jaegil", "non-dropping-particle": "", "parse-names": false, "suffix": ""}, {"dropping-particle": "", "family": "Kramer", "given": "Roger", "non-dropping-particle": "", "parse-names": false, "suffix": ""}, {"dropping-particle": "", "family": "Kreisberg", </vt:lpwstr>
  </property>
  <property fmtid="{D5CDD505-2E9C-101B-9397-08002B2CF9AE}" pid="135" name="Mendeley_Bookmark_1EEDVGzTXM_58">
    <vt:lpwstr>"given": "Richard", "non-dropping-particle": "", "parse-names": false, "suffix": ""}, {"dropping-particle": "", "family": "Kucherlapati", "given": "Raju", "non-dropping-particle": "", "parse-names": false, "suffix": ""}, {"dropping-particle": "", "family"</vt:lpwstr>
  </property>
  <property fmtid="{D5CDD505-2E9C-101B-9397-08002B2CF9AE}" pid="136" name="Mendeley_Bookmark_1EEDVGzTXM_59">
    <vt:lpwstr>: "Kwiatkowski", "given": "David J.", "non-dropping-particle": "", "parse-names": false, "suffix": ""}, {"dropping-particle": "", "family": "Ladanyi", "given": "Marc", "non-dropping-particle": "", "parse-names": false, "suffix": ""}, {"dropping-particle":</vt:lpwstr>
  </property>
  <property fmtid="{D5CDD505-2E9C-101B-9397-08002B2CF9AE}" pid="137" name="Mendeley_Bookmark_1EEDVGzTXM_6">
    <vt:lpwstr>, "family": "Agrawal", "given": "Nishant", "non-dropping-particle": "", "parse-names": false, "suffix": ""}, {"dropping-particle": "", "family": "Akbani", "given": "Rehan", "non-dropping-particle": "", "parse-names": false, "suffix": ""}, {"dropping-parti</vt:lpwstr>
  </property>
  <property fmtid="{D5CDD505-2E9C-101B-9397-08002B2CF9AE}" pid="138" name="Mendeley_Bookmark_1EEDVGzTXM_60">
    <vt:lpwstr> "", "family": "Lai", "given": "Phillip H.", "non-dropping-particle": "", "parse-names": false, "suffix": ""}, {"dropping-particle": "", "family": "Laird", "given": "Peter W.", "non-dropping-particle": "", "parse-names": false, "suffix": ""}, {"dropping-p</vt:lpwstr>
  </property>
  <property fmtid="{D5CDD505-2E9C-101B-9397-08002B2CF9AE}" pid="139" name="Mendeley_Bookmark_1EEDVGzTXM_61">
    <vt:lpwstr>article": "", "family": "Lander", "given": "Eric", "non-dropping-particle": "", "parse-names": false, "suffix": ""}, {"dropping-particle": "", "family": "Lawrence", "given": "Michael S.", "non-dropping-particle": "", "parse-names": false, "suffix": ""}, {</vt:lpwstr>
  </property>
  <property fmtid="{D5CDD505-2E9C-101B-9397-08002B2CF9AE}" pid="140" name="Mendeley_Bookmark_1EEDVGzTXM_62">
    <vt:lpwstr>"dropping-particle": "", "family": "Lee", "given": "Darlene", "non-dropping-particle": "", "parse-names": false, "suffix": ""}, {"dropping-particle": "", "family": "Lee", "given": "Eunjung", "non-dropping-particle": "", "parse-names": false, "suffix": ""}</vt:lpwstr>
  </property>
  <property fmtid="{D5CDD505-2E9C-101B-9397-08002B2CF9AE}" pid="141" name="Mendeley_Bookmark_1EEDVGzTXM_63">
    <vt:lpwstr>, {"dropping-particle": "", "family": "Lee", "given": "Semin", "non-dropping-particle": "", "parse-names": false, "suffix": ""}, {"dropping-particle": "", "family": "Lee", "given": "William", "non-dropping-particle": "", "parse-names": false, "suffix": ""</vt:lpwstr>
  </property>
  <property fmtid="{D5CDD505-2E9C-101B-9397-08002B2CF9AE}" pid="142" name="Mendeley_Bookmark_1EEDVGzTXM_64">
    <vt:lpwstr>}, {"dropping-particle": "", "family": "Leraas", "given": "Kristen M.", "non-dropping-particle": "", "parse-names": false, "suffix": ""}, {"dropping-particle": "", "family": "Lichtenberg", "given": "Tara M.", "non-dropping-particle": "", "parse-names": fa</vt:lpwstr>
  </property>
  <property fmtid="{D5CDD505-2E9C-101B-9397-08002B2CF9AE}" pid="143" name="Mendeley_Bookmark_1EEDVGzTXM_65">
    <vt:lpwstr>lse, "suffix": ""}, {"dropping-particle": "", "family": "Lichtenstein", "given": "Lee", "non-dropping-particle": "", "parse-names": false, "suffix": ""}, {"dropping-particle": "", "family": "Lin", "given": "Pei", "non-dropping-particle": "", "parse-names"</vt:lpwstr>
  </property>
  <property fmtid="{D5CDD505-2E9C-101B-9397-08002B2CF9AE}" pid="144" name="Mendeley_Bookmark_1EEDVGzTXM_66">
    <vt:lpwstr>: false, "suffix": ""}, {"dropping-particle": "", "family": "Ling", "given": "Shiyun", "non-dropping-particle": "", "parse-names": false, "suffix": ""}, {"dropping-particle": "", "family": "Liu", "given": "Jinze", "non-dropping-particle": "", "parse-names</vt:lpwstr>
  </property>
  <property fmtid="{D5CDD505-2E9C-101B-9397-08002B2CF9AE}" pid="145" name="Mendeley_Bookmark_1EEDVGzTXM_67">
    <vt:lpwstr>": false, "suffix": ""}, {"dropping-particle": "", "family": "Liu", "given": "Wenbin", "non-dropping-particle": "", "parse-names": false, "suffix": ""}, {"dropping-particle": "", "family": "Liu", "given": "Yingchun", "non-dropping-particle": "", "parse-na</vt:lpwstr>
  </property>
  <property fmtid="{D5CDD505-2E9C-101B-9397-08002B2CF9AE}" pid="146" name="Mendeley_Bookmark_1EEDVGzTXM_68">
    <vt:lpwstr>mes": false, "suffix": ""}, {"dropping-particle": "", "family": "LiVolsi", "given": "Virginia A.", "non-dropping-particle": "", "parse-names": false, "suffix": ""}, {"dropping-particle": "", "family": "Lu", "given": "Yiling", "non-dropping-particle": "", </vt:lpwstr>
  </property>
  <property fmtid="{D5CDD505-2E9C-101B-9397-08002B2CF9AE}" pid="147" name="Mendeley_Bookmark_1EEDVGzTXM_69">
    <vt:lpwstr>"parse-names": false, "suffix": ""}, {"dropping-particle": "", "family": "Ma", "given": "Yussanne", "non-dropping-particle": "", "parse-names": false, "suffix": ""}, {"dropping-particle": "", "family": "Mahadeshwar", "given": "Harshad S.", "non-dropping-p</vt:lpwstr>
  </property>
  <property fmtid="{D5CDD505-2E9C-101B-9397-08002B2CF9AE}" pid="148" name="Mendeley_Bookmark_1EEDVGzTXM_7">
    <vt:lpwstr>cle": "", "family": "Aksoy", "given": "B. Arman", "non-dropping-particle": "", "parse-names": false, "suffix": ""}, {"dropping-particle": "", "family": "Ally", "given": "Adrian", "non-dropping-particle": "", "parse-names": false, "suffix": ""}, {"dropping</vt:lpwstr>
  </property>
  <property fmtid="{D5CDD505-2E9C-101B-9397-08002B2CF9AE}" pid="149" name="Mendeley_Bookmark_1EEDVGzTXM_70">
    <vt:lpwstr>article": "", "parse-names": false, "suffix": ""}, {"dropping-particle": "", "family": "Marra", "given": "Marco A.", "non-dropping-particle": "", "parse-names": false, "suffix": ""}, {"dropping-particle": "", "family": "Mayo", "given": "Michael", "non-dro</vt:lpwstr>
  </property>
  <property fmtid="{D5CDD505-2E9C-101B-9397-08002B2CF9AE}" pid="150" name="Mendeley_Bookmark_1EEDVGzTXM_71">
    <vt:lpwstr>pping-particle": "", "parse-names": false, "suffix": ""}, {"dropping-particle": "", "family": "McFadden", "given": "David G.", "non-dropping-particle": "", "parse-names": false, "suffix": ""}, {"dropping-particle": "", "family": "Meng", "given": "Shaowu",</vt:lpwstr>
  </property>
  <property fmtid="{D5CDD505-2E9C-101B-9397-08002B2CF9AE}" pid="151" name="Mendeley_Bookmark_1EEDVGzTXM_72">
    <vt:lpwstr> "non-dropping-particle": "", "parse-names": false, "suffix": ""}, {"dropping-particle": "", "family": "Meyerson", "given": "Matthew", "non-dropping-particle": "", "parse-names": false, "suffix": ""}, {"dropping-particle": "", "family": "Mieczkowski", "gi</vt:lpwstr>
  </property>
  <property fmtid="{D5CDD505-2E9C-101B-9397-08002B2CF9AE}" pid="152" name="Mendeley_Bookmark_1EEDVGzTXM_73">
    <vt:lpwstr>ven": "Piotr A.", "non-dropping-particle": "", "parse-names": false, "suffix": ""}, {"dropping-particle": "", "family": "Miller", "given": "Michael", "non-dropping-particle": "", "parse-names": false, "suffix": ""}, {"dropping-particle": "", "family": "Mi</vt:lpwstr>
  </property>
  <property fmtid="{D5CDD505-2E9C-101B-9397-08002B2CF9AE}" pid="153" name="Mendeley_Bookmark_1EEDVGzTXM_74">
    <vt:lpwstr>lls", "given": "Gordon", "non-dropping-particle": "", "parse-names": false, "suffix": ""}, {"dropping-particle": "", "family": "Moore", "given": "Richard A.", "non-dropping-particle": "", "parse-names": false, "suffix": ""}, {"dropping-particle": "", "fam</vt:lpwstr>
  </property>
  <property fmtid="{D5CDD505-2E9C-101B-9397-08002B2CF9AE}" pid="154" name="Mendeley_Bookmark_1EEDVGzTXM_75">
    <vt:lpwstr>ily": "Mose", "given": "Lisle E.", "non-dropping-particle": "", "parse-names": false, "suffix": ""}, {"dropping-particle": "", "family": "Mungall", "given": "Andrew J.", "non-dropping-particle": "", "parse-names": false, "suffix": ""}, {"dropping-particle</vt:lpwstr>
  </property>
  <property fmtid="{D5CDD505-2E9C-101B-9397-08002B2CF9AE}" pid="155" name="Mendeley_Bookmark_1EEDVGzTXM_76">
    <vt:lpwstr>": "", "family": "Murray", "given": "Bradley A.", "non-dropping-particle": "", "parse-names": false, "suffix": ""}, {"dropping-particle": "", "family": "Nikiforov", "given": "Yuri E.", "non-dropping-particle": "", "parse-names": false, "suffix": ""}, {"dr</vt:lpwstr>
  </property>
  <property fmtid="{D5CDD505-2E9C-101B-9397-08002B2CF9AE}" pid="156" name="Mendeley_Bookmark_1EEDVGzTXM_77">
    <vt:lpwstr>opping-particle": "", "family": "Noble", "given": "Michael S.", "non-dropping-particle": "", "parse-names": false, "suffix": ""}, {"dropping-particle": "", "family": "Ojesina", "given": "Akinyemi I.", "non-dropping-particle": "", "parse-names": false, "su</vt:lpwstr>
  </property>
  <property fmtid="{D5CDD505-2E9C-101B-9397-08002B2CF9AE}" pid="157" name="Mendeley_Bookmark_1EEDVGzTXM_78">
    <vt:lpwstr>ffix": ""}, {"dropping-particle": "", "family": "Owonikoko", "given": "Taofeek K.", "non-dropping-particle": "", "parse-names": false, "suffix": ""}, {"dropping-particle": "", "family": "Ozenberger", "given": "Bradley A.", "non-dropping-particle": "", "pa</vt:lpwstr>
  </property>
  <property fmtid="{D5CDD505-2E9C-101B-9397-08002B2CF9AE}" pid="158" name="Mendeley_Bookmark_1EEDVGzTXM_79">
    <vt:lpwstr>rse-names": false, "suffix": ""}, {"dropping-particle": "", "family": "Pantazi", "given": "Angeliki", "non-dropping-particle": "", "parse-names": false, "suffix": ""}, {"dropping-particle": "", "family": "Parfenov", "given": "Michael", "non-dropping-parti</vt:lpwstr>
  </property>
  <property fmtid="{D5CDD505-2E9C-101B-9397-08002B2CF9AE}" pid="159" name="Mendeley_Bookmark_1EEDVGzTXM_8">
    <vt:lpwstr>-particle": "", "family": "Arachchi", "given": "Harindra", "non-dropping-particle": "", "parse-names": false, "suffix": ""}, {"dropping-particle": "", "family": "Asa", "given": "Sylvia L.", "non-dropping-particle": "", "parse-names": false, "suffix": ""},</vt:lpwstr>
  </property>
  <property fmtid="{D5CDD505-2E9C-101B-9397-08002B2CF9AE}" pid="160" name="Mendeley_Bookmark_1EEDVGzTXM_80">
    <vt:lpwstr>cle": "", "parse-names": false, "suffix": ""}, {"dropping-particle": "", "family": "Park", "given": "Peter J.", "non-dropping-particle": "", "parse-names": false, "suffix": ""}, {"dropping-particle": "", "family": "Parker", "given": "Joel S.", "non-droppi</vt:lpwstr>
  </property>
  <property fmtid="{D5CDD505-2E9C-101B-9397-08002B2CF9AE}" pid="161" name="Mendeley_Bookmark_1EEDVGzTXM_81">
    <vt:lpwstr>ng-particle": "", "parse-names": false, "suffix": ""}, {"dropping-particle": "", "family": "Paull", "given": "Evan O.", "non-dropping-particle": "", "parse-names": false, "suffix": ""}, {"dropping-particle": "", "family": "Pedamallu", "given": "Chandra Se</vt:lpwstr>
  </property>
  <property fmtid="{D5CDD505-2E9C-101B-9397-08002B2CF9AE}" pid="162" name="Mendeley_Bookmark_1EEDVGzTXM_82">
    <vt:lpwstr>khar", "non-dropping-particle": "", "parse-names": false, "suffix": ""}, {"dropping-particle": "", "family": "Perou", "given": "Charles M.", "non-dropping-particle": "", "parse-names": false, "suffix": ""}, {"dropping-particle": "", "family": "Prins", "gi</vt:lpwstr>
  </property>
  <property fmtid="{D5CDD505-2E9C-101B-9397-08002B2CF9AE}" pid="163" name="Mendeley_Bookmark_1EEDVGzTXM_83">
    <vt:lpwstr>ven": "Jan F.", "non-dropping-particle": "", "parse-names": false, "suffix": ""}, {"dropping-particle": "", "family": "Protopopov", "given": "Alexei", "non-dropping-particle": "", "parse-names": false, "suffix": ""}, {"dropping-particle": "", "family": "R</vt:lpwstr>
  </property>
  <property fmtid="{D5CDD505-2E9C-101B-9397-08002B2CF9AE}" pid="164" name="Mendeley_Bookmark_1EEDVGzTXM_84">
    <vt:lpwstr>amalingam", "given": "Suresh S.", "non-dropping-particle": "", "parse-names": false, "suffix": ""}, {"dropping-particle": "", "family": "Ramirez", "given": "Nilsa C.", "non-dropping-particle": "", "parse-names": false, "suffix": ""}, {"dropping-particle":</vt:lpwstr>
  </property>
  <property fmtid="{D5CDD505-2E9C-101B-9397-08002B2CF9AE}" pid="165" name="Mendeley_Bookmark_1EEDVGzTXM_85">
    <vt:lpwstr> "", "family": "Ramirez", "given": "Ricardo", "non-dropping-particle": "", "parse-names": false, "suffix": ""}, {"dropping-particle": "", "family": "Raphael", "given": "Benjamin J.", "non-dropping-particle": "", "parse-names": false, "suffix": ""}, {"drop</vt:lpwstr>
  </property>
  <property fmtid="{D5CDD505-2E9C-101B-9397-08002B2CF9AE}" pid="166" name="Mendeley_Bookmark_1EEDVGzTXM_86">
    <vt:lpwstr>ping-particle": "", "family": "Rathmell", "given": "W. Kimryn", "non-dropping-particle": "", "parse-names": false, "suffix": ""}, {"dropping-particle": "", "family": "Ren", "given": "Xiaojia", "non-dropping-particle": "", "parse-names": false, "suffix": "</vt:lpwstr>
  </property>
  <property fmtid="{D5CDD505-2E9C-101B-9397-08002B2CF9AE}" pid="167" name="Mendeley_Bookmark_1EEDVGzTXM_87">
    <vt:lpwstr>"}, {"dropping-particle": "", "family": "Reynolds", "given": "Sheila M.", "non-dropping-particle": "", "parse-names": false, "suffix": ""}, {"dropping-particle": "", "family": "Rheinbay", "given": "Esther", "non-dropping-particle": "", "parse-names": fals</vt:lpwstr>
  </property>
  <property fmtid="{D5CDD505-2E9C-101B-9397-08002B2CF9AE}" pid="168" name="Mendeley_Bookmark_1EEDVGzTXM_88">
    <vt:lpwstr>e, "suffix": ""}, {"dropping-particle": "", "family": "Ringel", "given": "Matthew D.", "non-dropping-particle": "", "parse-names": false, "suffix": ""}, {"dropping-particle": "", "family": "Rivera", "given": "Michael", "non-dropping-particle": "", "parse-</vt:lpwstr>
  </property>
  <property fmtid="{D5CDD505-2E9C-101B-9397-08002B2CF9AE}" pid="169" name="Mendeley_Bookmark_1EEDVGzTXM_89">
    <vt:lpwstr>names": false, "suffix": ""}, {"dropping-particle": "", "family": "Roach", "given": "Jeffrey", "non-dropping-particle": "", "parse-names": false, "suffix": ""}, {"dropping-particle": "", "family": "Robertson", "given": "A. Gordon", "non-dropping-particle"</vt:lpwstr>
  </property>
  <property fmtid="{D5CDD505-2E9C-101B-9397-08002B2CF9AE}" pid="170" name="Mendeley_Bookmark_1EEDVGzTXM_9">
    <vt:lpwstr> {"dropping-particle": "", "family": "Auman", "given": "J. Todd", "non-dropping-particle": "", "parse-names": false, "suffix": ""}, {"dropping-particle": "", "family": "Balasundaram", "given": "Miruna", "non-dropping-particle": "", "parse-names": false, "</vt:lpwstr>
  </property>
  <property fmtid="{D5CDD505-2E9C-101B-9397-08002B2CF9AE}" pid="171" name="Mendeley_Bookmark_1EEDVGzTXM_90">
    <vt:lpwstr>: "", "parse-names": false, "suffix": ""}, {"dropping-particle": "", "family": "Rosenberg", "given": "Mara W.", "non-dropping-particle": "", "parse-names": false, "suffix": ""}, {"dropping-particle": "", "family": "Rosenthal", "given": "Matthew", "non-dro</vt:lpwstr>
  </property>
  <property fmtid="{D5CDD505-2E9C-101B-9397-08002B2CF9AE}" pid="172" name="Mendeley_Bookmark_1EEDVGzTXM_91">
    <vt:lpwstr>pping-particle": "", "parse-names": false, "suffix": ""}, {"dropping-particle": "", "family": "Sadeghi", "given": "Sara", "non-dropping-particle": "", "parse-names": false, "suffix": ""}, {"dropping-particle": "", "family": "Saksena", "given": "Gordon", "</vt:lpwstr>
  </property>
  <property fmtid="{D5CDD505-2E9C-101B-9397-08002B2CF9AE}" pid="173" name="Mendeley_Bookmark_1EEDVGzTXM_92">
    <vt:lpwstr>non-dropping-particle": "", "parse-names": false, "suffix": ""}, {"dropping-particle": "", "family": "Sander", "given": "Chris", "non-dropping-particle": "", "parse-names": false, "suffix": ""}, {"dropping-particle": "", "family": "Santoso", "given": "Net</vt:lpwstr>
  </property>
  <property fmtid="{D5CDD505-2E9C-101B-9397-08002B2CF9AE}" pid="174" name="Mendeley_Bookmark_1EEDVGzTXM_93">
    <vt:lpwstr>ty", "non-dropping-particle": "", "parse-names": false, "suffix": ""}, {"dropping-particle": "", "family": "Schein", "given": "Jacqueline E.", "non-dropping-particle": "", "parse-names": false, "suffix": ""}, {"dropping-particle": "", "family": "Schultz",</vt:lpwstr>
  </property>
  <property fmtid="{D5CDD505-2E9C-101B-9397-08002B2CF9AE}" pid="175" name="Mendeley_Bookmark_1EEDVGzTXM_94">
    <vt:lpwstr> "given": "Nikolaus", "non-dropping-particle": "", "parse-names": false, "suffix": ""}, {"dropping-particle": "", "family": "Schumacher", "given": "Steven E.", "non-dropping-particle": "", "parse-names": false, "suffix": ""}, {"dropping-particle": "", "fa</vt:lpwstr>
  </property>
  <property fmtid="{D5CDD505-2E9C-101B-9397-08002B2CF9AE}" pid="176" name="Mendeley_Bookmark_1EEDVGzTXM_95">
    <vt:lpwstr>mily": "Seethala", "given": "Raja R.", "non-dropping-particle": "", "parse-names": false, "suffix": ""}, {"dropping-particle": "", "family": "Seidman", "given": "Jonathan", "non-dropping-particle": "", "parse-names": false, "suffix": ""}, {"dropping-parti</vt:lpwstr>
  </property>
  <property fmtid="{D5CDD505-2E9C-101B-9397-08002B2CF9AE}" pid="177" name="Mendeley_Bookmark_1EEDVGzTXM_96">
    <vt:lpwstr>cle": "", "family": "Senbabaoglu", "given": "Yasin", "non-dropping-particle": "", "parse-names": false, "suffix": ""}, {"dropping-particle": "", "family": "Seth", "given": "Sahil", "non-dropping-particle": "", "parse-names": false, "suffix": ""}, {"droppi</vt:lpwstr>
  </property>
  <property fmtid="{D5CDD505-2E9C-101B-9397-08002B2CF9AE}" pid="178" name="Mendeley_Bookmark_1EEDVGzTXM_97">
    <vt:lpwstr>ng-particle": "", "family": "Sharpe", "given": "Samantha", "non-dropping-particle": "", "parse-names": false, "suffix": ""}, {"dropping-particle": "", "family": "Shaw", "given": "Kenna R.Mills", "non-dropping-particle": "", "parse-names": false, "suffix":</vt:lpwstr>
  </property>
  <property fmtid="{D5CDD505-2E9C-101B-9397-08002B2CF9AE}" pid="179" name="Mendeley_Bookmark_1EEDVGzTXM_98">
    <vt:lpwstr> ""}, {"dropping-particle": "", "family": "Shen", "given": "John P.", "non-dropping-particle": "", "parse-names": false, "suffix": ""}, {"dropping-particle": "", "family": "Shen", "given": "Ronglai", "non-dropping-particle": "", "parse-names": false, "suf</vt:lpwstr>
  </property>
  <property fmtid="{D5CDD505-2E9C-101B-9397-08002B2CF9AE}" pid="180" name="Mendeley_Bookmark_1EEDVGzTXM_99">
    <vt:lpwstr>fix": ""}, {"dropping-particle": "", "family": "Sherman", "given": "Steven", "non-dropping-particle": "", "parse-names": false, "suffix": ""}, {"dropping-particle": "", "family": "Sheth", "given": "Margi", "non-dropping-particle": "", "parse-names": false</vt:lpwstr>
  </property>
  <property fmtid="{D5CDD505-2E9C-101B-9397-08002B2CF9AE}" pid="181" name="Mendeley_Bookmark_1VGZejblLL_1">
    <vt:lpwstr>ADDIN CSL_CITATION {"citationItems": [{"id": "ITEM-1", "itemData": {"DOI": "10.3390/cancers11091262", "abstract": "BRAF mutations have been identified as targetable, oncogenic mutations in many cancers. Given the paucity of treatments for primary brain tu</vt:lpwstr>
  </property>
  <property fmtid="{D5CDD505-2E9C-101B-9397-08002B2CF9AE}" pid="182" name="Mendeley_Bookmark_1VGZejblLL_10">
    <vt:lpwstr>ation.json"}</vt:lpwstr>
  </property>
  <property fmtid="{D5CDD505-2E9C-101B-9397-08002B2CF9AE}" pid="183" name="Mendeley_Bookmark_1VGZejblLL_2">
    <vt:lpwstr>mors and the poor prognosis associated with high-grade gliomas, BRAF mutations in glioma are of considerable interest. In this review, we present the spectrum of BRAF mutations and fusion alterations present in each class of primary brain tumor based on p</vt:lpwstr>
  </property>
  <property fmtid="{D5CDD505-2E9C-101B-9397-08002B2CF9AE}" pid="184" name="Mendeley_Bookmark_1VGZejblLL_3">
    <vt:lpwstr>ublicly available databases and publications. We also summarize clinical experience with RAF and MEK inhibitors in patients with primary brain tumors and describe ongoing clinical trials of RAF inhibitors in glioma. Sensitivity to RAF and MEK inhibitors v</vt:lpwstr>
  </property>
  <property fmtid="{D5CDD505-2E9C-101B-9397-08002B2CF9AE}" pid="185" name="Mendeley_Bookmark_1VGZejblLL_4">
    <vt:lpwstr>aries among BRAF mutations and between tumor types as only class I BRAF V600 mutations are sensitive to clinically available RAF inhibitors. While class II and III BRAF mutations are found in primary brain tumors, further research is necessary to determin</vt:lpwstr>
  </property>
  <property fmtid="{D5CDD505-2E9C-101B-9397-08002B2CF9AE}" pid="186" name="Mendeley_Bookmark_1VGZejblLL_5">
    <vt:lpwstr>e their sensitivity to third-generation RAF inhibitors and/or MEK inhibitors. We recommend that the neuro-oncologist consider using these drugs primarily in the setting of a clinical trial for patients with BRAF-altered glioma in order to advance our know</vt:lpwstr>
  </property>
  <property fmtid="{D5CDD505-2E9C-101B-9397-08002B2CF9AE}" pid="187" name="Mendeley_Bookmark_1VGZejblLL_6">
    <vt:lpwstr>ledge of their efficacy in this patient population.", "author": [{"dropping-particle": "", "family": "Schreck", "given": "Karisa C.", "non-dropping-particle": "", "parse-names": false, "suffix": ""}, {"dropping-particle": "", "family": "Grossman", "given"</vt:lpwstr>
  </property>
  <property fmtid="{D5CDD505-2E9C-101B-9397-08002B2CF9AE}" pid="188" name="Mendeley_Bookmark_1VGZejblLL_7">
    <vt:lpwstr>: "Stuart A.", "non-dropping-particle": "", "parse-names": false, "suffix": ""}, {"dropping-particle": "", "family": "Pratilas", "given": "Christine A.", "non-dropping-particle": "", "parse-names": false, "suffix": ""}], "container-title": "Cancers", "id"</vt:lpwstr>
  </property>
  <property fmtid="{D5CDD505-2E9C-101B-9397-08002B2CF9AE}" pid="189" name="Mendeley_Bookmark_1VGZejblLL_8">
    <vt:lpwstr>: "ITEM-1", "issued": {"date-parts": [["2019"]]}, "title": "BRAF Mutations and the Utility of RAF and MEK Inhibitors in Primary Brain Tumors", "type": "article-journal"}, "uris": ["http://www.mendeley.com/documents/?uuid=5ab7ac03-9142-4d11-8404-58d4121fc6</vt:lpwstr>
  </property>
  <property fmtid="{D5CDD505-2E9C-101B-9397-08002B2CF9AE}" pid="190" name="Mendeley_Bookmark_1VGZejblLL_9">
    <vt:lpwstr>18"]}], "mendeley": {"formattedCitation": "&lt;sup&gt;24&lt;/sup&gt;", "plainTextFormattedCitation": "24", "previouslyFormattedCitation": "&lt;sup&gt;24&lt;/sup&gt;"}, "properties": {"noteIndex": 0}, "schema": "https://github.com/citation-style-language/schema/raw/master/csl-cit</vt:lpwstr>
  </property>
  <property fmtid="{D5CDD505-2E9C-101B-9397-08002B2CF9AE}" pid="191" name="Mendeley_Bookmark_1Vv0K98PZG_1">
    <vt:lpwstr>ADDIN CSL_CITATION {"citationItems": [{"id": "ITEM-1", "itemData": {"DOI": "10.1002/cncr.29887", "ISSN": "10970142", "abstract": "\u00a9 2016 American Cancer Society. BACKGROUND An increase in thyroid cancers, predominantly papillary thyroid carcinoma (PT</vt:lpwstr>
  </property>
  <property fmtid="{D5CDD505-2E9C-101B-9397-08002B2CF9AE}" pid="192" name="Mendeley_Bookmark_1Vv0K98PZG_10">
    <vt:lpwstr>"author": [{"dropping-particle": "", "family": "Prasad", "given": "Manju L.", "non-dropping-particle": "", "parse-names": false, "suffix": ""}, {"dropping-particle": "", "family": "Vyas", "given": "Monika", "non-dropping-particle": "", "parse-names": fals</vt:lpwstr>
  </property>
  <property fmtid="{D5CDD505-2E9C-101B-9397-08002B2CF9AE}" pid="193" name="Mendeley_Bookmark_1Vv0K98PZG_100">
    <vt:lpwstr>rticle": "", "family": "Akbani", "given": "Rehan", "non-dropping-particle": "", "parse-names": false, "suffix": ""}, {"dropping-particle": "", "family": "Aksoy", "given": "B. Arman", "non-dropping-particle": "", "parse-names": false, "suffix": ""}, {"drop</vt:lpwstr>
  </property>
  <property fmtid="{D5CDD505-2E9C-101B-9397-08002B2CF9AE}" pid="194" name="Mendeley_Bookmark_1Vv0K98PZG_101">
    <vt:lpwstr>ping-particle": "", "family": "Ally", "given": "Adrian", "non-dropping-particle": "", "parse-names": false, "suffix": ""}, {"dropping-particle": "", "family": "Arachchi", "given": "Harindra", "non-dropping-particle": "", "parse-names": false, "suffix": ""</vt:lpwstr>
  </property>
  <property fmtid="{D5CDD505-2E9C-101B-9397-08002B2CF9AE}" pid="195" name="Mendeley_Bookmark_1Vv0K98PZG_102">
    <vt:lpwstr>}, {"dropping-particle": "", "family": "Asa", "given": "Sylvia L.", "non-dropping-particle": "", "parse-names": false, "suffix": ""}, {"dropping-particle": "", "family": "Auman", "given": "J. Todd", "non-dropping-particle": "", "parse-names": false, "suff</vt:lpwstr>
  </property>
  <property fmtid="{D5CDD505-2E9C-101B-9397-08002B2CF9AE}" pid="196" name="Mendeley_Bookmark_1Vv0K98PZG_103">
    <vt:lpwstr>ix": ""}, {"dropping-particle": "", "family": "Balasundaram", "given": "Miruna", "non-dropping-particle": "", "parse-names": false, "suffix": ""}, {"dropping-particle": "", "family": "Balu", "given": "Saianand", "non-dropping-particle": "", "parse-names":</vt:lpwstr>
  </property>
  <property fmtid="{D5CDD505-2E9C-101B-9397-08002B2CF9AE}" pid="197" name="Mendeley_Bookmark_1Vv0K98PZG_104">
    <vt:lpwstr> false, "suffix": ""}, {"dropping-particle": "", "family": "Baylin", "given": "Stephen B.", "non-dropping-particle": "", "parse-names": false, "suffix": ""}, {"dropping-particle": "", "family": "Behera", "given": "Madhusmita", "non-dropping-particle": "",</vt:lpwstr>
  </property>
  <property fmtid="{D5CDD505-2E9C-101B-9397-08002B2CF9AE}" pid="198" name="Mendeley_Bookmark_1Vv0K98PZG_105">
    <vt:lpwstr> "parse-names": false, "suffix": ""}, {"dropping-particle": "", "family": "Bernard", "given": "Brady", "non-dropping-particle": "", "parse-names": false, "suffix": ""}, {"dropping-particle": "", "family": "Beroukhim", "given": "Rameen", "non-dropping-part</vt:lpwstr>
  </property>
  <property fmtid="{D5CDD505-2E9C-101B-9397-08002B2CF9AE}" pid="199" name="Mendeley_Bookmark_1Vv0K98PZG_106">
    <vt:lpwstr>icle": "", "parse-names": false, "suffix": ""}, {"dropping-particle": "", "family": "Bishop", "given": "Justin A.", "non-dropping-particle": "", "parse-names": false, "suffix": ""}, {"dropping-particle": "", "family": "Black", "given": "Aaron D.", "non-dr</vt:lpwstr>
  </property>
  <property fmtid="{D5CDD505-2E9C-101B-9397-08002B2CF9AE}" pid="200" name="Mendeley_Bookmark_1Vv0K98PZG_107">
    <vt:lpwstr>opping-particle": "", "parse-names": false, "suffix": ""}, {"dropping-particle": "", "family": "Bodenheimer", "given": "Tom", "non-dropping-particle": "", "parse-names": false, "suffix": ""}, {"dropping-particle": "", "family": "Boice", "given": "Lori", "</vt:lpwstr>
  </property>
  <property fmtid="{D5CDD505-2E9C-101B-9397-08002B2CF9AE}" pid="201" name="Mendeley_Bookmark_1Vv0K98PZG_108">
    <vt:lpwstr>non-dropping-particle": "", "parse-names": false, "suffix": ""}, {"dropping-particle": "", "family": "Bootwalla", "given": "Moiz S.", "non-dropping-particle": "", "parse-names": false, "suffix": ""}, {"dropping-particle": "", "family": "Bowen", "given": "</vt:lpwstr>
  </property>
  <property fmtid="{D5CDD505-2E9C-101B-9397-08002B2CF9AE}" pid="202" name="Mendeley_Bookmark_1Vv0K98PZG_109">
    <vt:lpwstr>Jay", "non-dropping-particle": "", "parse-names": false, "suffix": ""}, {"dropping-particle": "", "family": "Bowlby", "given": "Reanne", "non-dropping-particle": "", "parse-names": false, "suffix": ""}, {"dropping-particle": "", "family": "Bristow", "give</vt:lpwstr>
  </property>
  <property fmtid="{D5CDD505-2E9C-101B-9397-08002B2CF9AE}" pid="203" name="Mendeley_Bookmark_1Vv0K98PZG_11">
    <vt:lpwstr>e, "suffix": ""}, {"dropping-particle": "", "family": "Horne", "given": "Matthew J.", "non-dropping-particle": "", "parse-names": false, "suffix": ""}, {"dropping-particle": "", "family": "Virk", "given": "Renu K.", "non-dropping-particle": "", "parse-nam</vt:lpwstr>
  </property>
  <property fmtid="{D5CDD505-2E9C-101B-9397-08002B2CF9AE}" pid="204" name="Mendeley_Bookmark_1Vv0K98PZG_110">
    <vt:lpwstr>n": "Christopher A.", "non-dropping-particle": "", "parse-names": false, "suffix": ""}, {"dropping-particle": "", "family": "Brookens", "given": "Robin", "non-dropping-particle": "", "parse-names": false, "suffix": ""}, {"dropping-particle": "", "family":</vt:lpwstr>
  </property>
  <property fmtid="{D5CDD505-2E9C-101B-9397-08002B2CF9AE}" pid="205" name="Mendeley_Bookmark_1Vv0K98PZG_111">
    <vt:lpwstr> "Brooks", "given": "Denise", "non-dropping-particle": "", "parse-names": false, "suffix": ""}, {"dropping-particle": "", "family": "Bryant", "given": "Robert", "non-dropping-particle": "", "parse-names": false, "suffix": ""}, {"dropping-particle": "", "f</vt:lpwstr>
  </property>
  <property fmtid="{D5CDD505-2E9C-101B-9397-08002B2CF9AE}" pid="206" name="Mendeley_Bookmark_1Vv0K98PZG_112">
    <vt:lpwstr>amily": "Buda", "given": "Elizabeth", "non-dropping-particle": "", "parse-names": false, "suffix": ""}, {"dropping-particle": "", "family": "Butterfield", "given": "Yaron S.N.", "non-dropping-particle": "", "parse-names": false, "suffix": ""}, {"dropping-</vt:lpwstr>
  </property>
  <property fmtid="{D5CDD505-2E9C-101B-9397-08002B2CF9AE}" pid="207" name="Mendeley_Bookmark_1Vv0K98PZG_113">
    <vt:lpwstr>particle": "", "family": "Carling", "given": "Tobias", "non-dropping-particle": "", "parse-names": false, "suffix": ""}, {"dropping-particle": "", "family": "Carlsen", "given": "Rebecca", "non-dropping-particle": "", "parse-names": false, "suffix": ""}, {</vt:lpwstr>
  </property>
  <property fmtid="{D5CDD505-2E9C-101B-9397-08002B2CF9AE}" pid="208" name="Mendeley_Bookmark_1Vv0K98PZG_114">
    <vt:lpwstr>"dropping-particle": "", "family": "Carter", "given": "Scott L.", "non-dropping-particle": "", "parse-names": false, "suffix": ""}, {"dropping-particle": "", "family": "Carty", "given": "Sally E.", "non-dropping-particle": "", "parse-names": false, "suffi</vt:lpwstr>
  </property>
  <property fmtid="{D5CDD505-2E9C-101B-9397-08002B2CF9AE}" pid="209" name="Mendeley_Bookmark_1Vv0K98PZG_115">
    <vt:lpwstr>x": ""}, {"dropping-particle": "", "family": "Chan", "given": "Timothy A.", "non-dropping-particle": "", "parse-names": false, "suffix": ""}, {"dropping-particle": "", "family": "Chen", "given": "Amy Y.", "non-dropping-particle": "", "parse-names": false,</vt:lpwstr>
  </property>
  <property fmtid="{D5CDD505-2E9C-101B-9397-08002B2CF9AE}" pid="210" name="Mendeley_Bookmark_1Vv0K98PZG_116">
    <vt:lpwstr> "suffix": ""}, {"dropping-particle": "", "family": "Cherniack", "given": "Andrew D.", "non-dropping-particle": "", "parse-names": false, "suffix": ""}, {"dropping-particle": "", "family": "Cheung", "given": "Dorothy", "non-dropping-particle": "", "parse-</vt:lpwstr>
  </property>
  <property fmtid="{D5CDD505-2E9C-101B-9397-08002B2CF9AE}" pid="211" name="Mendeley_Bookmark_1Vv0K98PZG_117">
    <vt:lpwstr>names": false, "suffix": ""}, {"dropping-particle": "", "family": "Chin", "given": "Lynda", "non-dropping-particle": "", "parse-names": false, "suffix": ""}, {"dropping-particle": "", "family": "Cho", "given": "Juok", "non-dropping-particle": "", "parse-n</vt:lpwstr>
  </property>
  <property fmtid="{D5CDD505-2E9C-101B-9397-08002B2CF9AE}" pid="212" name="Mendeley_Bookmark_1Vv0K98PZG_118">
    <vt:lpwstr>ames": false, "suffix": ""}, {"dropping-particle": "", "family": "Chu", "given": "Andy", "non-dropping-particle": "", "parse-names": false, "suffix": ""}, {"dropping-particle": "", "family": "Chuah", "given": "Eric", "non-dropping-particle": "", "parse-na</vt:lpwstr>
  </property>
  <property fmtid="{D5CDD505-2E9C-101B-9397-08002B2CF9AE}" pid="213" name="Mendeley_Bookmark_1Vv0K98PZG_119">
    <vt:lpwstr>mes": false, "suffix": ""}, {"dropping-particle": "", "family": "Cibulskis", "given": "Kristian", "non-dropping-particle": "", "parse-names": false, "suffix": ""}, {"dropping-particle": "", "family": "Ciriello", "given": "Giovanni", "non-dropping-particle</vt:lpwstr>
  </property>
  <property fmtid="{D5CDD505-2E9C-101B-9397-08002B2CF9AE}" pid="214" name="Mendeley_Bookmark_1Vv0K98PZG_12">
    <vt:lpwstr>es": false, "suffix": ""}, {"dropping-particle": "", "family": "Morotti", "given": "Raffaella", "non-dropping-particle": "", "parse-names": false, "suffix": ""}, {"dropping-particle": "", "family": "Liu", "given": "Zongzhi", "non-dropping-particle": "", "</vt:lpwstr>
  </property>
  <property fmtid="{D5CDD505-2E9C-101B-9397-08002B2CF9AE}" pid="215" name="Mendeley_Bookmark_1Vv0K98PZG_120">
    <vt:lpwstr>": "", "parse-names": false, "suffix": ""}, {"dropping-particle": "", "family": "Clarke", "given": "Amanda", "non-dropping-particle": "", "parse-names": false, "suffix": ""}, {"dropping-particle": "", "family": "Clayman", "given": "Gary L.", "non-dropping</vt:lpwstr>
  </property>
  <property fmtid="{D5CDD505-2E9C-101B-9397-08002B2CF9AE}" pid="216" name="Mendeley_Bookmark_1Vv0K98PZG_121">
    <vt:lpwstr>-particle": "", "parse-names": false, "suffix": ""}, {"dropping-particle": "", "family": "Cope", "given": "Leslie", "non-dropping-particle": "", "parse-names": false, "suffix": ""}, {"dropping-particle": "", "family": "Copland", "given": "John A.", "non-d</vt:lpwstr>
  </property>
  <property fmtid="{D5CDD505-2E9C-101B-9397-08002B2CF9AE}" pid="217" name="Mendeley_Bookmark_1Vv0K98PZG_122">
    <vt:lpwstr>ropping-particle": "", "parse-names": false, "suffix": ""}, {"dropping-particle": "", "family": "Covington", "given": "Kyle", "non-dropping-particle": "", "parse-names": false, "suffix": ""}, {"dropping-particle": "", "family": "Danilova", "given": "Ludmi</vt:lpwstr>
  </property>
  <property fmtid="{D5CDD505-2E9C-101B-9397-08002B2CF9AE}" pid="218" name="Mendeley_Bookmark_1Vv0K98PZG_123">
    <vt:lpwstr>la", "non-dropping-particle": "", "parse-names": false, "suffix": ""}, {"dropping-particle": "", "family": "Davidsen", "given": "Tanja", "non-dropping-particle": "", "parse-names": false, "suffix": ""}, {"dropping-particle": "", "family": "Demchok", "give</vt:lpwstr>
  </property>
  <property fmtid="{D5CDD505-2E9C-101B-9397-08002B2CF9AE}" pid="219" name="Mendeley_Bookmark_1Vv0K98PZG_124">
    <vt:lpwstr>n": "John A.", "non-dropping-particle": "", "parse-names": false, "suffix": ""}, {"dropping-particle": "", "family": "DiCara", "given": "Daniel", "non-dropping-particle": "", "parse-names": false, "suffix": ""}, {"dropping-particle": "", "family": "Dhalla</vt:lpwstr>
  </property>
  <property fmtid="{D5CDD505-2E9C-101B-9397-08002B2CF9AE}" pid="220" name="Mendeley_Bookmark_1Vv0K98PZG_125">
    <vt:lpwstr>", "given": "Noreen", "non-dropping-particle": "", "parse-names": false, "suffix": ""}, {"dropping-particle": "", "family": "Dhir", "given": "Rajiv", "non-dropping-particle": "", "parse-names": false, "suffix": ""}, {"dropping-particle": "", "family": "Do</vt:lpwstr>
  </property>
  <property fmtid="{D5CDD505-2E9C-101B-9397-08002B2CF9AE}" pid="221" name="Mendeley_Bookmark_1Vv0K98PZG_126">
    <vt:lpwstr>okran", "given": "Sheliann S.", "non-dropping-particle": "", "parse-names": false, "suffix": ""}, {"dropping-particle": "", "family": "Dresdner", "given": "Gideon", "non-dropping-particle": "", "parse-names": false, "suffix": ""}, {"dropping-particle": ""</vt:lpwstr>
  </property>
  <property fmtid="{D5CDD505-2E9C-101B-9397-08002B2CF9AE}" pid="222" name="Mendeley_Bookmark_1Vv0K98PZG_127">
    <vt:lpwstr>, "family": "Eldridge", "given": "Jonathan", "non-dropping-particle": "", "parse-names": false, "suffix": ""}, {"dropping-particle": "", "family": "Eley", "given": "Greg", "non-dropping-particle": "", "parse-names": false, "suffix": ""}, {"dropping-partic</vt:lpwstr>
  </property>
  <property fmtid="{D5CDD505-2E9C-101B-9397-08002B2CF9AE}" pid="223" name="Mendeley_Bookmark_1Vv0K98PZG_128">
    <vt:lpwstr>le": "", "family": "El-Naggar", "given": "Adel K.", "non-dropping-particle": "", "parse-names": false, "suffix": ""}, {"dropping-particle": "", "family": "Eng", "given": "Stephanie", "non-dropping-particle": "", "parse-names": false, "suffix": ""}, {"drop</vt:lpwstr>
  </property>
  <property fmtid="{D5CDD505-2E9C-101B-9397-08002B2CF9AE}" pid="224" name="Mendeley_Bookmark_1Vv0K98PZG_129">
    <vt:lpwstr>ping-particle": "", "family": "Fagin", "given": "James A.", "non-dropping-particle": "", "parse-names": false, "suffix": ""}, {"dropping-particle": "", "family": "Fennell", "given": "Timothy", "non-dropping-particle": "", "parse-names": false, "suffix": "</vt:lpwstr>
  </property>
  <property fmtid="{D5CDD505-2E9C-101B-9397-08002B2CF9AE}" pid="225" name="Mendeley_Bookmark_1Vv0K98PZG_13">
    <vt:lpwstr>parse-names": false, "suffix": ""}, {"dropping-particle": "", "family": "Tallini", "given": "Giovanni", "non-dropping-particle": "", "parse-names": false, "suffix": ""}, {"dropping-particle": "", "family": "Nikiforova", "given": "Marina N.", "non-dropping</vt:lpwstr>
  </property>
  <property fmtid="{D5CDD505-2E9C-101B-9397-08002B2CF9AE}" pid="226" name="Mendeley_Bookmark_1Vv0K98PZG_130">
    <vt:lpwstr>"}, {"dropping-particle": "", "family": "Ferris", "given": "Robert L.", "non-dropping-particle": "", "parse-names": false, "suffix": ""}, {"dropping-particle": "", "family": "Fisher", "given": "Sheila", "non-dropping-particle": "", "parse-names": false, "</vt:lpwstr>
  </property>
  <property fmtid="{D5CDD505-2E9C-101B-9397-08002B2CF9AE}" pid="227" name="Mendeley_Bookmark_1Vv0K98PZG_131">
    <vt:lpwstr>suffix": ""}, {"dropping-particle": "", "family": "Frazer", "given": "Scott", "non-dropping-particle": "", "parse-names": false, "suffix": ""}, {"dropping-particle": "", "family": "Frick", "given": "Jessica", "non-dropping-particle": "", "parse-names": fa</vt:lpwstr>
  </property>
  <property fmtid="{D5CDD505-2E9C-101B-9397-08002B2CF9AE}" pid="228" name="Mendeley_Bookmark_1Vv0K98PZG_132">
    <vt:lpwstr>lse, "suffix": ""}, {"dropping-particle": "", "family": "Gabriel", "given": "Stacey B.", "non-dropping-particle": "", "parse-names": false, "suffix": ""}, {"dropping-particle": "", "family": "Ganly", "given": "Ian", "non-dropping-particle": "", "parse-nam</vt:lpwstr>
  </property>
  <property fmtid="{D5CDD505-2E9C-101B-9397-08002B2CF9AE}" pid="229" name="Mendeley_Bookmark_1Vv0K98PZG_133">
    <vt:lpwstr>es": false, "suffix": ""}, {"dropping-particle": "", "family": "Gao", "given": "Jianjiong", "non-dropping-particle": "", "parse-names": false, "suffix": ""}, {"dropping-particle": "", "family": "Garraway", "given": "Levi A.", "non-dropping-particle": "", </vt:lpwstr>
  </property>
  <property fmtid="{D5CDD505-2E9C-101B-9397-08002B2CF9AE}" pid="230" name="Mendeley_Bookmark_1Vv0K98PZG_134">
    <vt:lpwstr>"parse-names": false, "suffix": ""}, {"dropping-particle": "", "family": "Gastier-Foster", "given": "Julie M.", "non-dropping-particle": "", "parse-names": false, "suffix": ""}, {"dropping-particle": "", "family": "Getz", "given": "Gad", "non-dropping-par</vt:lpwstr>
  </property>
  <property fmtid="{D5CDD505-2E9C-101B-9397-08002B2CF9AE}" pid="231" name="Mendeley_Bookmark_1Vv0K98PZG_135">
    <vt:lpwstr>ticle": "", "parse-names": false, "suffix": ""}, {"dropping-particle": "", "family": "Gehlenborg", "given": "Nils", "non-dropping-particle": "", "parse-names": false, "suffix": ""}, {"dropping-particle": "", "family": "Ghossein", "given": "Ronald", "non-d</vt:lpwstr>
  </property>
  <property fmtid="{D5CDD505-2E9C-101B-9397-08002B2CF9AE}" pid="232" name="Mendeley_Bookmark_1Vv0K98PZG_136">
    <vt:lpwstr>ropping-particle": "", "parse-names": false, "suffix": ""}, {"dropping-particle": "", "family": "Gibbs", "given": "Richard A.", "non-dropping-particle": "", "parse-names": false, "suffix": ""}, {"dropping-particle": "", "family": "Giordano", "given": "Tho</vt:lpwstr>
  </property>
  <property fmtid="{D5CDD505-2E9C-101B-9397-08002B2CF9AE}" pid="233" name="Mendeley_Bookmark_1Vv0K98PZG_137">
    <vt:lpwstr>mas J.", "non-dropping-particle": "", "parse-names": false, "suffix": ""}, {"dropping-particle": "", "family": "Gomez-Hernandez", "given": "Karen", "non-dropping-particle": "", "parse-names": false, "suffix": ""}, {"dropping-particle": "", "family": "Grim</vt:lpwstr>
  </property>
  <property fmtid="{D5CDD505-2E9C-101B-9397-08002B2CF9AE}" pid="234" name="Mendeley_Bookmark_1Vv0K98PZG_138">
    <vt:lpwstr>sby", "given": "Jonna", "non-dropping-particle": "", "parse-names": false, "suffix": ""}, {"dropping-particle": "", "family": "Gross", "given": "Benjamin", "non-dropping-particle": "", "parse-names": false, "suffix": ""}, {"dropping-particle": "", "family</vt:lpwstr>
  </property>
  <property fmtid="{D5CDD505-2E9C-101B-9397-08002B2CF9AE}" pid="235" name="Mendeley_Bookmark_1Vv0K98PZG_139">
    <vt:lpwstr>": "Guin", "given": "Ranabir", "non-dropping-particle": "", "parse-names": false, "suffix": ""}, {"dropping-particle": "", "family": "Hadjipanayis", "given": "Angela", "non-dropping-particle": "", "parse-names": false, "suffix": ""}, {"dropping-particle":</vt:lpwstr>
  </property>
  <property fmtid="{D5CDD505-2E9C-101B-9397-08002B2CF9AE}" pid="236" name="Mendeley_Bookmark_1Vv0K98PZG_14">
    <vt:lpwstr>-particle": "", "parse-names": false, "suffix": ""}, {"dropping-particle": "", "family": "Christison-Lagay", "given": "Emily R.", "non-dropping-particle": "", "parse-names": false, "suffix": ""}, {"dropping-particle": "", "family": "Udelsman", "given": "R</vt:lpwstr>
  </property>
  <property fmtid="{D5CDD505-2E9C-101B-9397-08002B2CF9AE}" pid="237" name="Mendeley_Bookmark_1Vv0K98PZG_140">
    <vt:lpwstr> "", "family": "Harper", "given": "Hollie A.", "non-dropping-particle": "", "parse-names": false, "suffix": ""}, {"dropping-particle": "", "family": "Hayes", "given": "D. Neil", "non-dropping-particle": "", "parse-names": false, "suffix": ""}, {"dropping-</vt:lpwstr>
  </property>
  <property fmtid="{D5CDD505-2E9C-101B-9397-08002B2CF9AE}" pid="238" name="Mendeley_Bookmark_1Vv0K98PZG_141">
    <vt:lpwstr>particle": "", "family": "Heiman", "given": "David I.", "non-dropping-particle": "", "parse-names": false, "suffix": ""}, {"dropping-particle": "", "family": "Herman", "given": "James G.", "non-dropping-particle": "", "parse-names": false, "suffix": ""}, </vt:lpwstr>
  </property>
  <property fmtid="{D5CDD505-2E9C-101B-9397-08002B2CF9AE}" pid="239" name="Mendeley_Bookmark_1Vv0K98PZG_142">
    <vt:lpwstr>{"dropping-particle": "", "family": "Hoadley", "given": "Katherine A.", "non-dropping-particle": "", "parse-names": false, "suffix": ""}, {"dropping-particle": "", "family": "Hofree", "given": "Matan", "non-dropping-particle": "", "parse-names": false, "s</vt:lpwstr>
  </property>
  <property fmtid="{D5CDD505-2E9C-101B-9397-08002B2CF9AE}" pid="240" name="Mendeley_Bookmark_1Vv0K98PZG_143">
    <vt:lpwstr>uffix": ""}, {"dropping-particle": "", "family": "Holt", "given": "Robert A.", "non-dropping-particle": "", "parse-names": false, "suffix": ""}, {"dropping-particle": "", "family": "Hoyle", "given": "Alan P.", "non-dropping-particle": "", "parse-names": f</vt:lpwstr>
  </property>
  <property fmtid="{D5CDD505-2E9C-101B-9397-08002B2CF9AE}" pid="241" name="Mendeley_Bookmark_1Vv0K98PZG_144">
    <vt:lpwstr>alse, "suffix": ""}, {"dropping-particle": "", "family": "Huang", "given": "Franklin W.", "non-dropping-particle": "", "parse-names": false, "suffix": ""}, {"dropping-particle": "", "family": "Huang", "given": "Mei", "non-dropping-particle": "", "parse-na</vt:lpwstr>
  </property>
  <property fmtid="{D5CDD505-2E9C-101B-9397-08002B2CF9AE}" pid="242" name="Mendeley_Bookmark_1Vv0K98PZG_145">
    <vt:lpwstr>mes": false, "suffix": ""}, {"dropping-particle": "", "family": "Hutter", "given": "Carolyn M.", "non-dropping-particle": "", "parse-names": false, "suffix": ""}, {"dropping-particle": "", "family": "Ideker", "given": "Trey", "non-dropping-particle": "", </vt:lpwstr>
  </property>
  <property fmtid="{D5CDD505-2E9C-101B-9397-08002B2CF9AE}" pid="243" name="Mendeley_Bookmark_1Vv0K98PZG_146">
    <vt:lpwstr>"parse-names": false, "suffix": ""}, {"dropping-particle": "", "family": "Iype", "given": "Lisa", "non-dropping-particle": "", "parse-names": false, "suffix": ""}, {"dropping-particle": "", "family": "Jacobsen", "given": "Anders", "non-dropping-particle":</vt:lpwstr>
  </property>
  <property fmtid="{D5CDD505-2E9C-101B-9397-08002B2CF9AE}" pid="244" name="Mendeley_Bookmark_1Vv0K98PZG_147">
    <vt:lpwstr> "", "parse-names": false, "suffix": ""}, {"dropping-particle": "", "family": "Jefferys", "given": "Stuart R.", "non-dropping-particle": "", "parse-names": false, "suffix": ""}, {"dropping-particle": "", "family": "Jones", "given": "Corbin D.", "non-dropp</vt:lpwstr>
  </property>
  <property fmtid="{D5CDD505-2E9C-101B-9397-08002B2CF9AE}" pid="245" name="Mendeley_Bookmark_1Vv0K98PZG_148">
    <vt:lpwstr>ing-particle": "", "parse-names": false, "suffix": ""}, {"dropping-particle": "", "family": "Jones", "given": "Steven J.M.", "non-dropping-particle": "", "parse-names": false, "suffix": ""}, {"dropping-particle": "", "family": "Kasaian", "given": "Katayoo</vt:lpwstr>
  </property>
  <property fmtid="{D5CDD505-2E9C-101B-9397-08002B2CF9AE}" pid="246" name="Mendeley_Bookmark_1Vv0K98PZG_149">
    <vt:lpwstr>n", "non-dropping-particle": "", "parse-names": false, "suffix": ""}, {"dropping-particle": "", "family": "Kebebew", "given": "Electron", "non-dropping-particle": "", "parse-names": false, "suffix": ""}, {"dropping-particle": "", "family": "Khuri", "given</vt:lpwstr>
  </property>
  <property fmtid="{D5CDD505-2E9C-101B-9397-08002B2CF9AE}" pid="247" name="Mendeley_Bookmark_1Vv0K98PZG_15">
    <vt:lpwstr>obert", "non-dropping-particle": "", "parse-names": false, "suffix": ""}, {"dropping-particle": "", "family": "Dinauer", "given": "Catherine A.", "non-dropping-particle": "", "parse-names": false, "suffix": ""}, {"dropping-particle": "", "family": "Nikifo</vt:lpwstr>
  </property>
  <property fmtid="{D5CDD505-2E9C-101B-9397-08002B2CF9AE}" pid="248" name="Mendeley_Bookmark_1Vv0K98PZG_150">
    <vt:lpwstr>": "Fadlo R.", "non-dropping-particle": "", "parse-names": false, "suffix": ""}, {"dropping-particle": "", "family": "Kim", "given": "Jaegil", "non-dropping-particle": "", "parse-names": false, "suffix": ""}, {"dropping-particle": "", "family": "Kramer", </vt:lpwstr>
  </property>
  <property fmtid="{D5CDD505-2E9C-101B-9397-08002B2CF9AE}" pid="249" name="Mendeley_Bookmark_1Vv0K98PZG_151">
    <vt:lpwstr>"given": "Roger", "non-dropping-particle": "", "parse-names": false, "suffix": ""}, {"dropping-particle": "", "family": "Kreisberg", "given": "Richard", "non-dropping-particle": "", "parse-names": false, "suffix": ""}, {"dropping-particle": "", "family": </vt:lpwstr>
  </property>
  <property fmtid="{D5CDD505-2E9C-101B-9397-08002B2CF9AE}" pid="250" name="Mendeley_Bookmark_1Vv0K98PZG_152">
    <vt:lpwstr>"Kucherlapati", "given": "Raju", "non-dropping-particle": "", "parse-names": false, "suffix": ""}, {"dropping-particle": "", "family": "Kwiatkowski", "given": "David J.", "non-dropping-particle": "", "parse-names": false, "suffix": ""}, {"dropping-particl</vt:lpwstr>
  </property>
  <property fmtid="{D5CDD505-2E9C-101B-9397-08002B2CF9AE}" pid="251" name="Mendeley_Bookmark_1Vv0K98PZG_153">
    <vt:lpwstr>e": "", "family": "Ladanyi", "given": "Marc", "non-dropping-particle": "", "parse-names": false, "suffix": ""}, {"dropping-particle": "", "family": "Lai", "given": "Phillip H.", "non-dropping-particle": "", "parse-names": false, "suffix": ""}, {"dropping-</vt:lpwstr>
  </property>
  <property fmtid="{D5CDD505-2E9C-101B-9397-08002B2CF9AE}" pid="252" name="Mendeley_Bookmark_1Vv0K98PZG_154">
    <vt:lpwstr>particle": "", "family": "Laird", "given": "Peter W.", "non-dropping-particle": "", "parse-names": false, "suffix": ""}, {"dropping-particle": "", "family": "Lander", "given": "Eric", "non-dropping-particle": "", "parse-names": false, "suffix": ""}, {"dro</vt:lpwstr>
  </property>
  <property fmtid="{D5CDD505-2E9C-101B-9397-08002B2CF9AE}" pid="253" name="Mendeley_Bookmark_1Vv0K98PZG_155">
    <vt:lpwstr>pping-particle": "", "family": "Lawrence", "given": "Michael S.", "non-dropping-particle": "", "parse-names": false, "suffix": ""}, {"dropping-particle": "", "family": "Lee", "given": "Darlene", "non-dropping-particle": "", "parse-names": false, "suffix":</vt:lpwstr>
  </property>
  <property fmtid="{D5CDD505-2E9C-101B-9397-08002B2CF9AE}" pid="254" name="Mendeley_Bookmark_1Vv0K98PZG_156">
    <vt:lpwstr> ""}, {"dropping-particle": "", "family": "Lee", "given": "Eunjung", "non-dropping-particle": "", "parse-names": false, "suffix": ""}, {"dropping-particle": "", "family": "Lee", "given": "Semin", "non-dropping-particle": "", "parse-names": false, "suffix"</vt:lpwstr>
  </property>
  <property fmtid="{D5CDD505-2E9C-101B-9397-08002B2CF9AE}" pid="255" name="Mendeley_Bookmark_1Vv0K98PZG_157">
    <vt:lpwstr>: ""}, {"dropping-particle": "", "family": "Lee", "given": "William", "non-dropping-particle": "", "parse-names": false, "suffix": ""}, {"dropping-particle": "", "family": "Leraas", "given": "Kristen M.", "non-dropping-particle": "", "parse-names": false,</vt:lpwstr>
  </property>
  <property fmtid="{D5CDD505-2E9C-101B-9397-08002B2CF9AE}" pid="256" name="Mendeley_Bookmark_1Vv0K98PZG_158">
    <vt:lpwstr> "suffix": ""}, {"dropping-particle": "", "family": "Lichtenberg", "given": "Tara M.", "non-dropping-particle": "", "parse-names": false, "suffix": ""}, {"dropping-particle": "", "family": "Lichtenstein", "given": "Lee", "non-dropping-particle": "", "pars</vt:lpwstr>
  </property>
  <property fmtid="{D5CDD505-2E9C-101B-9397-08002B2CF9AE}" pid="257" name="Mendeley_Bookmark_1Vv0K98PZG_159">
    <vt:lpwstr>e-names": false, "suffix": ""}, {"dropping-particle": "", "family": "Lin", "given": "Pei", "non-dropping-particle": "", "parse-names": false, "suffix": ""}, {"dropping-particle": "", "family": "Ling", "given": "Shiyun", "non-dropping-particle": "", "parse</vt:lpwstr>
  </property>
  <property fmtid="{D5CDD505-2E9C-101B-9397-08002B2CF9AE}" pid="258" name="Mendeley_Bookmark_1Vv0K98PZG_16">
    <vt:lpwstr>rov", "given": "Yuri E.", "non-dropping-particle": "", "parse-names": false, "suffix": ""}], "container-title": "Cancer", "id": "ITEM-1", "issued": {"date-parts": [["2016"]]}, "title": "NTRK fusion oncogenes in pediatric papillary thyroid carcinoma in nor</vt:lpwstr>
  </property>
  <property fmtid="{D5CDD505-2E9C-101B-9397-08002B2CF9AE}" pid="259" name="Mendeley_Bookmark_1Vv0K98PZG_160">
    <vt:lpwstr>-names": false, "suffix": ""}, {"dropping-particle": "", "family": "Liu", "given": "Jinze", "non-dropping-particle": "", "parse-names": false, "suffix": ""}, {"dropping-particle": "", "family": "Liu", "given": "Wenbin", "non-dropping-particle": "", "parse</vt:lpwstr>
  </property>
  <property fmtid="{D5CDD505-2E9C-101B-9397-08002B2CF9AE}" pid="260" name="Mendeley_Bookmark_1Vv0K98PZG_161">
    <vt:lpwstr>-names": false, "suffix": ""}, {"dropping-particle": "", "family": "Liu", "given": "Yingchun", "non-dropping-particle": "", "parse-names": false, "suffix": ""}, {"dropping-particle": "", "family": "LiVolsi", "given": "Virginia A.", "non-dropping-particle"</vt:lpwstr>
  </property>
  <property fmtid="{D5CDD505-2E9C-101B-9397-08002B2CF9AE}" pid="261" name="Mendeley_Bookmark_1Vv0K98PZG_162">
    <vt:lpwstr>: "", "parse-names": false, "suffix": ""}, {"dropping-particle": "", "family": "Lu", "given": "Yiling", "non-dropping-particle": "", "parse-names": false, "suffix": ""}, {"dropping-particle": "", "family": "Ma", "given": "Yussanne", "non-dropping-particle</vt:lpwstr>
  </property>
  <property fmtid="{D5CDD505-2E9C-101B-9397-08002B2CF9AE}" pid="262" name="Mendeley_Bookmark_1Vv0K98PZG_163">
    <vt:lpwstr>": "", "parse-names": false, "suffix": ""}, {"dropping-particle": "", "family": "Mahadeshwar", "given": "Harshad S.", "non-dropping-particle": "", "parse-names": false, "suffix": ""}, {"dropping-particle": "", "family": "Marra", "given": "Marco A.", "non-</vt:lpwstr>
  </property>
  <property fmtid="{D5CDD505-2E9C-101B-9397-08002B2CF9AE}" pid="263" name="Mendeley_Bookmark_1Vv0K98PZG_164">
    <vt:lpwstr>dropping-particle": "", "parse-names": false, "suffix": ""}, {"dropping-particle": "", "family": "Mayo", "given": "Michael", "non-dropping-particle": "", "parse-names": false, "suffix": ""}, {"dropping-particle": "", "family": "McFadden", "given": "David </vt:lpwstr>
  </property>
  <property fmtid="{D5CDD505-2E9C-101B-9397-08002B2CF9AE}" pid="264" name="Mendeley_Bookmark_1Vv0K98PZG_165">
    <vt:lpwstr>G.", "non-dropping-particle": "", "parse-names": false, "suffix": ""}, {"dropping-particle": "", "family": "Meng", "given": "Shaowu", "non-dropping-particle": "", "parse-names": false, "suffix": ""}, {"dropping-particle": "", "family": "Meyerson", "given"</vt:lpwstr>
  </property>
  <property fmtid="{D5CDD505-2E9C-101B-9397-08002B2CF9AE}" pid="265" name="Mendeley_Bookmark_1Vv0K98PZG_166">
    <vt:lpwstr>: "Matthew", "non-dropping-particle": "", "parse-names": false, "suffix": ""}, {"dropping-particle": "", "family": "Mieczkowski", "given": "Piotr A.", "non-dropping-particle": "", "parse-names": false, "suffix": ""}, {"dropping-particle": "", "family": "M</vt:lpwstr>
  </property>
  <property fmtid="{D5CDD505-2E9C-101B-9397-08002B2CF9AE}" pid="266" name="Mendeley_Bookmark_1Vv0K98PZG_167">
    <vt:lpwstr>iller", "given": "Michael", "non-dropping-particle": "", "parse-names": false, "suffix": ""}, {"dropping-particle": "", "family": "Mills", "given": "Gordon", "non-dropping-particle": "", "parse-names": false, "suffix": ""}, {"dropping-particle": "", "fami</vt:lpwstr>
  </property>
  <property fmtid="{D5CDD505-2E9C-101B-9397-08002B2CF9AE}" pid="267" name="Mendeley_Bookmark_1Vv0K98PZG_168">
    <vt:lpwstr>ly": "Moore", "given": "Richard A.", "non-dropping-particle": "", "parse-names": false, "suffix": ""}, {"dropping-particle": "", "family": "Mose", "given": "Lisle E.", "non-dropping-particle": "", "parse-names": false, "suffix": ""}, {"dropping-particle":</vt:lpwstr>
  </property>
  <property fmtid="{D5CDD505-2E9C-101B-9397-08002B2CF9AE}" pid="268" name="Mendeley_Bookmark_1Vv0K98PZG_169">
    <vt:lpwstr> "", "family": "Mungall", "given": "Andrew J.", "non-dropping-particle": "", "parse-names": false, "suffix": ""}, {"dropping-particle": "", "family": "Murray", "given": "Bradley A.", "non-dropping-particle": "", "parse-names": false, "suffix": ""}, {"drop</vt:lpwstr>
  </property>
  <property fmtid="{D5CDD505-2E9C-101B-9397-08002B2CF9AE}" pid="269" name="Mendeley_Bookmark_1Vv0K98PZG_17">
    <vt:lpwstr>theast United States", "type": "article-journal"}, "uris": ["http://www.mendeley.com/documents/?uuid=e751292d-d7f7-44dd-9d93-34ac844ce340"]}, {"id": "ITEM-2", "itemData": {"DOI": "10.18632/oncotarget.17412", "ISSN": "19492553", "abstract": "138 papillary </vt:lpwstr>
  </property>
  <property fmtid="{D5CDD505-2E9C-101B-9397-08002B2CF9AE}" pid="270" name="Mendeley_Bookmark_1Vv0K98PZG_170">
    <vt:lpwstr>ping-particle": "", "family": "Nikiforov", "given": "Yuri E.", "non-dropping-particle": "", "parse-names": false, "suffix": ""}, {"dropping-particle": "", "family": "Noble", "given": "Michael S.", "non-dropping-particle": "", "parse-names": false, "suffix</vt:lpwstr>
  </property>
  <property fmtid="{D5CDD505-2E9C-101B-9397-08002B2CF9AE}" pid="271" name="Mendeley_Bookmark_1Vv0K98PZG_171">
    <vt:lpwstr>": ""}, {"dropping-particle": "", "family": "Ojesina", "given": "Akinyemi I.", "non-dropping-particle": "", "parse-names": false, "suffix": ""}, {"dropping-particle": "", "family": "Owonikoko", "given": "Taofeek K.", "non-dropping-particle": "", "parse-na</vt:lpwstr>
  </property>
  <property fmtid="{D5CDD505-2E9C-101B-9397-08002B2CF9AE}" pid="272" name="Mendeley_Bookmark_1Vv0K98PZG_172">
    <vt:lpwstr>mes": false, "suffix": ""}, {"dropping-particle": "", "family": "Ozenberger", "given": "Bradley A.", "non-dropping-particle": "", "parse-names": false, "suffix": ""}, {"dropping-particle": "", "family": "Pantazi", "given": "Angeliki", "non-dropping-partic</vt:lpwstr>
  </property>
  <property fmtid="{D5CDD505-2E9C-101B-9397-08002B2CF9AE}" pid="273" name="Mendeley_Bookmark_1Vv0K98PZG_173">
    <vt:lpwstr>le": "", "parse-names": false, "suffix": ""}, {"dropping-particle": "", "family": "Parfenov", "given": "Michael", "non-dropping-particle": "", "parse-names": false, "suffix": ""}, {"dropping-particle": "", "family": "Park", "given": "Peter J.", "non-dropp</vt:lpwstr>
  </property>
  <property fmtid="{D5CDD505-2E9C-101B-9397-08002B2CF9AE}" pid="274" name="Mendeley_Bookmark_1Vv0K98PZG_174">
    <vt:lpwstr>ing-particle": "", "parse-names": false, "suffix": ""}, {"dropping-particle": "", "family": "Parker", "given": "Joel S.", "non-dropping-particle": "", "parse-names": false, "suffix": ""}, {"dropping-particle": "", "family": "Paull", "given": "Evan O.", "n</vt:lpwstr>
  </property>
  <property fmtid="{D5CDD505-2E9C-101B-9397-08002B2CF9AE}" pid="275" name="Mendeley_Bookmark_1Vv0K98PZG_175">
    <vt:lpwstr>on-dropping-particle": "", "parse-names": false, "suffix": ""}, {"dropping-particle": "", "family": "Pedamallu", "given": "Chandra Sekhar", "non-dropping-particle": "", "parse-names": false, "suffix": ""}, {"dropping-particle": "", "family": "Perou", "giv</vt:lpwstr>
  </property>
  <property fmtid="{D5CDD505-2E9C-101B-9397-08002B2CF9AE}" pid="276" name="Mendeley_Bookmark_1Vv0K98PZG_176">
    <vt:lpwstr>en": "Charles M.", "non-dropping-particle": "", "parse-names": false, "suffix": ""}, {"dropping-particle": "", "family": "Prins", "given": "Jan F.", "non-dropping-particle": "", "parse-names": false, "suffix": ""}, {"dropping-particle": "", "family": "Pro</vt:lpwstr>
  </property>
  <property fmtid="{D5CDD505-2E9C-101B-9397-08002B2CF9AE}" pid="277" name="Mendeley_Bookmark_1Vv0K98PZG_177">
    <vt:lpwstr>topopov", "given": "Alexei", "non-dropping-particle": "", "parse-names": false, "suffix": ""}, {"dropping-particle": "", "family": "Ramalingam", "given": "Suresh S.", "non-dropping-particle": "", "parse-names": false, "suffix": ""}, {"dropping-particle": </vt:lpwstr>
  </property>
  <property fmtid="{D5CDD505-2E9C-101B-9397-08002B2CF9AE}" pid="278" name="Mendeley_Bookmark_1Vv0K98PZG_178">
    <vt:lpwstr>"", "family": "Ramirez", "given": "Nilsa C.", "non-dropping-particle": "", "parse-names": false, "suffix": ""}, {"dropping-particle": "", "family": "Ramirez", "given": "Ricardo", "non-dropping-particle": "", "parse-names": false, "suffix": ""}, {"dropping</vt:lpwstr>
  </property>
  <property fmtid="{D5CDD505-2E9C-101B-9397-08002B2CF9AE}" pid="279" name="Mendeley_Bookmark_1Vv0K98PZG_179">
    <vt:lpwstr>-particle": "", "family": "Raphael", "given": "Benjamin J.", "non-dropping-particle": "", "parse-names": false, "suffix": ""}, {"dropping-particle": "", "family": "Rathmell", "given": "W. Kimryn", "non-dropping-particle": "", "parse-names": false, "suffix</vt:lpwstr>
  </property>
  <property fmtid="{D5CDD505-2E9C-101B-9397-08002B2CF9AE}" pid="280" name="Mendeley_Bookmark_1Vv0K98PZG_18">
    <vt:lpwstr>thyroid carcinoma (PTC) samples were assessed for somatic mutation profile and fusion genes by targeted resequencing using a cancer panel (ThyGenCap TM) targeting 244 cancer-related genes and 20 potential fusion genes. At least one genetic alteration (inc</vt:lpwstr>
  </property>
  <property fmtid="{D5CDD505-2E9C-101B-9397-08002B2CF9AE}" pid="281" name="Mendeley_Bookmark_1Vv0K98PZG_180">
    <vt:lpwstr>": ""}, {"dropping-particle": "", "family": "Ren", "given": "Xiaojia", "non-dropping-particle": "", "parse-names": false, "suffix": ""}, {"dropping-particle": "", "family": "Reynolds", "given": "Sheila M.", "non-dropping-particle": "", "parse-names": fals</vt:lpwstr>
  </property>
  <property fmtid="{D5CDD505-2E9C-101B-9397-08002B2CF9AE}" pid="282" name="Mendeley_Bookmark_1Vv0K98PZG_181">
    <vt:lpwstr>e, "suffix": ""}, {"dropping-particle": "", "family": "Rheinbay", "given": "Esther", "non-dropping-particle": "", "parse-names": false, "suffix": ""}, {"dropping-particle": "", "family": "Ringel", "given": "Matthew D.", "non-dropping-particle": "", "parse</vt:lpwstr>
  </property>
  <property fmtid="{D5CDD505-2E9C-101B-9397-08002B2CF9AE}" pid="283" name="Mendeley_Bookmark_1Vv0K98PZG_182">
    <vt:lpwstr>-names": false, "suffix": ""}, {"dropping-particle": "", "family": "Rivera", "given": "Michael", "non-dropping-particle": "", "parse-names": false, "suffix": ""}, {"dropping-particle": "", "family": "Roach", "given": "Jeffrey", "non-dropping-particle": ""</vt:lpwstr>
  </property>
  <property fmtid="{D5CDD505-2E9C-101B-9397-08002B2CF9AE}" pid="284" name="Mendeley_Bookmark_1Vv0K98PZG_183">
    <vt:lpwstr>, "parse-names": false, "suffix": ""}, {"dropping-particle": "", "family": "Robertson", "given": "A. Gordon", "non-dropping-particle": "", "parse-names": false, "suffix": ""}, {"dropping-particle": "", "family": "Rosenberg", "given": "Mara W.", "non-dropp</vt:lpwstr>
  </property>
  <property fmtid="{D5CDD505-2E9C-101B-9397-08002B2CF9AE}" pid="285" name="Mendeley_Bookmark_1Vv0K98PZG_184">
    <vt:lpwstr>ing-particle": "", "parse-names": false, "suffix": ""}, {"dropping-particle": "", "family": "Rosenthal", "given": "Matthew", "non-dropping-particle": "", "parse-names": false, "suffix": ""}, {"dropping-particle": "", "family": "Sadeghi", "given": "Sara", </vt:lpwstr>
  </property>
  <property fmtid="{D5CDD505-2E9C-101B-9397-08002B2CF9AE}" pid="286" name="Mendeley_Bookmark_1Vv0K98PZG_185">
    <vt:lpwstr>"non-dropping-particle": "", "parse-names": false, "suffix": ""}, {"dropping-particle": "", "family": "Saksena", "given": "Gordon", "non-dropping-particle": "", "parse-names": false, "suffix": ""}, {"dropping-particle": "", "family": "Sander", "given": "C</vt:lpwstr>
  </property>
  <property fmtid="{D5CDD505-2E9C-101B-9397-08002B2CF9AE}" pid="287" name="Mendeley_Bookmark_1Vv0K98PZG_186">
    <vt:lpwstr>hris", "non-dropping-particle": "", "parse-names": false, "suffix": ""}, {"dropping-particle": "", "family": "Santoso", "given": "Netty", "non-dropping-particle": "", "parse-names": false, "suffix": ""}, {"dropping-particle": "", "family": "Schein", "give</vt:lpwstr>
  </property>
  <property fmtid="{D5CDD505-2E9C-101B-9397-08002B2CF9AE}" pid="288" name="Mendeley_Bookmark_1Vv0K98PZG_187">
    <vt:lpwstr>n": "Jacqueline E.", "non-dropping-particle": "", "parse-names": false, "suffix": ""}, {"dropping-particle": "", "family": "Schultz", "given": "Nikolaus", "non-dropping-particle": "", "parse-names": false, "suffix": ""}, {"dropping-particle": "", "family"</vt:lpwstr>
  </property>
  <property fmtid="{D5CDD505-2E9C-101B-9397-08002B2CF9AE}" pid="289" name="Mendeley_Bookmark_1Vv0K98PZG_188">
    <vt:lpwstr>: "Schumacher", "given": "Steven E.", "non-dropping-particle": "", "parse-names": false, "suffix": ""}, {"dropping-particle": "", "family": "Seethala", "given": "Raja R.", "non-dropping-particle": "", "parse-names": false, "suffix": ""}, {"dropping-partic</vt:lpwstr>
  </property>
  <property fmtid="{D5CDD505-2E9C-101B-9397-08002B2CF9AE}" pid="290" name="Mendeley_Bookmark_1Vv0K98PZG_189">
    <vt:lpwstr>le": "", "family": "Seidman", "given": "Jonathan", "non-dropping-particle": "", "parse-names": false, "suffix": ""}, {"dropping-particle": "", "family": "Senbabaoglu", "given": "Yasin", "non-dropping-particle": "", "parse-names": false, "suffix": ""}, {"d</vt:lpwstr>
  </property>
  <property fmtid="{D5CDD505-2E9C-101B-9397-08002B2CF9AE}" pid="291" name="Mendeley_Bookmark_1Vv0K98PZG_19">
    <vt:lpwstr>luding mutations and fusion genes) was observed in 118/138 (85.5%) samples. The most frequently mutated gene was BRAF V600E (57.2%). Moreover, we identified 11 fusion genes including eight previously reported ones and three novel fusion genes, UEVLD-RET, </vt:lpwstr>
  </property>
  <property fmtid="{D5CDD505-2E9C-101B-9397-08002B2CF9AE}" pid="292" name="Mendeley_Bookmark_1Vv0K98PZG_190">
    <vt:lpwstr>ropping-particle": "", "family": "Seth", "given": "Sahil", "non-dropping-particle": "", "parse-names": false, "suffix": ""}, {"dropping-particle": "", "family": "Sharpe", "given": "Samantha", "non-dropping-particle": "", "parse-names": false, "suffix": ""</vt:lpwstr>
  </property>
  <property fmtid="{D5CDD505-2E9C-101B-9397-08002B2CF9AE}" pid="293" name="Mendeley_Bookmark_1Vv0K98PZG_191">
    <vt:lpwstr>}, {"dropping-particle": "", "family": "Shaw", "given": "Kenna R.Mills", "non-dropping-particle": "", "parse-names": false, "suffix": ""}, {"dropping-particle": "", "family": "Shen", "given": "John P.", "non-dropping-particle": "", "parse-names": false, "</vt:lpwstr>
  </property>
  <property fmtid="{D5CDD505-2E9C-101B-9397-08002B2CF9AE}" pid="294" name="Mendeley_Bookmark_1Vv0K98PZG_192">
    <vt:lpwstr>suffix": ""}, {"dropping-particle": "", "family": "Shen", "given": "Ronglai", "non-dropping-particle": "", "parse-names": false, "suffix": ""}, {"dropping-particle": "", "family": "Sherman", "given": "Steven", "non-dropping-particle": "", "parse-names": f</vt:lpwstr>
  </property>
  <property fmtid="{D5CDD505-2E9C-101B-9397-08002B2CF9AE}" pid="295" name="Mendeley_Bookmark_1Vv0K98PZG_193">
    <vt:lpwstr>alse, "suffix": ""}, {"dropping-particle": "", "family": "Sheth", "given": "Margi", "non-dropping-particle": "", "parse-names": false, "suffix": ""}, {"dropping-particle": "", "family": "Shi", "given": "Yan", "non-dropping-particle": "", "parse-names": fa</vt:lpwstr>
  </property>
  <property fmtid="{D5CDD505-2E9C-101B-9397-08002B2CF9AE}" pid="296" name="Mendeley_Bookmark_1Vv0K98PZG_194">
    <vt:lpwstr>lse, "suffix": ""}, {"dropping-particle": "", "family": "Shmulevich", "given": "Ilya", "non-dropping-particle": "", "parse-names": false, "suffix": ""}, {"dropping-particle": "", "family": "Sica", "given": "Gabriel L.", "non-dropping-particle": "", "parse</vt:lpwstr>
  </property>
  <property fmtid="{D5CDD505-2E9C-101B-9397-08002B2CF9AE}" pid="297" name="Mendeley_Bookmark_1Vv0K98PZG_195">
    <vt:lpwstr>-names": false, "suffix": ""}, {"dropping-particle": "V.", "family": "Simons", "given": "Janae", "non-dropping-particle": "", "parse-names": false, "suffix": ""}, {"dropping-particle": "", "family": "Sinha", "given": "Rileen", "non-dropping-particle": "",</vt:lpwstr>
  </property>
  <property fmtid="{D5CDD505-2E9C-101B-9397-08002B2CF9AE}" pid="298" name="Mendeley_Bookmark_1Vv0K98PZG_196">
    <vt:lpwstr> "parse-names": false, "suffix": ""}, {"dropping-particle": "", "family": "Sipahimalani", "given": "Payal", "non-dropping-particle": "", "parse-names": false, "suffix": ""}, {"dropping-particle": "", "family": "Smallridge", "given": "Robert C.", "non-drop</vt:lpwstr>
  </property>
  <property fmtid="{D5CDD505-2E9C-101B-9397-08002B2CF9AE}" pid="299" name="Mendeley_Bookmark_1Vv0K98PZG_197">
    <vt:lpwstr>ping-particle": "", "parse-names": false, "suffix": ""}, {"dropping-particle": "", "family": "Sofia", "given": "Heidi J.", "non-dropping-particle": "", "parse-names": false, "suffix": ""}, {"dropping-particle": "", "family": "Soloway", "given": "Matthew G</vt:lpwstr>
  </property>
  <property fmtid="{D5CDD505-2E9C-101B-9397-08002B2CF9AE}" pid="300" name="Mendeley_Bookmark_1Vv0K98PZG_198">
    <vt:lpwstr>.", "non-dropping-particle": "", "parse-names": false, "suffix": ""}, {"dropping-particle": "", "family": "Song", "given": "Xingzhi", "non-dropping-particle": "", "parse-names": false, "suffix": ""}, {"dropping-particle": "", "family": "Sougnez", "given":</vt:lpwstr>
  </property>
  <property fmtid="{D5CDD505-2E9C-101B-9397-08002B2CF9AE}" pid="301" name="Mendeley_Bookmark_1Vv0K98PZG_199">
    <vt:lpwstr> "Carrie", "non-dropping-particle": "", "parse-names": false, "suffix": ""}, {"dropping-particle": "", "family": "Stewart", "given": "Chip", "non-dropping-particle": "", "parse-names": false, "suffix": ""}, {"dropping-particle": "", "family": "Stojanov", </vt:lpwstr>
  </property>
  <property fmtid="{D5CDD505-2E9C-101B-9397-08002B2CF9AE}" pid="302" name="Mendeley_Bookmark_1Vv0K98PZG_2">
    <vt:lpwstr>C), has been recently reported in children. METHODS The histopathology of 28 consecutive PTCs from the northeast United States was reviewed. None of the patients (ages 6-18 years; 20 females, 8 males) had significant exposure to radiation. Nucleic acid fr</vt:lpwstr>
  </property>
  <property fmtid="{D5CDD505-2E9C-101B-9397-08002B2CF9AE}" pid="303" name="Mendeley_Bookmark_1Vv0K98PZG_20">
    <vt:lpwstr>OSBPL9-BRAF, and SQSTM1-NTRK3. Alterations affecting the mitogen-activated protein kinase (MAPK) signaling pathway components were seen in 69.6% of the PTC cases and all of these driver mutations were mutually exclusive. Univariate analysis ascertained th</vt:lpwstr>
  </property>
  <property fmtid="{D5CDD505-2E9C-101B-9397-08002B2CF9AE}" pid="304" name="Mendeley_Bookmark_1Vv0K98PZG_200">
    <vt:lpwstr>"given": "Petar", "non-dropping-particle": "", "parse-names": false, "suffix": ""}, {"dropping-particle": "", "family": "Stuart", "given": "Joshua M.", "non-dropping-particle": "", "parse-names": false, "suffix": ""}, {"dropping-particle": "", "family": "</vt:lpwstr>
  </property>
  <property fmtid="{D5CDD505-2E9C-101B-9397-08002B2CF9AE}" pid="305" name="Mendeley_Bookmark_1Vv0K98PZG_201">
    <vt:lpwstr>Sumer", "given": "S. Onur", "non-dropping-particle": "", "parse-names": false, "suffix": ""}, {"dropping-particle": "", "family": "Sun", "given": "Yichao", "non-dropping-particle": "", "parse-names": false, "suffix": ""}, {"dropping-particle": "", "family</vt:lpwstr>
  </property>
  <property fmtid="{D5CDD505-2E9C-101B-9397-08002B2CF9AE}" pid="306" name="Mendeley_Bookmark_1Vv0K98PZG_202">
    <vt:lpwstr>": "Tabak", "given": "Barbara", "non-dropping-particle": "", "parse-names": false, "suffix": ""}, {"dropping-particle": "", "family": "Tam", "given": "Angela", "non-dropping-particle": "", "parse-names": false, "suffix": ""}, {"dropping-particle": "", "fa</vt:lpwstr>
  </property>
  <property fmtid="{D5CDD505-2E9C-101B-9397-08002B2CF9AE}" pid="307" name="Mendeley_Bookmark_1Vv0K98PZG_203">
    <vt:lpwstr>mily": "Tan", "given": "Donghui", "non-dropping-particle": "", "parse-names": false, "suffix": ""}, {"dropping-particle": "", "family": "Tang", "given": "Jiabin", "non-dropping-particle": "", "parse-names": false, "suffix": ""}, {"dropping-particle": "", </vt:lpwstr>
  </property>
  <property fmtid="{D5CDD505-2E9C-101B-9397-08002B2CF9AE}" pid="308" name="Mendeley_Bookmark_1Vv0K98PZG_204">
    <vt:lpwstr>"family": "Tarnuzzer", "given": "Roy", "non-dropping-particle": "", "parse-names": false, "suffix": ""}, {"dropping-particle": "", "family": "Taylor", "given": "Barry S.", "non-dropping-particle": "", "parse-names": false, "suffix": ""}, {"dropping-partic</vt:lpwstr>
  </property>
  <property fmtid="{D5CDD505-2E9C-101B-9397-08002B2CF9AE}" pid="309" name="Mendeley_Bookmark_1Vv0K98PZG_205">
    <vt:lpwstr>le": "", "family": "Thiessen", "given": "Nina", "non-dropping-particle": "", "parse-names": false, "suffix": ""}, {"dropping-particle": "", "family": "Thorne", "given": "Leigh", "non-dropping-particle": "", "parse-names": false, "suffix": ""}, {"dropping-</vt:lpwstr>
  </property>
  <property fmtid="{D5CDD505-2E9C-101B-9397-08002B2CF9AE}" pid="310" name="Mendeley_Bookmark_1Vv0K98PZG_206">
    <vt:lpwstr>particle": "", "family": "Thorsson", "given": "V\u00e9steinn", "non-dropping-particle": "", "parse-names": false, "suffix": ""}, {"dropping-particle": "", "family": "Tuttle", "given": "R. Michael", "non-dropping-particle": "", "parse-names": false, "suffi</vt:lpwstr>
  </property>
  <property fmtid="{D5CDD505-2E9C-101B-9397-08002B2CF9AE}" pid="311" name="Mendeley_Bookmark_1Vv0K98PZG_207">
    <vt:lpwstr>x": ""}, {"dropping-particle": "", "family": "Umbricht", "given": "Christopher B.", "non-dropping-particle": "", "parse-names": false, "suffix": ""}, {"dropping-particle": "", "family": "Berg", "given": "David J.", "non-dropping-particle": "Van Den", "par</vt:lpwstr>
  </property>
  <property fmtid="{D5CDD505-2E9C-101B-9397-08002B2CF9AE}" pid="312" name="Mendeley_Bookmark_1Vv0K98PZG_208">
    <vt:lpwstr>se-names": false, "suffix": ""}, {"dropping-particle": "", "family": "Vandin", "given": "Fabio", "non-dropping-particle": "", "parse-names": false, "suffix": ""}, {"dropping-particle": "", "family": "Veluvolu", "given": "Umadevi", "non-dropping-particle":</vt:lpwstr>
  </property>
  <property fmtid="{D5CDD505-2E9C-101B-9397-08002B2CF9AE}" pid="313" name="Mendeley_Bookmark_1Vv0K98PZG_209">
    <vt:lpwstr> "", "parse-names": false, "suffix": ""}, {"dropping-particle": "", "family": "Verhaak", "given": "Roel G.W.", "non-dropping-particle": "", "parse-names": false, "suffix": ""}, {"dropping-particle": "", "family": "Vinco", "given": "Michelle", "non-droppin</vt:lpwstr>
  </property>
  <property fmtid="{D5CDD505-2E9C-101B-9397-08002B2CF9AE}" pid="314" name="Mendeley_Bookmark_1Vv0K98PZG_21">
    <vt:lpwstr>at the fusion genes were strongly associated with distinct clinicopathological characteristics, such as young age, local invasion, extensive metastasis, and disease stage. In conclusion, our approach facilitated simultaneous high-throughput detection of g</vt:lpwstr>
  </property>
  <property fmtid="{D5CDD505-2E9C-101B-9397-08002B2CF9AE}" pid="315" name="Mendeley_Bookmark_1Vv0K98PZG_210">
    <vt:lpwstr>g-particle": "", "parse-names": false, "suffix": ""}, {"dropping-particle": "", "family": "Voet", "given": "Doug", "non-dropping-particle": "", "parse-names": false, "suffix": ""}, {"dropping-particle": "", "family": "Walter", "given": "Vonn", "non-droppi</vt:lpwstr>
  </property>
  <property fmtid="{D5CDD505-2E9C-101B-9397-08002B2CF9AE}" pid="316" name="Mendeley_Bookmark_1Vv0K98PZG_211">
    <vt:lpwstr>ng-particle": "", "parse-names": false, "suffix": ""}, {"dropping-particle": "", "family": "Wang", "given": "Zhining", "non-dropping-particle": "", "parse-names": false, "suffix": ""}, {"dropping-particle": "", "family": "Waring", "given": "Scot", "non-dr</vt:lpwstr>
  </property>
  <property fmtid="{D5CDD505-2E9C-101B-9397-08002B2CF9AE}" pid="317" name="Mendeley_Bookmark_1Vv0K98PZG_212">
    <vt:lpwstr>opping-particle": "", "parse-names": false, "suffix": ""}, {"dropping-particle": "", "family": "Weinberger", "given": "Paul M.", "non-dropping-particle": "", "parse-names": false, "suffix": ""}, {"dropping-particle": "", "family": "Weinhold", "given": "Ni</vt:lpwstr>
  </property>
  <property fmtid="{D5CDD505-2E9C-101B-9397-08002B2CF9AE}" pid="318" name="Mendeley_Bookmark_1Vv0K98PZG_213">
    <vt:lpwstr>ls", "non-dropping-particle": "", "parse-names": false, "suffix": ""}, {"dropping-particle": "", "family": "Weinstein", "given": "John N.", "non-dropping-particle": "", "parse-names": false, "suffix": ""}, {"dropping-particle": "", "family": "Weisenberger</vt:lpwstr>
  </property>
  <property fmtid="{D5CDD505-2E9C-101B-9397-08002B2CF9AE}" pid="319" name="Mendeley_Bookmark_1Vv0K98PZG_214">
    <vt:lpwstr>", "given": "Daniel J.", "non-dropping-particle": "", "parse-names": false, "suffix": ""}, {"dropping-particle": "", "family": "Wheeler", "given": "David", "non-dropping-particle": "", "parse-names": false, "suffix": ""}, {"dropping-particle": "", "family</vt:lpwstr>
  </property>
  <property fmtid="{D5CDD505-2E9C-101B-9397-08002B2CF9AE}" pid="320" name="Mendeley_Bookmark_1Vv0K98PZG_215">
    <vt:lpwstr>": "Wilkerson", "given": "Matthew D.", "non-dropping-particle": "", "parse-names": false, "suffix": ""}, {"dropping-particle": "", "family": "Wilson", "given": "Jocelyn", "non-dropping-particle": "", "parse-names": false, "suffix": ""}, {"dropping-particl</vt:lpwstr>
  </property>
  <property fmtid="{D5CDD505-2E9C-101B-9397-08002B2CF9AE}" pid="321" name="Mendeley_Bookmark_1Vv0K98PZG_216">
    <vt:lpwstr>e": "", "family": "Williams", "given": "Michelle", "non-dropping-particle": "", "parse-names": false, "suffix": ""}, {"dropping-particle": "", "family": "Winer", "given": "Daniel A.", "non-dropping-particle": "", "parse-names": false, "suffix": ""}, {"dro</vt:lpwstr>
  </property>
  <property fmtid="{D5CDD505-2E9C-101B-9397-08002B2CF9AE}" pid="322" name="Mendeley_Bookmark_1Vv0K98PZG_217">
    <vt:lpwstr>pping-particle": "", "family": "Wise", "given": "Lisa", "non-dropping-particle": "", "parse-names": false, "suffix": ""}, {"dropping-particle": "", "family": "Wu", "given": "Junyuan", "non-dropping-particle": "", "parse-names": false, "suffix": ""}, {"dro</vt:lpwstr>
  </property>
  <property fmtid="{D5CDD505-2E9C-101B-9397-08002B2CF9AE}" pid="323" name="Mendeley_Bookmark_1Vv0K98PZG_218">
    <vt:lpwstr>pping-particle": "", "family": "Xi", "given": "Liu", "non-dropping-particle": "", "parse-names": false, "suffix": ""}, {"dropping-particle": "", "family": "Xu", "given": "Andrew W.", "non-dropping-particle": "", "parse-names": false, "suffix": ""}, {"drop</vt:lpwstr>
  </property>
  <property fmtid="{D5CDD505-2E9C-101B-9397-08002B2CF9AE}" pid="324" name="Mendeley_Bookmark_1Vv0K98PZG_219">
    <vt:lpwstr>ping-particle": "", "family": "Yang", "given": "Liming", "non-dropping-particle": "", "parse-names": false, "suffix": ""}, {"dropping-particle": "", "family": "Yang", "given": "Lixing", "non-dropping-particle": "", "parse-names": false, "suffix": ""}, {"d</vt:lpwstr>
  </property>
  <property fmtid="{D5CDD505-2E9C-101B-9397-08002B2CF9AE}" pid="325" name="Mendeley_Bookmark_1Vv0K98PZG_22">
    <vt:lpwstr>ene fusions and somatic mutations in PTC samples.", "author": [{"dropping-particle": "", "family": "Lu", "given": "Zheming", "non-dropping-particle": "", "parse-names": false, "suffix": ""}, {"dropping-particle": "", "family": "Zhang", "given": "Yujie", "</vt:lpwstr>
  </property>
  <property fmtid="{D5CDD505-2E9C-101B-9397-08002B2CF9AE}" pid="326" name="Mendeley_Bookmark_1Vv0K98PZG_220">
    <vt:lpwstr>ropping-particle": "", "family": "Zack", "given": "Travis I.", "non-dropping-particle": "", "parse-names": false, "suffix": ""}, {"dropping-particle": "", "family": "Zeiger", "given": "Martha A.", "non-dropping-particle": "", "parse-names": false, "suffix</vt:lpwstr>
  </property>
  <property fmtid="{D5CDD505-2E9C-101B-9397-08002B2CF9AE}" pid="327" name="Mendeley_Bookmark_1Vv0K98PZG_221">
    <vt:lpwstr>": ""}, {"dropping-particle": "", "family": "Zeng", "given": "Dong", "non-dropping-particle": "", "parse-names": false, "suffix": ""}, {"dropping-particle": "", "family": "Zenklusen", "given": "Jean Claude", "non-dropping-particle": "", "parse-names": fal</vt:lpwstr>
  </property>
  <property fmtid="{D5CDD505-2E9C-101B-9397-08002B2CF9AE}" pid="328" name="Mendeley_Bookmark_1Vv0K98PZG_222">
    <vt:lpwstr>se, "suffix": ""}, {"dropping-particle": "", "family": "Zhao", "given": "Ni", "non-dropping-particle": "", "parse-names": false, "suffix": ""}, {"dropping-particle": "", "family": "Zhang", "given": "Hailei", "non-dropping-particle": "", "parse-names": fal</vt:lpwstr>
  </property>
  <property fmtid="{D5CDD505-2E9C-101B-9397-08002B2CF9AE}" pid="329" name="Mendeley_Bookmark_1Vv0K98PZG_223">
    <vt:lpwstr>se, "suffix": ""}, {"dropping-particle": "", "family": "Zhang", "given": "Jianhua", "non-dropping-particle": "", "parse-names": false, "suffix": ""}, {"dropping-particle": "", "family": "Zhang", "given": "Jiashan", "non-dropping-particle": "", "parse-name</vt:lpwstr>
  </property>
  <property fmtid="{D5CDD505-2E9C-101B-9397-08002B2CF9AE}" pid="330" name="Mendeley_Bookmark_1Vv0K98PZG_224">
    <vt:lpwstr>s": false, "suffix": ""}, {"dropping-particle": "", "family": "Zhang", "given": "Wei", "non-dropping-particle": "", "parse-names": false, "suffix": ""}, {"dropping-particle": "", "family": "Zmuda", "given": "Erik", "non-dropping-particle": "", "parse-name</vt:lpwstr>
  </property>
  <property fmtid="{D5CDD505-2E9C-101B-9397-08002B2CF9AE}" pid="331" name="Mendeley_Bookmark_1Vv0K98PZG_225">
    <vt:lpwstr>s": false, "suffix": ""}, {"dropping-particle": "", "family": "Zou", "given": "Lihua", "non-dropping-particle": "", "parse-names": false, "suffix": ""}], "container-title": "Cell", "id": "ITEM-5", "issued": {"date-parts": [["2014"]]}, "title": "Integrated</vt:lpwstr>
  </property>
  <property fmtid="{D5CDD505-2E9C-101B-9397-08002B2CF9AE}" pid="332" name="Mendeley_Bookmark_1Vv0K98PZG_226">
    <vt:lpwstr> Genomic Characterization of Papillary Thyroid Carcinoma", "type": "article-journal"}, "uris": ["http://www.mendeley.com/documents/?uuid=2caf8377-6acf-4286-9563-0533763ad635"]}], "mendeley": {"formattedCitation": "&lt;sup&gt;21,38\u201341&lt;/sup&gt;", "plainTextForm</vt:lpwstr>
  </property>
  <property fmtid="{D5CDD505-2E9C-101B-9397-08002B2CF9AE}" pid="333" name="Mendeley_Bookmark_1Vv0K98PZG_227">
    <vt:lpwstr>attedCitation": "21,38\u201341", "previouslyFormattedCitation": "&lt;sup&gt;21,38\u201341&lt;/sup&gt;"}, "properties": {"noteIndex": 0}, "schema": "https://github.com/citation-style-language/schema/raw/master/csl-citation.json"}</vt:lpwstr>
  </property>
  <property fmtid="{D5CDD505-2E9C-101B-9397-08002B2CF9AE}" pid="334" name="Mendeley_Bookmark_1Vv0K98PZG_23">
    <vt:lpwstr>non-dropping-particle": "", "parse-names": false, "suffix": ""}, {"dropping-particle": "", "family": "Feng", "given": "Dongdong", "non-dropping-particle": "", "parse-names": false, "suffix": ""}, {"dropping-particle": "", "family": "Sheng", "given": "Jind</vt:lpwstr>
  </property>
  <property fmtid="{D5CDD505-2E9C-101B-9397-08002B2CF9AE}" pid="335" name="Mendeley_Bookmark_1Vv0K98PZG_24">
    <vt:lpwstr>ong", "non-dropping-particle": "", "parse-names": false, "suffix": ""}, {"dropping-particle": "", "family": "Yang", "given": "Wenjun", "non-dropping-particle": "", "parse-names": false, "suffix": ""}, {"dropping-particle": "", "family": "Liu", "given": "B</vt:lpwstr>
  </property>
  <property fmtid="{D5CDD505-2E9C-101B-9397-08002B2CF9AE}" pid="336" name="Mendeley_Bookmark_1Vv0K98PZG_25">
    <vt:lpwstr>aoguo", "non-dropping-particle": "", "parse-names": false, "suffix": ""}], "container-title": "Oncotarget", "id": "ITEM-2", "issued": {"date-parts": [["2017"]]}, "title": "Targeted next generation sequencing identifies somatic mutations and gene fusions i</vt:lpwstr>
  </property>
  <property fmtid="{D5CDD505-2E9C-101B-9397-08002B2CF9AE}" pid="337" name="Mendeley_Bookmark_1Vv0K98PZG_26">
    <vt:lpwstr>n papillary thyroid carcinoma", "type": "article-journal"}, "uris": ["http://www.mendeley.com/documents/?uuid=a4d9c255-f2eb-4eff-99b7-9ce383992744"]}, {"id": "ITEM-3", "itemData": {"DOI": "10.1038/nm.4333", "ISSN": "1546170X", "abstract": "Tumor molecular</vt:lpwstr>
  </property>
  <property fmtid="{D5CDD505-2E9C-101B-9397-08002B2CF9AE}" pid="338" name="Mendeley_Bookmark_1Vv0K98PZG_27">
    <vt:lpwstr> profiling is a fundamental component of precision oncology, enabling the identification of genomic alterations in genes and pathways that can be targeted therapeutically. The existence of recurrent targetable alterations across distinct histologically de</vt:lpwstr>
  </property>
  <property fmtid="{D5CDD505-2E9C-101B-9397-08002B2CF9AE}" pid="339" name="Mendeley_Bookmark_1Vv0K98PZG_28">
    <vt:lpwstr>fined tumor types, coupled with an expanding portfolio of molecularly targeted therapies, demands flexible and comprehensive approaches to profile clinically relevant genes across the full spectrum of cancers. We established a large-scale, prospective cli</vt:lpwstr>
  </property>
  <property fmtid="{D5CDD505-2E9C-101B-9397-08002B2CF9AE}" pid="340" name="Mendeley_Bookmark_1Vv0K98PZG_29">
    <vt:lpwstr>nical sequencing initiative using a comprehensive assay, MSK-IMPACT, through which we have compiled tumor and matched normal sequence data from a unique cohort of more than 10,000 patients with advanced cancer and available pathological and clinical annot</vt:lpwstr>
  </property>
  <property fmtid="{D5CDD505-2E9C-101B-9397-08002B2CF9AE}" pid="341" name="Mendeley_Bookmark_1Vv0K98PZG_3">
    <vt:lpwstr>om tumors was tested for genetic abnormalities (n = 27). Negative results were reevaluated by targeted next-generation sequencing. RESULTS Seven of 27 PTCs (26%) had neurotrophic tyrosine kinase receptor (NTRK) fusion oncogenes (NTRK type 3/ets variant 6 </vt:lpwstr>
  </property>
  <property fmtid="{D5CDD505-2E9C-101B-9397-08002B2CF9AE}" pid="342" name="Mendeley_Bookmark_1Vv0K98PZG_30">
    <vt:lpwstr>ations. Using these data, we identified clinically relevant somatic mutations, novel noncoding alterations, and mutational signatures that were shared by common and rare tumor types. Patients were enrolled on genomically matched clinical trials at a rate </vt:lpwstr>
  </property>
  <property fmtid="{D5CDD505-2E9C-101B-9397-08002B2CF9AE}" pid="343" name="Mendeley_Bookmark_1Vv0K98PZG_31">
    <vt:lpwstr>of 11%. To enable discovery of novel biomarkers and deeper investigation into rare alterations and tumor types, all results are publicly accessible.", "author": [{"dropping-particle": "", "family": "Zehir", "given": "Ahmet", "non-dropping-particle": "", "</vt:lpwstr>
  </property>
  <property fmtid="{D5CDD505-2E9C-101B-9397-08002B2CF9AE}" pid="344" name="Mendeley_Bookmark_1Vv0K98PZG_32">
    <vt:lpwstr>parse-names": false, "suffix": ""}, {"dropping-particle": "", "family": "Benayed", "given": "Ryma", "non-dropping-particle": "", "parse-names": false, "suffix": ""}, {"dropping-particle": "", "family": "Shah", "given": "Ronak H.", "non-dropping-particle":</vt:lpwstr>
  </property>
  <property fmtid="{D5CDD505-2E9C-101B-9397-08002B2CF9AE}" pid="345" name="Mendeley_Bookmark_1Vv0K98PZG_33">
    <vt:lpwstr> "", "parse-names": false, "suffix": ""}, {"dropping-particle": "", "family": "Syed", "given": "Aijazuddin", "non-dropping-particle": "", "parse-names": false, "suffix": ""}, {"dropping-particle": "", "family": "Middha", "given": "Sumit", "non-dropping-pa</vt:lpwstr>
  </property>
  <property fmtid="{D5CDD505-2E9C-101B-9397-08002B2CF9AE}" pid="346" name="Mendeley_Bookmark_1Vv0K98PZG_34">
    <vt:lpwstr>rticle": "", "parse-names": false, "suffix": ""}, {"dropping-particle": "", "family": "Kim", "given": "Hyunjae R.", "non-dropping-particle": "", "parse-names": false, "suffix": ""}, {"dropping-particle": "", "family": "Srinivasan", "given": "Preethi", "no</vt:lpwstr>
  </property>
  <property fmtid="{D5CDD505-2E9C-101B-9397-08002B2CF9AE}" pid="347" name="Mendeley_Bookmark_1Vv0K98PZG_35">
    <vt:lpwstr>n-dropping-particle": "", "parse-names": false, "suffix": ""}, {"dropping-particle": "", "family": "Gao", "given": "Jianjiong", "non-dropping-particle": "", "parse-names": false, "suffix": ""}, {"dropping-particle": "", "family": "Chakravarty", "given": "</vt:lpwstr>
  </property>
  <property fmtid="{D5CDD505-2E9C-101B-9397-08002B2CF9AE}" pid="348" name="Mendeley_Bookmark_1Vv0K98PZG_36">
    <vt:lpwstr>Debyani", "non-dropping-particle": "", "parse-names": false, "suffix": ""}, {"dropping-particle": "", "family": "Devlin", "given": "Sean M.", "non-dropping-particle": "", "parse-names": false, "suffix": ""}, {"dropping-particle": "", "family": "Hellmann",</vt:lpwstr>
  </property>
  <property fmtid="{D5CDD505-2E9C-101B-9397-08002B2CF9AE}" pid="349" name="Mendeley_Bookmark_1Vv0K98PZG_37">
    <vt:lpwstr> "given": "Matthew D.", "non-dropping-particle": "", "parse-names": false, "suffix": ""}, {"dropping-particle": "", "family": "Barron", "given": "David A.", "non-dropping-particle": "", "parse-names": false, "suffix": ""}, {"dropping-particle": "", "famil</vt:lpwstr>
  </property>
  <property fmtid="{D5CDD505-2E9C-101B-9397-08002B2CF9AE}" pid="350" name="Mendeley_Bookmark_1Vv0K98PZG_38">
    <vt:lpwstr>y": "Schram", "given": "Alison M.", "non-dropping-particle": "", "parse-names": false, "suffix": ""}, {"dropping-particle": "", "family": "Hameed", "given": "Meera", "non-dropping-particle": "", "parse-names": false, "suffix": ""}, {"dropping-particle": "</vt:lpwstr>
  </property>
  <property fmtid="{D5CDD505-2E9C-101B-9397-08002B2CF9AE}" pid="351" name="Mendeley_Bookmark_1Vv0K98PZG_39">
    <vt:lpwstr>", "family": "Dogan", "given": "Snjezana", "non-dropping-particle": "", "parse-names": false, "suffix": ""}, {"dropping-particle": "", "family": "Ross", "given": "Dara S.", "non-dropping-particle": "", "parse-names": false, "suffix": ""}, {"dropping-parti</vt:lpwstr>
  </property>
  <property fmtid="{D5CDD505-2E9C-101B-9397-08002B2CF9AE}" pid="352" name="Mendeley_Bookmark_1Vv0K98PZG_4">
    <vt:lpwstr>[NTRK3/ETV6], n =5; NTRK3/unknown, n = 1; and NTRK type 1/translocated promoter region, nuclear basket protein [NTRK1/TPR], n = 1), including 5 tumors that measured &gt;2 cm and 3 that diffusely involved the entire thyroid or lobe. All 7 tumors had lymphatic</vt:lpwstr>
  </property>
  <property fmtid="{D5CDD505-2E9C-101B-9397-08002B2CF9AE}" pid="353" name="Mendeley_Bookmark_1Vv0K98PZG_40">
    <vt:lpwstr>cle": "", "family": "Hechtman", "given": "Jaclyn F.", "non-dropping-particle": "", "parse-names": false, "suffix": ""}, {"dropping-particle": "", "family": "DeLair", "given": "Deborah F.", "non-dropping-particle": "", "parse-names": false, "suffix": ""}, </vt:lpwstr>
  </property>
  <property fmtid="{D5CDD505-2E9C-101B-9397-08002B2CF9AE}" pid="354" name="Mendeley_Bookmark_1Vv0K98PZG_41">
    <vt:lpwstr>{"dropping-particle": "", "family": "Yao", "given": "Jin Juan", "non-dropping-particle": "", "parse-names": false, "suffix": ""}, {"dropping-particle": "", "family": "Mandelker", "given": "Diana L.", "non-dropping-particle": "", "parse-names": false, "suf</vt:lpwstr>
  </property>
  <property fmtid="{D5CDD505-2E9C-101B-9397-08002B2CF9AE}" pid="355" name="Mendeley_Bookmark_1Vv0K98PZG_42">
    <vt:lpwstr>fix": ""}, {"dropping-particle": "", "family": "Cheng", "given": "Donavan T.", "non-dropping-particle": "", "parse-names": false, "suffix": ""}, {"dropping-particle": "", "family": "Chandramohan", "given": "Raghu", "non-dropping-particle": "", "parse-name</vt:lpwstr>
  </property>
  <property fmtid="{D5CDD505-2E9C-101B-9397-08002B2CF9AE}" pid="356" name="Mendeley_Bookmark_1Vv0K98PZG_43">
    <vt:lpwstr>s": false, "suffix": ""}, {"dropping-particle": "", "family": "Mohanty", "given": "Abhinita S.", "non-dropping-particle": "", "parse-names": false, "suffix": ""}, {"dropping-particle": "", "family": "Ptashkin", "given": "Ryan N.", "non-dropping-particle":</vt:lpwstr>
  </property>
  <property fmtid="{D5CDD505-2E9C-101B-9397-08002B2CF9AE}" pid="357" name="Mendeley_Bookmark_1Vv0K98PZG_44">
    <vt:lpwstr> "", "parse-names": false, "suffix": ""}, {"dropping-particle": "", "family": "Jayakumaran", "given": "Gowtham", "non-dropping-particle": "", "parse-names": false, "suffix": ""}, {"dropping-particle": "", "family": "Prasad", "given": "Meera", "non-droppin</vt:lpwstr>
  </property>
  <property fmtid="{D5CDD505-2E9C-101B-9397-08002B2CF9AE}" pid="358" name="Mendeley_Bookmark_1Vv0K98PZG_45">
    <vt:lpwstr>g-particle": "", "parse-names": false, "suffix": ""}, {"dropping-particle": "", "family": "Syed", "given": "Mustafa H.", "non-dropping-particle": "", "parse-names": false, "suffix": ""}, {"dropping-particle": "", "family": "Rema", "given": "Anoop Balakris</vt:lpwstr>
  </property>
  <property fmtid="{D5CDD505-2E9C-101B-9397-08002B2CF9AE}" pid="359" name="Mendeley_Bookmark_1Vv0K98PZG_46">
    <vt:lpwstr>hnan", "non-dropping-particle": "", "parse-names": false, "suffix": ""}, {"dropping-particle": "", "family": "Liu", "given": "Zhen Y.", "non-dropping-particle": "", "parse-names": false, "suffix": ""}, {"dropping-particle": "", "family": "Nafa", "given": </vt:lpwstr>
  </property>
  <property fmtid="{D5CDD505-2E9C-101B-9397-08002B2CF9AE}" pid="360" name="Mendeley_Bookmark_1Vv0K98PZG_47">
    <vt:lpwstr>"Khedoudja", "non-dropping-particle": "", "parse-names": false, "suffix": ""}, {"dropping-particle": "", "family": "Borsu", "given": "Laetitia", "non-dropping-particle": "", "parse-names": false, "suffix": ""}, {"dropping-particle": "", "family": "Sadowsk</vt:lpwstr>
  </property>
  <property fmtid="{D5CDD505-2E9C-101B-9397-08002B2CF9AE}" pid="361" name="Mendeley_Bookmark_1Vv0K98PZG_48">
    <vt:lpwstr>a", "given": "Justyna", "non-dropping-particle": "", "parse-names": false, "suffix": ""}, {"dropping-particle": "", "family": "Casanova", "given": "Jacklyn", "non-dropping-particle": "", "parse-names": false, "suffix": ""}, {"dropping-particle": "", "fami</vt:lpwstr>
  </property>
  <property fmtid="{D5CDD505-2E9C-101B-9397-08002B2CF9AE}" pid="362" name="Mendeley_Bookmark_1Vv0K98PZG_49">
    <vt:lpwstr>ly": "Bacares", "given": "Ruben", "non-dropping-particle": "", "parse-names": false, "suffix": ""}, {"dropping-particle": "", "family": "Kiecka", "given": "Iwona J.", "non-dropping-particle": "", "parse-names": false, "suffix": ""}, {"dropping-particle": </vt:lpwstr>
  </property>
  <property fmtid="{D5CDD505-2E9C-101B-9397-08002B2CF9AE}" pid="363" name="Mendeley_Bookmark_1Vv0K98PZG_5">
    <vt:lpwstr> invasion, and 5 had vascular invasion. Six of 27 PTCs (22%) had ret proto-oncogene (RET) fusions (RET/PTC1, n = 5; RET/PTC3, n = 1); 2 tumors measured &gt;2 cm and diffusely involved the thyroid, and 5 had lymphatic invasion, with vascular invasion in 2. Th</vt:lpwstr>
  </property>
  <property fmtid="{D5CDD505-2E9C-101B-9397-08002B2CF9AE}" pid="364" name="Mendeley_Bookmark_1Vv0K98PZG_50">
    <vt:lpwstr>"", "family": "Razumova", "given": "Anna", "non-dropping-particle": "", "parse-names": false, "suffix": ""}, {"dropping-particle": "", "family": "Son", "given": "Julie B.", "non-dropping-particle": "", "parse-names": false, "suffix": ""}, {"dropping-parti</vt:lpwstr>
  </property>
  <property fmtid="{D5CDD505-2E9C-101B-9397-08002B2CF9AE}" pid="365" name="Mendeley_Bookmark_1Vv0K98PZG_51">
    <vt:lpwstr>cle": "", "family": "Stewart", "given": "Lisa", "non-dropping-particle": "", "parse-names": false, "suffix": ""}, {"dropping-particle": "", "family": "Baldi", "given": "Tessara", "non-dropping-particle": "", "parse-names": false, "suffix": ""}, {"dropping</vt:lpwstr>
  </property>
  <property fmtid="{D5CDD505-2E9C-101B-9397-08002B2CF9AE}" pid="366" name="Mendeley_Bookmark_1Vv0K98PZG_52">
    <vt:lpwstr>-particle": "", "family": "Mullaney", "given": "Kerry A.", "non-dropping-particle": "", "parse-names": false, "suffix": ""}, {"dropping-particle": "", "family": "Al-Ahmadie", "given": "Hikmat", "non-dropping-particle": "", "parse-names": false, "suffix": </vt:lpwstr>
  </property>
  <property fmtid="{D5CDD505-2E9C-101B-9397-08002B2CF9AE}" pid="367" name="Mendeley_Bookmark_1Vv0K98PZG_53">
    <vt:lpwstr>""}, {"dropping-particle": "", "family": "Vakiani", "given": "Efsevia", "non-dropping-particle": "", "parse-names": false, "suffix": ""}, {"dropping-particle": "", "family": "Abeshouse", "given": "Adam A.", "non-dropping-particle": "", "parse-names": fals</vt:lpwstr>
  </property>
  <property fmtid="{D5CDD505-2E9C-101B-9397-08002B2CF9AE}" pid="368" name="Mendeley_Bookmark_1Vv0K98PZG_54">
    <vt:lpwstr>e, "suffix": ""}, {"dropping-particle": "V.", "family": "Penson", "given": "Alexander", "non-dropping-particle": "", "parse-names": false, "suffix": ""}, {"dropping-particle": "", "family": "Jonsson", "given": "Philip", "non-dropping-particle": "", "parse</vt:lpwstr>
  </property>
  <property fmtid="{D5CDD505-2E9C-101B-9397-08002B2CF9AE}" pid="369" name="Mendeley_Bookmark_1Vv0K98PZG_55">
    <vt:lpwstr>-names": false, "suffix": ""}, {"dropping-particle": "", "family": "Camacho", "given": "Niedzica", "non-dropping-particle": "", "parse-names": false, "suffix": ""}, {"dropping-particle": "", "family": "Chang", "given": "Matthew T.", "non-dropping-particle</vt:lpwstr>
  </property>
  <property fmtid="{D5CDD505-2E9C-101B-9397-08002B2CF9AE}" pid="370" name="Mendeley_Bookmark_1Vv0K98PZG_56">
    <vt:lpwstr>": "", "parse-names": false, "suffix": ""}, {"dropping-particle": "", "family": "Won", "given": "Helen H.", "non-dropping-particle": "", "parse-names": false, "suffix": ""}, {"dropping-particle": "", "family": "Gross", "given": "Benjamin E.", "non-droppin</vt:lpwstr>
  </property>
  <property fmtid="{D5CDD505-2E9C-101B-9397-08002B2CF9AE}" pid="371" name="Mendeley_Bookmark_1Vv0K98PZG_57">
    <vt:lpwstr>g-particle": "", "parse-names": false, "suffix": ""}, {"dropping-particle": "", "family": "Kundra", "given": "Ritika", "non-dropping-particle": "", "parse-names": false, "suffix": ""}, {"dropping-particle": "", "family": "Heins", "given": "Zachary J.", "n</vt:lpwstr>
  </property>
  <property fmtid="{D5CDD505-2E9C-101B-9397-08002B2CF9AE}" pid="372" name="Mendeley_Bookmark_1Vv0K98PZG_58">
    <vt:lpwstr>on-dropping-particle": "", "parse-names": false, "suffix": ""}, {"dropping-particle": "", "family": "Chen", "given": "Hsiao Wei", "non-dropping-particle": "", "parse-names": false, "suffix": ""}, {"dropping-particle": "", "family": "Phillips", "given": "S</vt:lpwstr>
  </property>
  <property fmtid="{D5CDD505-2E9C-101B-9397-08002B2CF9AE}" pid="373" name="Mendeley_Bookmark_1Vv0K98PZG_59">
    <vt:lpwstr>arah", "non-dropping-particle": "", "parse-names": false, "suffix": ""}, {"dropping-particle": "", "family": "Zhang", "given": "Hongxin", "non-dropping-particle": "", "parse-names": false, "suffix": ""}, {"dropping-particle": "", "family": "Wang", "given"</vt:lpwstr>
  </property>
  <property fmtid="{D5CDD505-2E9C-101B-9397-08002B2CF9AE}" pid="374" name="Mendeley_Bookmark_1Vv0K98PZG_6">
    <vt:lpwstr>irteen PTCs had the B-Raf proto-oncogene, serine/threonine kinase (BRAF) valine-to-glutamic acid mutation at position 600 (BRAFV600E) (13 of 27 tumors; 48%), 11 measured &lt;2 cm, and 6 had lymphatic invasion (46%), with vascular invasion in 3. Fusion oncoge</vt:lpwstr>
  </property>
  <property fmtid="{D5CDD505-2E9C-101B-9397-08002B2CF9AE}" pid="375" name="Mendeley_Bookmark_1Vv0K98PZG_60">
    <vt:lpwstr>: "Jiaojiao", "non-dropping-particle": "", "parse-names": false, "suffix": ""}, {"dropping-particle": "", "family": "Ochoa", "given": "Angelica", "non-dropping-particle": "", "parse-names": false, "suffix": ""}, {"dropping-particle": "", "family": "Wills"</vt:lpwstr>
  </property>
  <property fmtid="{D5CDD505-2E9C-101B-9397-08002B2CF9AE}" pid="376" name="Mendeley_Bookmark_1Vv0K98PZG_61">
    <vt:lpwstr>, "given": "Jonathan", "non-dropping-particle": "", "parse-names": false, "suffix": ""}, {"dropping-particle": "", "family": "Eubank", "given": "Michael", "non-dropping-particle": "", "parse-names": false, "suffix": ""}, {"dropping-particle": "", "family"</vt:lpwstr>
  </property>
  <property fmtid="{D5CDD505-2E9C-101B-9397-08002B2CF9AE}" pid="377" name="Mendeley_Bookmark_1Vv0K98PZG_62">
    <vt:lpwstr>: "Thomas", "given": "Stacy B.", "non-dropping-particle": "", "parse-names": false, "suffix": ""}, {"dropping-particle": "", "family": "Gardos", "given": "Stuart M.", "non-dropping-particle": "", "parse-names": false, "suffix": ""}, {"dropping-particle": </vt:lpwstr>
  </property>
  <property fmtid="{D5CDD505-2E9C-101B-9397-08002B2CF9AE}" pid="378" name="Mendeley_Bookmark_1Vv0K98PZG_63">
    <vt:lpwstr>"", "family": "Reales", "given": "Dalicia N.", "non-dropping-particle": "", "parse-names": false, "suffix": ""}, {"dropping-particle": "", "family": "Galle", "given": "Jesse", "non-dropping-particle": "", "parse-names": false, "suffix": ""}, {"dropping-pa</vt:lpwstr>
  </property>
  <property fmtid="{D5CDD505-2E9C-101B-9397-08002B2CF9AE}" pid="379" name="Mendeley_Bookmark_1Vv0K98PZG_64">
    <vt:lpwstr>rticle": "", "family": "Durany", "given": "Robert", "non-dropping-particle": "", "parse-names": false, "suffix": ""}, {"dropping-particle": "", "family": "Cambria", "given": "Roy", "non-dropping-particle": "", "parse-names": false, "suffix": ""}, {"droppi</vt:lpwstr>
  </property>
  <property fmtid="{D5CDD505-2E9C-101B-9397-08002B2CF9AE}" pid="380" name="Mendeley_Bookmark_1Vv0K98PZG_65">
    <vt:lpwstr>ng-particle": "", "family": "Abida", "given": "Wassim", "non-dropping-particle": "", "parse-names": false, "suffix": ""}, {"dropping-particle": "", "family": "Cercek", "given": "Andrea", "non-dropping-particle": "", "parse-names": false, "suffix": ""}, {"</vt:lpwstr>
  </property>
  <property fmtid="{D5CDD505-2E9C-101B-9397-08002B2CF9AE}" pid="381" name="Mendeley_Bookmark_1Vv0K98PZG_66">
    <vt:lpwstr>dropping-particle": "", "family": "Feldman", "given": "Darren R.", "non-dropping-particle": "", "parse-names": false, "suffix": ""}, {"dropping-particle": "", "family": "Gounder", "given": "Mrinal M.", "non-dropping-particle": "", "parse-names": false, "s</vt:lpwstr>
  </property>
  <property fmtid="{D5CDD505-2E9C-101B-9397-08002B2CF9AE}" pid="382" name="Mendeley_Bookmark_1Vv0K98PZG_67">
    <vt:lpwstr>uffix": ""}, {"dropping-particle": "", "family": "Hakimi", "given": "A. Ari", "non-dropping-particle": "", "parse-names": false, "suffix": ""}, {"dropping-particle": "", "family": "Harding", "given": "James J.", "non-dropping-particle": "", "parse-names":</vt:lpwstr>
  </property>
  <property fmtid="{D5CDD505-2E9C-101B-9397-08002B2CF9AE}" pid="383" name="Mendeley_Bookmark_1Vv0K98PZG_68">
    <vt:lpwstr> false, "suffix": ""}, {"dropping-particle": "", "family": "Iyer", "given": "Gopa", "non-dropping-particle": "", "parse-names": false, "suffix": ""}, {"dropping-particle": "", "family": "Janjigian", "given": "Yelena Y.", "non-dropping-particle": "", "pars</vt:lpwstr>
  </property>
  <property fmtid="{D5CDD505-2E9C-101B-9397-08002B2CF9AE}" pid="384" name="Mendeley_Bookmark_1Vv0K98PZG_69">
    <vt:lpwstr>e-names": false, "suffix": ""}, {"dropping-particle": "", "family": "Jordan", "given": "Emmet J.", "non-dropping-particle": "", "parse-names": false, "suffix": ""}, {"dropping-particle": "", "family": "Kelly", "given": "Ciara M.", "non-dropping-particle":</vt:lpwstr>
  </property>
  <property fmtid="{D5CDD505-2E9C-101B-9397-08002B2CF9AE}" pid="385" name="Mendeley_Bookmark_1Vv0K98PZG_7">
    <vt:lpwstr>ne tumors, compared with BRAFV600E PTCs, were associated with large size (mean, 2.2 cm vs 1.5 cm, respectively; P =.05), solid and diffuse variants (11 of 13 vs 0 of 13 tumors, respectively; P &lt;.001), and lymphovascular invasion (12 of 13 vs 6 of 13 tumor</vt:lpwstr>
  </property>
  <property fmtid="{D5CDD505-2E9C-101B-9397-08002B2CF9AE}" pid="386" name="Mendeley_Bookmark_1Vv0K98PZG_70">
    <vt:lpwstr> "", "parse-names": false, "suffix": ""}, {"dropping-particle": "", "family": "Lowery", "given": "Maeve A.", "non-dropping-particle": "", "parse-names": false, "suffix": ""}, {"dropping-particle": "", "family": "Morris", "given": "Luc G.T.", "non-dropping</vt:lpwstr>
  </property>
  <property fmtid="{D5CDD505-2E9C-101B-9397-08002B2CF9AE}" pid="387" name="Mendeley_Bookmark_1Vv0K98PZG_71">
    <vt:lpwstr>-particle": "", "parse-names": false, "suffix": ""}, {"dropping-particle": "", "family": "Omuro", "given": "Antonio M.", "non-dropping-particle": "", "parse-names": false, "suffix": ""}, {"dropping-particle": "", "family": "Raj", "given": "Nitya", "non-dr</vt:lpwstr>
  </property>
  <property fmtid="{D5CDD505-2E9C-101B-9397-08002B2CF9AE}" pid="388" name="Mendeley_Bookmark_1Vv0K98PZG_72">
    <vt:lpwstr>opping-particle": "", "parse-names": false, "suffix": ""}, {"dropping-particle": "", "family": "Razavi", "given": "Pedram", "non-dropping-particle": "", "parse-names": false, "suffix": ""}, {"dropping-particle": "", "family": "Shoushtari", "given": "Alexa</vt:lpwstr>
  </property>
  <property fmtid="{D5CDD505-2E9C-101B-9397-08002B2CF9AE}" pid="389" name="Mendeley_Bookmark_1Vv0K98PZG_73">
    <vt:lpwstr>nder N.", "non-dropping-particle": "", "parse-names": false, "suffix": ""}, {"dropping-particle": "", "family": "Shukla", "given": "Neerav", "non-dropping-particle": "", "parse-names": false, "suffix": ""}, {"dropping-particle": "", "family": "Soumerai", </vt:lpwstr>
  </property>
  <property fmtid="{D5CDD505-2E9C-101B-9397-08002B2CF9AE}" pid="390" name="Mendeley_Bookmark_1Vv0K98PZG_74">
    <vt:lpwstr>"given": "Tara E.", "non-dropping-particle": "", "parse-names": false, "suffix": ""}, {"dropping-particle": "", "family": "Varghese", "given": "Anna M.", "non-dropping-particle": "", "parse-names": false, "suffix": ""}, {"dropping-particle": "", "family":</vt:lpwstr>
  </property>
  <property fmtid="{D5CDD505-2E9C-101B-9397-08002B2CF9AE}" pid="391" name="Mendeley_Bookmark_1Vv0K98PZG_75">
    <vt:lpwstr> "Yaeger", "given": "Rona", "non-dropping-particle": "", "parse-names": false, "suffix": ""}, {"dropping-particle": "", "family": "Coleman", "given": "Jonathan", "non-dropping-particle": "", "parse-names": false, "suffix": ""}, {"dropping-particle": "", "</vt:lpwstr>
  </property>
  <property fmtid="{D5CDD505-2E9C-101B-9397-08002B2CF9AE}" pid="392" name="Mendeley_Bookmark_1Vv0K98PZG_76">
    <vt:lpwstr>family": "Bochner", "given": "Bernard", "non-dropping-particle": "", "parse-names": false, "suffix": ""}, {"dropping-particle": "", "family": "Riely", "given": "Gregory J.", "non-dropping-particle": "", "parse-names": false, "suffix": ""}, {"dropping-part</vt:lpwstr>
  </property>
  <property fmtid="{D5CDD505-2E9C-101B-9397-08002B2CF9AE}" pid="393" name="Mendeley_Bookmark_1Vv0K98PZG_77">
    <vt:lpwstr>icle": "", "family": "Saltz", "given": "Leonard B.", "non-dropping-particle": "", "parse-names": false, "suffix": ""}, {"dropping-particle": "", "family": "Scher", "given": "Howard I.", "non-dropping-particle": "", "parse-names": false, "suffix": ""}, {"d</vt:lpwstr>
  </property>
  <property fmtid="{D5CDD505-2E9C-101B-9397-08002B2CF9AE}" pid="394" name="Mendeley_Bookmark_1Vv0K98PZG_78">
    <vt:lpwstr>ropping-particle": "", "family": "Sabbatini", "given": "Paul J.", "non-dropping-particle": "", "parse-names": false, "suffix": ""}, {"dropping-particle": "", "family": "Robson", "given": "Mark E.", "non-dropping-particle": "", "parse-names": false, "suffi</vt:lpwstr>
  </property>
  <property fmtid="{D5CDD505-2E9C-101B-9397-08002B2CF9AE}" pid="395" name="Mendeley_Bookmark_1Vv0K98PZG_79">
    <vt:lpwstr>x": ""}, {"dropping-particle": "", "family": "Klimstra", "given": "David S.", "non-dropping-particle": "", "parse-names": false, "suffix": ""}, {"dropping-particle": "", "family": "Taylor", "given": "Barry S.", "non-dropping-particle": "", "parse-names": </vt:lpwstr>
  </property>
  <property fmtid="{D5CDD505-2E9C-101B-9397-08002B2CF9AE}" pid="396" name="Mendeley_Bookmark_1Vv0K98PZG_8">
    <vt:lpwstr>s, respectively; P =.02); BRAFV600E PTCs were predominantly the classic variant (12 of 13 vs 1 of 13 tumors). Two tumors metastasized to the lung, and both had fusion oncogenes (NTRK1/TPR, n = 1; RET/PTC1, n = 1). CONCLUSIONS Fusion oncogene PTC presents </vt:lpwstr>
  </property>
  <property fmtid="{D5CDD505-2E9C-101B-9397-08002B2CF9AE}" pid="397" name="Mendeley_Bookmark_1Vv0K98PZG_80">
    <vt:lpwstr>false, "suffix": ""}, {"dropping-particle": "", "family": "Baselga", "given": "Jose", "non-dropping-particle": "", "parse-names": false, "suffix": ""}, {"dropping-particle": "", "family": "Schultz", "given": "Nikolaus", "non-dropping-particle": "", "parse</vt:lpwstr>
  </property>
  <property fmtid="{D5CDD505-2E9C-101B-9397-08002B2CF9AE}" pid="398" name="Mendeley_Bookmark_1Vv0K98PZG_81">
    <vt:lpwstr>-names": false, "suffix": ""}, {"dropping-particle": "", "family": "Hyman", "given": "David M.", "non-dropping-particle": "", "parse-names": false, "suffix": ""}, {"dropping-particle": "", "family": "Arcila", "given": "Maria E.", "non-dropping-particle": </vt:lpwstr>
  </property>
  <property fmtid="{D5CDD505-2E9C-101B-9397-08002B2CF9AE}" pid="399" name="Mendeley_Bookmark_1Vv0K98PZG_82">
    <vt:lpwstr>"", "parse-names": false, "suffix": ""}, {"dropping-particle": "", "family": "Solit", "given": "David B.", "non-dropping-particle": "", "parse-names": false, "suffix": ""}, {"dropping-particle": "", "family": "Ladanyi", "given": "Marc", "non-dropping-part</vt:lpwstr>
  </property>
  <property fmtid="{D5CDD505-2E9C-101B-9397-08002B2CF9AE}" pid="400" name="Mendeley_Bookmark_1Vv0K98PZG_83">
    <vt:lpwstr>icle": "", "parse-names": false, "suffix": ""}, {"dropping-particle": "", "family": "Berger", "given": "Michael F.", "non-dropping-particle": "", "parse-names": false, "suffix": ""}], "container-title": "Nature Medicine", "id": "ITEM-3", "issued": {"date-</vt:lpwstr>
  </property>
  <property fmtid="{D5CDD505-2E9C-101B-9397-08002B2CF9AE}" pid="401" name="Mendeley_Bookmark_1Vv0K98PZG_84">
    <vt:lpwstr>parts": [["2017"]]}, "title": "Mutational landscape of metastatic cancer revealed from prospective clinical sequencing of 10,000 patients", "type": "article-journal"}, "uris": ["http://www.mendeley.com/documents/?uuid=e6350301-d102-4265-a9c1-6385b512488d"</vt:lpwstr>
  </property>
  <property fmtid="{D5CDD505-2E9C-101B-9397-08002B2CF9AE}" pid="402" name="Mendeley_Bookmark_1Vv0K98PZG_85">
    <vt:lpwstr>]}, {"id": "ITEM-4", "itemData": {"DOI": "10.1210/jc.85.3.1170", "ISSN": "0021972X", "abstract": "The ret/PTC rearrangements (PTC-1, PTC-2, and PTC-3) are char-acteristic of papillary thyroid cancer (PTC). In adults, PTC-1 is com-mon and may be associated</vt:lpwstr>
  </property>
  <property fmtid="{D5CDD505-2E9C-101B-9397-08002B2CF9AE}" pid="403" name="Mendeley_Bookmark_1Vv0K98PZG_86">
    <vt:lpwstr> with an aggressive clinical course. The incidence and significance of ret/PTC mutations are less well under-stood in children. We examined spontaneous PTC from 33 patients (23 females and 10 males) with a median age of 18 yr (range, 6 \u201321 yr) and a </vt:lpwstr>
  </property>
  <property fmtid="{D5CDD505-2E9C-101B-9397-08002B2CF9AE}" pid="404" name="Mendeley_Bookmark_1Vv0K98PZG_87">
    <vt:lpwstr>median follow-up of 3.5 yr (range, 0 \u201313.4 yr). The ret/PTC mutations were identified in 15 tumors (45%), including 8 PTC-1 (8 of 15, 53%), 2 PTC-2 (2 of 15, 13%), 2 PTC-3 (2 of 15, 13%), and 3 (3 of 15, 20%) combined PTC mutations (PTC-1 and PTC-2).</vt:lpwstr>
  </property>
  <property fmtid="{D5CDD505-2E9C-101B-9397-08002B2CF9AE}" pid="405" name="Mendeley_Bookmark_1Vv0K98PZG_88">
    <vt:lpwstr> This distribution is significantly different (P \u03ed 0.001, by \u2439 2 analysis) from that reported for children with radiation-induced PTC. There was no correlation between the presence or type of ret/PTC mutation and patient age, tumor size, focalit</vt:lpwstr>
  </property>
  <property fmtid="{D5CDD505-2E9C-101B-9397-08002B2CF9AE}" pid="406" name="Mendeley_Bookmark_1Vv0K98PZG_89">
    <vt:lpwstr>y, extent of disease at diagnosis, or recurrence. We conclude that ret/PTC mutations are 1) common in sporadic childhood PTC, 2) predominantly PTC-1, 3) frequently multiple, and 4) of dif-ferent distribution than that reported for children with radiation-</vt:lpwstr>
  </property>
  <property fmtid="{D5CDD505-2E9C-101B-9397-08002B2CF9AE}" pid="407" name="Mendeley_Bookmark_1Vv0K98PZG_9">
    <vt:lpwstr>with more extensive disease and aggressive pathology than BRAFV600E PTC in the pediatric population. The high prevalence of the NTRK1/NTRK3 fusion oncogene PTCs in the United States is unusual and needs further investigation. Cancer 2016;122:1097-1107.", </vt:lpwstr>
  </property>
  <property fmtid="{D5CDD505-2E9C-101B-9397-08002B2CF9AE}" pid="408" name="Mendeley_Bookmark_1Vv0K98PZG_90">
    <vt:lpwstr>induced PTC.", "author": [{"dropping-particle": "", "family": "Fenton", "given": "Cydney L.", "non-dropping-particle": "", "parse-names": false, "suffix": ""}, {"dropping-particle": "", "family": "Lukes", "given": "Yvonne", "non-dropping-particle": "", "p</vt:lpwstr>
  </property>
  <property fmtid="{D5CDD505-2E9C-101B-9397-08002B2CF9AE}" pid="409" name="Mendeley_Bookmark_1Vv0K98PZG_91">
    <vt:lpwstr>arse-names": false, "suffix": ""}, {"dropping-particle": "", "family": "Nicholson", "given": "Diarmuid", "non-dropping-particle": "", "parse-names": false, "suffix": ""}, {"dropping-particle": "", "family": "Dinauer", "given": "Catherine A.", "non-droppin</vt:lpwstr>
  </property>
  <property fmtid="{D5CDD505-2E9C-101B-9397-08002B2CF9AE}" pid="410" name="Mendeley_Bookmark_1Vv0K98PZG_92">
    <vt:lpwstr>g-particle": "", "parse-names": false, "suffix": ""}, {"dropping-particle": "", "family": "Francis", "given": "Gary L.", "non-dropping-particle": "", "parse-names": false, "suffix": ""}, {"dropping-particle": "", "family": "Tuttle", "given": "R. Michael",</vt:lpwstr>
  </property>
  <property fmtid="{D5CDD505-2E9C-101B-9397-08002B2CF9AE}" pid="411" name="Mendeley_Bookmark_1Vv0K98PZG_93">
    <vt:lpwstr> "non-dropping-particle": "", "parse-names": false, "suffix": ""}], "container-title": "Journal of Clinical Endocrinology and Metabolism", "id": "ITEM-4", "issued": {"date-parts": [["2000"]]}, "title": "The ret/PTC mutations are common in sporadic papilla</vt:lpwstr>
  </property>
  <property fmtid="{D5CDD505-2E9C-101B-9397-08002B2CF9AE}" pid="412" name="Mendeley_Bookmark_1Vv0K98PZG_94">
    <vt:lpwstr>ry thyroid carcinoma of children and young adults", "type": "article-journal"}, "uris": ["http://www.mendeley.com/documents/?uuid=041b6ffb-0076-48f9-91e6-7b36ed8eeedb"]}, {"id": "ITEM-5", "itemData": {"DOI": "10.1016/j.cell.2014.09.050", "ISSN": "10974172</vt:lpwstr>
  </property>
  <property fmtid="{D5CDD505-2E9C-101B-9397-08002B2CF9AE}" pid="413" name="Mendeley_Bookmark_1Vv0K98PZG_95">
    <vt:lpwstr>", "abstract": "Papillary thyroid carcinoma (PTC) is the most common type of thyroid cancer. Here, we describe the genomic landscape of 496 PTCs. We observed a low frequency of somatic alterations (relative to other carcinomas) and extended the set of kno</vt:lpwstr>
  </property>
  <property fmtid="{D5CDD505-2E9C-101B-9397-08002B2CF9AE}" pid="414" name="Mendeley_Bookmark_1Vv0K98PZG_96">
    <vt:lpwstr>wn PTC driver alterations to include EIF1AX, PPM1D, and CHEK2 and diverse gene fusions. These discoveries reduced the fraction of PTC cases with unknown oncogenic driver from 25% to 3.5%. Combined analyses of genomic variants, gene expression, and methyla</vt:lpwstr>
  </property>
  <property fmtid="{D5CDD505-2E9C-101B-9397-08002B2CF9AE}" pid="415" name="Mendeley_Bookmark_1Vv0K98PZG_97">
    <vt:lpwstr>tion demonstrated that different driver groups lead to different pathologies with distinct signaling and differentiation characteristics. Similarly, we identified distinct molecular subgroups of BRAF-mutant tumors, and multidimensional analyses highlighte</vt:lpwstr>
  </property>
  <property fmtid="{D5CDD505-2E9C-101B-9397-08002B2CF9AE}" pid="416" name="Mendeley_Bookmark_1Vv0K98PZG_98">
    <vt:lpwstr>d a potential involvement of oncomiRs in less-differentiated subgroups. Our results propose a reclassification of thyroid cancers into molecular subtypes that better reflect their underlying signaling and differentiation properties, which has the potentia</vt:lpwstr>
  </property>
  <property fmtid="{D5CDD505-2E9C-101B-9397-08002B2CF9AE}" pid="417" name="Mendeley_Bookmark_1Vv0K98PZG_99">
    <vt:lpwstr>l to improve their pathological classification and better inform the management of the disease.", "author": [{"dropping-particle": "", "family": "Agrawal", "given": "Nishant", "non-dropping-particle": "", "parse-names": false, "suffix": ""}, {"dropping-pa</vt:lpwstr>
  </property>
  <property fmtid="{D5CDD505-2E9C-101B-9397-08002B2CF9AE}" pid="418" name="Mendeley_Bookmark_1ldBZBpTjS_1">
    <vt:lpwstr>ADDIN CSL_CITATION {"citationItems": [{"id": "ITEM-1", "itemData": {"DOI": "10.1158/0008-5472.CAN-04-4259", "ISSN": "00085472", "abstract": "The phosphatidylinositol 3\u2032-kinase (PI3K) pathway is frequently activated in thyroid carcinomas through the c</vt:lpwstr>
  </property>
  <property fmtid="{D5CDD505-2E9C-101B-9397-08002B2CF9AE}" pid="419" name="Mendeley_Bookmark_1ldBZBpTjS_10">
    <vt:lpwstr>arse-names": false, "suffix": ""}, {"dropping-particle": "", "family": "Hernandez", "given": "Radhames", "non-dropping-particle": "", "parse-names": false, "suffix": ""}, {"dropping-particle": "", "family": "Hermsem", "given": "Mario J.A.", "non-dropping-</vt:lpwstr>
  </property>
  <property fmtid="{D5CDD505-2E9C-101B-9397-08002B2CF9AE}" pid="420" name="Mendeley_Bookmark_1ldBZBpTjS_11">
    <vt:lpwstr>particle": "", "parse-names": false, "suffix": ""}, {"dropping-particle": "", "family": "Herrero", "given": "Agustin", "non-dropping-particle": "", "parse-names": false, "suffix": ""}, {"dropping-particle": "", "family": "Fusco", "given": "Alfredo", "non-</vt:lpwstr>
  </property>
  <property fmtid="{D5CDD505-2E9C-101B-9397-08002B2CF9AE}" pid="421" name="Mendeley_Bookmark_1ldBZBpTjS_12">
    <vt:lpwstr>dropping-particle": "", "parse-names": false, "suffix": ""}, {"dropping-particle": "", "family": "Cameselle-Teijeiro", "given": "Jose", "non-dropping-particle": "", "parse-names": false, "suffix": ""}, {"dropping-particle": "", "family": "Santoro", "given</vt:lpwstr>
  </property>
  <property fmtid="{D5CDD505-2E9C-101B-9397-08002B2CF9AE}" pid="422" name="Mendeley_Bookmark_1ldBZBpTjS_13">
    <vt:lpwstr>": "Massimo", "non-dropping-particle": "", "parse-names": false, "suffix": ""}], "container-title": "Cancer Research", "id": "ITEM-1", "issued": {"date-parts": [["2005"]]}, "title": "Mutation of the PIK3CA gene in anaplastic thyroid cancer", "type": "arti</vt:lpwstr>
  </property>
  <property fmtid="{D5CDD505-2E9C-101B-9397-08002B2CF9AE}" pid="423" name="Mendeley_Bookmark_1ldBZBpTjS_14">
    <vt:lpwstr>cle-journal"}, "uris": ["http://www.mendeley.com/documents/?uuid=bc6a89bb-b12d-4199-882b-45e73da7e347"]}], "mendeley": {"formattedCitation": "&lt;sup&gt;44&lt;/sup&gt;", "plainTextFormattedCitation": "44", "previouslyFormattedCitation": "&lt;sup&gt;44&lt;/sup&gt;"}, "properties"</vt:lpwstr>
  </property>
  <property fmtid="{D5CDD505-2E9C-101B-9397-08002B2CF9AE}" pid="424" name="Mendeley_Bookmark_1ldBZBpTjS_15">
    <vt:lpwstr>: {"noteIndex": 0}, "schema": "https://github.com/citation-style-language/schema/raw/master/csl-citation.json"}</vt:lpwstr>
  </property>
  <property fmtid="{D5CDD505-2E9C-101B-9397-08002B2CF9AE}" pid="425" name="Mendeley_Bookmark_1ldBZBpTjS_2">
    <vt:lpwstr>onstitutive activation of stimulatory molecules (e.g., Ras) and/or the loss of expression and/or function of the inhibitory PTEN protein that results in Akt activation. Recently, it has been reported that somatic mutations within the PI3K catalytic subuni</vt:lpwstr>
  </property>
  <property fmtid="{D5CDD505-2E9C-101B-9397-08002B2CF9AE}" pid="426" name="Mendeley_Bookmark_1ldBZBpTjS_3">
    <vt:lpwstr>t, PIK3CA, are common (25-40%) among colorectal, gastric, breast, ovarian cancers, and high-grade brain tumors. Moreover, PIK3CA mutations have a tendency to cluster within the helical (exon 9) and the kinase (exon 20) domains. In this study, 13 thyroid c</vt:lpwstr>
  </property>
  <property fmtid="{D5CDD505-2E9C-101B-9397-08002B2CF9AE}" pid="427" name="Mendeley_Bookmark_1ldBZBpTjS_4">
    <vt:lpwstr>ancer cell lines, 80 well-differentiated thyroid carcinomas of follicular (WDFC) and papillary (WDPC) type, and 70 anaplastic thyroid carcinomas (ATC) were investigated, by PCR-direct sequencing, for activating PIK3CA mutations at exons 9 and 20. Nonsynon</vt:lpwstr>
  </property>
  <property fmtid="{D5CDD505-2E9C-101B-9397-08002B2CF9AE}" pid="428" name="Mendeley_Bookmark_1ldBZBpTjS_5">
    <vt:lpwstr>ymous somatic mutations were found in 16 ATC (23%), two WDFC (8%), and one WDPC (2%). In 18 of the 20 ATC cases showing coexisting differentiated carcinoma, mutations, when present, were restricted to the ATC component and located primarily within the kin</vt:lpwstr>
  </property>
  <property fmtid="{D5CDD505-2E9C-101B-9397-08002B2CF9AE}" pid="429" name="Mendeley_Bookmark_1ldBZBpTjS_6">
    <vt:lpwstr>ase domain. Three cell lines of papillary and follicular lineage (K1, K2, and K5) were also found mutated. In addition, activation of Akt was observed in most of the ATC harboring PIK3CA mutations. These findings indicate that mutant PIK3CA is likely to f</vt:lpwstr>
  </property>
  <property fmtid="{D5CDD505-2E9C-101B-9397-08002B2CF9AE}" pid="430" name="Mendeley_Bookmark_1ldBZBpTjS_7">
    <vt:lpwstr>unction as an oncogene among ATC and less frequently well-differentiated thyroid carcinomas. The data also argue for a role of PIK3CA targeting in the treatment of ATC patients. \u00a92005 American Association for Cancer Research.", "author": [{"dropping-</vt:lpwstr>
  </property>
  <property fmtid="{D5CDD505-2E9C-101B-9397-08002B2CF9AE}" pid="431" name="Mendeley_Bookmark_1ldBZBpTjS_8">
    <vt:lpwstr>particle": "", "family": "Garc\u00eda-Rost\u00e1n", "given": "Ginesa", "non-dropping-particle": "", "parse-names": false, "suffix": ""}, {"dropping-particle": "", "family": "Costa", "given": "Angela M.", "non-dropping-particle": "", "parse-names": false, </vt:lpwstr>
  </property>
  <property fmtid="{D5CDD505-2E9C-101B-9397-08002B2CF9AE}" pid="432" name="Mendeley_Bookmark_1ldBZBpTjS_9">
    <vt:lpwstr>"suffix": ""}, {"dropping-particle": "", "family": "Pereira-Castro", "given": "Isabel", "non-dropping-particle": "", "parse-names": false, "suffix": ""}, {"dropping-particle": "", "family": "Salvatore", "given": "Giuliana", "non-dropping-particle": "", "p</vt:lpwstr>
  </property>
  <property fmtid="{D5CDD505-2E9C-101B-9397-08002B2CF9AE}" pid="433" name="Mendeley_Bookmark_1o0ztz7f8L_1">
    <vt:lpwstr>ADDIN CSL_CITATION {"citationItems": [{"id": "ITEM-1", "itemData": {"DOI": "10.1007/s12022-016-9445-4", "ISSN": "15590097", "abstract": "Poorly differentiated thyroid carcinoma (PDTC) and anaplastic thyroid carcinoma (ATC) are aggressive thyroid tumors as</vt:lpwstr>
  </property>
  <property fmtid="{D5CDD505-2E9C-101B-9397-08002B2CF9AE}" pid="434" name="Mendeley_Bookmark_1o0ztz7f8L_10">
    <vt:lpwstr>d=5c8db8b3-3146-4a13-a015-b139db85274a"]}], "mendeley": {"formattedCitation": "&lt;sup&gt;15&lt;/sup&gt;", "plainTextFormattedCitation": "15", "previouslyFormattedCitation": "&lt;sup&gt;15&lt;/sup&gt;"}, "properties": {"noteIndex": 0}, "schema": "https://github.com/citation-styl</vt:lpwstr>
  </property>
  <property fmtid="{D5CDD505-2E9C-101B-9397-08002B2CF9AE}" pid="435" name="Mendeley_Bookmark_1o0ztz7f8L_11">
    <vt:lpwstr>e-language/schema/raw/master/csl-citation.json"}</vt:lpwstr>
  </property>
  <property fmtid="{D5CDD505-2E9C-101B-9397-08002B2CF9AE}" pid="436" name="Mendeley_Bookmark_1o0ztz7f8L_2">
    <vt:lpwstr>sociated with a high mortality rate of 38-57 % and almost 100 % respectively. Several recent studies utilizing next generation sequencing techniques have shed lights on the molecular pathogenesis of these tumors, providing evidence to support a stepwise t</vt:lpwstr>
  </property>
  <property fmtid="{D5CDD505-2E9C-101B-9397-08002B2CF9AE}" pid="437" name="Mendeley_Bookmark_1o0ztz7f8L_3">
    <vt:lpwstr>umoral progression from well-differentiated to poorly differentiated, and finally to anaplastic thyroid carcinomas. While BRAF V600E and RAS mutations remain the main drivers in aggressive thyroid carcinoma, PDTC and ATC gains additional mutations, e.g., </vt:lpwstr>
  </property>
  <property fmtid="{D5CDD505-2E9C-101B-9397-08002B2CF9AE}" pid="438" name="Mendeley_Bookmark_1o0ztz7f8L_4">
    <vt:lpwstr>TERT promoter mutation, TP53 mutation, as well as frequent alterations in PIK3CA-PTEN-AKT-mTOR pathway, SWI-SNF complex, histomethyltransferases, and mismatch repair genes. RAS-mutated PDTCs are commonly associated with a histologic phenotype defined by T</vt:lpwstr>
  </property>
  <property fmtid="{D5CDD505-2E9C-101B-9397-08002B2CF9AE}" pid="439" name="Mendeley_Bookmark_1o0ztz7f8L_5">
    <vt:lpwstr>urin proposal, high frequency of distant metastasis, high thyroid differentiation score, and a RAS-like gene expression profile, whereas BRAF-mutated PDTCs are usually defined solely by the Memorial Sloan Kettering Cancer Center (MSKCC) criteria with a pr</vt:lpwstr>
  </property>
  <property fmtid="{D5CDD505-2E9C-101B-9397-08002B2CF9AE}" pid="440" name="Mendeley_Bookmark_1o0ztz7f8L_6">
    <vt:lpwstr>opensity for nodal metastasis and are less differentiated with a BRAF-like expression signature. Such demarcation is largely lost in ATC which is characterized by genomic complexity, heavy mutation burden, and profound undifferentiation. Additionally, sev</vt:lpwstr>
  </property>
  <property fmtid="{D5CDD505-2E9C-101B-9397-08002B2CF9AE}" pid="441" name="Mendeley_Bookmark_1o0ztz7f8L_7">
    <vt:lpwstr>eral molecular events, e.g., EIF1AX mutation, mutation burden, and chromosome 1q gain in PDTCs, as well as EIF1AX mutation, chromosome 13q loss, and 20q gains in ATCs, may serve as adverse prognostic markers predicting poor clinical outcome.", "author": [</vt:lpwstr>
  </property>
  <property fmtid="{D5CDD505-2E9C-101B-9397-08002B2CF9AE}" pid="442" name="Mendeley_Bookmark_1o0ztz7f8L_8">
    <vt:lpwstr>{"dropping-particle": "", "family": "Xu", "given": "Bin", "non-dropping-particle": "", "parse-names": false, "suffix": ""}, {"dropping-particle": "", "family": "Ghossein", "given": "Ronald", "non-dropping-particle": "", "parse-names": false, "suffix": ""}</vt:lpwstr>
  </property>
  <property fmtid="{D5CDD505-2E9C-101B-9397-08002B2CF9AE}" pid="443" name="Mendeley_Bookmark_1o0ztz7f8L_9">
    <vt:lpwstr>], "container-title": "Endocrine Pathology", "id": "ITEM-1", "issued": {"date-parts": [["2016"]]}, "title": "Genomic Landscape of poorly Differentiated and Anaplastic Thyroid Carcinoma", "type": "article"}, "uris": ["http://www.mendeley.com/documents/?uui</vt:lpwstr>
  </property>
  <property fmtid="{D5CDD505-2E9C-101B-9397-08002B2CF9AE}" pid="444" name="Mendeley_Bookmark_28DWhApttx_1">
    <vt:lpwstr>ADDIN CSL_CITATION {"citationItems": [{"id": "ITEM-1", "itemData": {"ISSN": "11093099", "author": [{"dropping-particle": "", "family": "Hiromatsu", "given": "Yuji", "non-dropping-particle": "", "parse-names": false, "suffix": ""}, {"dropping-particle": ""</vt:lpwstr>
  </property>
  <property fmtid="{D5CDD505-2E9C-101B-9397-08002B2CF9AE}" pid="445" name="Mendeley_Bookmark_28DWhApttx_2">
    <vt:lpwstr>, "family": "Satoh", "given": "Hiroshi", "non-dropping-particle": "", "parse-names": false, "suffix": ""}, {"dropping-particle": "", "family": "Amino", "given": "Nobuyuki", "non-dropping-particle": "", "parse-names": false, "suffix": ""}], "container-titl</vt:lpwstr>
  </property>
  <property fmtid="{D5CDD505-2E9C-101B-9397-08002B2CF9AE}" pid="446" name="Mendeley_Bookmark_28DWhApttx_3">
    <vt:lpwstr>e": "Hormones", "id": "ITEM-1", "issued": {"date-parts": [["2013"]]}, "title": "Hashimoto's thyroiditis: History and future outlook", "type": "article"}, "uris": ["http://www.mendeley.com/documents/?uuid=aa92dd0a-f162-4955-8517-24d185e5e1a6"]}], "mendeley</vt:lpwstr>
  </property>
  <property fmtid="{D5CDD505-2E9C-101B-9397-08002B2CF9AE}" pid="447" name="Mendeley_Bookmark_28DWhApttx_4">
    <vt:lpwstr>": {"formattedCitation": "&lt;sup&gt;8&lt;/sup&gt;", "plainTextFormattedCitation": "8", "previouslyFormattedCitation": "&lt;sup&gt;8&lt;/sup&gt;"}, "properties": {"noteIndex": 0}, "schema": "https://github.com/citation-style-language/schema/raw/master/csl-citation.json"}</vt:lpwstr>
  </property>
  <property fmtid="{D5CDD505-2E9C-101B-9397-08002B2CF9AE}" pid="448" name="Mendeley_Bookmark_36Jr7A6New_1">
    <vt:lpwstr>ADDIN CSL_CITATION {"citationItems": [{"id": "ITEM-1", "itemData": {"DOI": "10.1038/nrc3431", "ISSN": "1474175X", "abstract": "Thyroid cancer is a common endocrine malignancy. There has been exciting progress in understanding its molecular pathogenesis in</vt:lpwstr>
  </property>
  <property fmtid="{D5CDD505-2E9C-101B-9397-08002B2CF9AE}" pid="449" name="Mendeley_Bookmark_36Jr7A6New_2">
    <vt:lpwstr> recent years, as best exemplified by the elucidation of the fundamental role of several major signalling pathways and related molecular derangements. Central to these mechanisms are the genetic and epigenetic alterations in these pathways, such as mutati</vt:lpwstr>
  </property>
  <property fmtid="{D5CDD505-2E9C-101B-9397-08002B2CF9AE}" pid="450" name="Mendeley_Bookmark_36Jr7A6New_3">
    <vt:lpwstr>on, gene copy-number gain and aberrant gene methylation. Many of these molecular alterations represent novel diagnostic and prognostic molecular markers and therapeutic targets for thyroid cancer, which provide unprecedented opportunities for further rese</vt:lpwstr>
  </property>
  <property fmtid="{D5CDD505-2E9C-101B-9397-08002B2CF9AE}" pid="451" name="Mendeley_Bookmark_36Jr7A6New_4">
    <vt:lpwstr>arch and clinical development of novel treatment strategies for this cancer.", "author": [{"dropping-particle": "", "family": "Xing", "given": "Mingzhao", "non-dropping-particle": "", "parse-names": false, "suffix": ""}], "container-title": "Nature Review</vt:lpwstr>
  </property>
  <property fmtid="{D5CDD505-2E9C-101B-9397-08002B2CF9AE}" pid="452" name="Mendeley_Bookmark_36Jr7A6New_5">
    <vt:lpwstr>s Cancer", "id": "ITEM-1", "issued": {"date-parts": [["2013"]]}, "title": "Molecular pathogenesis and mechanisms of thyroid cancer", "type": "article"}, "uris": ["http://www.mendeley.com/documents/?uuid=a8963489-2ec1-4f63-8507-19ba79038572"]}], "mendeley"</vt:lpwstr>
  </property>
  <property fmtid="{D5CDD505-2E9C-101B-9397-08002B2CF9AE}" pid="453" name="Mendeley_Bookmark_36Jr7A6New_6">
    <vt:lpwstr>: {"formattedCitation": "&lt;sup&gt;34&lt;/sup&gt;", "plainTextFormattedCitation": "34", "previouslyFormattedCitation": "&lt;sup&gt;34&lt;/sup&gt;"}, "properties": {"noteIndex": 0}, "schema": "https://github.com/citation-style-language/schema/raw/master/csl-citation.json"}</vt:lpwstr>
  </property>
  <property fmtid="{D5CDD505-2E9C-101B-9397-08002B2CF9AE}" pid="454" name="Mendeley_Bookmark_3I2wqZ52ko_1">
    <vt:lpwstr>ADDIN CSL_CITATION {"citationItems": [{"id": "ITEM-1", "itemData": {"DOI": "10.1371/journal.pone.0179387", "ISSN": "19326203", "abstract": "\u00a9 2017 Jegerlehner et al. This is an open access article distributed under the terms of the Creative Commons A</vt:lpwstr>
  </property>
  <property fmtid="{D5CDD505-2E9C-101B-9397-08002B2CF9AE}" pid="455" name="Mendeley_Bookmark_3I2wqZ52ko_10">
    <vt:lpwstr>rdetection and unnecessary treatment of thyroid cancers.", "author": [{"dropping-particle": "", "family": "Jegerlehner", "given": "Sabrina", "non-dropping-particle": "", "parse-names": false, "suffix": ""}, {"dropping-particle": "", "family": "Bulliard", </vt:lpwstr>
  </property>
  <property fmtid="{D5CDD505-2E9C-101B-9397-08002B2CF9AE}" pid="456" name="Mendeley_Bookmark_3I2wqZ52ko_11">
    <vt:lpwstr>"given": "Jean Luc", "non-dropping-particle": "", "parse-names": false, "suffix": ""}, {"dropping-particle": "", "family": "Aujesky", "given": "Drahomir", "non-dropping-particle": "", "parse-names": false, "suffix": ""}, {"dropping-particle": "", "family"</vt:lpwstr>
  </property>
  <property fmtid="{D5CDD505-2E9C-101B-9397-08002B2CF9AE}" pid="457" name="Mendeley_Bookmark_3I2wqZ52ko_12">
    <vt:lpwstr>: "Rodondi", "given": "Nicolas", "non-dropping-particle": "", "parse-names": false, "suffix": ""}, {"dropping-particle": "", "family": "Germann", "given": "Simon", "non-dropping-particle": "", "parse-names": false, "suffix": ""}, {"dropping-particle": "",</vt:lpwstr>
  </property>
  <property fmtid="{D5CDD505-2E9C-101B-9397-08002B2CF9AE}" pid="458" name="Mendeley_Bookmark_3I2wqZ52ko_13">
    <vt:lpwstr> "family": "Konzelmann", "given": "Isabelle", "non-dropping-particle": "", "parse-names": false, "suffix": ""}, {"dropping-particle": "", "family": "Chiolero", "given": "Arnaud", "non-dropping-particle": "", "parse-names": false, "suffix": ""}, {"dropping</vt:lpwstr>
  </property>
  <property fmtid="{D5CDD505-2E9C-101B-9397-08002B2CF9AE}" pid="459" name="Mendeley_Bookmark_3I2wqZ52ko_14">
    <vt:lpwstr>-particle": "", "family": "Mousavi", "given": "M.", "non-dropping-particle": "", "parse-names": false, "suffix": ""}, {"dropping-particle": "", "family": "Camey", "given": "B.", "non-dropping-particle": "", "parse-names": false, "suffix": ""}, {"dropping-</vt:lpwstr>
  </property>
  <property fmtid="{D5CDD505-2E9C-101B-9397-08002B2CF9AE}" pid="460" name="Mendeley_Bookmark_3I2wqZ52ko_15">
    <vt:lpwstr>particle": "", "family": "Bouchardy", "given": "C.", "non-dropping-particle": "", "parse-names": false, "suffix": ""}, {"dropping-particle": "", "family": "Frick", "given": "H.", "non-dropping-particle": "", "parse-names": false, "suffix": ""}, {"dropping</vt:lpwstr>
  </property>
  <property fmtid="{D5CDD505-2E9C-101B-9397-08002B2CF9AE}" pid="461" name="Mendeley_Bookmark_3I2wqZ52ko_16">
    <vt:lpwstr>-particle": "", "family": "Diebold", "given": "J.", "non-dropping-particle": "", "parse-names": false, "suffix": ""}, {"dropping-particle": "", "family": "Maspoli", "given": "M.", "non-dropping-particle": "", "parse-names": false, "suffix": ""}, {"droppin</vt:lpwstr>
  </property>
  <property fmtid="{D5CDD505-2E9C-101B-9397-08002B2CF9AE}" pid="462" name="Mendeley_Bookmark_3I2wqZ52ko_17">
    <vt:lpwstr>g-particle": "", "family": "Schmidt", "given": "A.", "non-dropping-particle": "", "parse-names": false, "suffix": ""}, {"dropping-particle": "", "family": "Bordoni", "given": "A.", "non-dropping-particle": "", "parse-names": false, "suffix": ""}, {"droppi</vt:lpwstr>
  </property>
  <property fmtid="{D5CDD505-2E9C-101B-9397-08002B2CF9AE}" pid="463" name="Mendeley_Bookmark_3I2wqZ52ko_18">
    <vt:lpwstr>ng-particle": "", "family": "Blanc Moya", "given": "R.", "non-dropping-particle": "", "parse-names": false, "suffix": ""}, {"dropping-particle": "", "family": "Rohrmann", "given": "S.", "non-dropping-particle": "", "parse-names": false, "suffix": ""}, {"d</vt:lpwstr>
  </property>
  <property fmtid="{D5CDD505-2E9C-101B-9397-08002B2CF9AE}" pid="464" name="Mendeley_Bookmark_3I2wqZ52ko_19">
    <vt:lpwstr>ropping-particle": "", "family": "Bulliard", "given": "Jl", "non-dropping-particle": "", "parse-names": false, "suffix": ""}, {"dropping-particle": "", "family": "Konzelmann", "given": "I.", "non-dropping-particle": "", "parse-names": false, "suffix": ""}</vt:lpwstr>
  </property>
  <property fmtid="{D5CDD505-2E9C-101B-9397-08002B2CF9AE}" pid="465" name="Mendeley_Bookmark_3I2wqZ52ko_2">
    <vt:lpwstr>ttribution License, which permits unrestricted use, distribution, and reproduction in any medium, provided the original author and source are credited. Background: The increase in incidence of thyroid cancer during the last decades without concomitant ris</vt:lpwstr>
  </property>
  <property fmtid="{D5CDD505-2E9C-101B-9397-08002B2CF9AE}" pid="466" name="Mendeley_Bookmark_3I2wqZ52ko_20">
    <vt:lpwstr>], "container-title": "PLoS ONE", "id": "ITEM-1", "issued": {"date-parts": [["2017"]]}, "title": "Overdiagnosis and overtreatment of thyroid cancer: A population-based temporal trend study", "type": "article-journal"}, "uris": ["http://www.mendeley.com/do</vt:lpwstr>
  </property>
  <property fmtid="{D5CDD505-2E9C-101B-9397-08002B2CF9AE}" pid="467" name="Mendeley_Bookmark_3I2wqZ52ko_21">
    <vt:lpwstr>cuments/?uuid=e53a5c30-ef59-41ca-abd9-cde791193d08"]}], "mendeley": {"formattedCitation": "&lt;sup&gt;13&lt;/sup&gt;", "plainTextFormattedCitation": "13", "previouslyFormattedCitation": "&lt;sup&gt;13&lt;/sup&gt;"}, "properties": {"noteIndex": 0}, "schema": "https://github.com/c</vt:lpwstr>
  </property>
  <property fmtid="{D5CDD505-2E9C-101B-9397-08002B2CF9AE}" pid="468" name="Mendeley_Bookmark_3I2wqZ52ko_22">
    <vt:lpwstr>itation-style-language/schema/raw/master/csl-citation.json"}</vt:lpwstr>
  </property>
  <property fmtid="{D5CDD505-2E9C-101B-9397-08002B2CF9AE}" pid="469" name="Mendeley_Bookmark_3I2wqZ52ko_3">
    <vt:lpwstr>e in mortality may reflect the growing detection of indolent forms of thyroid cancer, and may have fueled unnecessary thyroidectomies. Our aim was therefore, to compare recent secular trends in surgical intervention rate for thyroid cancer with the incide</vt:lpwstr>
  </property>
  <property fmtid="{D5CDD505-2E9C-101B-9397-08002B2CF9AE}" pid="470" name="Mendeley_Bookmark_3I2wqZ52ko_4">
    <vt:lpwstr>nce and mortality of thyroid cancer to assess overdiagnosis and resulting overtreatment. Methods: We conducted a population-based temporal trend study in Switzerland from 1998 to 2012. All cases of invasive thyroid cancer, deaths from thyroid cancer, and </vt:lpwstr>
  </property>
  <property fmtid="{D5CDD505-2E9C-101B-9397-08002B2CF9AE}" pid="471" name="Mendeley_Bookmark_3I2wqZ52ko_5">
    <vt:lpwstr>cancer-related thyroidectomies were analyzed. We calculated changes in age-standardized thyroid cancer incidence rates, stratified by histologic subtype and tumor stage, thyroid cancer-specific mortality, and thyroidectomy rates. Results: Between 1998 and</vt:lpwstr>
  </property>
  <property fmtid="{D5CDD505-2E9C-101B-9397-08002B2CF9AE}" pid="472" name="Mendeley_Bookmark_3I2wqZ52ko_6">
    <vt:lpwstr> 2012, the age-standardized annual incidence of thyroid cancer increased from 5.9 to 11.7 cases/100,000 among women (annual mean absolute increase: +0.43/100,000/year) and from 2.7 to 3.9 cases/100,000 among men (+0.11/100,000/year). The increase was limi</vt:lpwstr>
  </property>
  <property fmtid="{D5CDD505-2E9C-101B-9397-08002B2CF9AE}" pid="473" name="Mendeley_Bookmark_3I2wqZ52ko_7">
    <vt:lpwstr>ted to the papillary subtype, the most indolent form of thyroid cancer. The incidence of early stages increased sharply, the incidence of advanced stages increased marginally, and the mortality from thyroid cancer decreased slightly. There was a three- to</vt:lpwstr>
  </property>
  <property fmtid="{D5CDD505-2E9C-101B-9397-08002B2CF9AE}" pid="474" name="Mendeley_Bookmark_3I2wqZ52ko_8">
    <vt:lpwstr> four-fold increase in the age-standardized annual thyroidectomy rate in both sexes. Conclusions: We observed a large increase in the incidence of thyroid cancer, limited to papillary and early stage tumors, with a three- to four-fold parallel increase in</vt:lpwstr>
  </property>
  <property fmtid="{D5CDD505-2E9C-101B-9397-08002B2CF9AE}" pid="475" name="Mendeley_Bookmark_3I2wqZ52ko_9">
    <vt:lpwstr> thyroidectomy. The mortality slightly decreased. These findings suggest that a substantial and growing part of the detected thyroid cancers are overdiagnosed and overtreated. Impact: Targeted screening and diagnostic strategies are warranted to avoid ove</vt:lpwstr>
  </property>
  <property fmtid="{D5CDD505-2E9C-101B-9397-08002B2CF9AE}" pid="476" name="Mendeley_Bookmark_3JEW1pmGrv_1">
    <vt:lpwstr>ADDIN CSL_CITATION {"citationItems": [{"id": "ITEM-1", "itemData": {"DOI": "10.4158/EP.17.3.456", "ISSN": "19342403", "abstract": "OBJECTIVE Thyrotoxicosis has multiple etiologies, manifestations, and potential therapies. Appropriate treatment requires an</vt:lpwstr>
  </property>
  <property fmtid="{D5CDD505-2E9C-101B-9397-08002B2CF9AE}" pid="477" name="Mendeley_Bookmark_3JEW1pmGrv_10">
    <vt:lpwstr>ily": "Burch", "given": "Henry B.", "non-dropping-particle": "", "parse-names": false, "suffix": ""}, {"dropping-particle": "", "family": "Cooper", "given": "David S.", "non-dropping-particle": "", "parse-names": false, "suffix": ""}, {"dropping-particle"</vt:lpwstr>
  </property>
  <property fmtid="{D5CDD505-2E9C-101B-9397-08002B2CF9AE}" pid="478" name="Mendeley_Bookmark_3JEW1pmGrv_11">
    <vt:lpwstr>: "", "family": "Garber", "given": "Jeffrey R.", "non-dropping-particle": "", "parse-names": false, "suffix": ""}, {"dropping-particle": "", "family": "Carol Greenlee", "given": "M.", "non-dropping-particle": "", "parse-names": false, "suffix": ""}, {"dro</vt:lpwstr>
  </property>
  <property fmtid="{D5CDD505-2E9C-101B-9397-08002B2CF9AE}" pid="479" name="Mendeley_Bookmark_3JEW1pmGrv_12">
    <vt:lpwstr>pping-particle": "", "family": "Klein", "given": "Irwin", "non-dropping-particle": "", "parse-names": false, "suffix": ""}, {"dropping-particle": "", "family": "Laurberg", "given": "Peter", "non-dropping-particle": "", "parse-names": false, "suffix": ""},</vt:lpwstr>
  </property>
  <property fmtid="{D5CDD505-2E9C-101B-9397-08002B2CF9AE}" pid="480" name="Mendeley_Bookmark_3JEW1pmGrv_13">
    <vt:lpwstr> {"dropping-particle": "", "family": "Ross McDougall", "given": "I.", "non-dropping-particle": "", "parse-names": false, "suffix": ""}, {"dropping-particle": "", "family": "Montori", "given": "Victor M.", "non-dropping-particle": "", "parse-names": false,</vt:lpwstr>
  </property>
  <property fmtid="{D5CDD505-2E9C-101B-9397-08002B2CF9AE}" pid="481" name="Mendeley_Bookmark_3JEW1pmGrv_14">
    <vt:lpwstr> "suffix": ""}, {"dropping-particle": "", "family": "Rivkees", "given": "Scott A.", "non-dropping-particle": "", "parse-names": false, "suffix": ""}, {"dropping-particle": "", "family": "Ross", "given": "Douglas S.", "non-dropping-particle": "", "parse-na</vt:lpwstr>
  </property>
  <property fmtid="{D5CDD505-2E9C-101B-9397-08002B2CF9AE}" pid="482" name="Mendeley_Bookmark_3JEW1pmGrv_15">
    <vt:lpwstr>mes": false, "suffix": ""}, {"dropping-particle": "", "family": "Sosa", "given": "Julie Ann", "non-dropping-particle": "", "parse-names": false, "suffix": ""}, {"dropping-particle": "", "family": "Stan", "given": "Marius N.", "non-dropping-particle": "", </vt:lpwstr>
  </property>
  <property fmtid="{D5CDD505-2E9C-101B-9397-08002B2CF9AE}" pid="483" name="Mendeley_Bookmark_3JEW1pmGrv_16">
    <vt:lpwstr>"parse-names": false, "suffix": ""}], "container-title": "Endocrine Practice", "id": "ITEM-1", "issued": {"date-parts": [["2011"]]}, "title": "Hyperthyroidism and other causes of thyrotoxicosis: Management guidelines of the american thyroid association an</vt:lpwstr>
  </property>
  <property fmtid="{D5CDD505-2E9C-101B-9397-08002B2CF9AE}" pid="484" name="Mendeley_Bookmark_3JEW1pmGrv_17">
    <vt:lpwstr>d American association of clinical endocrinoloigists", "type": "article-journal"}, "uris": ["http://www.mendeley.com/documents/?uuid=4ab6b89b-8202-445f-ac2d-1245470e7bbe"]}, {"id": "ITEM-2", "itemData": {"DOI": "10.1016/j.mcna.2012.01.005", "ISSN": "00257</vt:lpwstr>
  </property>
  <property fmtid="{D5CDD505-2E9C-101B-9397-08002B2CF9AE}" pid="485" name="Mendeley_Bookmark_3JEW1pmGrv_18">
    <vt:lpwstr>125", "abstract": "Hypothyroidism is the result of inadequate production of thyroid hormone or inadequate action of thyroid hormone in target tissues. Primary hypothyroidism is the principal manifestation of hypothyroidism, but other causes include centra</vt:lpwstr>
  </property>
  <property fmtid="{D5CDD505-2E9C-101B-9397-08002B2CF9AE}" pid="486" name="Mendeley_Bookmark_3JEW1pmGrv_19">
    <vt:lpwstr>l deficiency of thyrotropin-releasing hormone or thyroid-stimulating hormone (TSH), or consumptive hypothyroidism from excessive inactivation of thyroid hormone. Subclinical hypothyroidism is present when there is elevated TSH but a normal free thyroxine </vt:lpwstr>
  </property>
  <property fmtid="{D5CDD505-2E9C-101B-9397-08002B2CF9AE}" pid="487" name="Mendeley_Bookmark_3JEW1pmGrv_2">
    <vt:lpwstr> accurate diagnosis and is influenced by coexisting medical conditions and patient preference. This article describes evidence-based clinical guidelines for the management of thyrotoxicosis that would be useful to generalist and subspeciality physicians a</vt:lpwstr>
  </property>
  <property fmtid="{D5CDD505-2E9C-101B-9397-08002B2CF9AE}" pid="488" name="Mendeley_Bookmark_3JEW1pmGrv_20">
    <vt:lpwstr>level. Treatment involves oral administration of exogenous synthetic thyroid hormone. This review presents an update on the etiology and types of hypothyroidism, including subclinical disease; drugs and thyroid function; and diagnosis and treatment of hyp</vt:lpwstr>
  </property>
  <property fmtid="{D5CDD505-2E9C-101B-9397-08002B2CF9AE}" pid="489" name="Mendeley_Bookmark_3JEW1pmGrv_21">
    <vt:lpwstr>othyroidism. \u00a9 2012 Elsevier Inc.", "author": [{"dropping-particle": "", "family": "Almandoz", "given": "Jaime P.", "non-dropping-particle": "", "parse-names": false, "suffix": ""}, {"dropping-particle": "", "family": "Gharib", "given": "Hossein", "n</vt:lpwstr>
  </property>
  <property fmtid="{D5CDD505-2E9C-101B-9397-08002B2CF9AE}" pid="490" name="Mendeley_Bookmark_3JEW1pmGrv_22">
    <vt:lpwstr>on-dropping-particle": "", "parse-names": false, "suffix": ""}], "container-title": "Medical Clinics of North America", "id": "ITEM-2", "issued": {"date-parts": [["2012"]]}, "title": "Hypothyroidism: Etiology, Diagnosis, and Management", "type": "article"</vt:lpwstr>
  </property>
  <property fmtid="{D5CDD505-2E9C-101B-9397-08002B2CF9AE}" pid="491" name="Mendeley_Bookmark_3JEW1pmGrv_23">
    <vt:lpwstr>}, "uris": ["http://www.mendeley.com/documents/?uuid=ee05544e-d4df-4135-ab20-62ac5b19eef8"]}], "mendeley": {"formattedCitation": "&lt;sup&gt;6,7&lt;/sup&gt;", "plainTextFormattedCitation": "6,7", "previouslyFormattedCitation": "&lt;sup&gt;6,7&lt;/sup&gt;"}, "properties": {"noteI</vt:lpwstr>
  </property>
  <property fmtid="{D5CDD505-2E9C-101B-9397-08002B2CF9AE}" pid="492" name="Mendeley_Bookmark_3JEW1pmGrv_24">
    <vt:lpwstr>ndex": 0}, "schema": "https://github.com/citation-style-language/schema/raw/master/csl-citation.json"}</vt:lpwstr>
  </property>
  <property fmtid="{D5CDD505-2E9C-101B-9397-08002B2CF9AE}" pid="493" name="Mendeley_Bookmark_3JEW1pmGrv_3">
    <vt:lpwstr>nd others providing care for patients with this condition. METHODS The development of these guidelines was commissioned by the American Thyroid Association in association with the American Association of Clinical Endocrinologists. The American Thyroid Ass</vt:lpwstr>
  </property>
  <property fmtid="{D5CDD505-2E9C-101B-9397-08002B2CF9AE}" pid="494" name="Mendeley_Bookmark_3JEW1pmGrv_4">
    <vt:lpwstr>ociation and American Association of Clinical Endocrinologists assembled a task force of expert clinicians who authored this report. The task force examined relevant literature using a systematic PubMed search supplemented with additional published materi</vt:lpwstr>
  </property>
  <property fmtid="{D5CDD505-2E9C-101B-9397-08002B2CF9AE}" pid="495" name="Mendeley_Bookmark_3JEW1pmGrv_5">
    <vt:lpwstr>als. An evidence-based medicine approach that incorporated the knowledge and experience of the panel was used to develop the text and a series of specific recommendations. The strength of the recommendations and the quality of evidence supporting each was</vt:lpwstr>
  </property>
  <property fmtid="{D5CDD505-2E9C-101B-9397-08002B2CF9AE}" pid="496" name="Mendeley_Bookmark_3JEW1pmGrv_6">
    <vt:lpwstr> rated according to the approach recommended by the Grading of Recommendations, Assessment, Development, and Evaluation Group. RESULTS Clinical topics addressed include the initial evaluation and management of thyrotoxicosis; management of Graves' hyperth</vt:lpwstr>
  </property>
  <property fmtid="{D5CDD505-2E9C-101B-9397-08002B2CF9AE}" pid="497" name="Mendeley_Bookmark_3JEW1pmGrv_7">
    <vt:lpwstr>yroidism using radioactive iodine, antithyroid drugs, or surgery; management of toxic multinodular goiter or toxic adenoma using radioactive iodine or surgery; Graves' disease in children, adolescents, or pregnant patients; subclinical hyperthyroidism; hy</vt:lpwstr>
  </property>
  <property fmtid="{D5CDD505-2E9C-101B-9397-08002B2CF9AE}" pid="498" name="Mendeley_Bookmark_3JEW1pmGrv_8">
    <vt:lpwstr>perthyroidism in patients with Graves' ophthalmopathy; and management of other miscellaneous causes of thyrotoxicosis. CONCLUSIONS One hundred evidence-based recommendations were developed to aid in the care of patients with thyrotoxicosis and to share wh</vt:lpwstr>
  </property>
  <property fmtid="{D5CDD505-2E9C-101B-9397-08002B2CF9AE}" pid="499" name="Mendeley_Bookmark_3JEW1pmGrv_9">
    <vt:lpwstr>at the task force believes is current, rational, and optimal medical practice.", "author": [{"dropping-particle": "", "family": "Bahn", "given": "Rebecca S.", "non-dropping-particle": "", "parse-names": false, "suffix": ""}, {"dropping-particle": "", "fam</vt:lpwstr>
  </property>
  <property fmtid="{D5CDD505-2E9C-101B-9397-08002B2CF9AE}" pid="500" name="Mendeley_Bookmark_3PooMErfYg_1">
    <vt:lpwstr>ADDIN CSL_CITATION {"citationItems": [{"id": "ITEM-1", "itemData": {"DOI": "10.1038/nrc3431", "ISSN": "1474175X", "abstract": "Thyroid cancer is a common endocrine malignancy. There has been exciting progress in understanding its molecular pathogenesis in</vt:lpwstr>
  </property>
  <property fmtid="{D5CDD505-2E9C-101B-9397-08002B2CF9AE}" pid="501" name="Mendeley_Bookmark_3PooMErfYg_2">
    <vt:lpwstr> recent years, as best exemplified by the elucidation of the fundamental role of several major signalling pathways and related molecular derangements. Central to these mechanisms are the genetic and epigenetic alterations in these pathways, such as mutati</vt:lpwstr>
  </property>
  <property fmtid="{D5CDD505-2E9C-101B-9397-08002B2CF9AE}" pid="502" name="Mendeley_Bookmark_3PooMErfYg_3">
    <vt:lpwstr>on, gene copy-number gain and aberrant gene methylation. Many of these molecular alterations represent novel diagnostic and prognostic molecular markers and therapeutic targets for thyroid cancer, which provide unprecedented opportunities for further rese</vt:lpwstr>
  </property>
  <property fmtid="{D5CDD505-2E9C-101B-9397-08002B2CF9AE}" pid="503" name="Mendeley_Bookmark_3PooMErfYg_4">
    <vt:lpwstr>arch and clinical development of novel treatment strategies for this cancer.", "author": [{"dropping-particle": "", "family": "Xing", "given": "Mingzhao", "non-dropping-particle": "", "parse-names": false, "suffix": ""}], "container-title": "Nature Review</vt:lpwstr>
  </property>
  <property fmtid="{D5CDD505-2E9C-101B-9397-08002B2CF9AE}" pid="504" name="Mendeley_Bookmark_3PooMErfYg_5">
    <vt:lpwstr>s Cancer", "id": "ITEM-1", "issued": {"date-parts": [["2013"]]}, "title": "Molecular pathogenesis and mechanisms of thyroid cancer", "type": "article"}, "uris": ["http://www.mendeley.com/documents/?uuid=a8963489-2ec1-4f63-8507-19ba79038572"]}], "mendeley"</vt:lpwstr>
  </property>
  <property fmtid="{D5CDD505-2E9C-101B-9397-08002B2CF9AE}" pid="505" name="Mendeley_Bookmark_3PooMErfYg_6">
    <vt:lpwstr>: {"formattedCitation": "&lt;sup&gt;34&lt;/sup&gt;", "plainTextFormattedCitation": "34", "previouslyFormattedCitation": "&lt;sup&gt;34&lt;/sup&gt;"}, "properties": {"noteIndex": 0}, "schema": "https://github.com/citation-style-language/schema/raw/master/csl-citation.json"}</vt:lpwstr>
  </property>
  <property fmtid="{D5CDD505-2E9C-101B-9397-08002B2CF9AE}" pid="506" name="Mendeley_Bookmark_3U4WteWFfw_1">
    <vt:lpwstr>ADDIN CSL_CITATION {"citationItems": [{"id": "ITEM-1", "itemData": {"DOI": "10.1016/j.tibs.2011.03.006", "ISSN": "09680004", "abstract": "The Ras-extracellular signal-regulated kinase (Ras-ERK) and phosphatidylinositol 3-kinase-mammalian target of rapamyc</vt:lpwstr>
  </property>
  <property fmtid="{D5CDD505-2E9C-101B-9397-08002B2CF9AE}" pid="507" name="Mendeley_Bookmark_3U4WteWFfw_2">
    <vt:lpwstr>in (PI3K-mTOR) signaling pathways are the chief mechanisms for controlling cell survival, differentiation, proliferation, metabolism, and motility in response to extracellular cues. Components of these pathways were among the first to be discovered when s</vt:lpwstr>
  </property>
  <property fmtid="{D5CDD505-2E9C-101B-9397-08002B2CF9AE}" pid="508" name="Mendeley_Bookmark_3U4WteWFfw_3">
    <vt:lpwstr>cientists began cloning proto-oncogenes and purifying cellular kinase activities in the 1980s. Ras-ERK and PI3K-mTOR were originally modeled as linear signaling conduits activated by different stimuli, yet even early experiments hinted that they might int</vt:lpwstr>
  </property>
  <property fmtid="{D5CDD505-2E9C-101B-9397-08002B2CF9AE}" pid="509" name="Mendeley_Bookmark_3U4WteWFfw_4">
    <vt:lpwstr>ersect to regulate each other and co-regulate downstream functions. The extent of this cross-talk and its significance in cancer therapeutics are now becoming clear. \u00a9 2011 Elsevier Ltd.", "author": [{"dropping-particle": "", "family": "Mendoza", "gi</vt:lpwstr>
  </property>
  <property fmtid="{D5CDD505-2E9C-101B-9397-08002B2CF9AE}" pid="510" name="Mendeley_Bookmark_3U4WteWFfw_5">
    <vt:lpwstr>ven": "Michelle C.", "non-dropping-particle": "", "parse-names": false, "suffix": ""}, {"dropping-particle": "", "family": "Er", "given": "E. Emrah", "non-dropping-particle": "", "parse-names": false, "suffix": ""}, {"dropping-particle": "", "family": "Bl</vt:lpwstr>
  </property>
  <property fmtid="{D5CDD505-2E9C-101B-9397-08002B2CF9AE}" pid="511" name="Mendeley_Bookmark_3U4WteWFfw_6">
    <vt:lpwstr>enis", "given": "John", "non-dropping-particle": "", "parse-names": false, "suffix": ""}], "container-title": "Trends in Biochemical Sciences", "id": "ITEM-1", "issued": {"date-parts": [["2011"]]}, "title": "The Ras-ERK and PI3K-mTOR pathways: Cross-talk </vt:lpwstr>
  </property>
  <property fmtid="{D5CDD505-2E9C-101B-9397-08002B2CF9AE}" pid="512" name="Mendeley_Bookmark_3U4WteWFfw_7">
    <vt:lpwstr>and compensation", "type": "article"}, "uris": ["http://www.mendeley.com/documents/?uuid=c8d91a84-a1c8-48db-abe2-852f244fb307"]}], "mendeley": {"formattedCitation": "&lt;sup&gt;31&lt;/sup&gt;", "plainTextFormattedCitation": "31", "previouslyFormattedCitation": "&lt;sup&gt;</vt:lpwstr>
  </property>
  <property fmtid="{D5CDD505-2E9C-101B-9397-08002B2CF9AE}" pid="513" name="Mendeley_Bookmark_3U4WteWFfw_8">
    <vt:lpwstr>31&lt;/sup&gt;"}, "properties": {"noteIndex": 0}, "schema": "https://github.com/citation-style-language/schema/raw/master/csl-citation.json"}</vt:lpwstr>
  </property>
  <property fmtid="{D5CDD505-2E9C-101B-9397-08002B2CF9AE}" pid="514" name="Mendeley_Bookmark_3ZjCj2vskh_1">
    <vt:lpwstr>ADDIN CSL_CITATION {"citationItems": [{"id": "ITEM-1", "itemData": {"DOI": "10.1155/2012/351864", "ISSN": "20908067", "abstract": "This paper provides the reader with an overview of our current knowledge of hypothalamic-pituitary-thyroid feedback from a c</vt:lpwstr>
  </property>
  <property fmtid="{D5CDD505-2E9C-101B-9397-08002B2CF9AE}" pid="515" name="Mendeley_Bookmark_3ZjCj2vskh_2">
    <vt:lpwstr>ybernetic standpoint. Over the past decades we have gained a plethora of information from biochemical, clinical, and epidemiological investigation, especially on the role of TSH and other thyrotropic agonists as critical components of this complex relatio</vt:lpwstr>
  </property>
  <property fmtid="{D5CDD505-2E9C-101B-9397-08002B2CF9AE}" pid="516" name="Mendeley_Bookmark_3ZjCj2vskh_3">
    <vt:lpwstr>nship. Integrating these data into a systems perspective delivers new insights into static and dynamic behaviour of thyroid homeostasis. Explicit usage of this information with mathematical methods promises to deliver a better understanding of thyrotropic</vt:lpwstr>
  </property>
  <property fmtid="{D5CDD505-2E9C-101B-9397-08002B2CF9AE}" pid="517" name="Mendeley_Bookmark_3ZjCj2vskh_4">
    <vt:lpwstr> feedback control and new options for personalised diagnosis of thyroid dysfunction and targeted therapy, also by permitting a new perspective on the conundrum of the TSH reference range.", "author": [{"dropping-particle": "", "family": "Dietrich", "given</vt:lpwstr>
  </property>
  <property fmtid="{D5CDD505-2E9C-101B-9397-08002B2CF9AE}" pid="518" name="Mendeley_Bookmark_3ZjCj2vskh_5">
    <vt:lpwstr>": "Johannes W.", "non-dropping-particle": "", "parse-names": false, "suffix": ""}, {"dropping-particle": "", "family": "Landgrafe", "given": "Gabi", "non-dropping-particle": "", "parse-names": false, "suffix": ""}, {"dropping-particle": "", "family": "Fo</vt:lpwstr>
  </property>
  <property fmtid="{D5CDD505-2E9C-101B-9397-08002B2CF9AE}" pid="519" name="Mendeley_Bookmark_3ZjCj2vskh_6">
    <vt:lpwstr>tiadou", "given": "Elisavet H.", "non-dropping-particle": "", "parse-names": false, "suffix": ""}], "container-title": "Journal of Thyroid Research", "id": "ITEM-1", "issued": {"date-parts": [["2012"]]}, "title": "TSH and thyrotropic agonists: Key actors </vt:lpwstr>
  </property>
  <property fmtid="{D5CDD505-2E9C-101B-9397-08002B2CF9AE}" pid="520" name="Mendeley_Bookmark_3ZjCj2vskh_7">
    <vt:lpwstr>in thyroid homeostasis", "type": "article"}, "uris": ["http://www.mendeley.com/documents/?uuid=5f22d170-12d2-480b-850f-f21bc0482f13"]}], "mendeley": {"formattedCitation": "&lt;sup&gt;3&lt;/sup&gt;", "plainTextFormattedCitation": "3", "previouslyFormattedCitation": "&lt;</vt:lpwstr>
  </property>
  <property fmtid="{D5CDD505-2E9C-101B-9397-08002B2CF9AE}" pid="521" name="Mendeley_Bookmark_3ZjCj2vskh_8">
    <vt:lpwstr>sup&gt;3&lt;/sup&gt;"}, "properties": {"noteIndex": 0}, "schema": "https://github.com/citation-style-language/schema/raw/master/csl-citation.json"}</vt:lpwstr>
  </property>
  <property fmtid="{D5CDD505-2E9C-101B-9397-08002B2CF9AE}" pid="522" name="Mendeley_Bookmark_3sLWGnI5Kg_1">
    <vt:lpwstr>ADDIN CSL_CITATION {"citationItems": [{"id": "ITEM-1", "itemData": {"DOI": "10.1155/2012/351864", "ISSN": "20908067", "abstract": "This paper provides the reader with an overview of our current knowledge of hypothalamic-pituitary-thyroid feedback from a c</vt:lpwstr>
  </property>
  <property fmtid="{D5CDD505-2E9C-101B-9397-08002B2CF9AE}" pid="523" name="Mendeley_Bookmark_3sLWGnI5Kg_2">
    <vt:lpwstr>ybernetic standpoint. Over the past decades we have gained a plethora of information from biochemical, clinical, and epidemiological investigation, especially on the role of TSH and other thyrotropic agonists as critical components of this complex relatio</vt:lpwstr>
  </property>
  <property fmtid="{D5CDD505-2E9C-101B-9397-08002B2CF9AE}" pid="524" name="Mendeley_Bookmark_3sLWGnI5Kg_3">
    <vt:lpwstr>nship. Integrating these data into a systems perspective delivers new insights into static and dynamic behaviour of thyroid homeostasis. Explicit usage of this information with mathematical methods promises to deliver a better understanding of thyrotropic</vt:lpwstr>
  </property>
  <property fmtid="{D5CDD505-2E9C-101B-9397-08002B2CF9AE}" pid="525" name="Mendeley_Bookmark_3sLWGnI5Kg_4">
    <vt:lpwstr> feedback control and new options for personalised diagnosis of thyroid dysfunction and targeted therapy, also by permitting a new perspective on the conundrum of the TSH reference range.", "author": [{"dropping-particle": "", "family": "Dietrich", "given</vt:lpwstr>
  </property>
  <property fmtid="{D5CDD505-2E9C-101B-9397-08002B2CF9AE}" pid="526" name="Mendeley_Bookmark_3sLWGnI5Kg_5">
    <vt:lpwstr>": "Johannes W.", "non-dropping-particle": "", "parse-names": false, "suffix": ""}, {"dropping-particle": "", "family": "Landgrafe", "given": "Gabi", "non-dropping-particle": "", "parse-names": false, "suffix": ""}, {"dropping-particle": "", "family": "Fo</vt:lpwstr>
  </property>
  <property fmtid="{D5CDD505-2E9C-101B-9397-08002B2CF9AE}" pid="527" name="Mendeley_Bookmark_3sLWGnI5Kg_6">
    <vt:lpwstr>tiadou", "given": "Elisavet H.", "non-dropping-particle": "", "parse-names": false, "suffix": ""}], "container-title": "Journal of Thyroid Research", "id": "ITEM-1", "issued": {"date-parts": [["2012"]]}, "title": "TSH and thyrotropic agonists: Key actors </vt:lpwstr>
  </property>
  <property fmtid="{D5CDD505-2E9C-101B-9397-08002B2CF9AE}" pid="528" name="Mendeley_Bookmark_3sLWGnI5Kg_7">
    <vt:lpwstr>in thyroid homeostasis", "type": "article"}, "uris": ["http://www.mendeley.com/documents/?uuid=5f22d170-12d2-480b-850f-f21bc0482f13"]}], "mendeley": {"formattedCitation": "&lt;sup&gt;3&lt;/sup&gt;", "plainTextFormattedCitation": "3", "previouslyFormattedCitation": "&lt;</vt:lpwstr>
  </property>
  <property fmtid="{D5CDD505-2E9C-101B-9397-08002B2CF9AE}" pid="529" name="Mendeley_Bookmark_3sLWGnI5Kg_8">
    <vt:lpwstr>sup&gt;3&lt;/sup&gt;"}, "properties": {"noteIndex": 0}, "schema": "https://github.com/citation-style-language/schema/raw/master/csl-citation.json"}</vt:lpwstr>
  </property>
  <property fmtid="{D5CDD505-2E9C-101B-9397-08002B2CF9AE}" pid="530" name="Mendeley_Bookmark_4KC8pHLdc0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531" name="Mendeley_Bookmark_4KC8pHLdc0_10">
    <vt:lpwstr>alytic subunit of p110\u03b1 of PI3K, is amplified in some cases of papillary thyroid cancer (PTC). Mutations in the PIK3CA have also been identified in thyroid cancers and, although relatively common in anaplastic thyroid carcinoma, are uncommon in PTC. </vt:lpwstr>
  </property>
  <property fmtid="{D5CDD505-2E9C-101B-9397-08002B2CF9AE}" pid="532" name="Mendeley_Bookmark_4KC8pHLdc0_11">
    <vt:lpwstr>Objective: The objective of the study was to investigate genetic alterations like PIK3CA gene mutation, PIK3CA amplification, RAS, and RAF mutations and to further explore the relationship of these genetic alterations with various clinicopathological char</vt:lpwstr>
  </property>
  <property fmtid="{D5CDD505-2E9C-101B-9397-08002B2CF9AE}" pid="533" name="Mendeley_Bookmark_4KC8pHLdc0_12">
    <vt:lpwstr>acteristics in Middle Eastern PTC. Design: We used the fluorescence in situ hybridization technique for analysis of PIK3CA amplification from 536 PTC cases, and selected amplified samples were further validated by real-time quantitative PCR. Mutation anal</vt:lpwstr>
  </property>
  <property fmtid="{D5CDD505-2E9C-101B-9397-08002B2CF9AE}" pid="534" name="Mendeley_Bookmark_4KC8pHLdc0_13">
    <vt:lpwstr>ysis was done by direct DNA sequencing of PIK3CA, N2-RAS, and BRAF genes. Results: PIK3CA amplification was seen in 265 of 499 PTC cases analyzed (53.1%); PIK3CA gene mutations in four of 207 PTC (1.9%); N2-RAS mutations in 16 of 265 PTC (6%); and BRAF mu</vt:lpwstr>
  </property>
  <property fmtid="{D5CDD505-2E9C-101B-9397-08002B2CF9AE}" pid="535" name="Mendeley_Bookmark_4KC8pHLdc0_14">
    <vt:lpwstr>tations in 153 of 296 PTC (51.7%). N-RAS mutations were-associated with an early stage (P = 0.0465) and lower incidence of extrathyroidal extension (P = 0.027), whereas BRAF mutations were-associated with metastasis (P = 0.0274) and poor disease-free surv</vt:lpwstr>
  </property>
  <property fmtid="{D5CDD505-2E9C-101B-9397-08002B2CF9AE}" pid="536" name="Mendeley_Bookmark_4KC8pHLdc0_15">
    <vt:lpwstr>ival (P = 0.0121) in PTCs. Conclusion: A higher incidence of PIK3CA alterations and the possible synergistic effect of PIK3CA alterations and BRAF mutations suggest their major role in Middle Eastern PTC tumorigenesis and argue for therapeutic targeting o</vt:lpwstr>
  </property>
  <property fmtid="{D5CDD505-2E9C-101B-9397-08002B2CF9AE}" pid="537" name="Mendeley_Bookmark_4KC8pHLdc0_16">
    <vt:lpwstr>f PI3K/AKT and MAPK pathways. Copyright \u00a9 2008 by The Endocrine Society.", "author": [{"dropping-particle": "", "family": "Abubaker", "given": "Jehad", "non-dropping-particle": "", "parse-names": false, "suffix": ""}, {"dropping-particle": "", "famil</vt:lpwstr>
  </property>
  <property fmtid="{D5CDD505-2E9C-101B-9397-08002B2CF9AE}" pid="538" name="Mendeley_Bookmark_4KC8pHLdc0_17">
    <vt:lpwstr>y": "Jehan", "given": "Zeenath", "non-dropping-particle": "", "parse-names": false, "suffix": ""}, {"dropping-particle": "", "family": "Bavi", "given": "Prashant", "non-dropping-particle": "", "parse-names": false, "suffix": ""}, {"dropping-particle": "",</vt:lpwstr>
  </property>
  <property fmtid="{D5CDD505-2E9C-101B-9397-08002B2CF9AE}" pid="539" name="Mendeley_Bookmark_4KC8pHLdc0_18">
    <vt:lpwstr> "family": "Sultana", "given": "Mehar", "non-dropping-particle": "", "parse-names": false, "suffix": ""}, {"dropping-particle": "", "family": "Al-Harbi", "given": "Sayer", "non-dropping-particle": "", "parse-names": false, "suffix": ""}, {"dropping-partic</vt:lpwstr>
  </property>
  <property fmtid="{D5CDD505-2E9C-101B-9397-08002B2CF9AE}" pid="540" name="Mendeley_Bookmark_4KC8pHLdc0_19">
    <vt:lpwstr>le": "", "family": "Ibrahim", "given": "Muna", "non-dropping-particle": "", "parse-names": false, "suffix": ""}, {"dropping-particle": "", "family": "Al-Nuaim", "given": "Abdulrahman", "non-dropping-particle": "", "parse-names": false, "suffix": ""}, {"dr</vt:lpwstr>
  </property>
  <property fmtid="{D5CDD505-2E9C-101B-9397-08002B2CF9AE}" pid="541" name="Mendeley_Bookmark_4KC8pHLdc0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542" name="Mendeley_Bookmark_4KC8pHLdc0_20">
    <vt:lpwstr>opping-particle": "", "family": "Ahmed", "given": "Mohammed", "non-dropping-particle": "", "parse-names": false, "suffix": ""}, {"dropping-particle": "", "family": "Amin", "given": "Tarek", "non-dropping-particle": "", "parse-names": false, "suffix": ""},</vt:lpwstr>
  </property>
  <property fmtid="{D5CDD505-2E9C-101B-9397-08002B2CF9AE}" pid="543" name="Mendeley_Bookmark_4KC8pHLdc0_21">
    <vt:lpwstr> {"dropping-particle": "", "family": "Al-Fehaily", "given": "Maha", "non-dropping-particle": "", "parse-names": false, "suffix": ""}, {"dropping-particle": "", "family": "Al-Sanea", "given": "Osama", "non-dropping-particle": "", "parse-names": false, "suf</vt:lpwstr>
  </property>
  <property fmtid="{D5CDD505-2E9C-101B-9397-08002B2CF9AE}" pid="544" name="Mendeley_Bookmark_4KC8pHLdc0_22">
    <vt:lpwstr>fix": ""}, {"dropping-particle": "", "family": "Al-Dayel", "given": "Fouad", "non-dropping-particle": "", "parse-names": false, "suffix": ""}, {"dropping-particle": "", "family": "Uddin", "given": "Shahab", "non-dropping-particle": "", "parse-names": fals</vt:lpwstr>
  </property>
  <property fmtid="{D5CDD505-2E9C-101B-9397-08002B2CF9AE}" pid="545" name="Mendeley_Bookmark_4KC8pHLdc0_23">
    <vt:lpwstr>e, "suffix": ""}, {"dropping-particle": "", "family": "Al-Kuraya", "given": "Khawla S.", "non-dropping-particle": "", "parse-names": false, "suffix": ""}], "container-title": "Journal of Clinical Endocrinology and Metabolism", "id": "ITEM-2", "issued": {"</vt:lpwstr>
  </property>
  <property fmtid="{D5CDD505-2E9C-101B-9397-08002B2CF9AE}" pid="546" name="Mendeley_Bookmark_4KC8pHLdc0_24">
    <vt:lpwstr>date-parts": [["2008"]]}, "title": "Clinicopathological analysis of papillary thyroid cancer with PIK3CA alterations in a Middle Eastern population", "type": "article-journal"}, "uris": ["http://www.mendeley.com/documents/?uuid=6f55f8f3-9510-4af1-b5a9-4f8</vt:lpwstr>
  </property>
  <property fmtid="{D5CDD505-2E9C-101B-9397-08002B2CF9AE}" pid="547" name="Mendeley_Bookmark_4KC8pHLdc0_25">
    <vt:lpwstr>3f6b6a692"]}], "mendeley": {"formattedCitation": "&lt;sup&gt;32,33&lt;/sup&gt;", "plainTextFormattedCitation": "32,33", "previouslyFormattedCitation": "&lt;sup&gt;32,33&lt;/sup&gt;"}, "properties": {"noteIndex": 0}, "schema": "https://github.com/citation-style-language/schema/ra</vt:lpwstr>
  </property>
  <property fmtid="{D5CDD505-2E9C-101B-9397-08002B2CF9AE}" pid="548" name="Mendeley_Bookmark_4KC8pHLdc0_26">
    <vt:lpwstr>w/master/csl-citation.json"}</vt:lpwstr>
  </property>
  <property fmtid="{D5CDD505-2E9C-101B-9397-08002B2CF9AE}" pid="549" name="Mendeley_Bookmark_4KC8pHLdc0_3">
    <vt:lpwstr>lse, "suffix": ""}, {"dropping-particle": "", "family": "Hou", "given": "Peng", "non-dropping-particle": "", "parse-names": false, "suffix": ""}, {"dropping-particle": "", "family": "Ji", "given": "Meiju", "non-dropping-particle": "", "parse-names": false</vt:lpwstr>
  </property>
  <property fmtid="{D5CDD505-2E9C-101B-9397-08002B2CF9AE}" pid="550" name="Mendeley_Bookmark_4KC8pHLdc0_4">
    <vt:lpwstr>, "suffix": ""}, {"dropping-particle": "", "family": "Guan", "given": "Haixia", "non-dropping-particle": "", "parse-names": false, "suffix": ""}, {"dropping-particle": "", "family": "Studeman", "given": "Kimberly", "non-dropping-particle": "", "parse-name</vt:lpwstr>
  </property>
  <property fmtid="{D5CDD505-2E9C-101B-9397-08002B2CF9AE}" pid="551" name="Mendeley_Bookmark_4KC8pHLdc0_5">
    <vt:lpwstr>s": false, "suffix": ""}, {"dropping-particle": "", "family": "Jensen", "given": "Kirk", "non-dropping-particle": "", "parse-names": false, "suffix": ""}, {"dropping-particle": "", "family": "Vasko", "given": "Vasily", "non-dropping-particle": "", "parse-</vt:lpwstr>
  </property>
  <property fmtid="{D5CDD505-2E9C-101B-9397-08002B2CF9AE}" pid="552" name="Mendeley_Bookmark_4KC8pHLdc0_6">
    <vt:lpwstr>names": false, "suffix": ""}, {"dropping-particle": "", "family": "El-Naggar", "given": "Adel K.", "non-dropping-particle": "", "parse-names": false, "suffix": ""}, {"dropping-particle": "", "family": "Xing", "given": "Michael Mingzhao", "non-dropping-par</vt:lpwstr>
  </property>
  <property fmtid="{D5CDD505-2E9C-101B-9397-08002B2CF9AE}" pid="553" name="Mendeley_Bookmark_4KC8pHLdc0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554" name="Mendeley_Bookmark_4KC8pHLdc0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555" name="Mendeley_Bookmark_4KC8pHLdc0_9">
    <vt:lpwstr>TEM-2", "itemData": {"DOI": "10.1210/jc.2007-1717", "ISSN": "0021972X", "abstract": "Context: Genetic aberration in phosphatidylinositol 3-kinase (PI3K)/AKT pathway has been detected in numerous and diverse human cancers. PIK3CA, which encodes for the cat</vt:lpwstr>
  </property>
  <property fmtid="{D5CDD505-2E9C-101B-9397-08002B2CF9AE}" pid="556" name="Mendeley_Bookmark_4KPS9FmcCz_1">
    <vt:lpwstr>ADDIN CSL_CITATION {"citationItems": [{"id": "ITEM-1", "itemData": {"DOI": "10.1016/j.mce.2017.01.025", "ISSN": "18728057", "abstract": "Thyroid hormones (TH) are crucial for growth and development and play an important role in energy homeostasis. Althoug</vt:lpwstr>
  </property>
  <property fmtid="{D5CDD505-2E9C-101B-9397-08002B2CF9AE}" pid="557" name="Mendeley_Bookmark_4KPS9FmcCz_2">
    <vt:lpwstr>h serum TH levels are relatively constant in the physiological state, TH bioavailability at the tissue and cellular level is dependent on local TH metabolism. Circulating TH produced by the thyroid can be metabolized by a number of different pathways resu</vt:lpwstr>
  </property>
  <property fmtid="{D5CDD505-2E9C-101B-9397-08002B2CF9AE}" pid="558" name="Mendeley_Bookmark_4KPS9FmcCz_3">
    <vt:lpwstr>lting in 1) activation of TH 2) deactivation of TH or 3) excretion of TH and subsequent metabolites. These pathways play an essential role in determining local TH levels and action. The major classical pathways of TH metabolism are deiodination, sulfation</vt:lpwstr>
  </property>
  <property fmtid="{D5CDD505-2E9C-101B-9397-08002B2CF9AE}" pid="559" name="Mendeley_Bookmark_4KPS9FmcCz_4">
    <vt:lpwstr>, glucuronidation, and ether-link cleavage. This review provides an overview of these pathways, their relative contributions to TH levels in the serum and in various organs and the changes in these pathways elicited by fasting and illness.", "author": [{"</vt:lpwstr>
  </property>
  <property fmtid="{D5CDD505-2E9C-101B-9397-08002B2CF9AE}" pid="560" name="Mendeley_Bookmark_4KPS9FmcCz_5">
    <vt:lpwstr>dropping-particle": "", "family": "Spek", "given": "Anne H.", "non-dropping-particle": "van der", "parse-names": false, "suffix": ""}, {"dropping-particle": "", "family": "Fliers", "given": "Eric", "non-dropping-particle": "", "parse-names": false, "suffi</vt:lpwstr>
  </property>
  <property fmtid="{D5CDD505-2E9C-101B-9397-08002B2CF9AE}" pid="561" name="Mendeley_Bookmark_4KPS9FmcCz_6">
    <vt:lpwstr>x": ""}, {"dropping-particle": "", "family": "Boelen", "given": "Anita", "non-dropping-particle": "", "parse-names": false, "suffix": ""}], "container-title": "Molecular and Cellular Endocrinology", "id": "ITEM-1", "issued": {"date-parts": [["2017"]]}, "t</vt:lpwstr>
  </property>
  <property fmtid="{D5CDD505-2E9C-101B-9397-08002B2CF9AE}" pid="562" name="Mendeley_Bookmark_4KPS9FmcCz_7">
    <vt:lpwstr>itle": "The classic pathways of thyroid hormone metabolism", "type": "article-journal"}, "uris": ["http://www.mendeley.com/documents/?uuid=3a4883cd-1f94-497b-bf32-d12ec53803b3"]}], "mendeley": {"formattedCitation": "&lt;sup&gt;4&lt;/sup&gt;", "plainTextFormattedCitat</vt:lpwstr>
  </property>
  <property fmtid="{D5CDD505-2E9C-101B-9397-08002B2CF9AE}" pid="563" name="Mendeley_Bookmark_4KPS9FmcCz_8">
    <vt:lpwstr>ion": "4", "previouslyFormattedCitation": "&lt;sup&gt;4&lt;/sup&gt;"}, "properties": {"noteIndex": 0}, "schema": "https://github.com/citation-style-language/schema/raw/master/csl-citation.json"}</vt:lpwstr>
  </property>
  <property fmtid="{D5CDD505-2E9C-101B-9397-08002B2CF9AE}" pid="564" name="Mendeley_Bookmark_4nMKP5E2nh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565" name="Mendeley_Bookmark_4nMKP5E2nh_10">
    <vt:lpwstr>", "family": "Boucai", "given": "Laura", "non-dropping-particle": "", "parse-names": false, "suffix": ""}, {"dropping-particle": "", "family": "Sinha", "given": "Rileen", "non-dropping-particle": "", "parse-names": false, "suffix": ""}, {"dropping-particl</vt:lpwstr>
  </property>
  <property fmtid="{D5CDD505-2E9C-101B-9397-08002B2CF9AE}" pid="566" name="Mendeley_Bookmark_4nMKP5E2nh_11">
    <vt:lpwstr>e": "", "family": "Knauf", "given": "Jeffrey A.", "non-dropping-particle": "", "parse-names": false, "suffix": ""}, {"dropping-particle": "", "family": "Shah", "given": "Ronak H.", "non-dropping-particle": "", "parse-names": false, "suffix": ""}, {"droppi</vt:lpwstr>
  </property>
  <property fmtid="{D5CDD505-2E9C-101B-9397-08002B2CF9AE}" pid="567" name="Mendeley_Bookmark_4nMKP5E2nh_12">
    <vt:lpwstr>ng-particle": "", "family": "Dogan", "given": "Snjezana", "non-dropping-particle": "", "parse-names": false, "suffix": ""}, {"dropping-particle": "", "family": "Ricarte-Filho", "given": "Julio C.", "non-dropping-particle": "", "parse-names": false, "suffi</vt:lpwstr>
  </property>
  <property fmtid="{D5CDD505-2E9C-101B-9397-08002B2CF9AE}" pid="568" name="Mendeley_Bookmark_4nMKP5E2nh_13">
    <vt:lpwstr>x": ""}, {"dropping-particle": "", "family": "Krishnamoorthy", "given": "Gnana P.", "non-dropping-particle": "", "parse-names": false, "suffix": ""}, {"dropping-particle": "", "family": "Xu", "given": "Bin", "non-dropping-particle": "", "parse-names": fal</vt:lpwstr>
  </property>
  <property fmtid="{D5CDD505-2E9C-101B-9397-08002B2CF9AE}" pid="569" name="Mendeley_Bookmark_4nMKP5E2nh_14">
    <vt:lpwstr>se, "suffix": ""}, {"dropping-particle": "", "family": "Schultz", "given": "Nikolaus", "non-dropping-particle": "", "parse-names": false, "suffix": ""}, {"dropping-particle": "", "family": "Berger", "given": "Michael F.", "non-dropping-particle": "", "par</vt:lpwstr>
  </property>
  <property fmtid="{D5CDD505-2E9C-101B-9397-08002B2CF9AE}" pid="570" name="Mendeley_Bookmark_4nMKP5E2nh_15">
    <vt:lpwstr>se-names": false, "suffix": ""}, {"dropping-particle": "", "family": "Sander", "given": "Chris", "non-dropping-particle": "", "parse-names": false, "suffix": ""}, {"dropping-particle": "", "family": "Taylor", "given": "Barry S.", "non-dropping-particle": </vt:lpwstr>
  </property>
  <property fmtid="{D5CDD505-2E9C-101B-9397-08002B2CF9AE}" pid="571" name="Mendeley_Bookmark_4nMKP5E2nh_16">
    <vt:lpwstr>"", "parse-names": false, "suffix": ""}, {"dropping-particle": "", "family": "Ghossein", "given": "Ronald", "non-dropping-particle": "", "parse-names": false, "suffix": ""}, {"dropping-particle": "", "family": "Ganly", "given": "Ian", "non-dropping-partic</vt:lpwstr>
  </property>
  <property fmtid="{D5CDD505-2E9C-101B-9397-08002B2CF9AE}" pid="572" name="Mendeley_Bookmark_4nMKP5E2nh_17">
    <vt:lpwstr>le": "", "parse-names": false, "suffix": ""}, {"dropping-particle": "", "family": "Fagin", "given": "James A.", "non-dropping-particle": "", "parse-names": false, "suffix": ""}], "container-title": "Journal of Clinical Investigation", "id": "ITEM-1", "iss</vt:lpwstr>
  </property>
  <property fmtid="{D5CDD505-2E9C-101B-9397-08002B2CF9AE}" pid="573" name="Mendeley_Bookmark_4nMKP5E2nh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574" name="Mendeley_Bookmark_4nMKP5E2nh_19">
    <vt:lpwstr>}, {"id": "ITEM-2", "itemData": {"DOI": "10.1158/0008-5472.CAN-06-3524", "ISSN": "00085472", "abstract": "Inactivation and silencing of the tumor suppressor PTEN are found in many different epithelial tumors, including thyroid neoplasia. Cowden Disease pa</vt:lpwstr>
  </property>
  <property fmtid="{D5CDD505-2E9C-101B-9397-08002B2CF9AE}" pid="575" name="Mendeley_Bookmark_4nMKP5E2nh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576" name="Mendeley_Bookmark_4nMKP5E2nh_20">
    <vt:lpwstr>tients, who harbor germ-line PTEN mutations, often display thyroid abnormalities, including multinodular goiter and follicular adenomas, and are at increased risk of thyroid cancer. To gain insights into the role PTEN plays in thyroid function and disease</vt:lpwstr>
  </property>
  <property fmtid="{D5CDD505-2E9C-101B-9397-08002B2CF9AE}" pid="577" name="Mendeley_Bookmark_4nMKP5E2nh_21">
    <vt:lpwstr>, we have generated a mouse strain, in which Cre-mediated recombination is used to specifically delete Pten in the thyrocytes. We found that Pten mutant mice develop diffuse goiter characterized by extremely enlarged follicles, in the presence of normal t</vt:lpwstr>
  </property>
  <property fmtid="{D5CDD505-2E9C-101B-9397-08002B2CF9AE}" pid="578" name="Mendeley_Bookmark_4nMKP5E2nh_22">
    <vt:lpwstr>hyroid-stimulating hormone and T4 hormone levels. Loss of Pten resulted in a significant increase in the thyrocyte proliferative index, which was more prominent in the female mice, and in increased cell density in the female thyroid glands. Surprisingly, </vt:lpwstr>
  </property>
  <property fmtid="{D5CDD505-2E9C-101B-9397-08002B2CF9AE}" pid="579" name="Mendeley_Bookmark_4nMKP5E2nh_23">
    <vt:lpwstr>goitrogen treatment did not cause a substantial increase of the mutant thyroid size and increased only to some extent the proliferation index of the female thyrocytes, suggesting that a relevant part of the thyroid-stimulating hormone-induced proliferatio</vt:lpwstr>
  </property>
  <property fmtid="{D5CDD505-2E9C-101B-9397-08002B2CF9AE}" pid="580" name="Mendeley_Bookmark_4nMKP5E2nh_24">
    <vt:lpwstr>n signals are funneled through the phosphatidylinositol-3-kinase (PI3K)/Akt cascade. Although complete loss of Pten was not sufficient to cause invasive tumors, over two thirds of the mutant females developed follicular adenomas by 10 months of age, showi</vt:lpwstr>
  </property>
  <property fmtid="{D5CDD505-2E9C-101B-9397-08002B2CF9AE}" pid="581" name="Mendeley_Bookmark_4nMKP5E2nh_25">
    <vt:lpwstr>ng that loss of Pten renders the thyroid highly susceptible to neoplastic transformation through mechanisms that include increased thyrocyte proliferation. Our findings show that constitutive activation of the PI3K/Akt cascade is sufficient to stimulate c</vt:lpwstr>
  </property>
  <property fmtid="{D5CDD505-2E9C-101B-9397-08002B2CF9AE}" pid="582" name="Mendeley_Bookmark_4nMKP5E2nh_26">
    <vt:lpwstr>ontinuous autonomous growth and provide novel clues to the pathogenesis of Cowden Disease and sporadic nontoxic goiter.", "author": [{"dropping-particle": "", "family": "Yeager", "given": "Nicole", "non-dropping-particle": "", "parse-names": false, "suffi</vt:lpwstr>
  </property>
  <property fmtid="{D5CDD505-2E9C-101B-9397-08002B2CF9AE}" pid="583" name="Mendeley_Bookmark_4nMKP5E2nh_27">
    <vt:lpwstr>x": ""}, {"dropping-particle": "", "family": "Klein-Szanto", "given": "Andres", "non-dropping-particle": "", "parse-names": false, "suffix": ""}, {"dropping-particle": "", "family": "Kimura", "given": "Shioko", "non-dropping-particle": "", "parse-names": </vt:lpwstr>
  </property>
  <property fmtid="{D5CDD505-2E9C-101B-9397-08002B2CF9AE}" pid="584" name="Mendeley_Bookmark_4nMKP5E2nh_28">
    <vt:lpwstr>false, "suffix": ""}, {"dropping-particle": "", "family": "Cristofano", "given": "Antonio", "non-dropping-particle": "Di", "parse-names": false, "suffix": ""}], "container-title": "Cancer Research", "id": "ITEM-2", "issued": {"date-parts": [["2007"]]}, "t</vt:lpwstr>
  </property>
  <property fmtid="{D5CDD505-2E9C-101B-9397-08002B2CF9AE}" pid="585" name="Mendeley_Bookmark_4nMKP5E2nh_29">
    <vt:lpwstr>itle": "Pten loss in the mouse thyroid causes goiter and follicular adenomas: Insights into thyroid function and cowden disease pathogenesis", "type": "article-journal"}, "uris": ["http://www.mendeley.com/documents/?uuid=67b1148d-a995-46fa-8461-6d09855051</vt:lpwstr>
  </property>
  <property fmtid="{D5CDD505-2E9C-101B-9397-08002B2CF9AE}" pid="586" name="Mendeley_Bookmark_4nMKP5E2nh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587" name="Mendeley_Bookmark_4nMKP5E2nh_30">
    <vt:lpwstr>e5"]}], "mendeley": {"formattedCitation": "&lt;sup&gt;45,46&lt;/sup&gt;", "plainTextFormattedCitation": "45,46", "previouslyFormattedCitation": "&lt;sup&gt;45,46&lt;/sup&gt;"}, "properties": {"noteIndex": 0}, "schema": "https://github.com/citation-style-language/schema/raw/maste</vt:lpwstr>
  </property>
  <property fmtid="{D5CDD505-2E9C-101B-9397-08002B2CF9AE}" pid="588" name="Mendeley_Bookmark_4nMKP5E2nh_31">
    <vt:lpwstr>r/csl-citation.json"}</vt:lpwstr>
  </property>
  <property fmtid="{D5CDD505-2E9C-101B-9397-08002B2CF9AE}" pid="589" name="Mendeley_Bookmark_4nMKP5E2nh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590" name="Mendeley_Bookmark_4nMKP5E2nh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591" name="Mendeley_Bookmark_4nMKP5E2nh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592" name="Mendeley_Bookmark_4nMKP5E2nh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593" name="Mendeley_Bookmark_4nMKP5E2nh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594" name="Mendeley_Bookmark_4nMKP5E2nh_9">
    <vt:lpwstr>nda", "given": "I\u00f1igo", "non-dropping-particle": "", "parse-names": false, "suffix": ""}, {"dropping-particle": "", "family": "Ibrahimpasic", "given": "Tihana", "non-dropping-particle": "", "parse-names": false, "suffix": ""}, {"dropping-particle": "</vt:lpwstr>
  </property>
  <property fmtid="{D5CDD505-2E9C-101B-9397-08002B2CF9AE}" pid="595" name="Mendeley_Bookmark_5CKdg6fHIS_1">
    <vt:lpwstr>ADDIN CSL_CITATION {"citationItems": [{"id": "ITEM-1", "itemData": {"DOI": "10.1002/cncr.29887", "ISSN": "10970142", "abstract": "\u00a9 2016 American Cancer Society. BACKGROUND An increase in thyroid cancers, predominantly papillary thyroid carcinoma (PT</vt:lpwstr>
  </property>
  <property fmtid="{D5CDD505-2E9C-101B-9397-08002B2CF9AE}" pid="596" name="Mendeley_Bookmark_5CKdg6fHIS_10">
    <vt:lpwstr>"author": [{"dropping-particle": "", "family": "Prasad", "given": "Manju L.", "non-dropping-particle": "", "parse-names": false, "suffix": ""}, {"dropping-particle": "", "family": "Vyas", "given": "Monika", "non-dropping-particle": "", "parse-names": fals</vt:lpwstr>
  </property>
  <property fmtid="{D5CDD505-2E9C-101B-9397-08002B2CF9AE}" pid="597" name="Mendeley_Bookmark_5CKdg6fHIS_100">
    <vt:lpwstr>rticle": "", "family": "Akbani", "given": "Rehan", "non-dropping-particle": "", "parse-names": false, "suffix": ""}, {"dropping-particle": "", "family": "Aksoy", "given": "B. Arman", "non-dropping-particle": "", "parse-names": false, "suffix": ""}, {"drop</vt:lpwstr>
  </property>
  <property fmtid="{D5CDD505-2E9C-101B-9397-08002B2CF9AE}" pid="598" name="Mendeley_Bookmark_5CKdg6fHIS_101">
    <vt:lpwstr>ping-particle": "", "family": "Ally", "given": "Adrian", "non-dropping-particle": "", "parse-names": false, "suffix": ""}, {"dropping-particle": "", "family": "Arachchi", "given": "Harindra", "non-dropping-particle": "", "parse-names": false, "suffix": ""</vt:lpwstr>
  </property>
  <property fmtid="{D5CDD505-2E9C-101B-9397-08002B2CF9AE}" pid="599" name="Mendeley_Bookmark_5CKdg6fHIS_102">
    <vt:lpwstr>}, {"dropping-particle": "", "family": "Asa", "given": "Sylvia L.", "non-dropping-particle": "", "parse-names": false, "suffix": ""}, {"dropping-particle": "", "family": "Auman", "given": "J. Todd", "non-dropping-particle": "", "parse-names": false, "suff</vt:lpwstr>
  </property>
  <property fmtid="{D5CDD505-2E9C-101B-9397-08002B2CF9AE}" pid="600" name="Mendeley_Bookmark_5CKdg6fHIS_103">
    <vt:lpwstr>ix": ""}, {"dropping-particle": "", "family": "Balasundaram", "given": "Miruna", "non-dropping-particle": "", "parse-names": false, "suffix": ""}, {"dropping-particle": "", "family": "Balu", "given": "Saianand", "non-dropping-particle": "", "parse-names":</vt:lpwstr>
  </property>
  <property fmtid="{D5CDD505-2E9C-101B-9397-08002B2CF9AE}" pid="601" name="Mendeley_Bookmark_5CKdg6fHIS_104">
    <vt:lpwstr> false, "suffix": ""}, {"dropping-particle": "", "family": "Baylin", "given": "Stephen B.", "non-dropping-particle": "", "parse-names": false, "suffix": ""}, {"dropping-particle": "", "family": "Behera", "given": "Madhusmita", "non-dropping-particle": "",</vt:lpwstr>
  </property>
  <property fmtid="{D5CDD505-2E9C-101B-9397-08002B2CF9AE}" pid="602" name="Mendeley_Bookmark_5CKdg6fHIS_105">
    <vt:lpwstr> "parse-names": false, "suffix": ""}, {"dropping-particle": "", "family": "Bernard", "given": "Brady", "non-dropping-particle": "", "parse-names": false, "suffix": ""}, {"dropping-particle": "", "family": "Beroukhim", "given": "Rameen", "non-dropping-part</vt:lpwstr>
  </property>
  <property fmtid="{D5CDD505-2E9C-101B-9397-08002B2CF9AE}" pid="603" name="Mendeley_Bookmark_5CKdg6fHIS_106">
    <vt:lpwstr>icle": "", "parse-names": false, "suffix": ""}, {"dropping-particle": "", "family": "Bishop", "given": "Justin A.", "non-dropping-particle": "", "parse-names": false, "suffix": ""}, {"dropping-particle": "", "family": "Black", "given": "Aaron D.", "non-dr</vt:lpwstr>
  </property>
  <property fmtid="{D5CDD505-2E9C-101B-9397-08002B2CF9AE}" pid="604" name="Mendeley_Bookmark_5CKdg6fHIS_107">
    <vt:lpwstr>opping-particle": "", "parse-names": false, "suffix": ""}, {"dropping-particle": "", "family": "Bodenheimer", "given": "Tom", "non-dropping-particle": "", "parse-names": false, "suffix": ""}, {"dropping-particle": "", "family": "Boice", "given": "Lori", "</vt:lpwstr>
  </property>
  <property fmtid="{D5CDD505-2E9C-101B-9397-08002B2CF9AE}" pid="605" name="Mendeley_Bookmark_5CKdg6fHIS_108">
    <vt:lpwstr>non-dropping-particle": "", "parse-names": false, "suffix": ""}, {"dropping-particle": "", "family": "Bootwalla", "given": "Moiz S.", "non-dropping-particle": "", "parse-names": false, "suffix": ""}, {"dropping-particle": "", "family": "Bowen", "given": "</vt:lpwstr>
  </property>
  <property fmtid="{D5CDD505-2E9C-101B-9397-08002B2CF9AE}" pid="606" name="Mendeley_Bookmark_5CKdg6fHIS_109">
    <vt:lpwstr>Jay", "non-dropping-particle": "", "parse-names": false, "suffix": ""}, {"dropping-particle": "", "family": "Bowlby", "given": "Reanne", "non-dropping-particle": "", "parse-names": false, "suffix": ""}, {"dropping-particle": "", "family": "Bristow", "give</vt:lpwstr>
  </property>
  <property fmtid="{D5CDD505-2E9C-101B-9397-08002B2CF9AE}" pid="607" name="Mendeley_Bookmark_5CKdg6fHIS_11">
    <vt:lpwstr>e, "suffix": ""}, {"dropping-particle": "", "family": "Horne", "given": "Matthew J.", "non-dropping-particle": "", "parse-names": false, "suffix": ""}, {"dropping-particle": "", "family": "Virk", "given": "Renu K.", "non-dropping-particle": "", "parse-nam</vt:lpwstr>
  </property>
  <property fmtid="{D5CDD505-2E9C-101B-9397-08002B2CF9AE}" pid="608" name="Mendeley_Bookmark_5CKdg6fHIS_110">
    <vt:lpwstr>n": "Christopher A.", "non-dropping-particle": "", "parse-names": false, "suffix": ""}, {"dropping-particle": "", "family": "Brookens", "given": "Robin", "non-dropping-particle": "", "parse-names": false, "suffix": ""}, {"dropping-particle": "", "family":</vt:lpwstr>
  </property>
  <property fmtid="{D5CDD505-2E9C-101B-9397-08002B2CF9AE}" pid="609" name="Mendeley_Bookmark_5CKdg6fHIS_111">
    <vt:lpwstr> "Brooks", "given": "Denise", "non-dropping-particle": "", "parse-names": false, "suffix": ""}, {"dropping-particle": "", "family": "Bryant", "given": "Robert", "non-dropping-particle": "", "parse-names": false, "suffix": ""}, {"dropping-particle": "", "f</vt:lpwstr>
  </property>
  <property fmtid="{D5CDD505-2E9C-101B-9397-08002B2CF9AE}" pid="610" name="Mendeley_Bookmark_5CKdg6fHIS_112">
    <vt:lpwstr>amily": "Buda", "given": "Elizabeth", "non-dropping-particle": "", "parse-names": false, "suffix": ""}, {"dropping-particle": "", "family": "Butterfield", "given": "Yaron S.N.", "non-dropping-particle": "", "parse-names": false, "suffix": ""}, {"dropping-</vt:lpwstr>
  </property>
  <property fmtid="{D5CDD505-2E9C-101B-9397-08002B2CF9AE}" pid="611" name="Mendeley_Bookmark_5CKdg6fHIS_113">
    <vt:lpwstr>particle": "", "family": "Carling", "given": "Tobias", "non-dropping-particle": "", "parse-names": false, "suffix": ""}, {"dropping-particle": "", "family": "Carlsen", "given": "Rebecca", "non-dropping-particle": "", "parse-names": false, "suffix": ""}, {</vt:lpwstr>
  </property>
  <property fmtid="{D5CDD505-2E9C-101B-9397-08002B2CF9AE}" pid="612" name="Mendeley_Bookmark_5CKdg6fHIS_114">
    <vt:lpwstr>"dropping-particle": "", "family": "Carter", "given": "Scott L.", "non-dropping-particle": "", "parse-names": false, "suffix": ""}, {"dropping-particle": "", "family": "Carty", "given": "Sally E.", "non-dropping-particle": "", "parse-names": false, "suffi</vt:lpwstr>
  </property>
  <property fmtid="{D5CDD505-2E9C-101B-9397-08002B2CF9AE}" pid="613" name="Mendeley_Bookmark_5CKdg6fHIS_115">
    <vt:lpwstr>x": ""}, {"dropping-particle": "", "family": "Chan", "given": "Timothy A.", "non-dropping-particle": "", "parse-names": false, "suffix": ""}, {"dropping-particle": "", "family": "Chen", "given": "Amy Y.", "non-dropping-particle": "", "parse-names": false,</vt:lpwstr>
  </property>
  <property fmtid="{D5CDD505-2E9C-101B-9397-08002B2CF9AE}" pid="614" name="Mendeley_Bookmark_5CKdg6fHIS_116">
    <vt:lpwstr> "suffix": ""}, {"dropping-particle": "", "family": "Cherniack", "given": "Andrew D.", "non-dropping-particle": "", "parse-names": false, "suffix": ""}, {"dropping-particle": "", "family": "Cheung", "given": "Dorothy", "non-dropping-particle": "", "parse-</vt:lpwstr>
  </property>
  <property fmtid="{D5CDD505-2E9C-101B-9397-08002B2CF9AE}" pid="615" name="Mendeley_Bookmark_5CKdg6fHIS_117">
    <vt:lpwstr>names": false, "suffix": ""}, {"dropping-particle": "", "family": "Chin", "given": "Lynda", "non-dropping-particle": "", "parse-names": false, "suffix": ""}, {"dropping-particle": "", "family": "Cho", "given": "Juok", "non-dropping-particle": "", "parse-n</vt:lpwstr>
  </property>
  <property fmtid="{D5CDD505-2E9C-101B-9397-08002B2CF9AE}" pid="616" name="Mendeley_Bookmark_5CKdg6fHIS_118">
    <vt:lpwstr>ames": false, "suffix": ""}, {"dropping-particle": "", "family": "Chu", "given": "Andy", "non-dropping-particle": "", "parse-names": false, "suffix": ""}, {"dropping-particle": "", "family": "Chuah", "given": "Eric", "non-dropping-particle": "", "parse-na</vt:lpwstr>
  </property>
  <property fmtid="{D5CDD505-2E9C-101B-9397-08002B2CF9AE}" pid="617" name="Mendeley_Bookmark_5CKdg6fHIS_119">
    <vt:lpwstr>mes": false, "suffix": ""}, {"dropping-particle": "", "family": "Cibulskis", "given": "Kristian", "non-dropping-particle": "", "parse-names": false, "suffix": ""}, {"dropping-particle": "", "family": "Ciriello", "given": "Giovanni", "non-dropping-particle</vt:lpwstr>
  </property>
  <property fmtid="{D5CDD505-2E9C-101B-9397-08002B2CF9AE}" pid="618" name="Mendeley_Bookmark_5CKdg6fHIS_12">
    <vt:lpwstr>es": false, "suffix": ""}, {"dropping-particle": "", "family": "Morotti", "given": "Raffaella", "non-dropping-particle": "", "parse-names": false, "suffix": ""}, {"dropping-particle": "", "family": "Liu", "given": "Zongzhi", "non-dropping-particle": "", "</vt:lpwstr>
  </property>
  <property fmtid="{D5CDD505-2E9C-101B-9397-08002B2CF9AE}" pid="619" name="Mendeley_Bookmark_5CKdg6fHIS_120">
    <vt:lpwstr>": "", "parse-names": false, "suffix": ""}, {"dropping-particle": "", "family": "Clarke", "given": "Amanda", "non-dropping-particle": "", "parse-names": false, "suffix": ""}, {"dropping-particle": "", "family": "Clayman", "given": "Gary L.", "non-dropping</vt:lpwstr>
  </property>
  <property fmtid="{D5CDD505-2E9C-101B-9397-08002B2CF9AE}" pid="620" name="Mendeley_Bookmark_5CKdg6fHIS_121">
    <vt:lpwstr>-particle": "", "parse-names": false, "suffix": ""}, {"dropping-particle": "", "family": "Cope", "given": "Leslie", "non-dropping-particle": "", "parse-names": false, "suffix": ""}, {"dropping-particle": "", "family": "Copland", "given": "John A.", "non-d</vt:lpwstr>
  </property>
  <property fmtid="{D5CDD505-2E9C-101B-9397-08002B2CF9AE}" pid="621" name="Mendeley_Bookmark_5CKdg6fHIS_122">
    <vt:lpwstr>ropping-particle": "", "parse-names": false, "suffix": ""}, {"dropping-particle": "", "family": "Covington", "given": "Kyle", "non-dropping-particle": "", "parse-names": false, "suffix": ""}, {"dropping-particle": "", "family": "Danilova", "given": "Ludmi</vt:lpwstr>
  </property>
  <property fmtid="{D5CDD505-2E9C-101B-9397-08002B2CF9AE}" pid="622" name="Mendeley_Bookmark_5CKdg6fHIS_123">
    <vt:lpwstr>la", "non-dropping-particle": "", "parse-names": false, "suffix": ""}, {"dropping-particle": "", "family": "Davidsen", "given": "Tanja", "non-dropping-particle": "", "parse-names": false, "suffix": ""}, {"dropping-particle": "", "family": "Demchok", "give</vt:lpwstr>
  </property>
  <property fmtid="{D5CDD505-2E9C-101B-9397-08002B2CF9AE}" pid="623" name="Mendeley_Bookmark_5CKdg6fHIS_124">
    <vt:lpwstr>n": "John A.", "non-dropping-particle": "", "parse-names": false, "suffix": ""}, {"dropping-particle": "", "family": "DiCara", "given": "Daniel", "non-dropping-particle": "", "parse-names": false, "suffix": ""}, {"dropping-particle": "", "family": "Dhalla</vt:lpwstr>
  </property>
  <property fmtid="{D5CDD505-2E9C-101B-9397-08002B2CF9AE}" pid="624" name="Mendeley_Bookmark_5CKdg6fHIS_125">
    <vt:lpwstr>", "given": "Noreen", "non-dropping-particle": "", "parse-names": false, "suffix": ""}, {"dropping-particle": "", "family": "Dhir", "given": "Rajiv", "non-dropping-particle": "", "parse-names": false, "suffix": ""}, {"dropping-particle": "", "family": "Do</vt:lpwstr>
  </property>
  <property fmtid="{D5CDD505-2E9C-101B-9397-08002B2CF9AE}" pid="625" name="Mendeley_Bookmark_5CKdg6fHIS_126">
    <vt:lpwstr>okran", "given": "Sheliann S.", "non-dropping-particle": "", "parse-names": false, "suffix": ""}, {"dropping-particle": "", "family": "Dresdner", "given": "Gideon", "non-dropping-particle": "", "parse-names": false, "suffix": ""}, {"dropping-particle": ""</vt:lpwstr>
  </property>
  <property fmtid="{D5CDD505-2E9C-101B-9397-08002B2CF9AE}" pid="626" name="Mendeley_Bookmark_5CKdg6fHIS_127">
    <vt:lpwstr>, "family": "Eldridge", "given": "Jonathan", "non-dropping-particle": "", "parse-names": false, "suffix": ""}, {"dropping-particle": "", "family": "Eley", "given": "Greg", "non-dropping-particle": "", "parse-names": false, "suffix": ""}, {"dropping-partic</vt:lpwstr>
  </property>
  <property fmtid="{D5CDD505-2E9C-101B-9397-08002B2CF9AE}" pid="627" name="Mendeley_Bookmark_5CKdg6fHIS_128">
    <vt:lpwstr>le": "", "family": "El-Naggar", "given": "Adel K.", "non-dropping-particle": "", "parse-names": false, "suffix": ""}, {"dropping-particle": "", "family": "Eng", "given": "Stephanie", "non-dropping-particle": "", "parse-names": false, "suffix": ""}, {"drop</vt:lpwstr>
  </property>
  <property fmtid="{D5CDD505-2E9C-101B-9397-08002B2CF9AE}" pid="628" name="Mendeley_Bookmark_5CKdg6fHIS_129">
    <vt:lpwstr>ping-particle": "", "family": "Fagin", "given": "James A.", "non-dropping-particle": "", "parse-names": false, "suffix": ""}, {"dropping-particle": "", "family": "Fennell", "given": "Timothy", "non-dropping-particle": "", "parse-names": false, "suffix": "</vt:lpwstr>
  </property>
  <property fmtid="{D5CDD505-2E9C-101B-9397-08002B2CF9AE}" pid="629" name="Mendeley_Bookmark_5CKdg6fHIS_13">
    <vt:lpwstr>parse-names": false, "suffix": ""}, {"dropping-particle": "", "family": "Tallini", "given": "Giovanni", "non-dropping-particle": "", "parse-names": false, "suffix": ""}, {"dropping-particle": "", "family": "Nikiforova", "given": "Marina N.", "non-dropping</vt:lpwstr>
  </property>
  <property fmtid="{D5CDD505-2E9C-101B-9397-08002B2CF9AE}" pid="630" name="Mendeley_Bookmark_5CKdg6fHIS_130">
    <vt:lpwstr>"}, {"dropping-particle": "", "family": "Ferris", "given": "Robert L.", "non-dropping-particle": "", "parse-names": false, "suffix": ""}, {"dropping-particle": "", "family": "Fisher", "given": "Sheila", "non-dropping-particle": "", "parse-names": false, "</vt:lpwstr>
  </property>
  <property fmtid="{D5CDD505-2E9C-101B-9397-08002B2CF9AE}" pid="631" name="Mendeley_Bookmark_5CKdg6fHIS_131">
    <vt:lpwstr>suffix": ""}, {"dropping-particle": "", "family": "Frazer", "given": "Scott", "non-dropping-particle": "", "parse-names": false, "suffix": ""}, {"dropping-particle": "", "family": "Frick", "given": "Jessica", "non-dropping-particle": "", "parse-names": fa</vt:lpwstr>
  </property>
  <property fmtid="{D5CDD505-2E9C-101B-9397-08002B2CF9AE}" pid="632" name="Mendeley_Bookmark_5CKdg6fHIS_132">
    <vt:lpwstr>lse, "suffix": ""}, {"dropping-particle": "", "family": "Gabriel", "given": "Stacey B.", "non-dropping-particle": "", "parse-names": false, "suffix": ""}, {"dropping-particle": "", "family": "Ganly", "given": "Ian", "non-dropping-particle": "", "parse-nam</vt:lpwstr>
  </property>
  <property fmtid="{D5CDD505-2E9C-101B-9397-08002B2CF9AE}" pid="633" name="Mendeley_Bookmark_5CKdg6fHIS_133">
    <vt:lpwstr>es": false, "suffix": ""}, {"dropping-particle": "", "family": "Gao", "given": "Jianjiong", "non-dropping-particle": "", "parse-names": false, "suffix": ""}, {"dropping-particle": "", "family": "Garraway", "given": "Levi A.", "non-dropping-particle": "", </vt:lpwstr>
  </property>
  <property fmtid="{D5CDD505-2E9C-101B-9397-08002B2CF9AE}" pid="634" name="Mendeley_Bookmark_5CKdg6fHIS_134">
    <vt:lpwstr>"parse-names": false, "suffix": ""}, {"dropping-particle": "", "family": "Gastier-Foster", "given": "Julie M.", "non-dropping-particle": "", "parse-names": false, "suffix": ""}, {"dropping-particle": "", "family": "Getz", "given": "Gad", "non-dropping-par</vt:lpwstr>
  </property>
  <property fmtid="{D5CDD505-2E9C-101B-9397-08002B2CF9AE}" pid="635" name="Mendeley_Bookmark_5CKdg6fHIS_135">
    <vt:lpwstr>ticle": "", "parse-names": false, "suffix": ""}, {"dropping-particle": "", "family": "Gehlenborg", "given": "Nils", "non-dropping-particle": "", "parse-names": false, "suffix": ""}, {"dropping-particle": "", "family": "Ghossein", "given": "Ronald", "non-d</vt:lpwstr>
  </property>
  <property fmtid="{D5CDD505-2E9C-101B-9397-08002B2CF9AE}" pid="636" name="Mendeley_Bookmark_5CKdg6fHIS_136">
    <vt:lpwstr>ropping-particle": "", "parse-names": false, "suffix": ""}, {"dropping-particle": "", "family": "Gibbs", "given": "Richard A.", "non-dropping-particle": "", "parse-names": false, "suffix": ""}, {"dropping-particle": "", "family": "Giordano", "given": "Tho</vt:lpwstr>
  </property>
  <property fmtid="{D5CDD505-2E9C-101B-9397-08002B2CF9AE}" pid="637" name="Mendeley_Bookmark_5CKdg6fHIS_137">
    <vt:lpwstr>mas J.", "non-dropping-particle": "", "parse-names": false, "suffix": ""}, {"dropping-particle": "", "family": "Gomez-Hernandez", "given": "Karen", "non-dropping-particle": "", "parse-names": false, "suffix": ""}, {"dropping-particle": "", "family": "Grim</vt:lpwstr>
  </property>
  <property fmtid="{D5CDD505-2E9C-101B-9397-08002B2CF9AE}" pid="638" name="Mendeley_Bookmark_5CKdg6fHIS_138">
    <vt:lpwstr>sby", "given": "Jonna", "non-dropping-particle": "", "parse-names": false, "suffix": ""}, {"dropping-particle": "", "family": "Gross", "given": "Benjamin", "non-dropping-particle": "", "parse-names": false, "suffix": ""}, {"dropping-particle": "", "family</vt:lpwstr>
  </property>
  <property fmtid="{D5CDD505-2E9C-101B-9397-08002B2CF9AE}" pid="639" name="Mendeley_Bookmark_5CKdg6fHIS_139">
    <vt:lpwstr>": "Guin", "given": "Ranabir", "non-dropping-particle": "", "parse-names": false, "suffix": ""}, {"dropping-particle": "", "family": "Hadjipanayis", "given": "Angela", "non-dropping-particle": "", "parse-names": false, "suffix": ""}, {"dropping-particle":</vt:lpwstr>
  </property>
  <property fmtid="{D5CDD505-2E9C-101B-9397-08002B2CF9AE}" pid="640" name="Mendeley_Bookmark_5CKdg6fHIS_14">
    <vt:lpwstr>-particle": "", "parse-names": false, "suffix": ""}, {"dropping-particle": "", "family": "Christison-Lagay", "given": "Emily R.", "non-dropping-particle": "", "parse-names": false, "suffix": ""}, {"dropping-particle": "", "family": "Udelsman", "given": "R</vt:lpwstr>
  </property>
  <property fmtid="{D5CDD505-2E9C-101B-9397-08002B2CF9AE}" pid="641" name="Mendeley_Bookmark_5CKdg6fHIS_140">
    <vt:lpwstr> "", "family": "Harper", "given": "Hollie A.", "non-dropping-particle": "", "parse-names": false, "suffix": ""}, {"dropping-particle": "", "family": "Hayes", "given": "D. Neil", "non-dropping-particle": "", "parse-names": false, "suffix": ""}, {"dropping-</vt:lpwstr>
  </property>
  <property fmtid="{D5CDD505-2E9C-101B-9397-08002B2CF9AE}" pid="642" name="Mendeley_Bookmark_5CKdg6fHIS_141">
    <vt:lpwstr>particle": "", "family": "Heiman", "given": "David I.", "non-dropping-particle": "", "parse-names": false, "suffix": ""}, {"dropping-particle": "", "family": "Herman", "given": "James G.", "non-dropping-particle": "", "parse-names": false, "suffix": ""}, </vt:lpwstr>
  </property>
  <property fmtid="{D5CDD505-2E9C-101B-9397-08002B2CF9AE}" pid="643" name="Mendeley_Bookmark_5CKdg6fHIS_142">
    <vt:lpwstr>{"dropping-particle": "", "family": "Hoadley", "given": "Katherine A.", "non-dropping-particle": "", "parse-names": false, "suffix": ""}, {"dropping-particle": "", "family": "Hofree", "given": "Matan", "non-dropping-particle": "", "parse-names": false, "s</vt:lpwstr>
  </property>
  <property fmtid="{D5CDD505-2E9C-101B-9397-08002B2CF9AE}" pid="644" name="Mendeley_Bookmark_5CKdg6fHIS_143">
    <vt:lpwstr>uffix": ""}, {"dropping-particle": "", "family": "Holt", "given": "Robert A.", "non-dropping-particle": "", "parse-names": false, "suffix": ""}, {"dropping-particle": "", "family": "Hoyle", "given": "Alan P.", "non-dropping-particle": "", "parse-names": f</vt:lpwstr>
  </property>
  <property fmtid="{D5CDD505-2E9C-101B-9397-08002B2CF9AE}" pid="645" name="Mendeley_Bookmark_5CKdg6fHIS_144">
    <vt:lpwstr>alse, "suffix": ""}, {"dropping-particle": "", "family": "Huang", "given": "Franklin W.", "non-dropping-particle": "", "parse-names": false, "suffix": ""}, {"dropping-particle": "", "family": "Huang", "given": "Mei", "non-dropping-particle": "", "parse-na</vt:lpwstr>
  </property>
  <property fmtid="{D5CDD505-2E9C-101B-9397-08002B2CF9AE}" pid="646" name="Mendeley_Bookmark_5CKdg6fHIS_145">
    <vt:lpwstr>mes": false, "suffix": ""}, {"dropping-particle": "", "family": "Hutter", "given": "Carolyn M.", "non-dropping-particle": "", "parse-names": false, "suffix": ""}, {"dropping-particle": "", "family": "Ideker", "given": "Trey", "non-dropping-particle": "", </vt:lpwstr>
  </property>
  <property fmtid="{D5CDD505-2E9C-101B-9397-08002B2CF9AE}" pid="647" name="Mendeley_Bookmark_5CKdg6fHIS_146">
    <vt:lpwstr>"parse-names": false, "suffix": ""}, {"dropping-particle": "", "family": "Iype", "given": "Lisa", "non-dropping-particle": "", "parse-names": false, "suffix": ""}, {"dropping-particle": "", "family": "Jacobsen", "given": "Anders", "non-dropping-particle":</vt:lpwstr>
  </property>
  <property fmtid="{D5CDD505-2E9C-101B-9397-08002B2CF9AE}" pid="648" name="Mendeley_Bookmark_5CKdg6fHIS_147">
    <vt:lpwstr> "", "parse-names": false, "suffix": ""}, {"dropping-particle": "", "family": "Jefferys", "given": "Stuart R.", "non-dropping-particle": "", "parse-names": false, "suffix": ""}, {"dropping-particle": "", "family": "Jones", "given": "Corbin D.", "non-dropp</vt:lpwstr>
  </property>
  <property fmtid="{D5CDD505-2E9C-101B-9397-08002B2CF9AE}" pid="649" name="Mendeley_Bookmark_5CKdg6fHIS_148">
    <vt:lpwstr>ing-particle": "", "parse-names": false, "suffix": ""}, {"dropping-particle": "", "family": "Jones", "given": "Steven J.M.", "non-dropping-particle": "", "parse-names": false, "suffix": ""}, {"dropping-particle": "", "family": "Kasaian", "given": "Katayoo</vt:lpwstr>
  </property>
  <property fmtid="{D5CDD505-2E9C-101B-9397-08002B2CF9AE}" pid="650" name="Mendeley_Bookmark_5CKdg6fHIS_149">
    <vt:lpwstr>n", "non-dropping-particle": "", "parse-names": false, "suffix": ""}, {"dropping-particle": "", "family": "Kebebew", "given": "Electron", "non-dropping-particle": "", "parse-names": false, "suffix": ""}, {"dropping-particle": "", "family": "Khuri", "given</vt:lpwstr>
  </property>
  <property fmtid="{D5CDD505-2E9C-101B-9397-08002B2CF9AE}" pid="651" name="Mendeley_Bookmark_5CKdg6fHIS_15">
    <vt:lpwstr>obert", "non-dropping-particle": "", "parse-names": false, "suffix": ""}, {"dropping-particle": "", "family": "Dinauer", "given": "Catherine A.", "non-dropping-particle": "", "parse-names": false, "suffix": ""}, {"dropping-particle": "", "family": "Nikifo</vt:lpwstr>
  </property>
  <property fmtid="{D5CDD505-2E9C-101B-9397-08002B2CF9AE}" pid="652" name="Mendeley_Bookmark_5CKdg6fHIS_150">
    <vt:lpwstr>": "Fadlo R.", "non-dropping-particle": "", "parse-names": false, "suffix": ""}, {"dropping-particle": "", "family": "Kim", "given": "Jaegil", "non-dropping-particle": "", "parse-names": false, "suffix": ""}, {"dropping-particle": "", "family": "Kramer", </vt:lpwstr>
  </property>
  <property fmtid="{D5CDD505-2E9C-101B-9397-08002B2CF9AE}" pid="653" name="Mendeley_Bookmark_5CKdg6fHIS_151">
    <vt:lpwstr>"given": "Roger", "non-dropping-particle": "", "parse-names": false, "suffix": ""}, {"dropping-particle": "", "family": "Kreisberg", "given": "Richard", "non-dropping-particle": "", "parse-names": false, "suffix": ""}, {"dropping-particle": "", "family": </vt:lpwstr>
  </property>
  <property fmtid="{D5CDD505-2E9C-101B-9397-08002B2CF9AE}" pid="654" name="Mendeley_Bookmark_5CKdg6fHIS_152">
    <vt:lpwstr>"Kucherlapati", "given": "Raju", "non-dropping-particle": "", "parse-names": false, "suffix": ""}, {"dropping-particle": "", "family": "Kwiatkowski", "given": "David J.", "non-dropping-particle": "", "parse-names": false, "suffix": ""}, {"dropping-particl</vt:lpwstr>
  </property>
  <property fmtid="{D5CDD505-2E9C-101B-9397-08002B2CF9AE}" pid="655" name="Mendeley_Bookmark_5CKdg6fHIS_153">
    <vt:lpwstr>e": "", "family": "Ladanyi", "given": "Marc", "non-dropping-particle": "", "parse-names": false, "suffix": ""}, {"dropping-particle": "", "family": "Lai", "given": "Phillip H.", "non-dropping-particle": "", "parse-names": false, "suffix": ""}, {"dropping-</vt:lpwstr>
  </property>
  <property fmtid="{D5CDD505-2E9C-101B-9397-08002B2CF9AE}" pid="656" name="Mendeley_Bookmark_5CKdg6fHIS_154">
    <vt:lpwstr>particle": "", "family": "Laird", "given": "Peter W.", "non-dropping-particle": "", "parse-names": false, "suffix": ""}, {"dropping-particle": "", "family": "Lander", "given": "Eric", "non-dropping-particle": "", "parse-names": false, "suffix": ""}, {"dro</vt:lpwstr>
  </property>
  <property fmtid="{D5CDD505-2E9C-101B-9397-08002B2CF9AE}" pid="657" name="Mendeley_Bookmark_5CKdg6fHIS_155">
    <vt:lpwstr>pping-particle": "", "family": "Lawrence", "given": "Michael S.", "non-dropping-particle": "", "parse-names": false, "suffix": ""}, {"dropping-particle": "", "family": "Lee", "given": "Darlene", "non-dropping-particle": "", "parse-names": false, "suffix":</vt:lpwstr>
  </property>
  <property fmtid="{D5CDD505-2E9C-101B-9397-08002B2CF9AE}" pid="658" name="Mendeley_Bookmark_5CKdg6fHIS_156">
    <vt:lpwstr> ""}, {"dropping-particle": "", "family": "Lee", "given": "Eunjung", "non-dropping-particle": "", "parse-names": false, "suffix": ""}, {"dropping-particle": "", "family": "Lee", "given": "Semin", "non-dropping-particle": "", "parse-names": false, "suffix"</vt:lpwstr>
  </property>
  <property fmtid="{D5CDD505-2E9C-101B-9397-08002B2CF9AE}" pid="659" name="Mendeley_Bookmark_5CKdg6fHIS_157">
    <vt:lpwstr>: ""}, {"dropping-particle": "", "family": "Lee", "given": "William", "non-dropping-particle": "", "parse-names": false, "suffix": ""}, {"dropping-particle": "", "family": "Leraas", "given": "Kristen M.", "non-dropping-particle": "", "parse-names": false,</vt:lpwstr>
  </property>
  <property fmtid="{D5CDD505-2E9C-101B-9397-08002B2CF9AE}" pid="660" name="Mendeley_Bookmark_5CKdg6fHIS_158">
    <vt:lpwstr> "suffix": ""}, {"dropping-particle": "", "family": "Lichtenberg", "given": "Tara M.", "non-dropping-particle": "", "parse-names": false, "suffix": ""}, {"dropping-particle": "", "family": "Lichtenstein", "given": "Lee", "non-dropping-particle": "", "pars</vt:lpwstr>
  </property>
  <property fmtid="{D5CDD505-2E9C-101B-9397-08002B2CF9AE}" pid="661" name="Mendeley_Bookmark_5CKdg6fHIS_159">
    <vt:lpwstr>e-names": false, "suffix": ""}, {"dropping-particle": "", "family": "Lin", "given": "Pei", "non-dropping-particle": "", "parse-names": false, "suffix": ""}, {"dropping-particle": "", "family": "Ling", "given": "Shiyun", "non-dropping-particle": "", "parse</vt:lpwstr>
  </property>
  <property fmtid="{D5CDD505-2E9C-101B-9397-08002B2CF9AE}" pid="662" name="Mendeley_Bookmark_5CKdg6fHIS_16">
    <vt:lpwstr>rov", "given": "Yuri E.", "non-dropping-particle": "", "parse-names": false, "suffix": ""}], "container-title": "Cancer", "id": "ITEM-1", "issued": {"date-parts": [["2016"]]}, "title": "NTRK fusion oncogenes in pediatric papillary thyroid carcinoma in nor</vt:lpwstr>
  </property>
  <property fmtid="{D5CDD505-2E9C-101B-9397-08002B2CF9AE}" pid="663" name="Mendeley_Bookmark_5CKdg6fHIS_160">
    <vt:lpwstr>-names": false, "suffix": ""}, {"dropping-particle": "", "family": "Liu", "given": "Jinze", "non-dropping-particle": "", "parse-names": false, "suffix": ""}, {"dropping-particle": "", "family": "Liu", "given": "Wenbin", "non-dropping-particle": "", "parse</vt:lpwstr>
  </property>
  <property fmtid="{D5CDD505-2E9C-101B-9397-08002B2CF9AE}" pid="664" name="Mendeley_Bookmark_5CKdg6fHIS_161">
    <vt:lpwstr>-names": false, "suffix": ""}, {"dropping-particle": "", "family": "Liu", "given": "Yingchun", "non-dropping-particle": "", "parse-names": false, "suffix": ""}, {"dropping-particle": "", "family": "LiVolsi", "given": "Virginia A.", "non-dropping-particle"</vt:lpwstr>
  </property>
  <property fmtid="{D5CDD505-2E9C-101B-9397-08002B2CF9AE}" pid="665" name="Mendeley_Bookmark_5CKdg6fHIS_162">
    <vt:lpwstr>: "", "parse-names": false, "suffix": ""}, {"dropping-particle": "", "family": "Lu", "given": "Yiling", "non-dropping-particle": "", "parse-names": false, "suffix": ""}, {"dropping-particle": "", "family": "Ma", "given": "Yussanne", "non-dropping-particle</vt:lpwstr>
  </property>
  <property fmtid="{D5CDD505-2E9C-101B-9397-08002B2CF9AE}" pid="666" name="Mendeley_Bookmark_5CKdg6fHIS_163">
    <vt:lpwstr>": "", "parse-names": false, "suffix": ""}, {"dropping-particle": "", "family": "Mahadeshwar", "given": "Harshad S.", "non-dropping-particle": "", "parse-names": false, "suffix": ""}, {"dropping-particle": "", "family": "Marra", "given": "Marco A.", "non-</vt:lpwstr>
  </property>
  <property fmtid="{D5CDD505-2E9C-101B-9397-08002B2CF9AE}" pid="667" name="Mendeley_Bookmark_5CKdg6fHIS_164">
    <vt:lpwstr>dropping-particle": "", "parse-names": false, "suffix": ""}, {"dropping-particle": "", "family": "Mayo", "given": "Michael", "non-dropping-particle": "", "parse-names": false, "suffix": ""}, {"dropping-particle": "", "family": "McFadden", "given": "David </vt:lpwstr>
  </property>
  <property fmtid="{D5CDD505-2E9C-101B-9397-08002B2CF9AE}" pid="668" name="Mendeley_Bookmark_5CKdg6fHIS_165">
    <vt:lpwstr>G.", "non-dropping-particle": "", "parse-names": false, "suffix": ""}, {"dropping-particle": "", "family": "Meng", "given": "Shaowu", "non-dropping-particle": "", "parse-names": false, "suffix": ""}, {"dropping-particle": "", "family": "Meyerson", "given"</vt:lpwstr>
  </property>
  <property fmtid="{D5CDD505-2E9C-101B-9397-08002B2CF9AE}" pid="669" name="Mendeley_Bookmark_5CKdg6fHIS_166">
    <vt:lpwstr>: "Matthew", "non-dropping-particle": "", "parse-names": false, "suffix": ""}, {"dropping-particle": "", "family": "Mieczkowski", "given": "Piotr A.", "non-dropping-particle": "", "parse-names": false, "suffix": ""}, {"dropping-particle": "", "family": "M</vt:lpwstr>
  </property>
  <property fmtid="{D5CDD505-2E9C-101B-9397-08002B2CF9AE}" pid="670" name="Mendeley_Bookmark_5CKdg6fHIS_167">
    <vt:lpwstr>iller", "given": "Michael", "non-dropping-particle": "", "parse-names": false, "suffix": ""}, {"dropping-particle": "", "family": "Mills", "given": "Gordon", "non-dropping-particle": "", "parse-names": false, "suffix": ""}, {"dropping-particle": "", "fami</vt:lpwstr>
  </property>
  <property fmtid="{D5CDD505-2E9C-101B-9397-08002B2CF9AE}" pid="671" name="Mendeley_Bookmark_5CKdg6fHIS_168">
    <vt:lpwstr>ly": "Moore", "given": "Richard A.", "non-dropping-particle": "", "parse-names": false, "suffix": ""}, {"dropping-particle": "", "family": "Mose", "given": "Lisle E.", "non-dropping-particle": "", "parse-names": false, "suffix": ""}, {"dropping-particle":</vt:lpwstr>
  </property>
  <property fmtid="{D5CDD505-2E9C-101B-9397-08002B2CF9AE}" pid="672" name="Mendeley_Bookmark_5CKdg6fHIS_169">
    <vt:lpwstr> "", "family": "Mungall", "given": "Andrew J.", "non-dropping-particle": "", "parse-names": false, "suffix": ""}, {"dropping-particle": "", "family": "Murray", "given": "Bradley A.", "non-dropping-particle": "", "parse-names": false, "suffix": ""}, {"drop</vt:lpwstr>
  </property>
  <property fmtid="{D5CDD505-2E9C-101B-9397-08002B2CF9AE}" pid="673" name="Mendeley_Bookmark_5CKdg6fHIS_17">
    <vt:lpwstr>theast United States", "type": "article-journal"}, "uris": ["http://www.mendeley.com/documents/?uuid=e751292d-d7f7-44dd-9d93-34ac844ce340"]}, {"id": "ITEM-2", "itemData": {"DOI": "10.18632/oncotarget.17412", "ISSN": "19492553", "abstract": "138 papillary </vt:lpwstr>
  </property>
  <property fmtid="{D5CDD505-2E9C-101B-9397-08002B2CF9AE}" pid="674" name="Mendeley_Bookmark_5CKdg6fHIS_170">
    <vt:lpwstr>ping-particle": "", "family": "Nikiforov", "given": "Yuri E.", "non-dropping-particle": "", "parse-names": false, "suffix": ""}, {"dropping-particle": "", "family": "Noble", "given": "Michael S.", "non-dropping-particle": "", "parse-names": false, "suffix</vt:lpwstr>
  </property>
  <property fmtid="{D5CDD505-2E9C-101B-9397-08002B2CF9AE}" pid="675" name="Mendeley_Bookmark_5CKdg6fHIS_171">
    <vt:lpwstr>": ""}, {"dropping-particle": "", "family": "Ojesina", "given": "Akinyemi I.", "non-dropping-particle": "", "parse-names": false, "suffix": ""}, {"dropping-particle": "", "family": "Owonikoko", "given": "Taofeek K.", "non-dropping-particle": "", "parse-na</vt:lpwstr>
  </property>
  <property fmtid="{D5CDD505-2E9C-101B-9397-08002B2CF9AE}" pid="676" name="Mendeley_Bookmark_5CKdg6fHIS_172">
    <vt:lpwstr>mes": false, "suffix": ""}, {"dropping-particle": "", "family": "Ozenberger", "given": "Bradley A.", "non-dropping-particle": "", "parse-names": false, "suffix": ""}, {"dropping-particle": "", "family": "Pantazi", "given": "Angeliki", "non-dropping-partic</vt:lpwstr>
  </property>
  <property fmtid="{D5CDD505-2E9C-101B-9397-08002B2CF9AE}" pid="677" name="Mendeley_Bookmark_5CKdg6fHIS_173">
    <vt:lpwstr>le": "", "parse-names": false, "suffix": ""}, {"dropping-particle": "", "family": "Parfenov", "given": "Michael", "non-dropping-particle": "", "parse-names": false, "suffix": ""}, {"dropping-particle": "", "family": "Park", "given": "Peter J.", "non-dropp</vt:lpwstr>
  </property>
  <property fmtid="{D5CDD505-2E9C-101B-9397-08002B2CF9AE}" pid="678" name="Mendeley_Bookmark_5CKdg6fHIS_174">
    <vt:lpwstr>ing-particle": "", "parse-names": false, "suffix": ""}, {"dropping-particle": "", "family": "Parker", "given": "Joel S.", "non-dropping-particle": "", "parse-names": false, "suffix": ""}, {"dropping-particle": "", "family": "Paull", "given": "Evan O.", "n</vt:lpwstr>
  </property>
  <property fmtid="{D5CDD505-2E9C-101B-9397-08002B2CF9AE}" pid="679" name="Mendeley_Bookmark_5CKdg6fHIS_175">
    <vt:lpwstr>on-dropping-particle": "", "parse-names": false, "suffix": ""}, {"dropping-particle": "", "family": "Pedamallu", "given": "Chandra Sekhar", "non-dropping-particle": "", "parse-names": false, "suffix": ""}, {"dropping-particle": "", "family": "Perou", "giv</vt:lpwstr>
  </property>
  <property fmtid="{D5CDD505-2E9C-101B-9397-08002B2CF9AE}" pid="680" name="Mendeley_Bookmark_5CKdg6fHIS_176">
    <vt:lpwstr>en": "Charles M.", "non-dropping-particle": "", "parse-names": false, "suffix": ""}, {"dropping-particle": "", "family": "Prins", "given": "Jan F.", "non-dropping-particle": "", "parse-names": false, "suffix": ""}, {"dropping-particle": "", "family": "Pro</vt:lpwstr>
  </property>
  <property fmtid="{D5CDD505-2E9C-101B-9397-08002B2CF9AE}" pid="681" name="Mendeley_Bookmark_5CKdg6fHIS_177">
    <vt:lpwstr>topopov", "given": "Alexei", "non-dropping-particle": "", "parse-names": false, "suffix": ""}, {"dropping-particle": "", "family": "Ramalingam", "given": "Suresh S.", "non-dropping-particle": "", "parse-names": false, "suffix": ""}, {"dropping-particle": </vt:lpwstr>
  </property>
  <property fmtid="{D5CDD505-2E9C-101B-9397-08002B2CF9AE}" pid="682" name="Mendeley_Bookmark_5CKdg6fHIS_178">
    <vt:lpwstr>"", "family": "Ramirez", "given": "Nilsa C.", "non-dropping-particle": "", "parse-names": false, "suffix": ""}, {"dropping-particle": "", "family": "Ramirez", "given": "Ricardo", "non-dropping-particle": "", "parse-names": false, "suffix": ""}, {"dropping</vt:lpwstr>
  </property>
  <property fmtid="{D5CDD505-2E9C-101B-9397-08002B2CF9AE}" pid="683" name="Mendeley_Bookmark_5CKdg6fHIS_179">
    <vt:lpwstr>-particle": "", "family": "Raphael", "given": "Benjamin J.", "non-dropping-particle": "", "parse-names": false, "suffix": ""}, {"dropping-particle": "", "family": "Rathmell", "given": "W. Kimryn", "non-dropping-particle": "", "parse-names": false, "suffix</vt:lpwstr>
  </property>
  <property fmtid="{D5CDD505-2E9C-101B-9397-08002B2CF9AE}" pid="684" name="Mendeley_Bookmark_5CKdg6fHIS_18">
    <vt:lpwstr>thyroid carcinoma (PTC) samples were assessed for somatic mutation profile and fusion genes by targeted resequencing using a cancer panel (ThyGenCap TM) targeting 244 cancer-related genes and 20 potential fusion genes. At least one genetic alteration (inc</vt:lpwstr>
  </property>
  <property fmtid="{D5CDD505-2E9C-101B-9397-08002B2CF9AE}" pid="685" name="Mendeley_Bookmark_5CKdg6fHIS_180">
    <vt:lpwstr>": ""}, {"dropping-particle": "", "family": "Ren", "given": "Xiaojia", "non-dropping-particle": "", "parse-names": false, "suffix": ""}, {"dropping-particle": "", "family": "Reynolds", "given": "Sheila M.", "non-dropping-particle": "", "parse-names": fals</vt:lpwstr>
  </property>
  <property fmtid="{D5CDD505-2E9C-101B-9397-08002B2CF9AE}" pid="686" name="Mendeley_Bookmark_5CKdg6fHIS_181">
    <vt:lpwstr>e, "suffix": ""}, {"dropping-particle": "", "family": "Rheinbay", "given": "Esther", "non-dropping-particle": "", "parse-names": false, "suffix": ""}, {"dropping-particle": "", "family": "Ringel", "given": "Matthew D.", "non-dropping-particle": "", "parse</vt:lpwstr>
  </property>
  <property fmtid="{D5CDD505-2E9C-101B-9397-08002B2CF9AE}" pid="687" name="Mendeley_Bookmark_5CKdg6fHIS_182">
    <vt:lpwstr>-names": false, "suffix": ""}, {"dropping-particle": "", "family": "Rivera", "given": "Michael", "non-dropping-particle": "", "parse-names": false, "suffix": ""}, {"dropping-particle": "", "family": "Roach", "given": "Jeffrey", "non-dropping-particle": ""</vt:lpwstr>
  </property>
  <property fmtid="{D5CDD505-2E9C-101B-9397-08002B2CF9AE}" pid="688" name="Mendeley_Bookmark_5CKdg6fHIS_183">
    <vt:lpwstr>, "parse-names": false, "suffix": ""}, {"dropping-particle": "", "family": "Robertson", "given": "A. Gordon", "non-dropping-particle": "", "parse-names": false, "suffix": ""}, {"dropping-particle": "", "family": "Rosenberg", "given": "Mara W.", "non-dropp</vt:lpwstr>
  </property>
  <property fmtid="{D5CDD505-2E9C-101B-9397-08002B2CF9AE}" pid="689" name="Mendeley_Bookmark_5CKdg6fHIS_184">
    <vt:lpwstr>ing-particle": "", "parse-names": false, "suffix": ""}, {"dropping-particle": "", "family": "Rosenthal", "given": "Matthew", "non-dropping-particle": "", "parse-names": false, "suffix": ""}, {"dropping-particle": "", "family": "Sadeghi", "given": "Sara", </vt:lpwstr>
  </property>
  <property fmtid="{D5CDD505-2E9C-101B-9397-08002B2CF9AE}" pid="690" name="Mendeley_Bookmark_5CKdg6fHIS_185">
    <vt:lpwstr>"non-dropping-particle": "", "parse-names": false, "suffix": ""}, {"dropping-particle": "", "family": "Saksena", "given": "Gordon", "non-dropping-particle": "", "parse-names": false, "suffix": ""}, {"dropping-particle": "", "family": "Sander", "given": "C</vt:lpwstr>
  </property>
  <property fmtid="{D5CDD505-2E9C-101B-9397-08002B2CF9AE}" pid="691" name="Mendeley_Bookmark_5CKdg6fHIS_186">
    <vt:lpwstr>hris", "non-dropping-particle": "", "parse-names": false, "suffix": ""}, {"dropping-particle": "", "family": "Santoso", "given": "Netty", "non-dropping-particle": "", "parse-names": false, "suffix": ""}, {"dropping-particle": "", "family": "Schein", "give</vt:lpwstr>
  </property>
  <property fmtid="{D5CDD505-2E9C-101B-9397-08002B2CF9AE}" pid="692" name="Mendeley_Bookmark_5CKdg6fHIS_187">
    <vt:lpwstr>n": "Jacqueline E.", "non-dropping-particle": "", "parse-names": false, "suffix": ""}, {"dropping-particle": "", "family": "Schultz", "given": "Nikolaus", "non-dropping-particle": "", "parse-names": false, "suffix": ""}, {"dropping-particle": "", "family"</vt:lpwstr>
  </property>
  <property fmtid="{D5CDD505-2E9C-101B-9397-08002B2CF9AE}" pid="693" name="Mendeley_Bookmark_5CKdg6fHIS_188">
    <vt:lpwstr>: "Schumacher", "given": "Steven E.", "non-dropping-particle": "", "parse-names": false, "suffix": ""}, {"dropping-particle": "", "family": "Seethala", "given": "Raja R.", "non-dropping-particle": "", "parse-names": false, "suffix": ""}, {"dropping-partic</vt:lpwstr>
  </property>
  <property fmtid="{D5CDD505-2E9C-101B-9397-08002B2CF9AE}" pid="694" name="Mendeley_Bookmark_5CKdg6fHIS_189">
    <vt:lpwstr>le": "", "family": "Seidman", "given": "Jonathan", "non-dropping-particle": "", "parse-names": false, "suffix": ""}, {"dropping-particle": "", "family": "Senbabaoglu", "given": "Yasin", "non-dropping-particle": "", "parse-names": false, "suffix": ""}, {"d</vt:lpwstr>
  </property>
  <property fmtid="{D5CDD505-2E9C-101B-9397-08002B2CF9AE}" pid="695" name="Mendeley_Bookmark_5CKdg6fHIS_19">
    <vt:lpwstr>luding mutations and fusion genes) was observed in 118/138 (85.5%) samples. The most frequently mutated gene was BRAF V600E (57.2%). Moreover, we identified 11 fusion genes including eight previously reported ones and three novel fusion genes, UEVLD-RET, </vt:lpwstr>
  </property>
  <property fmtid="{D5CDD505-2E9C-101B-9397-08002B2CF9AE}" pid="696" name="Mendeley_Bookmark_5CKdg6fHIS_190">
    <vt:lpwstr>ropping-particle": "", "family": "Seth", "given": "Sahil", "non-dropping-particle": "", "parse-names": false, "suffix": ""}, {"dropping-particle": "", "family": "Sharpe", "given": "Samantha", "non-dropping-particle": "", "parse-names": false, "suffix": ""</vt:lpwstr>
  </property>
  <property fmtid="{D5CDD505-2E9C-101B-9397-08002B2CF9AE}" pid="697" name="Mendeley_Bookmark_5CKdg6fHIS_191">
    <vt:lpwstr>}, {"dropping-particle": "", "family": "Shaw", "given": "Kenna R.Mills", "non-dropping-particle": "", "parse-names": false, "suffix": ""}, {"dropping-particle": "", "family": "Shen", "given": "John P.", "non-dropping-particle": "", "parse-names": false, "</vt:lpwstr>
  </property>
  <property fmtid="{D5CDD505-2E9C-101B-9397-08002B2CF9AE}" pid="698" name="Mendeley_Bookmark_5CKdg6fHIS_192">
    <vt:lpwstr>suffix": ""}, {"dropping-particle": "", "family": "Shen", "given": "Ronglai", "non-dropping-particle": "", "parse-names": false, "suffix": ""}, {"dropping-particle": "", "family": "Sherman", "given": "Steven", "non-dropping-particle": "", "parse-names": f</vt:lpwstr>
  </property>
  <property fmtid="{D5CDD505-2E9C-101B-9397-08002B2CF9AE}" pid="699" name="Mendeley_Bookmark_5CKdg6fHIS_193">
    <vt:lpwstr>alse, "suffix": ""}, {"dropping-particle": "", "family": "Sheth", "given": "Margi", "non-dropping-particle": "", "parse-names": false, "suffix": ""}, {"dropping-particle": "", "family": "Shi", "given": "Yan", "non-dropping-particle": "", "parse-names": fa</vt:lpwstr>
  </property>
  <property fmtid="{D5CDD505-2E9C-101B-9397-08002B2CF9AE}" pid="700" name="Mendeley_Bookmark_5CKdg6fHIS_194">
    <vt:lpwstr>lse, "suffix": ""}, {"dropping-particle": "", "family": "Shmulevich", "given": "Ilya", "non-dropping-particle": "", "parse-names": false, "suffix": ""}, {"dropping-particle": "", "family": "Sica", "given": "Gabriel L.", "non-dropping-particle": "", "parse</vt:lpwstr>
  </property>
  <property fmtid="{D5CDD505-2E9C-101B-9397-08002B2CF9AE}" pid="701" name="Mendeley_Bookmark_5CKdg6fHIS_195">
    <vt:lpwstr>-names": false, "suffix": ""}, {"dropping-particle": "V.", "family": "Simons", "given": "Janae", "non-dropping-particle": "", "parse-names": false, "suffix": ""}, {"dropping-particle": "", "family": "Sinha", "given": "Rileen", "non-dropping-particle": "",</vt:lpwstr>
  </property>
  <property fmtid="{D5CDD505-2E9C-101B-9397-08002B2CF9AE}" pid="702" name="Mendeley_Bookmark_5CKdg6fHIS_196">
    <vt:lpwstr> "parse-names": false, "suffix": ""}, {"dropping-particle": "", "family": "Sipahimalani", "given": "Payal", "non-dropping-particle": "", "parse-names": false, "suffix": ""}, {"dropping-particle": "", "family": "Smallridge", "given": "Robert C.", "non-drop</vt:lpwstr>
  </property>
  <property fmtid="{D5CDD505-2E9C-101B-9397-08002B2CF9AE}" pid="703" name="Mendeley_Bookmark_5CKdg6fHIS_197">
    <vt:lpwstr>ping-particle": "", "parse-names": false, "suffix": ""}, {"dropping-particle": "", "family": "Sofia", "given": "Heidi J.", "non-dropping-particle": "", "parse-names": false, "suffix": ""}, {"dropping-particle": "", "family": "Soloway", "given": "Matthew G</vt:lpwstr>
  </property>
  <property fmtid="{D5CDD505-2E9C-101B-9397-08002B2CF9AE}" pid="704" name="Mendeley_Bookmark_5CKdg6fHIS_198">
    <vt:lpwstr>.", "non-dropping-particle": "", "parse-names": false, "suffix": ""}, {"dropping-particle": "", "family": "Song", "given": "Xingzhi", "non-dropping-particle": "", "parse-names": false, "suffix": ""}, {"dropping-particle": "", "family": "Sougnez", "given":</vt:lpwstr>
  </property>
  <property fmtid="{D5CDD505-2E9C-101B-9397-08002B2CF9AE}" pid="705" name="Mendeley_Bookmark_5CKdg6fHIS_199">
    <vt:lpwstr> "Carrie", "non-dropping-particle": "", "parse-names": false, "suffix": ""}, {"dropping-particle": "", "family": "Stewart", "given": "Chip", "non-dropping-particle": "", "parse-names": false, "suffix": ""}, {"dropping-particle": "", "family": "Stojanov", </vt:lpwstr>
  </property>
  <property fmtid="{D5CDD505-2E9C-101B-9397-08002B2CF9AE}" pid="706" name="Mendeley_Bookmark_5CKdg6fHIS_2">
    <vt:lpwstr>C), has been recently reported in children. METHODS The histopathology of 28 consecutive PTCs from the northeast United States was reviewed. None of the patients (ages 6-18 years; 20 females, 8 males) had significant exposure to radiation. Nucleic acid fr</vt:lpwstr>
  </property>
  <property fmtid="{D5CDD505-2E9C-101B-9397-08002B2CF9AE}" pid="707" name="Mendeley_Bookmark_5CKdg6fHIS_20">
    <vt:lpwstr>OSBPL9-BRAF, and SQSTM1-NTRK3. Alterations affecting the mitogen-activated protein kinase (MAPK) signaling pathway components were seen in 69.6% of the PTC cases and all of these driver mutations were mutually exclusive. Univariate analysis ascertained th</vt:lpwstr>
  </property>
  <property fmtid="{D5CDD505-2E9C-101B-9397-08002B2CF9AE}" pid="708" name="Mendeley_Bookmark_5CKdg6fHIS_200">
    <vt:lpwstr>"given": "Petar", "non-dropping-particle": "", "parse-names": false, "suffix": ""}, {"dropping-particle": "", "family": "Stuart", "given": "Joshua M.", "non-dropping-particle": "", "parse-names": false, "suffix": ""}, {"dropping-particle": "", "family": "</vt:lpwstr>
  </property>
  <property fmtid="{D5CDD505-2E9C-101B-9397-08002B2CF9AE}" pid="709" name="Mendeley_Bookmark_5CKdg6fHIS_201">
    <vt:lpwstr>Sumer", "given": "S. Onur", "non-dropping-particle": "", "parse-names": false, "suffix": ""}, {"dropping-particle": "", "family": "Sun", "given": "Yichao", "non-dropping-particle": "", "parse-names": false, "suffix": ""}, {"dropping-particle": "", "family</vt:lpwstr>
  </property>
  <property fmtid="{D5CDD505-2E9C-101B-9397-08002B2CF9AE}" pid="710" name="Mendeley_Bookmark_5CKdg6fHIS_202">
    <vt:lpwstr>": "Tabak", "given": "Barbara", "non-dropping-particle": "", "parse-names": false, "suffix": ""}, {"dropping-particle": "", "family": "Tam", "given": "Angela", "non-dropping-particle": "", "parse-names": false, "suffix": ""}, {"dropping-particle": "", "fa</vt:lpwstr>
  </property>
  <property fmtid="{D5CDD505-2E9C-101B-9397-08002B2CF9AE}" pid="711" name="Mendeley_Bookmark_5CKdg6fHIS_203">
    <vt:lpwstr>mily": "Tan", "given": "Donghui", "non-dropping-particle": "", "parse-names": false, "suffix": ""}, {"dropping-particle": "", "family": "Tang", "given": "Jiabin", "non-dropping-particle": "", "parse-names": false, "suffix": ""}, {"dropping-particle": "", </vt:lpwstr>
  </property>
  <property fmtid="{D5CDD505-2E9C-101B-9397-08002B2CF9AE}" pid="712" name="Mendeley_Bookmark_5CKdg6fHIS_204">
    <vt:lpwstr>"family": "Tarnuzzer", "given": "Roy", "non-dropping-particle": "", "parse-names": false, "suffix": ""}, {"dropping-particle": "", "family": "Taylor", "given": "Barry S.", "non-dropping-particle": "", "parse-names": false, "suffix": ""}, {"dropping-partic</vt:lpwstr>
  </property>
  <property fmtid="{D5CDD505-2E9C-101B-9397-08002B2CF9AE}" pid="713" name="Mendeley_Bookmark_5CKdg6fHIS_205">
    <vt:lpwstr>le": "", "family": "Thiessen", "given": "Nina", "non-dropping-particle": "", "parse-names": false, "suffix": ""}, {"dropping-particle": "", "family": "Thorne", "given": "Leigh", "non-dropping-particle": "", "parse-names": false, "suffix": ""}, {"dropping-</vt:lpwstr>
  </property>
  <property fmtid="{D5CDD505-2E9C-101B-9397-08002B2CF9AE}" pid="714" name="Mendeley_Bookmark_5CKdg6fHIS_206">
    <vt:lpwstr>particle": "", "family": "Thorsson", "given": "V\u00e9steinn", "non-dropping-particle": "", "parse-names": false, "suffix": ""}, {"dropping-particle": "", "family": "Tuttle", "given": "R. Michael", "non-dropping-particle": "", "parse-names": false, "suffi</vt:lpwstr>
  </property>
  <property fmtid="{D5CDD505-2E9C-101B-9397-08002B2CF9AE}" pid="715" name="Mendeley_Bookmark_5CKdg6fHIS_207">
    <vt:lpwstr>x": ""}, {"dropping-particle": "", "family": "Umbricht", "given": "Christopher B.", "non-dropping-particle": "", "parse-names": false, "suffix": ""}, {"dropping-particle": "", "family": "Berg", "given": "David J.", "non-dropping-particle": "Van Den", "par</vt:lpwstr>
  </property>
  <property fmtid="{D5CDD505-2E9C-101B-9397-08002B2CF9AE}" pid="716" name="Mendeley_Bookmark_5CKdg6fHIS_208">
    <vt:lpwstr>se-names": false, "suffix": ""}, {"dropping-particle": "", "family": "Vandin", "given": "Fabio", "non-dropping-particle": "", "parse-names": false, "suffix": ""}, {"dropping-particle": "", "family": "Veluvolu", "given": "Umadevi", "non-dropping-particle":</vt:lpwstr>
  </property>
  <property fmtid="{D5CDD505-2E9C-101B-9397-08002B2CF9AE}" pid="717" name="Mendeley_Bookmark_5CKdg6fHIS_209">
    <vt:lpwstr> "", "parse-names": false, "suffix": ""}, {"dropping-particle": "", "family": "Verhaak", "given": "Roel G.W.", "non-dropping-particle": "", "parse-names": false, "suffix": ""}, {"dropping-particle": "", "family": "Vinco", "given": "Michelle", "non-droppin</vt:lpwstr>
  </property>
  <property fmtid="{D5CDD505-2E9C-101B-9397-08002B2CF9AE}" pid="718" name="Mendeley_Bookmark_5CKdg6fHIS_21">
    <vt:lpwstr>at the fusion genes were strongly associated with distinct clinicopathological characteristics, such as young age, local invasion, extensive metastasis, and disease stage. In conclusion, our approach facilitated simultaneous high-throughput detection of g</vt:lpwstr>
  </property>
  <property fmtid="{D5CDD505-2E9C-101B-9397-08002B2CF9AE}" pid="719" name="Mendeley_Bookmark_5CKdg6fHIS_210">
    <vt:lpwstr>g-particle": "", "parse-names": false, "suffix": ""}, {"dropping-particle": "", "family": "Voet", "given": "Doug", "non-dropping-particle": "", "parse-names": false, "suffix": ""}, {"dropping-particle": "", "family": "Walter", "given": "Vonn", "non-droppi</vt:lpwstr>
  </property>
  <property fmtid="{D5CDD505-2E9C-101B-9397-08002B2CF9AE}" pid="720" name="Mendeley_Bookmark_5CKdg6fHIS_211">
    <vt:lpwstr>ng-particle": "", "parse-names": false, "suffix": ""}, {"dropping-particle": "", "family": "Wang", "given": "Zhining", "non-dropping-particle": "", "parse-names": false, "suffix": ""}, {"dropping-particle": "", "family": "Waring", "given": "Scot", "non-dr</vt:lpwstr>
  </property>
  <property fmtid="{D5CDD505-2E9C-101B-9397-08002B2CF9AE}" pid="721" name="Mendeley_Bookmark_5CKdg6fHIS_212">
    <vt:lpwstr>opping-particle": "", "parse-names": false, "suffix": ""}, {"dropping-particle": "", "family": "Weinberger", "given": "Paul M.", "non-dropping-particle": "", "parse-names": false, "suffix": ""}, {"dropping-particle": "", "family": "Weinhold", "given": "Ni</vt:lpwstr>
  </property>
  <property fmtid="{D5CDD505-2E9C-101B-9397-08002B2CF9AE}" pid="722" name="Mendeley_Bookmark_5CKdg6fHIS_213">
    <vt:lpwstr>ls", "non-dropping-particle": "", "parse-names": false, "suffix": ""}, {"dropping-particle": "", "family": "Weinstein", "given": "John N.", "non-dropping-particle": "", "parse-names": false, "suffix": ""}, {"dropping-particle": "", "family": "Weisenberger</vt:lpwstr>
  </property>
  <property fmtid="{D5CDD505-2E9C-101B-9397-08002B2CF9AE}" pid="723" name="Mendeley_Bookmark_5CKdg6fHIS_214">
    <vt:lpwstr>", "given": "Daniel J.", "non-dropping-particle": "", "parse-names": false, "suffix": ""}, {"dropping-particle": "", "family": "Wheeler", "given": "David", "non-dropping-particle": "", "parse-names": false, "suffix": ""}, {"dropping-particle": "", "family</vt:lpwstr>
  </property>
  <property fmtid="{D5CDD505-2E9C-101B-9397-08002B2CF9AE}" pid="724" name="Mendeley_Bookmark_5CKdg6fHIS_215">
    <vt:lpwstr>": "Wilkerson", "given": "Matthew D.", "non-dropping-particle": "", "parse-names": false, "suffix": ""}, {"dropping-particle": "", "family": "Wilson", "given": "Jocelyn", "non-dropping-particle": "", "parse-names": false, "suffix": ""}, {"dropping-particl</vt:lpwstr>
  </property>
  <property fmtid="{D5CDD505-2E9C-101B-9397-08002B2CF9AE}" pid="725" name="Mendeley_Bookmark_5CKdg6fHIS_216">
    <vt:lpwstr>e": "", "family": "Williams", "given": "Michelle", "non-dropping-particle": "", "parse-names": false, "suffix": ""}, {"dropping-particle": "", "family": "Winer", "given": "Daniel A.", "non-dropping-particle": "", "parse-names": false, "suffix": ""}, {"dro</vt:lpwstr>
  </property>
  <property fmtid="{D5CDD505-2E9C-101B-9397-08002B2CF9AE}" pid="726" name="Mendeley_Bookmark_5CKdg6fHIS_217">
    <vt:lpwstr>pping-particle": "", "family": "Wise", "given": "Lisa", "non-dropping-particle": "", "parse-names": false, "suffix": ""}, {"dropping-particle": "", "family": "Wu", "given": "Junyuan", "non-dropping-particle": "", "parse-names": false, "suffix": ""}, {"dro</vt:lpwstr>
  </property>
  <property fmtid="{D5CDD505-2E9C-101B-9397-08002B2CF9AE}" pid="727" name="Mendeley_Bookmark_5CKdg6fHIS_218">
    <vt:lpwstr>pping-particle": "", "family": "Xi", "given": "Liu", "non-dropping-particle": "", "parse-names": false, "suffix": ""}, {"dropping-particle": "", "family": "Xu", "given": "Andrew W.", "non-dropping-particle": "", "parse-names": false, "suffix": ""}, {"drop</vt:lpwstr>
  </property>
  <property fmtid="{D5CDD505-2E9C-101B-9397-08002B2CF9AE}" pid="728" name="Mendeley_Bookmark_5CKdg6fHIS_219">
    <vt:lpwstr>ping-particle": "", "family": "Yang", "given": "Liming", "non-dropping-particle": "", "parse-names": false, "suffix": ""}, {"dropping-particle": "", "family": "Yang", "given": "Lixing", "non-dropping-particle": "", "parse-names": false, "suffix": ""}, {"d</vt:lpwstr>
  </property>
  <property fmtid="{D5CDD505-2E9C-101B-9397-08002B2CF9AE}" pid="729" name="Mendeley_Bookmark_5CKdg6fHIS_22">
    <vt:lpwstr>ene fusions and somatic mutations in PTC samples.", "author": [{"dropping-particle": "", "family": "Lu", "given": "Zheming", "non-dropping-particle": "", "parse-names": false, "suffix": ""}, {"dropping-particle": "", "family": "Zhang", "given": "Yujie", "</vt:lpwstr>
  </property>
  <property fmtid="{D5CDD505-2E9C-101B-9397-08002B2CF9AE}" pid="730" name="Mendeley_Bookmark_5CKdg6fHIS_220">
    <vt:lpwstr>ropping-particle": "", "family": "Zack", "given": "Travis I.", "non-dropping-particle": "", "parse-names": false, "suffix": ""}, {"dropping-particle": "", "family": "Zeiger", "given": "Martha A.", "non-dropping-particle": "", "parse-names": false, "suffix</vt:lpwstr>
  </property>
  <property fmtid="{D5CDD505-2E9C-101B-9397-08002B2CF9AE}" pid="731" name="Mendeley_Bookmark_5CKdg6fHIS_221">
    <vt:lpwstr>": ""}, {"dropping-particle": "", "family": "Zeng", "given": "Dong", "non-dropping-particle": "", "parse-names": false, "suffix": ""}, {"dropping-particle": "", "family": "Zenklusen", "given": "Jean Claude", "non-dropping-particle": "", "parse-names": fal</vt:lpwstr>
  </property>
  <property fmtid="{D5CDD505-2E9C-101B-9397-08002B2CF9AE}" pid="732" name="Mendeley_Bookmark_5CKdg6fHIS_222">
    <vt:lpwstr>se, "suffix": ""}, {"dropping-particle": "", "family": "Zhao", "given": "Ni", "non-dropping-particle": "", "parse-names": false, "suffix": ""}, {"dropping-particle": "", "family": "Zhang", "given": "Hailei", "non-dropping-particle": "", "parse-names": fal</vt:lpwstr>
  </property>
  <property fmtid="{D5CDD505-2E9C-101B-9397-08002B2CF9AE}" pid="733" name="Mendeley_Bookmark_5CKdg6fHIS_223">
    <vt:lpwstr>se, "suffix": ""}, {"dropping-particle": "", "family": "Zhang", "given": "Jianhua", "non-dropping-particle": "", "parse-names": false, "suffix": ""}, {"dropping-particle": "", "family": "Zhang", "given": "Jiashan", "non-dropping-particle": "", "parse-name</vt:lpwstr>
  </property>
  <property fmtid="{D5CDD505-2E9C-101B-9397-08002B2CF9AE}" pid="734" name="Mendeley_Bookmark_5CKdg6fHIS_224">
    <vt:lpwstr>s": false, "suffix": ""}, {"dropping-particle": "", "family": "Zhang", "given": "Wei", "non-dropping-particle": "", "parse-names": false, "suffix": ""}, {"dropping-particle": "", "family": "Zmuda", "given": "Erik", "non-dropping-particle": "", "parse-name</vt:lpwstr>
  </property>
  <property fmtid="{D5CDD505-2E9C-101B-9397-08002B2CF9AE}" pid="735" name="Mendeley_Bookmark_5CKdg6fHIS_225">
    <vt:lpwstr>s": false, "suffix": ""}, {"dropping-particle": "", "family": "Zou", "given": "Lihua", "non-dropping-particle": "", "parse-names": false, "suffix": ""}], "container-title": "Cell", "id": "ITEM-5", "issued": {"date-parts": [["2014"]]}, "title": "Integrated</vt:lpwstr>
  </property>
  <property fmtid="{D5CDD505-2E9C-101B-9397-08002B2CF9AE}" pid="736" name="Mendeley_Bookmark_5CKdg6fHIS_226">
    <vt:lpwstr> Genomic Characterization of Papillary Thyroid Carcinoma", "type": "article-journal"}, "uris": ["http://www.mendeley.com/documents/?uuid=2caf8377-6acf-4286-9563-0533763ad635"]}], "mendeley": {"formattedCitation": "&lt;sup&gt;21,38\u201341&lt;/sup&gt;", "plainTextForm</vt:lpwstr>
  </property>
  <property fmtid="{D5CDD505-2E9C-101B-9397-08002B2CF9AE}" pid="737" name="Mendeley_Bookmark_5CKdg6fHIS_227">
    <vt:lpwstr>attedCitation": "21,38\u201341", "previouslyFormattedCitation": "&lt;sup&gt;21,38\u201341&lt;/sup&gt;"}, "properties": {"noteIndex": 0}, "schema": "https://github.com/citation-style-language/schema/raw/master/csl-citation.json"}</vt:lpwstr>
  </property>
  <property fmtid="{D5CDD505-2E9C-101B-9397-08002B2CF9AE}" pid="738" name="Mendeley_Bookmark_5CKdg6fHIS_23">
    <vt:lpwstr>non-dropping-particle": "", "parse-names": false, "suffix": ""}, {"dropping-particle": "", "family": "Feng", "given": "Dongdong", "non-dropping-particle": "", "parse-names": false, "suffix": ""}, {"dropping-particle": "", "family": "Sheng", "given": "Jind</vt:lpwstr>
  </property>
  <property fmtid="{D5CDD505-2E9C-101B-9397-08002B2CF9AE}" pid="739" name="Mendeley_Bookmark_5CKdg6fHIS_24">
    <vt:lpwstr>ong", "non-dropping-particle": "", "parse-names": false, "suffix": ""}, {"dropping-particle": "", "family": "Yang", "given": "Wenjun", "non-dropping-particle": "", "parse-names": false, "suffix": ""}, {"dropping-particle": "", "family": "Liu", "given": "B</vt:lpwstr>
  </property>
  <property fmtid="{D5CDD505-2E9C-101B-9397-08002B2CF9AE}" pid="740" name="Mendeley_Bookmark_5CKdg6fHIS_25">
    <vt:lpwstr>aoguo", "non-dropping-particle": "", "parse-names": false, "suffix": ""}], "container-title": "Oncotarget", "id": "ITEM-2", "issued": {"date-parts": [["2017"]]}, "title": "Targeted next generation sequencing identifies somatic mutations and gene fusions i</vt:lpwstr>
  </property>
  <property fmtid="{D5CDD505-2E9C-101B-9397-08002B2CF9AE}" pid="741" name="Mendeley_Bookmark_5CKdg6fHIS_26">
    <vt:lpwstr>n papillary thyroid carcinoma", "type": "article-journal"}, "uris": ["http://www.mendeley.com/documents/?uuid=a4d9c255-f2eb-4eff-99b7-9ce383992744"]}, {"id": "ITEM-3", "itemData": {"DOI": "10.1038/nm.4333", "ISSN": "1546170X", "abstract": "Tumor molecular</vt:lpwstr>
  </property>
  <property fmtid="{D5CDD505-2E9C-101B-9397-08002B2CF9AE}" pid="742" name="Mendeley_Bookmark_5CKdg6fHIS_27">
    <vt:lpwstr> profiling is a fundamental component of precision oncology, enabling the identification of genomic alterations in genes and pathways that can be targeted therapeutically. The existence of recurrent targetable alterations across distinct histologically de</vt:lpwstr>
  </property>
  <property fmtid="{D5CDD505-2E9C-101B-9397-08002B2CF9AE}" pid="743" name="Mendeley_Bookmark_5CKdg6fHIS_28">
    <vt:lpwstr>fined tumor types, coupled with an expanding portfolio of molecularly targeted therapies, demands flexible and comprehensive approaches to profile clinically relevant genes across the full spectrum of cancers. We established a large-scale, prospective cli</vt:lpwstr>
  </property>
  <property fmtid="{D5CDD505-2E9C-101B-9397-08002B2CF9AE}" pid="744" name="Mendeley_Bookmark_5CKdg6fHIS_29">
    <vt:lpwstr>nical sequencing initiative using a comprehensive assay, MSK-IMPACT, through which we have compiled tumor and matched normal sequence data from a unique cohort of more than 10,000 patients with advanced cancer and available pathological and clinical annot</vt:lpwstr>
  </property>
  <property fmtid="{D5CDD505-2E9C-101B-9397-08002B2CF9AE}" pid="745" name="Mendeley_Bookmark_5CKdg6fHIS_3">
    <vt:lpwstr>om tumors was tested for genetic abnormalities (n = 27). Negative results were reevaluated by targeted next-generation sequencing. RESULTS Seven of 27 PTCs (26%) had neurotrophic tyrosine kinase receptor (NTRK) fusion oncogenes (NTRK type 3/ets variant 6 </vt:lpwstr>
  </property>
  <property fmtid="{D5CDD505-2E9C-101B-9397-08002B2CF9AE}" pid="746" name="Mendeley_Bookmark_5CKdg6fHIS_30">
    <vt:lpwstr>ations. Using these data, we identified clinically relevant somatic mutations, novel noncoding alterations, and mutational signatures that were shared by common and rare tumor types. Patients were enrolled on genomically matched clinical trials at a rate </vt:lpwstr>
  </property>
  <property fmtid="{D5CDD505-2E9C-101B-9397-08002B2CF9AE}" pid="747" name="Mendeley_Bookmark_5CKdg6fHIS_31">
    <vt:lpwstr>of 11%. To enable discovery of novel biomarkers and deeper investigation into rare alterations and tumor types, all results are publicly accessible.", "author": [{"dropping-particle": "", "family": "Zehir", "given": "Ahmet", "non-dropping-particle": "", "</vt:lpwstr>
  </property>
  <property fmtid="{D5CDD505-2E9C-101B-9397-08002B2CF9AE}" pid="748" name="Mendeley_Bookmark_5CKdg6fHIS_32">
    <vt:lpwstr>parse-names": false, "suffix": ""}, {"dropping-particle": "", "family": "Benayed", "given": "Ryma", "non-dropping-particle": "", "parse-names": false, "suffix": ""}, {"dropping-particle": "", "family": "Shah", "given": "Ronak H.", "non-dropping-particle":</vt:lpwstr>
  </property>
  <property fmtid="{D5CDD505-2E9C-101B-9397-08002B2CF9AE}" pid="749" name="Mendeley_Bookmark_5CKdg6fHIS_33">
    <vt:lpwstr> "", "parse-names": false, "suffix": ""}, {"dropping-particle": "", "family": "Syed", "given": "Aijazuddin", "non-dropping-particle": "", "parse-names": false, "suffix": ""}, {"dropping-particle": "", "family": "Middha", "given": "Sumit", "non-dropping-pa</vt:lpwstr>
  </property>
  <property fmtid="{D5CDD505-2E9C-101B-9397-08002B2CF9AE}" pid="750" name="Mendeley_Bookmark_5CKdg6fHIS_34">
    <vt:lpwstr>rticle": "", "parse-names": false, "suffix": ""}, {"dropping-particle": "", "family": "Kim", "given": "Hyunjae R.", "non-dropping-particle": "", "parse-names": false, "suffix": ""}, {"dropping-particle": "", "family": "Srinivasan", "given": "Preethi", "no</vt:lpwstr>
  </property>
  <property fmtid="{D5CDD505-2E9C-101B-9397-08002B2CF9AE}" pid="751" name="Mendeley_Bookmark_5CKdg6fHIS_35">
    <vt:lpwstr>n-dropping-particle": "", "parse-names": false, "suffix": ""}, {"dropping-particle": "", "family": "Gao", "given": "Jianjiong", "non-dropping-particle": "", "parse-names": false, "suffix": ""}, {"dropping-particle": "", "family": "Chakravarty", "given": "</vt:lpwstr>
  </property>
  <property fmtid="{D5CDD505-2E9C-101B-9397-08002B2CF9AE}" pid="752" name="Mendeley_Bookmark_5CKdg6fHIS_36">
    <vt:lpwstr>Debyani", "non-dropping-particle": "", "parse-names": false, "suffix": ""}, {"dropping-particle": "", "family": "Devlin", "given": "Sean M.", "non-dropping-particle": "", "parse-names": false, "suffix": ""}, {"dropping-particle": "", "family": "Hellmann",</vt:lpwstr>
  </property>
  <property fmtid="{D5CDD505-2E9C-101B-9397-08002B2CF9AE}" pid="753" name="Mendeley_Bookmark_5CKdg6fHIS_37">
    <vt:lpwstr> "given": "Matthew D.", "non-dropping-particle": "", "parse-names": false, "suffix": ""}, {"dropping-particle": "", "family": "Barron", "given": "David A.", "non-dropping-particle": "", "parse-names": false, "suffix": ""}, {"dropping-particle": "", "famil</vt:lpwstr>
  </property>
  <property fmtid="{D5CDD505-2E9C-101B-9397-08002B2CF9AE}" pid="754" name="Mendeley_Bookmark_5CKdg6fHIS_38">
    <vt:lpwstr>y": "Schram", "given": "Alison M.", "non-dropping-particle": "", "parse-names": false, "suffix": ""}, {"dropping-particle": "", "family": "Hameed", "given": "Meera", "non-dropping-particle": "", "parse-names": false, "suffix": ""}, {"dropping-particle": "</vt:lpwstr>
  </property>
  <property fmtid="{D5CDD505-2E9C-101B-9397-08002B2CF9AE}" pid="755" name="Mendeley_Bookmark_5CKdg6fHIS_39">
    <vt:lpwstr>", "family": "Dogan", "given": "Snjezana", "non-dropping-particle": "", "parse-names": false, "suffix": ""}, {"dropping-particle": "", "family": "Ross", "given": "Dara S.", "non-dropping-particle": "", "parse-names": false, "suffix": ""}, {"dropping-parti</vt:lpwstr>
  </property>
  <property fmtid="{D5CDD505-2E9C-101B-9397-08002B2CF9AE}" pid="756" name="Mendeley_Bookmark_5CKdg6fHIS_4">
    <vt:lpwstr>[NTRK3/ETV6], n =5; NTRK3/unknown, n = 1; and NTRK type 1/translocated promoter region, nuclear basket protein [NTRK1/TPR], n = 1), including 5 tumors that measured &gt;2 cm and 3 that diffusely involved the entire thyroid or lobe. All 7 tumors had lymphatic</vt:lpwstr>
  </property>
  <property fmtid="{D5CDD505-2E9C-101B-9397-08002B2CF9AE}" pid="757" name="Mendeley_Bookmark_5CKdg6fHIS_40">
    <vt:lpwstr>cle": "", "family": "Hechtman", "given": "Jaclyn F.", "non-dropping-particle": "", "parse-names": false, "suffix": ""}, {"dropping-particle": "", "family": "DeLair", "given": "Deborah F.", "non-dropping-particle": "", "parse-names": false, "suffix": ""}, </vt:lpwstr>
  </property>
  <property fmtid="{D5CDD505-2E9C-101B-9397-08002B2CF9AE}" pid="758" name="Mendeley_Bookmark_5CKdg6fHIS_41">
    <vt:lpwstr>{"dropping-particle": "", "family": "Yao", "given": "Jin Juan", "non-dropping-particle": "", "parse-names": false, "suffix": ""}, {"dropping-particle": "", "family": "Mandelker", "given": "Diana L.", "non-dropping-particle": "", "parse-names": false, "suf</vt:lpwstr>
  </property>
  <property fmtid="{D5CDD505-2E9C-101B-9397-08002B2CF9AE}" pid="759" name="Mendeley_Bookmark_5CKdg6fHIS_42">
    <vt:lpwstr>fix": ""}, {"dropping-particle": "", "family": "Cheng", "given": "Donavan T.", "non-dropping-particle": "", "parse-names": false, "suffix": ""}, {"dropping-particle": "", "family": "Chandramohan", "given": "Raghu", "non-dropping-particle": "", "parse-name</vt:lpwstr>
  </property>
  <property fmtid="{D5CDD505-2E9C-101B-9397-08002B2CF9AE}" pid="760" name="Mendeley_Bookmark_5CKdg6fHIS_43">
    <vt:lpwstr>s": false, "suffix": ""}, {"dropping-particle": "", "family": "Mohanty", "given": "Abhinita S.", "non-dropping-particle": "", "parse-names": false, "suffix": ""}, {"dropping-particle": "", "family": "Ptashkin", "given": "Ryan N.", "non-dropping-particle":</vt:lpwstr>
  </property>
  <property fmtid="{D5CDD505-2E9C-101B-9397-08002B2CF9AE}" pid="761" name="Mendeley_Bookmark_5CKdg6fHIS_44">
    <vt:lpwstr> "", "parse-names": false, "suffix": ""}, {"dropping-particle": "", "family": "Jayakumaran", "given": "Gowtham", "non-dropping-particle": "", "parse-names": false, "suffix": ""}, {"dropping-particle": "", "family": "Prasad", "given": "Meera", "non-droppin</vt:lpwstr>
  </property>
  <property fmtid="{D5CDD505-2E9C-101B-9397-08002B2CF9AE}" pid="762" name="Mendeley_Bookmark_5CKdg6fHIS_45">
    <vt:lpwstr>g-particle": "", "parse-names": false, "suffix": ""}, {"dropping-particle": "", "family": "Syed", "given": "Mustafa H.", "non-dropping-particle": "", "parse-names": false, "suffix": ""}, {"dropping-particle": "", "family": "Rema", "given": "Anoop Balakris</vt:lpwstr>
  </property>
  <property fmtid="{D5CDD505-2E9C-101B-9397-08002B2CF9AE}" pid="763" name="Mendeley_Bookmark_5CKdg6fHIS_46">
    <vt:lpwstr>hnan", "non-dropping-particle": "", "parse-names": false, "suffix": ""}, {"dropping-particle": "", "family": "Liu", "given": "Zhen Y.", "non-dropping-particle": "", "parse-names": false, "suffix": ""}, {"dropping-particle": "", "family": "Nafa", "given": </vt:lpwstr>
  </property>
  <property fmtid="{D5CDD505-2E9C-101B-9397-08002B2CF9AE}" pid="764" name="Mendeley_Bookmark_5CKdg6fHIS_47">
    <vt:lpwstr>"Khedoudja", "non-dropping-particle": "", "parse-names": false, "suffix": ""}, {"dropping-particle": "", "family": "Borsu", "given": "Laetitia", "non-dropping-particle": "", "parse-names": false, "suffix": ""}, {"dropping-particle": "", "family": "Sadowsk</vt:lpwstr>
  </property>
  <property fmtid="{D5CDD505-2E9C-101B-9397-08002B2CF9AE}" pid="765" name="Mendeley_Bookmark_5CKdg6fHIS_48">
    <vt:lpwstr>a", "given": "Justyna", "non-dropping-particle": "", "parse-names": false, "suffix": ""}, {"dropping-particle": "", "family": "Casanova", "given": "Jacklyn", "non-dropping-particle": "", "parse-names": false, "suffix": ""}, {"dropping-particle": "", "fami</vt:lpwstr>
  </property>
  <property fmtid="{D5CDD505-2E9C-101B-9397-08002B2CF9AE}" pid="766" name="Mendeley_Bookmark_5CKdg6fHIS_49">
    <vt:lpwstr>ly": "Bacares", "given": "Ruben", "non-dropping-particle": "", "parse-names": false, "suffix": ""}, {"dropping-particle": "", "family": "Kiecka", "given": "Iwona J.", "non-dropping-particle": "", "parse-names": false, "suffix": ""}, {"dropping-particle": </vt:lpwstr>
  </property>
  <property fmtid="{D5CDD505-2E9C-101B-9397-08002B2CF9AE}" pid="767" name="Mendeley_Bookmark_5CKdg6fHIS_5">
    <vt:lpwstr> invasion, and 5 had vascular invasion. Six of 27 PTCs (22%) had ret proto-oncogene (RET) fusions (RET/PTC1, n = 5; RET/PTC3, n = 1); 2 tumors measured &gt;2 cm and diffusely involved the thyroid, and 5 had lymphatic invasion, with vascular invasion in 2. Th</vt:lpwstr>
  </property>
  <property fmtid="{D5CDD505-2E9C-101B-9397-08002B2CF9AE}" pid="768" name="Mendeley_Bookmark_5CKdg6fHIS_50">
    <vt:lpwstr>"", "family": "Razumova", "given": "Anna", "non-dropping-particle": "", "parse-names": false, "suffix": ""}, {"dropping-particle": "", "family": "Son", "given": "Julie B.", "non-dropping-particle": "", "parse-names": false, "suffix": ""}, {"dropping-parti</vt:lpwstr>
  </property>
  <property fmtid="{D5CDD505-2E9C-101B-9397-08002B2CF9AE}" pid="769" name="Mendeley_Bookmark_5CKdg6fHIS_51">
    <vt:lpwstr>cle": "", "family": "Stewart", "given": "Lisa", "non-dropping-particle": "", "parse-names": false, "suffix": ""}, {"dropping-particle": "", "family": "Baldi", "given": "Tessara", "non-dropping-particle": "", "parse-names": false, "suffix": ""}, {"dropping</vt:lpwstr>
  </property>
  <property fmtid="{D5CDD505-2E9C-101B-9397-08002B2CF9AE}" pid="770" name="Mendeley_Bookmark_5CKdg6fHIS_52">
    <vt:lpwstr>-particle": "", "family": "Mullaney", "given": "Kerry A.", "non-dropping-particle": "", "parse-names": false, "suffix": ""}, {"dropping-particle": "", "family": "Al-Ahmadie", "given": "Hikmat", "non-dropping-particle": "", "parse-names": false, "suffix": </vt:lpwstr>
  </property>
  <property fmtid="{D5CDD505-2E9C-101B-9397-08002B2CF9AE}" pid="771" name="Mendeley_Bookmark_5CKdg6fHIS_53">
    <vt:lpwstr>""}, {"dropping-particle": "", "family": "Vakiani", "given": "Efsevia", "non-dropping-particle": "", "parse-names": false, "suffix": ""}, {"dropping-particle": "", "family": "Abeshouse", "given": "Adam A.", "non-dropping-particle": "", "parse-names": fals</vt:lpwstr>
  </property>
  <property fmtid="{D5CDD505-2E9C-101B-9397-08002B2CF9AE}" pid="772" name="Mendeley_Bookmark_5CKdg6fHIS_54">
    <vt:lpwstr>e, "suffix": ""}, {"dropping-particle": "V.", "family": "Penson", "given": "Alexander", "non-dropping-particle": "", "parse-names": false, "suffix": ""}, {"dropping-particle": "", "family": "Jonsson", "given": "Philip", "non-dropping-particle": "", "parse</vt:lpwstr>
  </property>
  <property fmtid="{D5CDD505-2E9C-101B-9397-08002B2CF9AE}" pid="773" name="Mendeley_Bookmark_5CKdg6fHIS_55">
    <vt:lpwstr>-names": false, "suffix": ""}, {"dropping-particle": "", "family": "Camacho", "given": "Niedzica", "non-dropping-particle": "", "parse-names": false, "suffix": ""}, {"dropping-particle": "", "family": "Chang", "given": "Matthew T.", "non-dropping-particle</vt:lpwstr>
  </property>
  <property fmtid="{D5CDD505-2E9C-101B-9397-08002B2CF9AE}" pid="774" name="Mendeley_Bookmark_5CKdg6fHIS_56">
    <vt:lpwstr>": "", "parse-names": false, "suffix": ""}, {"dropping-particle": "", "family": "Won", "given": "Helen H.", "non-dropping-particle": "", "parse-names": false, "suffix": ""}, {"dropping-particle": "", "family": "Gross", "given": "Benjamin E.", "non-droppin</vt:lpwstr>
  </property>
  <property fmtid="{D5CDD505-2E9C-101B-9397-08002B2CF9AE}" pid="775" name="Mendeley_Bookmark_5CKdg6fHIS_57">
    <vt:lpwstr>g-particle": "", "parse-names": false, "suffix": ""}, {"dropping-particle": "", "family": "Kundra", "given": "Ritika", "non-dropping-particle": "", "parse-names": false, "suffix": ""}, {"dropping-particle": "", "family": "Heins", "given": "Zachary J.", "n</vt:lpwstr>
  </property>
  <property fmtid="{D5CDD505-2E9C-101B-9397-08002B2CF9AE}" pid="776" name="Mendeley_Bookmark_5CKdg6fHIS_58">
    <vt:lpwstr>on-dropping-particle": "", "parse-names": false, "suffix": ""}, {"dropping-particle": "", "family": "Chen", "given": "Hsiao Wei", "non-dropping-particle": "", "parse-names": false, "suffix": ""}, {"dropping-particle": "", "family": "Phillips", "given": "S</vt:lpwstr>
  </property>
  <property fmtid="{D5CDD505-2E9C-101B-9397-08002B2CF9AE}" pid="777" name="Mendeley_Bookmark_5CKdg6fHIS_59">
    <vt:lpwstr>arah", "non-dropping-particle": "", "parse-names": false, "suffix": ""}, {"dropping-particle": "", "family": "Zhang", "given": "Hongxin", "non-dropping-particle": "", "parse-names": false, "suffix": ""}, {"dropping-particle": "", "family": "Wang", "given"</vt:lpwstr>
  </property>
  <property fmtid="{D5CDD505-2E9C-101B-9397-08002B2CF9AE}" pid="778" name="Mendeley_Bookmark_5CKdg6fHIS_6">
    <vt:lpwstr>irteen PTCs had the B-Raf proto-oncogene, serine/threonine kinase (BRAF) valine-to-glutamic acid mutation at position 600 (BRAFV600E) (13 of 27 tumors; 48%), 11 measured &lt;2 cm, and 6 had lymphatic invasion (46%), with vascular invasion in 3. Fusion oncoge</vt:lpwstr>
  </property>
  <property fmtid="{D5CDD505-2E9C-101B-9397-08002B2CF9AE}" pid="779" name="Mendeley_Bookmark_5CKdg6fHIS_60">
    <vt:lpwstr>: "Jiaojiao", "non-dropping-particle": "", "parse-names": false, "suffix": ""}, {"dropping-particle": "", "family": "Ochoa", "given": "Angelica", "non-dropping-particle": "", "parse-names": false, "suffix": ""}, {"dropping-particle": "", "family": "Wills"</vt:lpwstr>
  </property>
  <property fmtid="{D5CDD505-2E9C-101B-9397-08002B2CF9AE}" pid="780" name="Mendeley_Bookmark_5CKdg6fHIS_61">
    <vt:lpwstr>, "given": "Jonathan", "non-dropping-particle": "", "parse-names": false, "suffix": ""}, {"dropping-particle": "", "family": "Eubank", "given": "Michael", "non-dropping-particle": "", "parse-names": false, "suffix": ""}, {"dropping-particle": "", "family"</vt:lpwstr>
  </property>
  <property fmtid="{D5CDD505-2E9C-101B-9397-08002B2CF9AE}" pid="781" name="Mendeley_Bookmark_5CKdg6fHIS_62">
    <vt:lpwstr>: "Thomas", "given": "Stacy B.", "non-dropping-particle": "", "parse-names": false, "suffix": ""}, {"dropping-particle": "", "family": "Gardos", "given": "Stuart M.", "non-dropping-particle": "", "parse-names": false, "suffix": ""}, {"dropping-particle": </vt:lpwstr>
  </property>
  <property fmtid="{D5CDD505-2E9C-101B-9397-08002B2CF9AE}" pid="782" name="Mendeley_Bookmark_5CKdg6fHIS_63">
    <vt:lpwstr>"", "family": "Reales", "given": "Dalicia N.", "non-dropping-particle": "", "parse-names": false, "suffix": ""}, {"dropping-particle": "", "family": "Galle", "given": "Jesse", "non-dropping-particle": "", "parse-names": false, "suffix": ""}, {"dropping-pa</vt:lpwstr>
  </property>
  <property fmtid="{D5CDD505-2E9C-101B-9397-08002B2CF9AE}" pid="783" name="Mendeley_Bookmark_5CKdg6fHIS_64">
    <vt:lpwstr>rticle": "", "family": "Durany", "given": "Robert", "non-dropping-particle": "", "parse-names": false, "suffix": ""}, {"dropping-particle": "", "family": "Cambria", "given": "Roy", "non-dropping-particle": "", "parse-names": false, "suffix": ""}, {"droppi</vt:lpwstr>
  </property>
  <property fmtid="{D5CDD505-2E9C-101B-9397-08002B2CF9AE}" pid="784" name="Mendeley_Bookmark_5CKdg6fHIS_65">
    <vt:lpwstr>ng-particle": "", "family": "Abida", "given": "Wassim", "non-dropping-particle": "", "parse-names": false, "suffix": ""}, {"dropping-particle": "", "family": "Cercek", "given": "Andrea", "non-dropping-particle": "", "parse-names": false, "suffix": ""}, {"</vt:lpwstr>
  </property>
  <property fmtid="{D5CDD505-2E9C-101B-9397-08002B2CF9AE}" pid="785" name="Mendeley_Bookmark_5CKdg6fHIS_66">
    <vt:lpwstr>dropping-particle": "", "family": "Feldman", "given": "Darren R.", "non-dropping-particle": "", "parse-names": false, "suffix": ""}, {"dropping-particle": "", "family": "Gounder", "given": "Mrinal M.", "non-dropping-particle": "", "parse-names": false, "s</vt:lpwstr>
  </property>
  <property fmtid="{D5CDD505-2E9C-101B-9397-08002B2CF9AE}" pid="786" name="Mendeley_Bookmark_5CKdg6fHIS_67">
    <vt:lpwstr>uffix": ""}, {"dropping-particle": "", "family": "Hakimi", "given": "A. Ari", "non-dropping-particle": "", "parse-names": false, "suffix": ""}, {"dropping-particle": "", "family": "Harding", "given": "James J.", "non-dropping-particle": "", "parse-names":</vt:lpwstr>
  </property>
  <property fmtid="{D5CDD505-2E9C-101B-9397-08002B2CF9AE}" pid="787" name="Mendeley_Bookmark_5CKdg6fHIS_68">
    <vt:lpwstr> false, "suffix": ""}, {"dropping-particle": "", "family": "Iyer", "given": "Gopa", "non-dropping-particle": "", "parse-names": false, "suffix": ""}, {"dropping-particle": "", "family": "Janjigian", "given": "Yelena Y.", "non-dropping-particle": "", "pars</vt:lpwstr>
  </property>
  <property fmtid="{D5CDD505-2E9C-101B-9397-08002B2CF9AE}" pid="788" name="Mendeley_Bookmark_5CKdg6fHIS_69">
    <vt:lpwstr>e-names": false, "suffix": ""}, {"dropping-particle": "", "family": "Jordan", "given": "Emmet J.", "non-dropping-particle": "", "parse-names": false, "suffix": ""}, {"dropping-particle": "", "family": "Kelly", "given": "Ciara M.", "non-dropping-particle":</vt:lpwstr>
  </property>
  <property fmtid="{D5CDD505-2E9C-101B-9397-08002B2CF9AE}" pid="789" name="Mendeley_Bookmark_5CKdg6fHIS_7">
    <vt:lpwstr>ne tumors, compared with BRAFV600E PTCs, were associated with large size (mean, 2.2 cm vs 1.5 cm, respectively; P =.05), solid and diffuse variants (11 of 13 vs 0 of 13 tumors, respectively; P &lt;.001), and lymphovascular invasion (12 of 13 vs 6 of 13 tumor</vt:lpwstr>
  </property>
  <property fmtid="{D5CDD505-2E9C-101B-9397-08002B2CF9AE}" pid="790" name="Mendeley_Bookmark_5CKdg6fHIS_70">
    <vt:lpwstr> "", "parse-names": false, "suffix": ""}, {"dropping-particle": "", "family": "Lowery", "given": "Maeve A.", "non-dropping-particle": "", "parse-names": false, "suffix": ""}, {"dropping-particle": "", "family": "Morris", "given": "Luc G.T.", "non-dropping</vt:lpwstr>
  </property>
  <property fmtid="{D5CDD505-2E9C-101B-9397-08002B2CF9AE}" pid="791" name="Mendeley_Bookmark_5CKdg6fHIS_71">
    <vt:lpwstr>-particle": "", "parse-names": false, "suffix": ""}, {"dropping-particle": "", "family": "Omuro", "given": "Antonio M.", "non-dropping-particle": "", "parse-names": false, "suffix": ""}, {"dropping-particle": "", "family": "Raj", "given": "Nitya", "non-dr</vt:lpwstr>
  </property>
  <property fmtid="{D5CDD505-2E9C-101B-9397-08002B2CF9AE}" pid="792" name="Mendeley_Bookmark_5CKdg6fHIS_72">
    <vt:lpwstr>opping-particle": "", "parse-names": false, "suffix": ""}, {"dropping-particle": "", "family": "Razavi", "given": "Pedram", "non-dropping-particle": "", "parse-names": false, "suffix": ""}, {"dropping-particle": "", "family": "Shoushtari", "given": "Alexa</vt:lpwstr>
  </property>
  <property fmtid="{D5CDD505-2E9C-101B-9397-08002B2CF9AE}" pid="793" name="Mendeley_Bookmark_5CKdg6fHIS_73">
    <vt:lpwstr>nder N.", "non-dropping-particle": "", "parse-names": false, "suffix": ""}, {"dropping-particle": "", "family": "Shukla", "given": "Neerav", "non-dropping-particle": "", "parse-names": false, "suffix": ""}, {"dropping-particle": "", "family": "Soumerai", </vt:lpwstr>
  </property>
  <property fmtid="{D5CDD505-2E9C-101B-9397-08002B2CF9AE}" pid="794" name="Mendeley_Bookmark_5CKdg6fHIS_74">
    <vt:lpwstr>"given": "Tara E.", "non-dropping-particle": "", "parse-names": false, "suffix": ""}, {"dropping-particle": "", "family": "Varghese", "given": "Anna M.", "non-dropping-particle": "", "parse-names": false, "suffix": ""}, {"dropping-particle": "", "family":</vt:lpwstr>
  </property>
  <property fmtid="{D5CDD505-2E9C-101B-9397-08002B2CF9AE}" pid="795" name="Mendeley_Bookmark_5CKdg6fHIS_75">
    <vt:lpwstr> "Yaeger", "given": "Rona", "non-dropping-particle": "", "parse-names": false, "suffix": ""}, {"dropping-particle": "", "family": "Coleman", "given": "Jonathan", "non-dropping-particle": "", "parse-names": false, "suffix": ""}, {"dropping-particle": "", "</vt:lpwstr>
  </property>
  <property fmtid="{D5CDD505-2E9C-101B-9397-08002B2CF9AE}" pid="796" name="Mendeley_Bookmark_5CKdg6fHIS_76">
    <vt:lpwstr>family": "Bochner", "given": "Bernard", "non-dropping-particle": "", "parse-names": false, "suffix": ""}, {"dropping-particle": "", "family": "Riely", "given": "Gregory J.", "non-dropping-particle": "", "parse-names": false, "suffix": ""}, {"dropping-part</vt:lpwstr>
  </property>
  <property fmtid="{D5CDD505-2E9C-101B-9397-08002B2CF9AE}" pid="797" name="Mendeley_Bookmark_5CKdg6fHIS_77">
    <vt:lpwstr>icle": "", "family": "Saltz", "given": "Leonard B.", "non-dropping-particle": "", "parse-names": false, "suffix": ""}, {"dropping-particle": "", "family": "Scher", "given": "Howard I.", "non-dropping-particle": "", "parse-names": false, "suffix": ""}, {"d</vt:lpwstr>
  </property>
  <property fmtid="{D5CDD505-2E9C-101B-9397-08002B2CF9AE}" pid="798" name="Mendeley_Bookmark_5CKdg6fHIS_78">
    <vt:lpwstr>ropping-particle": "", "family": "Sabbatini", "given": "Paul J.", "non-dropping-particle": "", "parse-names": false, "suffix": ""}, {"dropping-particle": "", "family": "Robson", "given": "Mark E.", "non-dropping-particle": "", "parse-names": false, "suffi</vt:lpwstr>
  </property>
  <property fmtid="{D5CDD505-2E9C-101B-9397-08002B2CF9AE}" pid="799" name="Mendeley_Bookmark_5CKdg6fHIS_79">
    <vt:lpwstr>x": ""}, {"dropping-particle": "", "family": "Klimstra", "given": "David S.", "non-dropping-particle": "", "parse-names": false, "suffix": ""}, {"dropping-particle": "", "family": "Taylor", "given": "Barry S.", "non-dropping-particle": "", "parse-names": </vt:lpwstr>
  </property>
  <property fmtid="{D5CDD505-2E9C-101B-9397-08002B2CF9AE}" pid="800" name="Mendeley_Bookmark_5CKdg6fHIS_8">
    <vt:lpwstr>s, respectively; P =.02); BRAFV600E PTCs were predominantly the classic variant (12 of 13 vs 1 of 13 tumors). Two tumors metastasized to the lung, and both had fusion oncogenes (NTRK1/TPR, n = 1; RET/PTC1, n = 1). CONCLUSIONS Fusion oncogene PTC presents </vt:lpwstr>
  </property>
  <property fmtid="{D5CDD505-2E9C-101B-9397-08002B2CF9AE}" pid="801" name="Mendeley_Bookmark_5CKdg6fHIS_80">
    <vt:lpwstr>false, "suffix": ""}, {"dropping-particle": "", "family": "Baselga", "given": "Jose", "non-dropping-particle": "", "parse-names": false, "suffix": ""}, {"dropping-particle": "", "family": "Schultz", "given": "Nikolaus", "non-dropping-particle": "", "parse</vt:lpwstr>
  </property>
  <property fmtid="{D5CDD505-2E9C-101B-9397-08002B2CF9AE}" pid="802" name="Mendeley_Bookmark_5CKdg6fHIS_81">
    <vt:lpwstr>-names": false, "suffix": ""}, {"dropping-particle": "", "family": "Hyman", "given": "David M.", "non-dropping-particle": "", "parse-names": false, "suffix": ""}, {"dropping-particle": "", "family": "Arcila", "given": "Maria E.", "non-dropping-particle": </vt:lpwstr>
  </property>
  <property fmtid="{D5CDD505-2E9C-101B-9397-08002B2CF9AE}" pid="803" name="Mendeley_Bookmark_5CKdg6fHIS_82">
    <vt:lpwstr>"", "parse-names": false, "suffix": ""}, {"dropping-particle": "", "family": "Solit", "given": "David B.", "non-dropping-particle": "", "parse-names": false, "suffix": ""}, {"dropping-particle": "", "family": "Ladanyi", "given": "Marc", "non-dropping-part</vt:lpwstr>
  </property>
  <property fmtid="{D5CDD505-2E9C-101B-9397-08002B2CF9AE}" pid="804" name="Mendeley_Bookmark_5CKdg6fHIS_83">
    <vt:lpwstr>icle": "", "parse-names": false, "suffix": ""}, {"dropping-particle": "", "family": "Berger", "given": "Michael F.", "non-dropping-particle": "", "parse-names": false, "suffix": ""}], "container-title": "Nature Medicine", "id": "ITEM-3", "issued": {"date-</vt:lpwstr>
  </property>
  <property fmtid="{D5CDD505-2E9C-101B-9397-08002B2CF9AE}" pid="805" name="Mendeley_Bookmark_5CKdg6fHIS_84">
    <vt:lpwstr>parts": [["2017"]]}, "title": "Mutational landscape of metastatic cancer revealed from prospective clinical sequencing of 10,000 patients", "type": "article-journal"}, "uris": ["http://www.mendeley.com/documents/?uuid=e6350301-d102-4265-a9c1-6385b512488d"</vt:lpwstr>
  </property>
  <property fmtid="{D5CDD505-2E9C-101B-9397-08002B2CF9AE}" pid="806" name="Mendeley_Bookmark_5CKdg6fHIS_85">
    <vt:lpwstr>]}, {"id": "ITEM-4", "itemData": {"DOI": "10.1210/jc.85.3.1170", "ISSN": "0021972X", "abstract": "The ret/PTC rearrangements (PTC-1, PTC-2, and PTC-3) are char-acteristic of papillary thyroid cancer (PTC). In adults, PTC-1 is com-mon and may be associated</vt:lpwstr>
  </property>
  <property fmtid="{D5CDD505-2E9C-101B-9397-08002B2CF9AE}" pid="807" name="Mendeley_Bookmark_5CKdg6fHIS_86">
    <vt:lpwstr> with an aggressive clinical course. The incidence and significance of ret/PTC mutations are less well under-stood in children. We examined spontaneous PTC from 33 patients (23 females and 10 males) with a median age of 18 yr (range, 6 \u201321 yr) and a </vt:lpwstr>
  </property>
  <property fmtid="{D5CDD505-2E9C-101B-9397-08002B2CF9AE}" pid="808" name="Mendeley_Bookmark_5CKdg6fHIS_87">
    <vt:lpwstr>median follow-up of 3.5 yr (range, 0 \u201313.4 yr). The ret/PTC mutations were identified in 15 tumors (45%), including 8 PTC-1 (8 of 15, 53%), 2 PTC-2 (2 of 15, 13%), 2 PTC-3 (2 of 15, 13%), and 3 (3 of 15, 20%) combined PTC mutations (PTC-1 and PTC-2).</vt:lpwstr>
  </property>
  <property fmtid="{D5CDD505-2E9C-101B-9397-08002B2CF9AE}" pid="809" name="Mendeley_Bookmark_5CKdg6fHIS_88">
    <vt:lpwstr> This distribution is significantly different (P \u03ed 0.001, by \u2439 2 analysis) from that reported for children with radiation-induced PTC. There was no correlation between the presence or type of ret/PTC mutation and patient age, tumor size, focalit</vt:lpwstr>
  </property>
  <property fmtid="{D5CDD505-2E9C-101B-9397-08002B2CF9AE}" pid="810" name="Mendeley_Bookmark_5CKdg6fHIS_89">
    <vt:lpwstr>y, extent of disease at diagnosis, or recurrence. We conclude that ret/PTC mutations are 1) common in sporadic childhood PTC, 2) predominantly PTC-1, 3) frequently multiple, and 4) of dif-ferent distribution than that reported for children with radiation-</vt:lpwstr>
  </property>
  <property fmtid="{D5CDD505-2E9C-101B-9397-08002B2CF9AE}" pid="811" name="Mendeley_Bookmark_5CKdg6fHIS_9">
    <vt:lpwstr>with more extensive disease and aggressive pathology than BRAFV600E PTC in the pediatric population. The high prevalence of the NTRK1/NTRK3 fusion oncogene PTCs in the United States is unusual and needs further investigation. Cancer 2016;122:1097-1107.", </vt:lpwstr>
  </property>
  <property fmtid="{D5CDD505-2E9C-101B-9397-08002B2CF9AE}" pid="812" name="Mendeley_Bookmark_5CKdg6fHIS_90">
    <vt:lpwstr>induced PTC.", "author": [{"dropping-particle": "", "family": "Fenton", "given": "Cydney L.", "non-dropping-particle": "", "parse-names": false, "suffix": ""}, {"dropping-particle": "", "family": "Lukes", "given": "Yvonne", "non-dropping-particle": "", "p</vt:lpwstr>
  </property>
  <property fmtid="{D5CDD505-2E9C-101B-9397-08002B2CF9AE}" pid="813" name="Mendeley_Bookmark_5CKdg6fHIS_91">
    <vt:lpwstr>arse-names": false, "suffix": ""}, {"dropping-particle": "", "family": "Nicholson", "given": "Diarmuid", "non-dropping-particle": "", "parse-names": false, "suffix": ""}, {"dropping-particle": "", "family": "Dinauer", "given": "Catherine A.", "non-droppin</vt:lpwstr>
  </property>
  <property fmtid="{D5CDD505-2E9C-101B-9397-08002B2CF9AE}" pid="814" name="Mendeley_Bookmark_5CKdg6fHIS_92">
    <vt:lpwstr>g-particle": "", "parse-names": false, "suffix": ""}, {"dropping-particle": "", "family": "Francis", "given": "Gary L.", "non-dropping-particle": "", "parse-names": false, "suffix": ""}, {"dropping-particle": "", "family": "Tuttle", "given": "R. Michael",</vt:lpwstr>
  </property>
  <property fmtid="{D5CDD505-2E9C-101B-9397-08002B2CF9AE}" pid="815" name="Mendeley_Bookmark_5CKdg6fHIS_93">
    <vt:lpwstr> "non-dropping-particle": "", "parse-names": false, "suffix": ""}], "container-title": "Journal of Clinical Endocrinology and Metabolism", "id": "ITEM-4", "issued": {"date-parts": [["2000"]]}, "title": "The ret/PTC mutations are common in sporadic papilla</vt:lpwstr>
  </property>
  <property fmtid="{D5CDD505-2E9C-101B-9397-08002B2CF9AE}" pid="816" name="Mendeley_Bookmark_5CKdg6fHIS_94">
    <vt:lpwstr>ry thyroid carcinoma of children and young adults", "type": "article-journal"}, "uris": ["http://www.mendeley.com/documents/?uuid=041b6ffb-0076-48f9-91e6-7b36ed8eeedb"]}, {"id": "ITEM-5", "itemData": {"DOI": "10.1016/j.cell.2014.09.050", "ISSN": "10974172</vt:lpwstr>
  </property>
  <property fmtid="{D5CDD505-2E9C-101B-9397-08002B2CF9AE}" pid="817" name="Mendeley_Bookmark_5CKdg6fHIS_95">
    <vt:lpwstr>", "abstract": "Papillary thyroid carcinoma (PTC) is the most common type of thyroid cancer. Here, we describe the genomic landscape of 496 PTCs. We observed a low frequency of somatic alterations (relative to other carcinomas) and extended the set of kno</vt:lpwstr>
  </property>
  <property fmtid="{D5CDD505-2E9C-101B-9397-08002B2CF9AE}" pid="818" name="Mendeley_Bookmark_5CKdg6fHIS_96">
    <vt:lpwstr>wn PTC driver alterations to include EIF1AX, PPM1D, and CHEK2 and diverse gene fusions. These discoveries reduced the fraction of PTC cases with unknown oncogenic driver from 25% to 3.5%. Combined analyses of genomic variants, gene expression, and methyla</vt:lpwstr>
  </property>
  <property fmtid="{D5CDD505-2E9C-101B-9397-08002B2CF9AE}" pid="819" name="Mendeley_Bookmark_5CKdg6fHIS_97">
    <vt:lpwstr>tion demonstrated that different driver groups lead to different pathologies with distinct signaling and differentiation characteristics. Similarly, we identified distinct molecular subgroups of BRAF-mutant tumors, and multidimensional analyses highlighte</vt:lpwstr>
  </property>
  <property fmtid="{D5CDD505-2E9C-101B-9397-08002B2CF9AE}" pid="820" name="Mendeley_Bookmark_5CKdg6fHIS_98">
    <vt:lpwstr>d a potential involvement of oncomiRs in less-differentiated subgroups. Our results propose a reclassification of thyroid cancers into molecular subtypes that better reflect their underlying signaling and differentiation properties, which has the potentia</vt:lpwstr>
  </property>
  <property fmtid="{D5CDD505-2E9C-101B-9397-08002B2CF9AE}" pid="821" name="Mendeley_Bookmark_5CKdg6fHIS_99">
    <vt:lpwstr>l to improve their pathological classification and better inform the management of the disease.", "author": [{"dropping-particle": "", "family": "Agrawal", "given": "Nishant", "non-dropping-particle": "", "parse-names": false, "suffix": ""}, {"dropping-pa</vt:lpwstr>
  </property>
  <property fmtid="{D5CDD505-2E9C-101B-9397-08002B2CF9AE}" pid="822" name="Mendeley_Bookmark_5SyKgQb0ZA_1">
    <vt:lpwstr>ADDIN CSL_CITATION {"citationItems": [{"id": "ITEM-1", "itemData": {"DOI": "10.1038/nrc969", "ISSN": "1474175X", "abstract": "The RAS proteins control signalling pathways that are key regulators of several aspects of normal cell growth and malignant trans</vt:lpwstr>
  </property>
  <property fmtid="{D5CDD505-2E9C-101B-9397-08002B2CF9AE}" pid="823" name="Mendeley_Bookmark_5SyKgQb0ZA_10">
    <vt:lpwstr>hor": [{"dropping-particle": "", "family": "Oikonomou", "given": "Eftychia", "non-dropping-particle": "", "parse-names": false, "suffix": ""}, {"dropping-particle": "", "family": "Koustas", "given": "Evangelos", "non-dropping-particle": "", "parse-names":</vt:lpwstr>
  </property>
  <property fmtid="{D5CDD505-2E9C-101B-9397-08002B2CF9AE}" pid="824" name="Mendeley_Bookmark_5SyKgQb0ZA_11">
    <vt:lpwstr> false, "suffix": ""}, {"dropping-particle": "", "family": "Goulielmaki", "given": "Maria", "non-dropping-particle": "", "parse-names": false, "suffix": ""}, {"dropping-particle": "", "family": "Pintzas", "given": "Alexander", "non-dropping-particle": "",</vt:lpwstr>
  </property>
  <property fmtid="{D5CDD505-2E9C-101B-9397-08002B2CF9AE}" pid="825" name="Mendeley_Bookmark_5SyKgQb0ZA_12">
    <vt:lpwstr> "parse-names": false, "suffix": ""}], "container-title": "Oncotarget", "id": "ITEM-2", "issued": {"date-parts": [["2014"]]}, "title": "BRAF vs RAS oncogenes: Are mutations of the same pathway equal? Differential signalling and therapeutic implications", </vt:lpwstr>
  </property>
  <property fmtid="{D5CDD505-2E9C-101B-9397-08002B2CF9AE}" pid="826" name="Mendeley_Bookmark_5SyKgQb0ZA_13">
    <vt:lpwstr>"type": "article-journal"}, "uris": ["http://www.mendeley.com/documents/?uuid=15398362-d984-4a2a-9e93-cc6fb9992487"]}], "mendeley": {"formattedCitation": "&lt;sup&gt;28,29&lt;/sup&gt;", "plainTextFormattedCitation": "28,29", "previouslyFormattedCitation": "&lt;sup&gt;28,29</vt:lpwstr>
  </property>
  <property fmtid="{D5CDD505-2E9C-101B-9397-08002B2CF9AE}" pid="827" name="Mendeley_Bookmark_5SyKgQb0ZA_14">
    <vt:lpwstr>&lt;/sup&gt;"}, "properties": {"noteIndex": 0}, "schema": "https://github.com/citation-style-language/schema/raw/master/csl-citation.json"}</vt:lpwstr>
  </property>
  <property fmtid="{D5CDD505-2E9C-101B-9397-08002B2CF9AE}" pid="828" name="Mendeley_Bookmark_5SyKgQb0ZA_2">
    <vt:lpwstr>formation. They are aberrant in most human tumours due to activating mutations in the RAS genes themselves or to alterations in upstream or downstream signalling components. Rational therapies that target the RAS pathways might inhibit tumour growth, surv</vt:lpwstr>
  </property>
  <property fmtid="{D5CDD505-2E9C-101B-9397-08002B2CF9AE}" pid="829" name="Mendeley_Bookmark_5SyKgQb0ZA_3">
    <vt:lpwstr>ival and spread. Several of these new therapeutic agents are showing promise in the clinic and many more are being developed.", "author": [{"dropping-particle": "", "family": "Downward", "given": "Julian", "non-dropping-particle": "", "parse-names": false</vt:lpwstr>
  </property>
  <property fmtid="{D5CDD505-2E9C-101B-9397-08002B2CF9AE}" pid="830" name="Mendeley_Bookmark_5SyKgQb0ZA_4">
    <vt:lpwstr>, "suffix": ""}], "container-title": "Nature Reviews Cancer", "id": "ITEM-1", "issued": {"date-parts": [["2003"]]}, "title": "Targeting RAS signalling pathways in cancer therapy", "type": "article"}, "uris": ["http://www.mendeley.com/documents/?uuid=2b9c5</vt:lpwstr>
  </property>
  <property fmtid="{D5CDD505-2E9C-101B-9397-08002B2CF9AE}" pid="831" name="Mendeley_Bookmark_5SyKgQb0ZA_5">
    <vt:lpwstr>521-b8c2-4a0b-9062-df87fbb5d68c"]}, {"id": "ITEM-2", "itemData": {"DOI": "10.18632/oncotarget.2555", "ISSN": "19492553", "abstract": "As the increased knowledge of tumour heterogeneity and genetic alterations progresses, it exemplifies the need for furthe</vt:lpwstr>
  </property>
  <property fmtid="{D5CDD505-2E9C-101B-9397-08002B2CF9AE}" pid="832" name="Mendeley_Bookmark_5SyKgQb0ZA_6">
    <vt:lpwstr>r personalized medicine in modern cancer management. Here, the similarities but also the differential effects of RAS and BRAF oncogenic signalling are examined and further implications in personalized cancer diagnosis and therapy are discussed. Redundant </vt:lpwstr>
  </property>
  <property fmtid="{D5CDD505-2E9C-101B-9397-08002B2CF9AE}" pid="833" name="Mendeley_Bookmark_5SyKgQb0ZA_7">
    <vt:lpwstr>mechanisms mediated by the two oncogenes as well as differential regulation of signalling pathways and gene expression by RAS as compared to BRAF are addressed. The implications of RAS vs BRAF differential functions, in relevant tumour types including col</vt:lpwstr>
  </property>
  <property fmtid="{D5CDD505-2E9C-101B-9397-08002B2CF9AE}" pid="834" name="Mendeley_Bookmark_5SyKgQb0ZA_8">
    <vt:lpwstr>orectal cancer, melanoma, lung cancer are discussed. Current therapeutic findings and future viewpoints concerning the exploitation of RAS-BRAF-pathway alterations for the development of novel therapeutics and efficient rational combinations, as well as c</vt:lpwstr>
  </property>
  <property fmtid="{D5CDD505-2E9C-101B-9397-08002B2CF9AE}" pid="835" name="Mendeley_Bookmark_5SyKgQb0ZA_9">
    <vt:lpwstr>ompanion tests for relevant markers of response will be evaluated. The concept that drug-resistant cells may also display drug dependency, such that altered dosing may prevent the emergence of lethal drug resistance posed a major therapy hindrance.", "aut</vt:lpwstr>
  </property>
  <property fmtid="{D5CDD505-2E9C-101B-9397-08002B2CF9AE}" pid="836" name="Mendeley_Bookmark_5nulCJ8b3V_1">
    <vt:lpwstr>ADDIN CSL_CITATION {"citationItems": [{"id": "ITEM-1", "itemData": {"DOI": "10.1001/jamaoto.2014.1", "ISSN": "21686181", "abstract": "IMPORTANCE: We have previously reported on a doubling of thyroid cancer incidence-largely due to the detection of small p</vt:lpwstr>
  </property>
  <property fmtid="{D5CDD505-2E9C-101B-9397-08002B2CF9AE}" pid="837" name="Mendeley_Bookmark_5nulCJ8b3V_10">
    <vt:lpwstr>-particle": "", "family": "Davies", "given": "Louise", "non-dropping-particle": "", "parse-names": false, "suffix": ""}, {"dropping-particle": "", "family": "Welch", "given": "H. Gilbert", "non-dropping-particle": "", "parse-names": false, "suffix": ""}],</vt:lpwstr>
  </property>
  <property fmtid="{D5CDD505-2E9C-101B-9397-08002B2CF9AE}" pid="838" name="Mendeley_Bookmark_5nulCJ8b3V_11">
    <vt:lpwstr> "container-title": "JAMA Otolaryngology - Head and Neck Surgery", "id": "ITEM-1", "issued": {"date-parts": [["2014"]]}, "title": "Current thyroid cancer trends in the United States", "type": "article-journal"}, "uris": ["http://www.mendeley.com/documents</vt:lpwstr>
  </property>
  <property fmtid="{D5CDD505-2E9C-101B-9397-08002B2CF9AE}" pid="839" name="Mendeley_Bookmark_5nulCJ8b3V_12">
    <vt:lpwstr>/?uuid=ea8dd98d-9eeb-4a03-940b-7226bee72cc1"]}], "mendeley": {"formattedCitation": "&lt;sup&gt;14&lt;/sup&gt;", "plainTextFormattedCitation": "14", "previouslyFormattedCitation": "&lt;sup&gt;14&lt;/sup&gt;"}, "properties": {"noteIndex": 0}, "schema": "https://github.com/citation</vt:lpwstr>
  </property>
  <property fmtid="{D5CDD505-2E9C-101B-9397-08002B2CF9AE}" pid="840" name="Mendeley_Bookmark_5nulCJ8b3V_13">
    <vt:lpwstr>-style-language/schema/raw/master/csl-citation.json"}</vt:lpwstr>
  </property>
  <property fmtid="{D5CDD505-2E9C-101B-9397-08002B2CF9AE}" pid="841" name="Mendeley_Bookmark_5nulCJ8b3V_2">
    <vt:lpwstr>apillary cancers. Because they are commonly found in people who have died of other causes, and because thyroid cancer mortality had been stable, we argued that the increased incidence represented overdiagnosis. OBJECTIVE: To determine whether thyroid canc</vt:lpwstr>
  </property>
  <property fmtid="{D5CDD505-2E9C-101B-9397-08002B2CF9AE}" pid="842" name="Mendeley_Bookmark_5nulCJ8b3V_3">
    <vt:lpwstr>er incidence has stabilized. DESIGN: Analysis of secular trends in patients diagnosed with thyroid cancer, 1975 to 2009, using the Surveillance, Epidemiology, and End Results (SEER) program and thyroid cancer mortality from the National Vital Statistics S</vt:lpwstr>
  </property>
  <property fmtid="{D5CDD505-2E9C-101B-9397-08002B2CF9AE}" pid="843" name="Mendeley_Bookmark_5nulCJ8b3V_4">
    <vt:lpwstr>ystem. SETTING: Nine SEER areas (SEER 9): Atlanta, Georgia; Connecticut; Detroit, Michigan; Hawaii; Iowa; New Mexico; San Francisco-Oakland, California; Seattle-Puget Sound, Washington; and Utah. PARTICIPANTS: Men and women older than 18 years diagnosed a</vt:lpwstr>
  </property>
  <property fmtid="{D5CDD505-2E9C-101B-9397-08002B2CF9AE}" pid="844" name="Mendeley_Bookmark_5nulCJ8b3V_5">
    <vt:lpwstr>s having a thyroid cancer between 1975 and 2009 who lived in the SEER 9 areas. INTERVENTIONS: None. MAIN OUTCOMES AND MEASURES: Thyroid cancer incidence, histologic type, tumor size, and patient mortality. RESULTS Since 1975, the incidence of thyroid canc</vt:lpwstr>
  </property>
  <property fmtid="{D5CDD505-2E9C-101B-9397-08002B2CF9AE}" pid="845" name="Mendeley_Bookmark_5nulCJ8b3V_6">
    <vt:lpwstr>er has now nearly tripled, from 4.9 to 14.3 per 100,000 individuals (absolute increase, 9.4 per 100,000; relative rate [RR], 2.9; 95% CI, 2.7-3.1). Virtually the entire increase was attributable to papillary thyroid cancer: from 3.4 to 12.5 per 100,000 (a</vt:lpwstr>
  </property>
  <property fmtid="{D5CDD505-2E9C-101B-9397-08002B2CF9AE}" pid="846" name="Mendeley_Bookmark_5nulCJ8b3V_7">
    <vt:lpwstr>bsolute increase, 9.1 per 100,000; RR, 3.7; 95% CI, 3.4-4.0). The absolute increase in thyroid cancer in women (from 6.5 to 21.4 = 14.9 per 100,000 women) was almost 4 times greater than that of men (from 3.1 to 6.9 = 3.8 per 100,000 men). The mortality r</vt:lpwstr>
  </property>
  <property fmtid="{D5CDD505-2E9C-101B-9397-08002B2CF9AE}" pid="847" name="Mendeley_Bookmark_5nulCJ8b3V_8">
    <vt:lpwstr>ate from thyroid cancer was stable between 1975 and 2009 (approximately 0.5 deaths per 100,000). CONCLUSIONS AND RELEVANCE: There is an ongoing epidemic of thyroid cancer in the United States. The epidemiology of the increased incidence, however, suggests</vt:lpwstr>
  </property>
  <property fmtid="{D5CDD505-2E9C-101B-9397-08002B2CF9AE}" pid="848" name="Mendeley_Bookmark_5nulCJ8b3V_9">
    <vt:lpwstr> that it is not an epidemic of disease but rather an epidemic of diagnosis. The problem is particularly acute for women, who have lower autopsy prevalence of thyroid cancer than men but higher cancer detection rates by a 3:1 ratio.", "author": [{"dropping</vt:lpwstr>
  </property>
  <property fmtid="{D5CDD505-2E9C-101B-9397-08002B2CF9AE}" pid="849" name="Mendeley_Bookmark_5o69vUKtnM_1">
    <vt:lpwstr>ADDIN CSL_CITATION {"citationItems": [{"id": "ITEM-1", "itemData": {"abstract": "The SEER Cancer Statistics Review (CSR), a report of the most recent cancer incidence, mortality, survival, prevalence, and lifetime risk statistics, is published annually by</vt:lpwstr>
  </property>
  <property fmtid="{D5CDD505-2E9C-101B-9397-08002B2CF9AE}" pid="850" name="Mendeley_Bookmark_5o69vUKtnM_10">
    <vt:lpwstr>ing-particle": "", "family": "Cronin", "given": "KA", "non-dropping-particle": "", "parse-names": false, "suffix": ""}], "container-title": "National Cancer Institute", "id": "ITEM-1", "issued": {"date-parts": [["2017"]]}, "title": "SEER Cancer Statistics</vt:lpwstr>
  </property>
  <property fmtid="{D5CDD505-2E9C-101B-9397-08002B2CF9AE}" pid="851" name="Mendeley_Bookmark_5o69vUKtnM_11">
    <vt:lpwstr> Review (CSR), 1975-2014", "type": "article-journal"}, "uris": ["http://www.mendeley.com/documents/?uuid=14c372f2-386b-45e1-bbf9-ac0676fc1da5"]}], "mendeley": {"formattedCitation": "&lt;sup&gt;11&lt;/sup&gt;", "plainTextFormattedCitation": "11", "previouslyFormattedC</vt:lpwstr>
  </property>
  <property fmtid="{D5CDD505-2E9C-101B-9397-08002B2CF9AE}" pid="852" name="Mendeley_Bookmark_5o69vUKtnM_12">
    <vt:lpwstr>itation": "&lt;sup&gt;11&lt;/sup&gt;"}, "properties": {"noteIndex": 0}, "schema": "https://github.com/citation-style-language/schema/raw/master/csl-citation.json"}</vt:lpwstr>
  </property>
  <property fmtid="{D5CDD505-2E9C-101B-9397-08002B2CF9AE}" pid="853" name="Mendeley_Bookmark_5o69vUKtnM_2">
    <vt:lpwstr> the Surveillance Research Program of the NCI. The scope and purpose of this work are consistent with a report to the Senate Appropriations Committee (Breslow, 1988) which recommended that a broad profile of cancer be presented to the American public on a</vt:lpwstr>
  </property>
  <property fmtid="{D5CDD505-2E9C-101B-9397-08002B2CF9AE}" pid="854" name="Mendeley_Bookmark_5o69vUKtnM_3">
    <vt:lpwstr> routine basis. This edition includes statistics from 1975 through 2014, the most recent year for which data are available.", "author": [{"dropping-particle": "", "family": "Howlader", "given": "N", "non-dropping-particle": "", "parse-names": false, "suff</vt:lpwstr>
  </property>
  <property fmtid="{D5CDD505-2E9C-101B-9397-08002B2CF9AE}" pid="855" name="Mendeley_Bookmark_5o69vUKtnM_4">
    <vt:lpwstr>ix": ""}, {"dropping-particle": "", "family": "Noone", "given": "AM", "non-dropping-particle": "", "parse-names": false, "suffix": ""}, {"dropping-particle": "", "family": "Krapcho", "given": "M", "non-dropping-particle": "", "parse-names": false, "suffix</vt:lpwstr>
  </property>
  <property fmtid="{D5CDD505-2E9C-101B-9397-08002B2CF9AE}" pid="856" name="Mendeley_Bookmark_5o69vUKtnM_5">
    <vt:lpwstr>": ""}, {"dropping-particle": "", "family": "Miller", "given": "D", "non-dropping-particle": "", "parse-names": false, "suffix": ""}, {"dropping-particle": "", "family": "Bishop", "given": "K", "non-dropping-particle": "", "parse-names": false, "suffix": </vt:lpwstr>
  </property>
  <property fmtid="{D5CDD505-2E9C-101B-9397-08002B2CF9AE}" pid="857" name="Mendeley_Bookmark_5o69vUKtnM_6">
    <vt:lpwstr>""}, {"dropping-particle": "", "family": "Kosary", "given": "CL", "non-dropping-particle": "", "parse-names": false, "suffix": ""}, {"dropping-particle": "", "family": "Yu", "given": "M", "non-dropping-particle": "", "parse-names": false, "suffix": ""}, {</vt:lpwstr>
  </property>
  <property fmtid="{D5CDD505-2E9C-101B-9397-08002B2CF9AE}" pid="858" name="Mendeley_Bookmark_5o69vUKtnM_7">
    <vt:lpwstr>"dropping-particle": "", "family": "Ruhl", "given": "J", "non-dropping-particle": "", "parse-names": false, "suffix": ""}, {"dropping-particle": "", "family": "Tatalovich", "given": "Z", "non-dropping-particle": "", "parse-names": false, "suffix": ""}, {"</vt:lpwstr>
  </property>
  <property fmtid="{D5CDD505-2E9C-101B-9397-08002B2CF9AE}" pid="859" name="Mendeley_Bookmark_5o69vUKtnM_8">
    <vt:lpwstr>dropping-particle": "", "family": "Mariotto", "given": "A", "non-dropping-particle": "", "parse-names": false, "suffix": ""}, {"dropping-particle": "", "family": "Lewis", "given": "DR", "non-dropping-particle": "", "parse-names": false, "suffix": ""}, {"d</vt:lpwstr>
  </property>
  <property fmtid="{D5CDD505-2E9C-101B-9397-08002B2CF9AE}" pid="860" name="Mendeley_Bookmark_5o69vUKtnM_9">
    <vt:lpwstr>ropping-particle": "", "family": "Chen", "given": "HS", "non-dropping-particle": "", "parse-names": false, "suffix": ""}, {"dropping-particle": "", "family": "Feuer", "given": "EJ", "non-dropping-particle": "", "parse-names": false, "suffix": ""}, {"dropp</vt:lpwstr>
  </property>
  <property fmtid="{D5CDD505-2E9C-101B-9397-08002B2CF9AE}" pid="861" name="Mendeley_Bookmark_6HSPJEvVlh_1">
    <vt:lpwstr>ADDIN CSL_CITATION {"citationItems": [{"id": "ITEM-1", "itemData": {"DOI": "10.1002/lary.26473", "ISSN": "15314995", "abstract": "Background: The thyroid cancer incidence rate has tripled in the United States since the 1980s, especially among wom-en and s</vt:lpwstr>
  </property>
  <property fmtid="{D5CDD505-2E9C-101B-9397-08002B2CF9AE}" pid="862" name="Mendeley_Bookmark_6HSPJEvVlh_10">
    <vt:lpwstr>ping-particle": "", "parse-names": false, "suffix": ""}], "container-title": "Laryngoscope", "id": "ITEM-1", "issued": {"date-parts": [["2017"]]}, "title": "Changes in thyroid cancer incidence, post-2009 American Thyroid Association guidelines", "type": "</vt:lpwstr>
  </property>
  <property fmtid="{D5CDD505-2E9C-101B-9397-08002B2CF9AE}" pid="863" name="Mendeley_Bookmark_6HSPJEvVlh_11">
    <vt:lpwstr>article-journal"}, "uris": ["http://www.mendeley.com/documents/?uuid=b70e83ff-d14e-4c6f-b1c5-d7846dcfee18"]}], "mendeley": {"formattedCitation": "&lt;sup&gt;12&lt;/sup&gt;", "plainTextFormattedCitation": "12", "previouslyFormattedCitation": "&lt;sup&gt;12&lt;/sup&gt;"}, "propert</vt:lpwstr>
  </property>
  <property fmtid="{D5CDD505-2E9C-101B-9397-08002B2CF9AE}" pid="864" name="Mendeley_Bookmark_6HSPJEvVlh_12">
    <vt:lpwstr>ies": {"noteIndex": 0}, "schema": "https://github.com/citation-style-language/schema/raw/master/csl-citation.json"}</vt:lpwstr>
  </property>
  <property fmtid="{D5CDD505-2E9C-101B-9397-08002B2CF9AE}" pid="865" name="Mendeley_Bookmark_6HSPJEvVlh_2">
    <vt:lpwstr>mall-sized tumors. This trend has been attributed to increased detection due to the availability of ultrasound and fine-needle aspiration technology. In 2009, the American Thyroid Association (ATA) released revisions to their guidelines for well-different</vt:lpwstr>
  </property>
  <property fmtid="{D5CDD505-2E9C-101B-9397-08002B2CF9AE}" pid="866" name="Mendeley_Bookmark_6HSPJEvVlh_3">
    <vt:lpwstr>iated thyroid cancers. Objective: To examine trends in thyroid cancer incidence rates by tumor size and gender following the 2009 ATA guide-line revisions. Methods: Cases of differentiated thyroid cancer diagnosed from 2000 to 2012 were analyzed from the </vt:lpwstr>
  </property>
  <property fmtid="{D5CDD505-2E9C-101B-9397-08002B2CF9AE}" pid="867" name="Mendeley_Bookmark_6HSPJEvVlh_4">
    <vt:lpwstr>National Cancer Institute Surveillance Epidemiology and End Results program, 18 registries. Trends in incidence rates based on gender (males, females) and tumor size (&lt; 1.0 cm, 1.0\u20132.9 cm, 3.0\u20133.9 cm, 4.0 cm) were analyzed using Joinpoint Regres</vt:lpwstr>
  </property>
  <property fmtid="{D5CDD505-2E9C-101B-9397-08002B2CF9AE}" pid="868" name="Mendeley_Bookmark_6HSPJEvVlh_5">
    <vt:lpwstr>sion and reported as the annual percentage change (APC). Results: From 2000 to 2009, overall thyroid cancer incidence rates increased rapidly by about 8% per year in both sexes. Incidence rates increased across all tumor sizes, but especially in tumors 1.</vt:lpwstr>
  </property>
  <property fmtid="{D5CDD505-2E9C-101B-9397-08002B2CF9AE}" pid="869" name="Mendeley_Bookmark_6HSPJEvVlh_6">
    <vt:lpwstr>0 to 2.9 cm (men, APC 5 7.7; women, APC 5 7.8) and &lt; 1.0 cm (men, APC 5 7.8; women 5 10.9) for both genders. Since 2009, the trend slowed in men (APC 5 3.0) and women (APC 5 2.8). The deceleration among females was confined to tumors less than 2.9 cm. Tre</vt:lpwstr>
  </property>
  <property fmtid="{D5CDD505-2E9C-101B-9397-08002B2CF9AE}" pid="870" name="Mendeley_Bookmark_6HSPJEvVlh_7">
    <vt:lpwstr>nds for all size groups in males remained constant from 2000 to 2012. Conclusion: The rapid increase in thyroid cancer incidence rates over the past three decades has recently slowed, espe-cially among small-sized cancers and women, which coincides with t</vt:lpwstr>
  </property>
  <property fmtid="{D5CDD505-2E9C-101B-9397-08002B2CF9AE}" pid="871" name="Mendeley_Bookmark_6HSPJEvVlh_8">
    <vt:lpwstr>he 2009 ATA guideline revisions.", "author": [{"dropping-particle": "", "family": "Shi", "given": "Lucy L.", "non-dropping-particle": "", "parse-names": false, "suffix": ""}, {"dropping-particle": "", "family": "DeSantis", "given": "Carol", "non-dropping-</vt:lpwstr>
  </property>
  <property fmtid="{D5CDD505-2E9C-101B-9397-08002B2CF9AE}" pid="872" name="Mendeley_Bookmark_6HSPJEvVlh_9">
    <vt:lpwstr>particle": "", "parse-names": false, "suffix": ""}, {"dropping-particle": "", "family": "Jemal", "given": "Ahmedin", "non-dropping-particle": "", "parse-names": false, "suffix": ""}, {"dropping-particle": "", "family": "Chen", "given": "Amy Y.", "non-drop</vt:lpwstr>
  </property>
  <property fmtid="{D5CDD505-2E9C-101B-9397-08002B2CF9AE}" pid="873" name="Mendeley_Bookmark_6Sm0geXhgi_1">
    <vt:lpwstr>ADDIN CSL_CITATION {"citationItems": [{"id": "ITEM-1", "itemData": {"DOI": "10.1001/jamaoto.2014.1", "ISSN": "21686181", "abstract": "IMPORTANCE: We have previously reported on a doubling of thyroid cancer incidence-largely due to the detection of small p</vt:lpwstr>
  </property>
  <property fmtid="{D5CDD505-2E9C-101B-9397-08002B2CF9AE}" pid="874" name="Mendeley_Bookmark_6Sm0geXhgi_10">
    <vt:lpwstr>-particle": "", "family": "Davies", "given": "Louise", "non-dropping-particle": "", "parse-names": false, "suffix": ""}, {"dropping-particle": "", "family": "Welch", "given": "H. Gilbert", "non-dropping-particle": "", "parse-names": false, "suffix": ""}],</vt:lpwstr>
  </property>
  <property fmtid="{D5CDD505-2E9C-101B-9397-08002B2CF9AE}" pid="875" name="Mendeley_Bookmark_6Sm0geXhgi_11">
    <vt:lpwstr> "container-title": "JAMA Otolaryngology - Head and Neck Surgery", "id": "ITEM-1", "issued": {"date-parts": [["2014"]]}, "title": "Current thyroid cancer trends in the United States", "type": "article-journal"}, "uris": ["http://www.mendeley.com/documents</vt:lpwstr>
  </property>
  <property fmtid="{D5CDD505-2E9C-101B-9397-08002B2CF9AE}" pid="876" name="Mendeley_Bookmark_6Sm0geXhgi_12">
    <vt:lpwstr>/?uuid=ea8dd98d-9eeb-4a03-940b-7226bee72cc1"]}], "mendeley": {"formattedCitation": "&lt;sup&gt;14&lt;/sup&gt;", "plainTextFormattedCitation": "14", "previouslyFormattedCitation": "&lt;sup&gt;14&lt;/sup&gt;"}, "properties": {"noteIndex": 0}, "schema": "https://github.com/citation</vt:lpwstr>
  </property>
  <property fmtid="{D5CDD505-2E9C-101B-9397-08002B2CF9AE}" pid="877" name="Mendeley_Bookmark_6Sm0geXhgi_13">
    <vt:lpwstr>-style-language/schema/raw/master/csl-citation.json"}</vt:lpwstr>
  </property>
  <property fmtid="{D5CDD505-2E9C-101B-9397-08002B2CF9AE}" pid="878" name="Mendeley_Bookmark_6Sm0geXhgi_2">
    <vt:lpwstr>apillary cancers. Because they are commonly found in people who have died of other causes, and because thyroid cancer mortality had been stable, we argued that the increased incidence represented overdiagnosis. OBJECTIVE: To determine whether thyroid canc</vt:lpwstr>
  </property>
  <property fmtid="{D5CDD505-2E9C-101B-9397-08002B2CF9AE}" pid="879" name="Mendeley_Bookmark_6Sm0geXhgi_3">
    <vt:lpwstr>er incidence has stabilized. DESIGN: Analysis of secular trends in patients diagnosed with thyroid cancer, 1975 to 2009, using the Surveillance, Epidemiology, and End Results (SEER) program and thyroid cancer mortality from the National Vital Statistics S</vt:lpwstr>
  </property>
  <property fmtid="{D5CDD505-2E9C-101B-9397-08002B2CF9AE}" pid="880" name="Mendeley_Bookmark_6Sm0geXhgi_4">
    <vt:lpwstr>ystem. SETTING: Nine SEER areas (SEER 9): Atlanta, Georgia; Connecticut; Detroit, Michigan; Hawaii; Iowa; New Mexico; San Francisco-Oakland, California; Seattle-Puget Sound, Washington; and Utah. PARTICIPANTS: Men and women older than 18 years diagnosed a</vt:lpwstr>
  </property>
  <property fmtid="{D5CDD505-2E9C-101B-9397-08002B2CF9AE}" pid="881" name="Mendeley_Bookmark_6Sm0geXhgi_5">
    <vt:lpwstr>s having a thyroid cancer between 1975 and 2009 who lived in the SEER 9 areas. INTERVENTIONS: None. MAIN OUTCOMES AND MEASURES: Thyroid cancer incidence, histologic type, tumor size, and patient mortality. RESULTS Since 1975, the incidence of thyroid canc</vt:lpwstr>
  </property>
  <property fmtid="{D5CDD505-2E9C-101B-9397-08002B2CF9AE}" pid="882" name="Mendeley_Bookmark_6Sm0geXhgi_6">
    <vt:lpwstr>er has now nearly tripled, from 4.9 to 14.3 per 100,000 individuals (absolute increase, 9.4 per 100,000; relative rate [RR], 2.9; 95% CI, 2.7-3.1). Virtually the entire increase was attributable to papillary thyroid cancer: from 3.4 to 12.5 per 100,000 (a</vt:lpwstr>
  </property>
  <property fmtid="{D5CDD505-2E9C-101B-9397-08002B2CF9AE}" pid="883" name="Mendeley_Bookmark_6Sm0geXhgi_7">
    <vt:lpwstr>bsolute increase, 9.1 per 100,000; RR, 3.7; 95% CI, 3.4-4.0). The absolute increase in thyroid cancer in women (from 6.5 to 21.4 = 14.9 per 100,000 women) was almost 4 times greater than that of men (from 3.1 to 6.9 = 3.8 per 100,000 men). The mortality r</vt:lpwstr>
  </property>
  <property fmtid="{D5CDD505-2E9C-101B-9397-08002B2CF9AE}" pid="884" name="Mendeley_Bookmark_6Sm0geXhgi_8">
    <vt:lpwstr>ate from thyroid cancer was stable between 1975 and 2009 (approximately 0.5 deaths per 100,000). CONCLUSIONS AND RELEVANCE: There is an ongoing epidemic of thyroid cancer in the United States. The epidemiology of the increased incidence, however, suggests</vt:lpwstr>
  </property>
  <property fmtid="{D5CDD505-2E9C-101B-9397-08002B2CF9AE}" pid="885" name="Mendeley_Bookmark_6Sm0geXhgi_9">
    <vt:lpwstr> that it is not an epidemic of disease but rather an epidemic of diagnosis. The problem is particularly acute for women, who have lower autopsy prevalence of thyroid cancer than men but higher cancer detection rates by a 3:1 ratio.", "author": [{"dropping</vt:lpwstr>
  </property>
  <property fmtid="{D5CDD505-2E9C-101B-9397-08002B2CF9AE}" pid="886" name="Mendeley_Bookmark_6bllg1gBBk_1">
    <vt:lpwstr>ADDIN CSL_CITATION {"citationItems": [{"id": "ITEM-1", "itemData": {"DOI": "10.1371/journal.pone.0179387", "ISSN": "19326203", "abstract": "\u00a9 2017 Jegerlehner et al. This is an open access article distributed under the terms of the Creative Commons A</vt:lpwstr>
  </property>
  <property fmtid="{D5CDD505-2E9C-101B-9397-08002B2CF9AE}" pid="887" name="Mendeley_Bookmark_6bllg1gBBk_10">
    <vt:lpwstr>rdetection and unnecessary treatment of thyroid cancers.", "author": [{"dropping-particle": "", "family": "Jegerlehner", "given": "Sabrina", "non-dropping-particle": "", "parse-names": false, "suffix": ""}, {"dropping-particle": "", "family": "Bulliard", </vt:lpwstr>
  </property>
  <property fmtid="{D5CDD505-2E9C-101B-9397-08002B2CF9AE}" pid="888" name="Mendeley_Bookmark_6bllg1gBBk_11">
    <vt:lpwstr>"given": "Jean Luc", "non-dropping-particle": "", "parse-names": false, "suffix": ""}, {"dropping-particle": "", "family": "Aujesky", "given": "Drahomir", "non-dropping-particle": "", "parse-names": false, "suffix": ""}, {"dropping-particle": "", "family"</vt:lpwstr>
  </property>
  <property fmtid="{D5CDD505-2E9C-101B-9397-08002B2CF9AE}" pid="889" name="Mendeley_Bookmark_6bllg1gBBk_12">
    <vt:lpwstr>: "Rodondi", "given": "Nicolas", "non-dropping-particle": "", "parse-names": false, "suffix": ""}, {"dropping-particle": "", "family": "Germann", "given": "Simon", "non-dropping-particle": "", "parse-names": false, "suffix": ""}, {"dropping-particle": "",</vt:lpwstr>
  </property>
  <property fmtid="{D5CDD505-2E9C-101B-9397-08002B2CF9AE}" pid="890" name="Mendeley_Bookmark_6bllg1gBBk_13">
    <vt:lpwstr> "family": "Konzelmann", "given": "Isabelle", "non-dropping-particle": "", "parse-names": false, "suffix": ""}, {"dropping-particle": "", "family": "Chiolero", "given": "Arnaud", "non-dropping-particle": "", "parse-names": false, "suffix": ""}, {"dropping</vt:lpwstr>
  </property>
  <property fmtid="{D5CDD505-2E9C-101B-9397-08002B2CF9AE}" pid="891" name="Mendeley_Bookmark_6bllg1gBBk_14">
    <vt:lpwstr>-particle": "", "family": "Mousavi", "given": "M.", "non-dropping-particle": "", "parse-names": false, "suffix": ""}, {"dropping-particle": "", "family": "Camey", "given": "B.", "non-dropping-particle": "", "parse-names": false, "suffix": ""}, {"dropping-</vt:lpwstr>
  </property>
  <property fmtid="{D5CDD505-2E9C-101B-9397-08002B2CF9AE}" pid="892" name="Mendeley_Bookmark_6bllg1gBBk_15">
    <vt:lpwstr>particle": "", "family": "Bouchardy", "given": "C.", "non-dropping-particle": "", "parse-names": false, "suffix": ""}, {"dropping-particle": "", "family": "Frick", "given": "H.", "non-dropping-particle": "", "parse-names": false, "suffix": ""}, {"dropping</vt:lpwstr>
  </property>
  <property fmtid="{D5CDD505-2E9C-101B-9397-08002B2CF9AE}" pid="893" name="Mendeley_Bookmark_6bllg1gBBk_16">
    <vt:lpwstr>-particle": "", "family": "Diebold", "given": "J.", "non-dropping-particle": "", "parse-names": false, "suffix": ""}, {"dropping-particle": "", "family": "Maspoli", "given": "M.", "non-dropping-particle": "", "parse-names": false, "suffix": ""}, {"droppin</vt:lpwstr>
  </property>
  <property fmtid="{D5CDD505-2E9C-101B-9397-08002B2CF9AE}" pid="894" name="Mendeley_Bookmark_6bllg1gBBk_17">
    <vt:lpwstr>g-particle": "", "family": "Schmidt", "given": "A.", "non-dropping-particle": "", "parse-names": false, "suffix": ""}, {"dropping-particle": "", "family": "Bordoni", "given": "A.", "non-dropping-particle": "", "parse-names": false, "suffix": ""}, {"droppi</vt:lpwstr>
  </property>
  <property fmtid="{D5CDD505-2E9C-101B-9397-08002B2CF9AE}" pid="895" name="Mendeley_Bookmark_6bllg1gBBk_18">
    <vt:lpwstr>ng-particle": "", "family": "Blanc Moya", "given": "R.", "non-dropping-particle": "", "parse-names": false, "suffix": ""}, {"dropping-particle": "", "family": "Rohrmann", "given": "S.", "non-dropping-particle": "", "parse-names": false, "suffix": ""}, {"d</vt:lpwstr>
  </property>
  <property fmtid="{D5CDD505-2E9C-101B-9397-08002B2CF9AE}" pid="896" name="Mendeley_Bookmark_6bllg1gBBk_19">
    <vt:lpwstr>ropping-particle": "", "family": "Bulliard", "given": "Jl", "non-dropping-particle": "", "parse-names": false, "suffix": ""}, {"dropping-particle": "", "family": "Konzelmann", "given": "I.", "non-dropping-particle": "", "parse-names": false, "suffix": ""}</vt:lpwstr>
  </property>
  <property fmtid="{D5CDD505-2E9C-101B-9397-08002B2CF9AE}" pid="897" name="Mendeley_Bookmark_6bllg1gBBk_2">
    <vt:lpwstr>ttribution License, which permits unrestricted use, distribution, and reproduction in any medium, provided the original author and source are credited. Background: The increase in incidence of thyroid cancer during the last decades without concomitant ris</vt:lpwstr>
  </property>
  <property fmtid="{D5CDD505-2E9C-101B-9397-08002B2CF9AE}" pid="898" name="Mendeley_Bookmark_6bllg1gBBk_20">
    <vt:lpwstr>], "container-title": "PLoS ONE", "id": "ITEM-1", "issued": {"date-parts": [["2017"]]}, "title": "Overdiagnosis and overtreatment of thyroid cancer: A population-based temporal trend study", "type": "article-journal"}, "uris": ["http://www.mendeley.com/do</vt:lpwstr>
  </property>
  <property fmtid="{D5CDD505-2E9C-101B-9397-08002B2CF9AE}" pid="899" name="Mendeley_Bookmark_6bllg1gBBk_21">
    <vt:lpwstr>cuments/?uuid=e53a5c30-ef59-41ca-abd9-cde791193d08"]}], "mendeley": {"formattedCitation": "&lt;sup&gt;13&lt;/sup&gt;", "plainTextFormattedCitation": "13", "previouslyFormattedCitation": "&lt;sup&gt;13&lt;/sup&gt;"}, "properties": {"noteIndex": 0}, "schema": "https://github.com/c</vt:lpwstr>
  </property>
  <property fmtid="{D5CDD505-2E9C-101B-9397-08002B2CF9AE}" pid="900" name="Mendeley_Bookmark_6bllg1gBBk_22">
    <vt:lpwstr>itation-style-language/schema/raw/master/csl-citation.json"}</vt:lpwstr>
  </property>
  <property fmtid="{D5CDD505-2E9C-101B-9397-08002B2CF9AE}" pid="901" name="Mendeley_Bookmark_6bllg1gBBk_3">
    <vt:lpwstr>e in mortality may reflect the growing detection of indolent forms of thyroid cancer, and may have fueled unnecessary thyroidectomies. Our aim was therefore, to compare recent secular trends in surgical intervention rate for thyroid cancer with the incide</vt:lpwstr>
  </property>
  <property fmtid="{D5CDD505-2E9C-101B-9397-08002B2CF9AE}" pid="902" name="Mendeley_Bookmark_6bllg1gBBk_4">
    <vt:lpwstr>nce and mortality of thyroid cancer to assess overdiagnosis and resulting overtreatment. Methods: We conducted a population-based temporal trend study in Switzerland from 1998 to 2012. All cases of invasive thyroid cancer, deaths from thyroid cancer, and </vt:lpwstr>
  </property>
  <property fmtid="{D5CDD505-2E9C-101B-9397-08002B2CF9AE}" pid="903" name="Mendeley_Bookmark_6bllg1gBBk_5">
    <vt:lpwstr>cancer-related thyroidectomies were analyzed. We calculated changes in age-standardized thyroid cancer incidence rates, stratified by histologic subtype and tumor stage, thyroid cancer-specific mortality, and thyroidectomy rates. Results: Between 1998 and</vt:lpwstr>
  </property>
  <property fmtid="{D5CDD505-2E9C-101B-9397-08002B2CF9AE}" pid="904" name="Mendeley_Bookmark_6bllg1gBBk_6">
    <vt:lpwstr> 2012, the age-standardized annual incidence of thyroid cancer increased from 5.9 to 11.7 cases/100,000 among women (annual mean absolute increase: +0.43/100,000/year) and from 2.7 to 3.9 cases/100,000 among men (+0.11/100,000/year). The increase was limi</vt:lpwstr>
  </property>
  <property fmtid="{D5CDD505-2E9C-101B-9397-08002B2CF9AE}" pid="905" name="Mendeley_Bookmark_6bllg1gBBk_7">
    <vt:lpwstr>ted to the papillary subtype, the most indolent form of thyroid cancer. The incidence of early stages increased sharply, the incidence of advanced stages increased marginally, and the mortality from thyroid cancer decreased slightly. There was a three- to</vt:lpwstr>
  </property>
  <property fmtid="{D5CDD505-2E9C-101B-9397-08002B2CF9AE}" pid="906" name="Mendeley_Bookmark_6bllg1gBBk_8">
    <vt:lpwstr> four-fold increase in the age-standardized annual thyroidectomy rate in both sexes. Conclusions: We observed a large increase in the incidence of thyroid cancer, limited to papillary and early stage tumors, with a three- to four-fold parallel increase in</vt:lpwstr>
  </property>
  <property fmtid="{D5CDD505-2E9C-101B-9397-08002B2CF9AE}" pid="907" name="Mendeley_Bookmark_6bllg1gBBk_9">
    <vt:lpwstr> thyroidectomy. The mortality slightly decreased. These findings suggest that a substantial and growing part of the detected thyroid cancers are overdiagnosed and overtreated. Impact: Targeted screening and diagnostic strategies are warranted to avoid ove</vt:lpwstr>
  </property>
  <property fmtid="{D5CDD505-2E9C-101B-9397-08002B2CF9AE}" pid="908" name="Mendeley_Bookmark_6cByBrABJy_1">
    <vt:lpwstr>ADDIN CSL_CITATION {"citationItems": [{"id": "ITEM-1", "itemData": {"DOI": "10.1038/nrendo.2016.11", "ISSN": "17595037", "abstract": "The rearranged during transfection (RET) proto-oncogene was identified in 1985 and, very soon thereafter, a rearrangement</vt:lpwstr>
  </property>
  <property fmtid="{D5CDD505-2E9C-101B-9397-08002B2CF9AE}" pid="909" name="Mendeley_Bookmark_6cByBrABJy_10">
    <vt:lpwstr>", "plainTextFormattedCitation": "37", "previouslyFormattedCitation": "&lt;sup&gt;37&lt;/sup&gt;"}, "properties": {"noteIndex": 0}, "schema": "https://github.com/citation-style-language/schema/raw/master/csl-citation.json"}</vt:lpwstr>
  </property>
  <property fmtid="{D5CDD505-2E9C-101B-9397-08002B2CF9AE}" pid="910" name="Mendeley_Bookmark_6cByBrABJy_2">
    <vt:lpwstr> named RET/PTC was discovered in papillary thyroid carcinoma (PTC). After this discovery, other RET rearrangements were found in PTCs, particularly in those induced by radiation. For many years, it was thought that these genetic alterations only occurred </vt:lpwstr>
  </property>
  <property fmtid="{D5CDD505-2E9C-101B-9397-08002B2CF9AE}" pid="911" name="Mendeley_Bookmark_6cByBrABJy_3">
    <vt:lpwstr>in PTC, but, in the past couple of years, some RET/PTC rearrangements have been found in other human tumours. 5 years after the discovery of RET/PTC rearrangements in PTC, activating point mutations in the RET proto-oncogene were discovered in both heredi</vt:lpwstr>
  </property>
  <property fmtid="{D5CDD505-2E9C-101B-9397-08002B2CF9AE}" pid="912" name="Mendeley_Bookmark_6cByBrABJy_4">
    <vt:lpwstr>tary and sporadic forms of medullary thyroid carcinoma (MTC). In contrast to the alterations found in PTC, the activation of RET in MTC is mainly due to activating point mutations. Interestingly, in the past year, RET rearrangements that were different to</vt:lpwstr>
  </property>
  <property fmtid="{D5CDD505-2E9C-101B-9397-08002B2CF9AE}" pid="913" name="Mendeley_Bookmark_6cByBrABJy_5">
    <vt:lpwstr> those described in PTC were observed in sporadic MTC. The identification of RET mutations is relevant to the early diagnosis of hereditary MTC and the prognosis of sporadic MTC. The diagnostic and prognostic role of the RET/PTC rearrangements in PTC is l</vt:lpwstr>
  </property>
  <property fmtid="{D5CDD505-2E9C-101B-9397-08002B2CF9AE}" pid="914" name="Mendeley_Bookmark_6cByBrABJy_6">
    <vt:lpwstr>ess relevant but still important in patient management, particularly for deciding if a targeted therapy should be initiated. In this Review, we discuss the pathogenic, diagnostic and prognostic roles of the RET proto-oncogene in both PTC and MTC.", "autho</vt:lpwstr>
  </property>
  <property fmtid="{D5CDD505-2E9C-101B-9397-08002B2CF9AE}" pid="915" name="Mendeley_Bookmark_6cByBrABJy_7">
    <vt:lpwstr>r": [{"dropping-particle": "", "family": "Romei", "given": "Cristina", "non-dropping-particle": "", "parse-names": false, "suffix": ""}, {"dropping-particle": "", "family": "Ciampi", "given": "Raffaele", "non-dropping-particle": "", "parse-names": false, </vt:lpwstr>
  </property>
  <property fmtid="{D5CDD505-2E9C-101B-9397-08002B2CF9AE}" pid="916" name="Mendeley_Bookmark_6cByBrABJy_8">
    <vt:lpwstr>"suffix": ""}, {"dropping-particle": "", "family": "Elisei", "given": "Rossella", "non-dropping-particle": "", "parse-names": false, "suffix": ""}], "container-title": "Nature Reviews Endocrinology", "id": "ITEM-1", "issued": {"date-parts": [["2016"]]}, "</vt:lpwstr>
  </property>
  <property fmtid="{D5CDD505-2E9C-101B-9397-08002B2CF9AE}" pid="917" name="Mendeley_Bookmark_6cByBrABJy_9">
    <vt:lpwstr>title": "A comprehensive overview of the role of the RET proto-oncogene in thyroid carcinoma", "type": "article"}, "uris": ["http://www.mendeley.com/documents/?uuid=dc053e2b-2d85-4ecf-a019-488c5db88be3"]}], "mendeley": {"formattedCitation": "&lt;sup&gt;37&lt;/sup&gt;</vt:lpwstr>
  </property>
  <property fmtid="{D5CDD505-2E9C-101B-9397-08002B2CF9AE}" pid="918" name="Mendeley_Bookmark_6oWgy7oSuf_1">
    <vt:lpwstr>ADDIN CSL_CITATION {"citationItems": [{"id": "ITEM-1", "itemData": {"DOI": "10.1126/science.296.5573.1655", "ISSN": "00368075", "abstract": "Phosphorylated lipids are produced at cellular membranes during signaling events and contribute to the recruitment</vt:lpwstr>
  </property>
  <property fmtid="{D5CDD505-2E9C-101B-9397-08002B2CF9AE}" pid="919" name="Mendeley_Bookmark_6oWgy7oSuf_2">
    <vt:lpwstr> and activation of various signaling components. The role of phosphoinositide 3-kinase (PI3K), which catalyzes the production of phosphatidylinositol-3,4,5-trisphosphate, in cell survival pathways; the regulation of gene expression and cell metabolism; an</vt:lpwstr>
  </property>
  <property fmtid="{D5CDD505-2E9C-101B-9397-08002B2CF9AE}" pid="920" name="Mendeley_Bookmark_6oWgy7oSuf_3">
    <vt:lpwstr>d cytoskeletal rearrangements are highlighted. The PI3K pathway is implicated in human diseases including diabetes and cancer, and understanding the intricacies of this pathway may provide new avenues for therapuetic intervention.", "author": [{"dropping-</vt:lpwstr>
  </property>
  <property fmtid="{D5CDD505-2E9C-101B-9397-08002B2CF9AE}" pid="921" name="Mendeley_Bookmark_6oWgy7oSuf_4">
    <vt:lpwstr>particle": "", "family": "Cantley", "given": "Lewis C.", "non-dropping-particle": "", "parse-names": false, "suffix": ""}], "container-title": "Science", "id": "ITEM-1", "issued": {"date-parts": [["2002"]]}, "title": "The phosphoinositide 3-kinase pathway</vt:lpwstr>
  </property>
  <property fmtid="{D5CDD505-2E9C-101B-9397-08002B2CF9AE}" pid="922" name="Mendeley_Bookmark_6oWgy7oSuf_5">
    <vt:lpwstr>", "type": "article"}, "uris": ["http://www.mendeley.com/documents/?uuid=42b611d8-5e87-4346-8d65-c537120f1652"]}], "mendeley": {"formattedCitation": "&lt;sup&gt;43&lt;/sup&gt;", "plainTextFormattedCitation": "43", "previouslyFormattedCitation": "&lt;sup&gt;43&lt;/sup&gt;"}, "pro</vt:lpwstr>
  </property>
  <property fmtid="{D5CDD505-2E9C-101B-9397-08002B2CF9AE}" pid="923" name="Mendeley_Bookmark_6oWgy7oSuf_6">
    <vt:lpwstr>perties": {"noteIndex": 0}, "schema": "https://github.com/citation-style-language/schema/raw/master/csl-citation.json"}</vt:lpwstr>
  </property>
  <property fmtid="{D5CDD505-2E9C-101B-9397-08002B2CF9AE}" pid="924" name="Mendeley_Bookmark_6vaygdGMeK_1">
    <vt:lpwstr>ADDIN CSL_CITATION {"citationItems": [{"id": "ITEM-1", "itemData": {"DOI": "10.1093/nar/gkr223", "ISSN": "03051048", "abstract": "Chromosomal translocations are one of the most common types of genetic rearrangements and are molecular signatures for many t</vt:lpwstr>
  </property>
  <property fmtid="{D5CDD505-2E9C-101B-9397-08002B2CF9AE}" pid="925" name="Mendeley_Bookmark_6vaygdGMeK_2">
    <vt:lpwstr>ypes of cancers. They are considered as primary causes for cancers, especially lymphoma and leukemia. Although many translocations have been reported in the last four decades, the mechanism by which chromosomes break during a translocation remains largely</vt:lpwstr>
  </property>
  <property fmtid="{D5CDD505-2E9C-101B-9397-08002B2CF9AE}" pid="926" name="Mendeley_Bookmark_6vaygdGMeK_3">
    <vt:lpwstr> unknown. In this review, we summarize recent advances made in understanding the molecular mechanism of chromosomal translocations.", "author": [{"dropping-particle": "", "family": "Nambiar", "given": "Mridula", "non-dropping-particle": "", "parse-names":</vt:lpwstr>
  </property>
  <property fmtid="{D5CDD505-2E9C-101B-9397-08002B2CF9AE}" pid="927" name="Mendeley_Bookmark_6vaygdGMeK_4">
    <vt:lpwstr> false, "suffix": ""}, {"dropping-particle": "", "family": "Raghavan", "given": "Sathees C.", "non-dropping-particle": "", "parse-names": false, "suffix": ""}], "container-title": "Nucleic Acids Research", "id": "ITEM-1", "issued": {"date-parts": [["2011"</vt:lpwstr>
  </property>
  <property fmtid="{D5CDD505-2E9C-101B-9397-08002B2CF9AE}" pid="928" name="Mendeley_Bookmark_6vaygdGMeK_5">
    <vt:lpwstr>]]}, "title": "How does DNA break during chromosomal translocations?", "type": "article-journal"}, "uris": ["http://www.mendeley.com/documents/?uuid=0628ed0d-e16b-46a9-ad5f-c25844aefd13"]}], "mendeley": {"formattedCitation": "&lt;sup&gt;35&lt;/sup&gt;", "plainTextFor</vt:lpwstr>
  </property>
  <property fmtid="{D5CDD505-2E9C-101B-9397-08002B2CF9AE}" pid="929" name="Mendeley_Bookmark_6vaygdGMeK_6">
    <vt:lpwstr>mattedCitation": "35", "previouslyFormattedCitation": "&lt;sup&gt;35&lt;/sup&gt;"}, "properties": {"noteIndex": 0}, "schema": "https://github.com/citation-style-language/schema/raw/master/csl-citation.json"}</vt:lpwstr>
  </property>
  <property fmtid="{D5CDD505-2E9C-101B-9397-08002B2CF9AE}" pid="930" name="Mendeley_Bookmark_7SNBtMFHiE_1">
    <vt:lpwstr>ADDIN CSL_CITATION {"citationItems": [{"id": "ITEM-1", "itemData": {"DOI": "10.1021/acs.jmedchem.7b01306", "ISSN": "15204804", "abstract": "Oncogenic BRAF kinase deregulates the ERK signaling pathway in a large number of human tumors. FDA-approved BRAF in</vt:lpwstr>
  </property>
  <property fmtid="{D5CDD505-2E9C-101B-9397-08002B2CF9AE}" pid="931" name="Mendeley_Bookmark_7SNBtMFHiE_2">
    <vt:lpwstr>hibitors for BRAFV600E/K tumors have provided impressive clinical responses extending survival of melanoma patients. However, these drugs display paradoxical activation in normal tissue with BRAFWT due to RAF transactivation and priming, acquired drug res</vt:lpwstr>
  </property>
  <property fmtid="{D5CDD505-2E9C-101B-9397-08002B2CF9AE}" pid="932" name="Mendeley_Bookmark_7SNBtMFHiE_3">
    <vt:lpwstr>istance, and limited clinical effectiveness in non-V600 BRAF-dependent tumors, underscoring the urgent need to develop improved BRAF inhibitors. This Perspective provides an overview of recent structural and biochemical insights into the mechanisms of BRA</vt:lpwstr>
  </property>
  <property fmtid="{D5CDD505-2E9C-101B-9397-08002B2CF9AE}" pid="933" name="Mendeley_Bookmark_7SNBtMFHiE_4">
    <vt:lpwstr>F regulation by BRAF inhibitors that are linked to their clinical activity, clinical liabilities, and medicinal chemistry properties. The effectiveness and challenges of structurally diverse next generation RAF inhibitors currently in preclinical and clin</vt:lpwstr>
  </property>
  <property fmtid="{D5CDD505-2E9C-101B-9397-08002B2CF9AE}" pid="934" name="Mendeley_Bookmark_7SNBtMFHiE_5">
    <vt:lpwstr>ical development are discussed, along with mechanistic insights for developing more effective RAF inhibitors targeting different oncogenic B...", "author": [{"dropping-particle": "", "family": "Agianian", "given": "Bogos", "non-dropping-particle": "", "pa</vt:lpwstr>
  </property>
  <property fmtid="{D5CDD505-2E9C-101B-9397-08002B2CF9AE}" pid="935" name="Mendeley_Bookmark_7SNBtMFHiE_6">
    <vt:lpwstr>rse-names": false, "suffix": ""}, {"dropping-particle": "", "family": "Gavathiotis", "given": "Evripidis", "non-dropping-particle": "", "parse-names": false, "suffix": ""}], "container-title": "Journal of Medicinal Chemistry", "id": "ITEM-1", "issued": {"</vt:lpwstr>
  </property>
  <property fmtid="{D5CDD505-2E9C-101B-9397-08002B2CF9AE}" pid="936" name="Mendeley_Bookmark_7SNBtMFHiE_7">
    <vt:lpwstr>date-parts": [["2018"]]}, "title": "Current Insights of BRAF Inhibitors in Cancer", "type": "article"}, "uris": ["http://www.mendeley.com/documents/?uuid=700fbc8e-34b0-4800-bf17-3b477fcb63f1"]}], "mendeley": {"formattedCitation": "&lt;sup&gt;27&lt;/sup&gt;", "plainTe</vt:lpwstr>
  </property>
  <property fmtid="{D5CDD505-2E9C-101B-9397-08002B2CF9AE}" pid="937" name="Mendeley_Bookmark_7SNBtMFHiE_8">
    <vt:lpwstr>xtFormattedCitation": "27", "previouslyFormattedCitation": "&lt;sup&gt;27&lt;/sup&gt;"}, "properties": {"noteIndex": 0}, "schema": "https://github.com/citation-style-language/schema/raw/master/csl-citation.json"}</vt:lpwstr>
  </property>
  <property fmtid="{D5CDD505-2E9C-101B-9397-08002B2CF9AE}" pid="938" name="Mendeley_Bookmark_89EHVRnzXP_1">
    <vt:lpwstr>ADDIN CSL_CITATION {"citationItems": [{"id": "ITEM-1", "itemData": {"DOI": "10.1126/science.296.5573.1655", "ISSN": "00368075", "abstract": "Phosphorylated lipids are produced at cellular membranes during signaling events and contribute to the recruitment</vt:lpwstr>
  </property>
  <property fmtid="{D5CDD505-2E9C-101B-9397-08002B2CF9AE}" pid="939" name="Mendeley_Bookmark_89EHVRnzXP_2">
    <vt:lpwstr> and activation of various signaling components. The role of phosphoinositide 3-kinase (PI3K), which catalyzes the production of phosphatidylinositol-3,4,5-trisphosphate, in cell survival pathways; the regulation of gene expression and cell metabolism; an</vt:lpwstr>
  </property>
  <property fmtid="{D5CDD505-2E9C-101B-9397-08002B2CF9AE}" pid="940" name="Mendeley_Bookmark_89EHVRnzXP_3">
    <vt:lpwstr>d cytoskeletal rearrangements are highlighted. The PI3K pathway is implicated in human diseases including diabetes and cancer, and understanding the intricacies of this pathway may provide new avenues for therapuetic intervention.", "author": [{"dropping-</vt:lpwstr>
  </property>
  <property fmtid="{D5CDD505-2E9C-101B-9397-08002B2CF9AE}" pid="941" name="Mendeley_Bookmark_89EHVRnzXP_4">
    <vt:lpwstr>particle": "", "family": "Cantley", "given": "Lewis C.", "non-dropping-particle": "", "parse-names": false, "suffix": ""}], "container-title": "Science", "id": "ITEM-1", "issued": {"date-parts": [["2002"]]}, "title": "The phosphoinositide 3-kinase pathway</vt:lpwstr>
  </property>
  <property fmtid="{D5CDD505-2E9C-101B-9397-08002B2CF9AE}" pid="942" name="Mendeley_Bookmark_89EHVRnzXP_5">
    <vt:lpwstr>", "type": "article"}, "uris": ["http://www.mendeley.com/documents/?uuid=42b611d8-5e87-4346-8d65-c537120f1652"]}], "mendeley": {"formattedCitation": "&lt;sup&gt;43&lt;/sup&gt;", "plainTextFormattedCitation": "43", "previouslyFormattedCitation": "&lt;sup&gt;43&lt;/sup&gt;"}, "pro</vt:lpwstr>
  </property>
  <property fmtid="{D5CDD505-2E9C-101B-9397-08002B2CF9AE}" pid="943" name="Mendeley_Bookmark_89EHVRnzXP_6">
    <vt:lpwstr>perties": {"noteIndex": 0}, "schema": "https://github.com/citation-style-language/schema/raw/master/csl-citation.json"}</vt:lpwstr>
  </property>
  <property fmtid="{D5CDD505-2E9C-101B-9397-08002B2CF9AE}" pid="944" name="Mendeley_Bookmark_8xd8TYoGLe_1">
    <vt:lpwstr>ADDIN CSL_CITATION {"citationItems": [{"id": "ITEM-1", "itemData": {"DOI": "10.1111/j.1365-2362.2009.02162.x", "ISSN": "00142972", "abstract": "BACKGROUND: The prevalence of thyroid nodules in a healthy population is high: in the German Papillon study, na</vt:lpwstr>
  </property>
  <property fmtid="{D5CDD505-2E9C-101B-9397-08002B2CF9AE}" pid="945" name="Mendeley_Bookmark_8xd8TYoGLe_10">
    <vt:lpwstr>icle": "", "family": "Bamberger", "given": "C. M.", "non-dropping-particle": "", "parse-names": false, "suffix": ""}], "container-title": "European Journal of Clinical Investigation", "id": "ITEM-1", "issued": {"date-parts": [["2009"]]}, "title": "Very hi</vt:lpwstr>
  </property>
  <property fmtid="{D5CDD505-2E9C-101B-9397-08002B2CF9AE}" pid="946" name="Mendeley_Bookmark_8xd8TYoGLe_11">
    <vt:lpwstr>gh prevalence of thyroid nodules detected by high frequency (13 MHz) ultrasound examination", "type": "article-journal"}, "uris": ["http://www.mendeley.com/documents/?uuid=bef1cdea-0816-41a8-b819-c157f6f4ec0f"]}], "mendeley": {"formattedCitation": "&lt;sup&gt;1</vt:lpwstr>
  </property>
  <property fmtid="{D5CDD505-2E9C-101B-9397-08002B2CF9AE}" pid="947" name="Mendeley_Bookmark_8xd8TYoGLe_12">
    <vt:lpwstr>6&lt;/sup&gt;", "plainTextFormattedCitation": "16", "previouslyFormattedCitation": "&lt;sup&gt;16&lt;/sup&gt;"}, "properties": {"noteIndex": 0}, "schema": "https://github.com/citation-style-language/schema/raw/master/csl-citation.json"}</vt:lpwstr>
  </property>
  <property fmtid="{D5CDD505-2E9C-101B-9397-08002B2CF9AE}" pid="948" name="Mendeley_Bookmark_8xd8TYoGLe_2">
    <vt:lpwstr>tionwide ultrasound screening of more than 90 000 people using 7.5 MHz scanners revealed the presence of thyroid nodules in 33% of the normal population. A study employing more sensitive 13 MHz scanners has not been conducted so far. MATERIALS AND METHODS</vt:lpwstr>
  </property>
  <property fmtid="{D5CDD505-2E9C-101B-9397-08002B2CF9AE}" pid="949" name="Mendeley_Bookmark_8xd8TYoGLe_3">
    <vt:lpwstr>: Six hundred and thirty-five consecutive patients (33% female, 67% male, mean 56.7 years) presenting for a preventive health check up underwent ultrasound screening of the thyroid gland (Siemens Acuson Antares, 13 MHz-linear scanner, B-mode and Power mod</vt:lpwstr>
  </property>
  <property fmtid="{D5CDD505-2E9C-101B-9397-08002B2CF9AE}" pid="950" name="Mendeley_Bookmark_8xd8TYoGLe_4">
    <vt:lpwstr>e) and measurement of the basal TSH (thyroid stimulating hormone) value. Size and degree of vascularization of the thyroid gland and of nodules were determined and analysed retrospectively. RESULTS: In 432 of 635 patients, thyroid nodules could be detecte</vt:lpwstr>
  </property>
  <property fmtid="{D5CDD505-2E9C-101B-9397-08002B2CF9AE}" pid="951" name="Mendeley_Bookmark_8xd8TYoGLe_5">
    <vt:lpwstr>d with an increasing incidence with age, in 338 without goiter. Mean thyroid size was 12.3 mL for women and 20.5 mL for men correlating strongly with body weight. Fifty-three percentage of the nodules were smaller than 5 mm. Incidence of thyroid dysfuncti</vt:lpwstr>
  </property>
  <property fmtid="{D5CDD505-2E9C-101B-9397-08002B2CF9AE}" pid="952" name="Mendeley_Bookmark_8xd8TYoGLe_6">
    <vt:lpwstr>on was only 4%. No cancerous lesions could be found. CONCLUSIONS: Using the 13 MHz technology, we found a substantially higher prevalence of thyroid nodules (68%) than the Papillon study (33%). Even if our population is older than in Papillon, the differe</vt:lpwstr>
  </property>
  <property fmtid="{D5CDD505-2E9C-101B-9397-08002B2CF9AE}" pid="953" name="Mendeley_Bookmark_8xd8TYoGLe_7">
    <vt:lpwstr>nce remains in comparable age groups. This is due to the higher sensitivity of 13 MHz scanning. Our study underlines the clinical significance of iodine deficiency and should renew the discussion on routine iodine supplementation.", "author": [{"dropping-</vt:lpwstr>
  </property>
  <property fmtid="{D5CDD505-2E9C-101B-9397-08002B2CF9AE}" pid="954" name="Mendeley_Bookmark_8xd8TYoGLe_8">
    <vt:lpwstr>particle": "", "family": "Guth", "given": "S.", "non-dropping-particle": "", "parse-names": false, "suffix": ""}, {"dropping-particle": "", "family": "Theune", "given": "U.", "non-dropping-particle": "", "parse-names": false, "suffix": ""}, {"dropping-par</vt:lpwstr>
  </property>
  <property fmtid="{D5CDD505-2E9C-101B-9397-08002B2CF9AE}" pid="955" name="Mendeley_Bookmark_8xd8TYoGLe_9">
    <vt:lpwstr>ticle": "", "family": "Aberle", "given": "J.", "non-dropping-particle": "", "parse-names": false, "suffix": ""}, {"dropping-particle": "", "family": "Galach", "given": "A.", "non-dropping-particle": "", "parse-names": false, "suffix": ""}, {"dropping-part</vt:lpwstr>
  </property>
  <property fmtid="{D5CDD505-2E9C-101B-9397-08002B2CF9AE}" pid="956" name="Mendeley_Bookmark_9Gs8E9wC0R_1">
    <vt:lpwstr>ADDIN CSL_CITATION {"citationItems": [{"id": "ITEM-1", "itemData": {"DOI": "10.1093/nar/gkr223", "ISSN": "03051048", "abstract": "Chromosomal translocations are one of the most common types of genetic rearrangements and are molecular signatures for many t</vt:lpwstr>
  </property>
  <property fmtid="{D5CDD505-2E9C-101B-9397-08002B2CF9AE}" pid="957" name="Mendeley_Bookmark_9Gs8E9wC0R_2">
    <vt:lpwstr>ypes of cancers. They are considered as primary causes for cancers, especially lymphoma and leukemia. Although many translocations have been reported in the last four decades, the mechanism by which chromosomes break during a translocation remains largely</vt:lpwstr>
  </property>
  <property fmtid="{D5CDD505-2E9C-101B-9397-08002B2CF9AE}" pid="958" name="Mendeley_Bookmark_9Gs8E9wC0R_3">
    <vt:lpwstr> unknown. In this review, we summarize recent advances made in understanding the molecular mechanism of chromosomal translocations.", "author": [{"dropping-particle": "", "family": "Nambiar", "given": "Mridula", "non-dropping-particle": "", "parse-names":</vt:lpwstr>
  </property>
  <property fmtid="{D5CDD505-2E9C-101B-9397-08002B2CF9AE}" pid="959" name="Mendeley_Bookmark_9Gs8E9wC0R_4">
    <vt:lpwstr> false, "suffix": ""}, {"dropping-particle": "", "family": "Raghavan", "given": "Sathees C.", "non-dropping-particle": "", "parse-names": false, "suffix": ""}], "container-title": "Nucleic Acids Research", "id": "ITEM-1", "issued": {"date-parts": [["2011"</vt:lpwstr>
  </property>
  <property fmtid="{D5CDD505-2E9C-101B-9397-08002B2CF9AE}" pid="960" name="Mendeley_Bookmark_9Gs8E9wC0R_5">
    <vt:lpwstr>]]}, "title": "How does DNA break during chromosomal translocations?", "type": "article-journal"}, "uris": ["http://www.mendeley.com/documents/?uuid=0628ed0d-e16b-46a9-ad5f-c25844aefd13"]}], "mendeley": {"formattedCitation": "&lt;sup&gt;35&lt;/sup&gt;", "plainTextFor</vt:lpwstr>
  </property>
  <property fmtid="{D5CDD505-2E9C-101B-9397-08002B2CF9AE}" pid="961" name="Mendeley_Bookmark_9Gs8E9wC0R_6">
    <vt:lpwstr>mattedCitation": "35", "previouslyFormattedCitation": "&lt;sup&gt;35&lt;/sup&gt;"}, "properties": {"noteIndex": 0}, "schema": "https://github.com/citation-style-language/schema/raw/master/csl-citation.json"}</vt:lpwstr>
  </property>
  <property fmtid="{D5CDD505-2E9C-101B-9397-08002B2CF9AE}" pid="962" name="Mendeley_Bookmark_A65E0cxSlr_1">
    <vt:lpwstr>ADDIN CSL_CITATION {"citationItems": [{"id": "ITEM-1", "itemData": {"abstract": "A number of factors may affect the interpretation of cancer incidence, mortality, and survival statistics provided in this report. Survival rates for all cancers combined: Th</vt:lpwstr>
  </property>
  <property fmtid="{D5CDD505-2E9C-101B-9397-08002B2CF9AE}" pid="963" name="Mendeley_Bookmark_A65E0cxSlr_10">
    <vt:lpwstr>: "", "parse-names": false, "suffix": ""}, {"dropping-particle": "", "family": "Miller", "given": "D", "non-dropping-particle": "", "parse-names": false, "suffix": ""}, {"dropping-particle": "", "family": "Bishop", "given": "K", "non-dropping-particle": "</vt:lpwstr>
  </property>
  <property fmtid="{D5CDD505-2E9C-101B-9397-08002B2CF9AE}" pid="964" name="Mendeley_Bookmark_A65E0cxSlr_11">
    <vt:lpwstr>", "parse-names": false, "suffix": ""}, {"dropping-particle": "", "family": "Altekruse", "given": "SF", "non-dropping-particle": "", "parse-names": false, "suffix": ""}, {"dropping-particle": "", "family": "Kosary", "given": "CL", "non-dropping-particle":</vt:lpwstr>
  </property>
  <property fmtid="{D5CDD505-2E9C-101B-9397-08002B2CF9AE}" pid="965" name="Mendeley_Bookmark_A65E0cxSlr_12">
    <vt:lpwstr> "", "parse-names": false, "suffix": ""}, {"dropping-particle": "", "family": "Yu", "given": "M", "non-dropping-particle": "", "parse-names": false, "suffix": ""}, {"dropping-particle": "", "family": "Ruhl", "given": "J", "non-dropping-particle": "", "par</vt:lpwstr>
  </property>
  <property fmtid="{D5CDD505-2E9C-101B-9397-08002B2CF9AE}" pid="966" name="Mendeley_Bookmark_A65E0cxSlr_13">
    <vt:lpwstr>se-names": false, "suffix": ""}, {"dropping-particle": "", "family": "Tatalovich", "given": "Z", "non-dropping-particle": "", "parse-names": false, "suffix": ""}, {"dropping-particle": "", "family": "Mariotto", "given": "A", "non-dropping-particle": "", "</vt:lpwstr>
  </property>
  <property fmtid="{D5CDD505-2E9C-101B-9397-08002B2CF9AE}" pid="967" name="Mendeley_Bookmark_A65E0cxSlr_14">
    <vt:lpwstr>parse-names": false, "suffix": ""}, {"dropping-particle": "", "family": "Lewis", "given": "DR", "non-dropping-particle": "", "parse-names": false, "suffix": ""}, {"dropping-particle": "", "family": "Chen", "given": "HS", "non-dropping-particle": "", "pars</vt:lpwstr>
  </property>
  <property fmtid="{D5CDD505-2E9C-101B-9397-08002B2CF9AE}" pid="968" name="Mendeley_Bookmark_A65E0cxSlr_15">
    <vt:lpwstr>e-names": false, "suffix": ""}, {"dropping-particle": "", "family": "Feuer", "given": "EJ", "non-dropping-particle": "", "parse-names": false, "suffix": ""}, {"dropping-particle": "", "family": "Cronin", "given": "KA", "non-dropping-particle": "", "parse-</vt:lpwstr>
  </property>
  <property fmtid="{D5CDD505-2E9C-101B-9397-08002B2CF9AE}" pid="969" name="Mendeley_Bookmark_A65E0cxSlr_16">
    <vt:lpwstr>names": false, "suffix": ""}], "container-title": "National Cancer Institute", "id": "ITEM-1", "issued": {"date-parts": [["2015"]]}, "title": "SEER Cancer Statistics Review", "type": "article-journal"}, "uris": ["http://www.mendeley.com/documents/?uuid=e5</vt:lpwstr>
  </property>
  <property fmtid="{D5CDD505-2E9C-101B-9397-08002B2CF9AE}" pid="970" name="Mendeley_Bookmark_A65E0cxSlr_17">
    <vt:lpwstr>7173b1-9c3a-4c8f-ba07-039bdc63e5d3"]}, {"id": "ITEM-2", "itemData": {"abstract": "CONTEXT: Because of its outstanding sensitivity, stimulation of calcitonin secretion with iv injection of pentagastrin is widely used for biochemical diagnosis of medullary </vt:lpwstr>
  </property>
  <property fmtid="{D5CDD505-2E9C-101B-9397-08002B2CF9AE}" pid="971" name="Mendeley_Bookmark_A65E0cxSlr_18">
    <vt:lpwstr>thyroid cancer.\\n\\nOBJECTIVE: The objective of this study was to explore the relationship between the results of the pentagastrin stimulation test and extent of disease in patients with previously untreated medullary thyroid cancer.\\n\\nDESIGN: This wa</vt:lpwstr>
  </property>
  <property fmtid="{D5CDD505-2E9C-101B-9397-08002B2CF9AE}" pid="972" name="Mendeley_Bookmark_A65E0cxSlr_19">
    <vt:lpwstr>s a retrospective study.\\n\\nSETTING: The investigation took place at a tertiary referral center.\\n\\nPATIENTS: Included were 89 patients with increased basal calcitonin levels who had a pentagastrin test at this institution before initial neck surgery </vt:lpwstr>
  </property>
  <property fmtid="{D5CDD505-2E9C-101B-9397-08002B2CF9AE}" pid="973" name="Mendeley_Bookmark_A65E0cxSlr_2">
    <vt:lpwstr>e mix of cancers changes over time as the incidence of some cancers increases and the incidence of others decreases. The overall cancer survival rate can fluctuate even when the survival rates for site-specific cancers remain unchanged. (While it is possi</vt:lpwstr>
  </property>
  <property fmtid="{D5CDD505-2E9C-101B-9397-08002B2CF9AE}" pid="974" name="Mendeley_Bookmark_A65E0cxSlr_20">
    <vt:lpwstr>for medullary thyroid cancer.\\n\\nMAIN OUTCOME MEASURE: Measurements included basal and stimulated calcitonin levels, carcinoembryonic antigen levels, primary tumor diameter, extrathyroidal extension, lymph node metastases, and distant metastases.\\n\\nR</vt:lpwstr>
  </property>
  <property fmtid="{D5CDD505-2E9C-101B-9397-08002B2CF9AE}" pid="975" name="Mendeley_Bookmark_A65E0cxSlr_21">
    <vt:lpwstr>ESULTS: There was a strong dose-dependent relationship between a less than 10-fold increase in preoperative calcitonin levels after iv stimulation with pentagastrin and both the frequency (41-54 vs. 4-27%; P = 0.001) and number (means of 3.0-10.8 vs. 0-1.</vt:lpwstr>
  </property>
  <property fmtid="{D5CDD505-2E9C-101B-9397-08002B2CF9AE}" pid="976" name="Mendeley_Bookmark_A65E0cxSlr_22">
    <vt:lpwstr>1 positive nodes, P &lt; 0.001) of lymph node metastases. Weaker associations were identified with the respective frequency of extrathyroidal extension (14-27 vs. 0-7%; P = 0.027), distant metastasis (9-23 vs. 0%; P = 0.017), and postoperative normalization </vt:lpwstr>
  </property>
  <property fmtid="{D5CDD505-2E9C-101B-9397-08002B2CF9AE}" pid="977" name="Mendeley_Bookmark_A65E0cxSlr_23">
    <vt:lpwstr>of calcitonin (40-55 vs. 53-82%; P = 0.029). On multivariate analysis, only lymph node metastases were associated with a less than 10-fold increase in preoperative calcitonin levels.\\n\\nCONCLUSIONS: Based on these clinical data and preclinical literatur</vt:lpwstr>
  </property>
  <property fmtid="{D5CDD505-2E9C-101B-9397-08002B2CF9AE}" pid="978" name="Mendeley_Bookmark_A65E0cxSlr_24">
    <vt:lpwstr>e, reduced responsiveness to stimulation with pentagastrin may reflect early dedifferentiation. Evidence of this condition may enable early risk stratification in patients with medullary thyroid cancer.", "author": [{"dropping-particle": "", "family": "Bo</vt:lpwstr>
  </property>
  <property fmtid="{D5CDD505-2E9C-101B-9397-08002B2CF9AE}" pid="979" name="Mendeley_Bookmark_A65E0cxSlr_25">
    <vt:lpwstr>ron, Walter", "given": "F.", "non-dropping-particle": "", "parse-names": false, "suffix": ""}, {"dropping-particle": "", "family": "Boulpaep", "given": "Emile L.", "non-dropping-particle": "", "parse-names": false, "suffix": ""}], "container-title": "US E</vt:lpwstr>
  </property>
  <property fmtid="{D5CDD505-2E9C-101B-9397-08002B2CF9AE}" pid="980" name="Mendeley_Bookmark_A65E0cxSlr_26">
    <vt:lpwstr>lsevier Health Bookshop", "id": "ITEM-2", "issued": {"date-parts": [["2009"]]}, "title": "Medical Physiology 2nd edition.", "type": "webpage"}, "uris": ["http://www.mendeley.com/documents/?uuid=1b7f5584-5cd3-46ec-b1ca-706ca27ea9d6"]}], "mendeley": {"forma</vt:lpwstr>
  </property>
  <property fmtid="{D5CDD505-2E9C-101B-9397-08002B2CF9AE}" pid="981" name="Mendeley_Bookmark_A65E0cxSlr_27">
    <vt:lpwstr>ttedCitation": "&lt;sup&gt;2,10&lt;/sup&gt;", "plainTextFormattedCitation": "2,10", "previouslyFormattedCitation": "&lt;sup&gt;2,10&lt;/sup&gt;"}, "properties": {"noteIndex": 0}, "schema": "https://github.com/citation-style-language/schema/raw/master/csl-citation.json"}</vt:lpwstr>
  </property>
  <property fmtid="{D5CDD505-2E9C-101B-9397-08002B2CF9AE}" pid="982" name="Mendeley_Bookmark_A65E0cxSlr_3">
    <vt:lpwstr>ble to adjust the survival rate for all cancers combined on the basis of the relative frequencies of the component cancers, rates adjusted in this manner differ by only a small amount from unadjusted rates. In the future, such an adjustment may become mor</vt:lpwstr>
  </property>
  <property fmtid="{D5CDD505-2E9C-101B-9397-08002B2CF9AE}" pid="983" name="Mendeley_Bookmark_A65E0cxSlr_4">
    <vt:lpwstr>e important if there are substantial changes in the incidence of various cancers.) Early detection/screening: The improved earlier detection and diagnosis of cancers caused by new screening procedures may produce an increase in both incidence rates and su</vt:lpwstr>
  </property>
  <property fmtid="{D5CDD505-2E9C-101B-9397-08002B2CF9AE}" pid="984" name="Mendeley_Bookmark_A65E0cxSlr_5">
    <vt:lpwstr>rvival rates. These increases can occur as a result of the introduction of a new procedure to screen subgroups of the population for a specific cancer; they need not be related to whether use of the screening test results in a decrease in mortality from t</vt:lpwstr>
  </property>
  <property fmtid="{D5CDD505-2E9C-101B-9397-08002B2CF9AE}" pid="985" name="Mendeley_Bookmark_A65E0cxSlr_6">
    <vt:lpwstr>hat cancer. As the proportion of cancers detected at screening increases, presumably as a result of increased screening of the population, patient survival rates will increase, because they are based on survival time after diagnosis. The interval between </vt:lpwstr>
  </property>
  <property fmtid="{D5CDD505-2E9C-101B-9397-08002B2CF9AE}" pid="986" name="Mendeley_Bookmark_A65E0cxSlr_7">
    <vt:lpwstr>the time a cancer is diagnosed by a screening procedure and the time when the cancer would have been diagnosed in the absence of screening is called lead-time (Zelen, 1976). (Screening for breast cancer has been demonstrated to result in increased surviva</vt:lpwstr>
  </property>
  <property fmtid="{D5CDD505-2E9C-101B-9397-08002B2CF9AE}" pid="987" name="Mendeley_Bookmark_A65E0cxSlr_8">
    <vt:lpwstr>l over and above that resulting from lead-time alone and to reduce breast cancer mortality. The benefit of screening is being studied for some other cancers.)", "author": [{"dropping-particle": "", "family": "Howlader", "given": "N", "non-dropping-particl</vt:lpwstr>
  </property>
  <property fmtid="{D5CDD505-2E9C-101B-9397-08002B2CF9AE}" pid="988" name="Mendeley_Bookmark_A65E0cxSlr_9">
    <vt:lpwstr>e": "", "parse-names": false, "suffix": ""}, {"dropping-particle": "", "family": "Noone", "given": "AM", "non-dropping-particle": "", "parse-names": false, "suffix": ""}, {"dropping-particle": "", "family": "Krapcho", "given": "M", "non-dropping-particle"</vt:lpwstr>
  </property>
  <property fmtid="{D5CDD505-2E9C-101B-9397-08002B2CF9AE}" pid="989" name="Mendeley_Bookmark_AlBJZIiQVc_1">
    <vt:lpwstr>ADDIN CSL_CITATION {"citationItems": [{"id": "ITEM-1", "itemData": {"ISSN": "11093099", "author": [{"dropping-particle": "", "family": "Hiromatsu", "given": "Yuji", "non-dropping-particle": "", "parse-names": false, "suffix": ""}, {"dropping-particle": ""</vt:lpwstr>
  </property>
  <property fmtid="{D5CDD505-2E9C-101B-9397-08002B2CF9AE}" pid="990" name="Mendeley_Bookmark_AlBJZIiQVc_2">
    <vt:lpwstr>, "family": "Satoh", "given": "Hiroshi", "non-dropping-particle": "", "parse-names": false, "suffix": ""}, {"dropping-particle": "", "family": "Amino", "given": "Nobuyuki", "non-dropping-particle": "", "parse-names": false, "suffix": ""}], "container-titl</vt:lpwstr>
  </property>
  <property fmtid="{D5CDD505-2E9C-101B-9397-08002B2CF9AE}" pid="991" name="Mendeley_Bookmark_AlBJZIiQVc_3">
    <vt:lpwstr>e": "Hormones", "id": "ITEM-1", "issued": {"date-parts": [["2013"]]}, "title": "Hashimoto's thyroiditis: History and future outlook", "type": "article"}, "uris": ["http://www.mendeley.com/documents/?uuid=aa92dd0a-f162-4955-8517-24d185e5e1a6"]}], "mendeley</vt:lpwstr>
  </property>
  <property fmtid="{D5CDD505-2E9C-101B-9397-08002B2CF9AE}" pid="992" name="Mendeley_Bookmark_AlBJZIiQVc_4">
    <vt:lpwstr>": {"formattedCitation": "&lt;sup&gt;8&lt;/sup&gt;", "plainTextFormattedCitation": "8", "previouslyFormattedCitation": "&lt;sup&gt;8&lt;/sup&gt;"}, "properties": {"noteIndex": 0}, "schema": "https://github.com/citation-style-language/schema/raw/master/csl-citation.json"}</vt:lpwstr>
  </property>
  <property fmtid="{D5CDD505-2E9C-101B-9397-08002B2CF9AE}" pid="993" name="Mendeley_Bookmark_Aug1uzIH2g_1">
    <vt:lpwstr>ADDIN CSL_CITATION {"citationItems": [{"id": "ITEM-1", "itemData": {"DOI": "10.1056/NEJMcp031436", "ISSN": "1533-4406", "PMID": "15496625", "abstract": "Key Clinical Points Thyroid Nodules Thyroid nodules are common; the majority are benign. Thyroid ultra</vt:lpwstr>
  </property>
  <property fmtid="{D5CDD505-2E9C-101B-9397-08002B2CF9AE}" pid="994" name="Mendeley_Bookmark_Aug1uzIH2g_2">
    <vt:lpwstr>sonographic characteristics and especially the results of ultrasonographically guided fine-needle aspiration are helpful in determining whether a nodule is likely to be benign or malignant. The risk of cancer is approximately 14% for a thyroid nodule that</vt:lpwstr>
  </property>
  <property fmtid="{D5CDD505-2E9C-101B-9397-08002B2CF9AE}" pid="995" name="Mendeley_Bookmark_Aug1uzIH2g_3">
    <vt:lpwstr> is interpreted as atypia of undetermined significance or follicular lesion of undetermined significance and approximately 25% for a nodule that is interpreted as follicular neoplasm or possible follicular neoplasm. Such nodules should be considered for m</vt:lpwstr>
  </property>
  <property fmtid="{D5CDD505-2E9C-101B-9397-08002B2CF9AE}" pid="996" name="Mendeley_Bookmark_Aug1uzIH2g_4">
    <vt:lpwstr>olecular analysis. In the absence of growth or suspicious clinical or radiologic findings, thyroid nodules with a benign finding on fine-needle aspiration can be managed by observation. Patients whose fine-needle aspirates are interpreted as \"suspicious </vt:lpwstr>
  </property>
  <property fmtid="{D5CDD505-2E9C-101B-9397-08002B2CF9AE}" pid="997" name="Mendeley_Bookmark_Aug1uzIH2g_5">
    <vt:lpwstr>for malignancy\" or as malignant should be referred for a thyroidectomy.", "author": [{"dropping-particle": "", "family": "Heged\u00fcs", "given": "Laszlo", "non-dropping-particle": "", "parse-names": false, "suffix": ""}], "container-title": "The New Eng</vt:lpwstr>
  </property>
  <property fmtid="{D5CDD505-2E9C-101B-9397-08002B2CF9AE}" pid="998" name="Mendeley_Bookmark_Aug1uzIH2g_6">
    <vt:lpwstr>land journal of medicine", "id": "ITEM-1", "issued": {"date-parts": [["2004"]]}, "title": "Clinical practice. The thyroid nodule.", "type": "article-journal"}, "uris": ["http://www.mendeley.com/documents/?uuid=2ef03c70-debf-4c4a-acf7-16308df1e4df"]}], "me</vt:lpwstr>
  </property>
  <property fmtid="{D5CDD505-2E9C-101B-9397-08002B2CF9AE}" pid="999" name="Mendeley_Bookmark_Aug1uzIH2g_7">
    <vt:lpwstr>ndeley": {"formattedCitation": "&lt;sup&gt;17&lt;/sup&gt;", "plainTextFormattedCitation": "17", "previouslyFormattedCitation": "&lt;sup&gt;17&lt;/sup&gt;"}, "properties": {"noteIndex": 0}, "schema": "https://github.com/citation-style-language/schema/raw/master/csl-citation.json"</vt:lpwstr>
  </property>
  <property fmtid="{D5CDD505-2E9C-101B-9397-08002B2CF9AE}" pid="1000" name="Mendeley_Bookmark_Aug1uzIH2g_8">
    <vt:lpwstr>}</vt:lpwstr>
  </property>
  <property fmtid="{D5CDD505-2E9C-101B-9397-08002B2CF9AE}" pid="1001" name="Mendeley_Bookmark_BGtIoifa6f_1">
    <vt:lpwstr>ADDIN CSL_CITATION {"citationItems": [{"id": "ITEM-1", "itemData": {"DOI": "10.1158/0008-5472.CAN-04-4259", "ISSN": "00085472", "abstract": "The phosphatidylinositol 3\u2032-kinase (PI3K) pathway is frequently activated in thyroid carcinomas through the c</vt:lpwstr>
  </property>
  <property fmtid="{D5CDD505-2E9C-101B-9397-08002B2CF9AE}" pid="1002" name="Mendeley_Bookmark_BGtIoifa6f_10">
    <vt:lpwstr>arse-names": false, "suffix": ""}, {"dropping-particle": "", "family": "Hernandez", "given": "Radhames", "non-dropping-particle": "", "parse-names": false, "suffix": ""}, {"dropping-particle": "", "family": "Hermsem", "given": "Mario J.A.", "non-dropping-</vt:lpwstr>
  </property>
  <property fmtid="{D5CDD505-2E9C-101B-9397-08002B2CF9AE}" pid="1003" name="Mendeley_Bookmark_BGtIoifa6f_11">
    <vt:lpwstr>particle": "", "parse-names": false, "suffix": ""}, {"dropping-particle": "", "family": "Herrero", "given": "Agustin", "non-dropping-particle": "", "parse-names": false, "suffix": ""}, {"dropping-particle": "", "family": "Fusco", "given": "Alfredo", "non-</vt:lpwstr>
  </property>
  <property fmtid="{D5CDD505-2E9C-101B-9397-08002B2CF9AE}" pid="1004" name="Mendeley_Bookmark_BGtIoifa6f_12">
    <vt:lpwstr>dropping-particle": "", "parse-names": false, "suffix": ""}, {"dropping-particle": "", "family": "Cameselle-Teijeiro", "given": "Jose", "non-dropping-particle": "", "parse-names": false, "suffix": ""}, {"dropping-particle": "", "family": "Santoro", "given</vt:lpwstr>
  </property>
  <property fmtid="{D5CDD505-2E9C-101B-9397-08002B2CF9AE}" pid="1005" name="Mendeley_Bookmark_BGtIoifa6f_13">
    <vt:lpwstr>": "Massimo", "non-dropping-particle": "", "parse-names": false, "suffix": ""}], "container-title": "Cancer Research", "id": "ITEM-1", "issued": {"date-parts": [["2005"]]}, "title": "Mutation of the PIK3CA gene in anaplastic thyroid cancer", "type": "arti</vt:lpwstr>
  </property>
  <property fmtid="{D5CDD505-2E9C-101B-9397-08002B2CF9AE}" pid="1006" name="Mendeley_Bookmark_BGtIoifa6f_14">
    <vt:lpwstr>cle-journal"}, "uris": ["http://www.mendeley.com/documents/?uuid=bc6a89bb-b12d-4199-882b-45e73da7e347"]}], "mendeley": {"formattedCitation": "&lt;sup&gt;44&lt;/sup&gt;", "plainTextFormattedCitation": "44", "previouslyFormattedCitation": "&lt;sup&gt;44&lt;/sup&gt;"}, "properties"</vt:lpwstr>
  </property>
  <property fmtid="{D5CDD505-2E9C-101B-9397-08002B2CF9AE}" pid="1007" name="Mendeley_Bookmark_BGtIoifa6f_15">
    <vt:lpwstr>: {"noteIndex": 0}, "schema": "https://github.com/citation-style-language/schema/raw/master/csl-citation.json"}</vt:lpwstr>
  </property>
  <property fmtid="{D5CDD505-2E9C-101B-9397-08002B2CF9AE}" pid="1008" name="Mendeley_Bookmark_BGtIoifa6f_2">
    <vt:lpwstr>onstitutive activation of stimulatory molecules (e.g., Ras) and/or the loss of expression and/or function of the inhibitory PTEN protein that results in Akt activation. Recently, it has been reported that somatic mutations within the PI3K catalytic subuni</vt:lpwstr>
  </property>
  <property fmtid="{D5CDD505-2E9C-101B-9397-08002B2CF9AE}" pid="1009" name="Mendeley_Bookmark_BGtIoifa6f_3">
    <vt:lpwstr>t, PIK3CA, are common (25-40%) among colorectal, gastric, breast, ovarian cancers, and high-grade brain tumors. Moreover, PIK3CA mutations have a tendency to cluster within the helical (exon 9) and the kinase (exon 20) domains. In this study, 13 thyroid c</vt:lpwstr>
  </property>
  <property fmtid="{D5CDD505-2E9C-101B-9397-08002B2CF9AE}" pid="1010" name="Mendeley_Bookmark_BGtIoifa6f_4">
    <vt:lpwstr>ancer cell lines, 80 well-differentiated thyroid carcinomas of follicular (WDFC) and papillary (WDPC) type, and 70 anaplastic thyroid carcinomas (ATC) were investigated, by PCR-direct sequencing, for activating PIK3CA mutations at exons 9 and 20. Nonsynon</vt:lpwstr>
  </property>
  <property fmtid="{D5CDD505-2E9C-101B-9397-08002B2CF9AE}" pid="1011" name="Mendeley_Bookmark_BGtIoifa6f_5">
    <vt:lpwstr>ymous somatic mutations were found in 16 ATC (23%), two WDFC (8%), and one WDPC (2%). In 18 of the 20 ATC cases showing coexisting differentiated carcinoma, mutations, when present, were restricted to the ATC component and located primarily within the kin</vt:lpwstr>
  </property>
  <property fmtid="{D5CDD505-2E9C-101B-9397-08002B2CF9AE}" pid="1012" name="Mendeley_Bookmark_BGtIoifa6f_6">
    <vt:lpwstr>ase domain. Three cell lines of papillary and follicular lineage (K1, K2, and K5) were also found mutated. In addition, activation of Akt was observed in most of the ATC harboring PIK3CA mutations. These findings indicate that mutant PIK3CA is likely to f</vt:lpwstr>
  </property>
  <property fmtid="{D5CDD505-2E9C-101B-9397-08002B2CF9AE}" pid="1013" name="Mendeley_Bookmark_BGtIoifa6f_7">
    <vt:lpwstr>unction as an oncogene among ATC and less frequently well-differentiated thyroid carcinomas. The data also argue for a role of PIK3CA targeting in the treatment of ATC patients. \u00a92005 American Association for Cancer Research.", "author": [{"dropping-</vt:lpwstr>
  </property>
  <property fmtid="{D5CDD505-2E9C-101B-9397-08002B2CF9AE}" pid="1014" name="Mendeley_Bookmark_BGtIoifa6f_8">
    <vt:lpwstr>particle": "", "family": "Garc\u00eda-Rost\u00e1n", "given": "Ginesa", "non-dropping-particle": "", "parse-names": false, "suffix": ""}, {"dropping-particle": "", "family": "Costa", "given": "Angela M.", "non-dropping-particle": "", "parse-names": false, </vt:lpwstr>
  </property>
  <property fmtid="{D5CDD505-2E9C-101B-9397-08002B2CF9AE}" pid="1015" name="Mendeley_Bookmark_BGtIoifa6f_9">
    <vt:lpwstr>"suffix": ""}, {"dropping-particle": "", "family": "Pereira-Castro", "given": "Isabel", "non-dropping-particle": "", "parse-names": false, "suffix": ""}, {"dropping-particle": "", "family": "Salvatore", "given": "Giuliana", "non-dropping-particle": "", "p</vt:lpwstr>
  </property>
  <property fmtid="{D5CDD505-2E9C-101B-9397-08002B2CF9AE}" pid="1016" name="Mendeley_Bookmark_BbuJkiH0tg_1">
    <vt:lpwstr>ADDIN CSL_CITATION {"citationItems": [{"id": "ITEM-1", "itemData": {"DOI": "10.1155/2012/351864", "ISSN": "20908067", "abstract": "This paper provides the reader with an overview of our current knowledge of hypothalamic-pituitary-thyroid feedback from a c</vt:lpwstr>
  </property>
  <property fmtid="{D5CDD505-2E9C-101B-9397-08002B2CF9AE}" pid="1017" name="Mendeley_Bookmark_BbuJkiH0tg_2">
    <vt:lpwstr>ybernetic standpoint. Over the past decades we have gained a plethora of information from biochemical, clinical, and epidemiological investigation, especially on the role of TSH and other thyrotropic agonists as critical components of this complex relatio</vt:lpwstr>
  </property>
  <property fmtid="{D5CDD505-2E9C-101B-9397-08002B2CF9AE}" pid="1018" name="Mendeley_Bookmark_BbuJkiH0tg_3">
    <vt:lpwstr>nship. Integrating these data into a systems perspective delivers new insights into static and dynamic behaviour of thyroid homeostasis. Explicit usage of this information with mathematical methods promises to deliver a better understanding of thyrotropic</vt:lpwstr>
  </property>
  <property fmtid="{D5CDD505-2E9C-101B-9397-08002B2CF9AE}" pid="1019" name="Mendeley_Bookmark_BbuJkiH0tg_4">
    <vt:lpwstr> feedback control and new options for personalised diagnosis of thyroid dysfunction and targeted therapy, also by permitting a new perspective on the conundrum of the TSH reference range.", "author": [{"dropping-particle": "", "family": "Dietrich", "given</vt:lpwstr>
  </property>
  <property fmtid="{D5CDD505-2E9C-101B-9397-08002B2CF9AE}" pid="1020" name="Mendeley_Bookmark_BbuJkiH0tg_5">
    <vt:lpwstr>": "Johannes W.", "non-dropping-particle": "", "parse-names": false, "suffix": ""}, {"dropping-particle": "", "family": "Landgrafe", "given": "Gabi", "non-dropping-particle": "", "parse-names": false, "suffix": ""}, {"dropping-particle": "", "family": "Fo</vt:lpwstr>
  </property>
  <property fmtid="{D5CDD505-2E9C-101B-9397-08002B2CF9AE}" pid="1021" name="Mendeley_Bookmark_BbuJkiH0tg_6">
    <vt:lpwstr>tiadou", "given": "Elisavet H.", "non-dropping-particle": "", "parse-names": false, "suffix": ""}], "container-title": "Journal of Thyroid Research", "id": "ITEM-1", "issued": {"date-parts": [["2012"]]}, "title": "TSH and thyrotropic agonists: Key actors </vt:lpwstr>
  </property>
  <property fmtid="{D5CDD505-2E9C-101B-9397-08002B2CF9AE}" pid="1022" name="Mendeley_Bookmark_BbuJkiH0tg_7">
    <vt:lpwstr>in thyroid homeostasis", "type": "article"}, "uris": ["http://www.mendeley.com/documents/?uuid=5f22d170-12d2-480b-850f-f21bc0482f13"]}], "mendeley": {"formattedCitation": "&lt;sup&gt;3&lt;/sup&gt;", "plainTextFormattedCitation": "3", "previouslyFormattedCitation": "&lt;</vt:lpwstr>
  </property>
  <property fmtid="{D5CDD505-2E9C-101B-9397-08002B2CF9AE}" pid="1023" name="Mendeley_Bookmark_BbuJkiH0tg_8">
    <vt:lpwstr>sup&gt;3&lt;/sup&gt;"}, "properties": {"noteIndex": 0}, "schema": "https://github.com/citation-style-language/schema/raw/master/csl-citation.json"}</vt:lpwstr>
  </property>
  <property fmtid="{D5CDD505-2E9C-101B-9397-08002B2CF9AE}" pid="1024" name="Mendeley_Bookmark_CEP5zaxjP1_1">
    <vt:lpwstr>ADDIN CSL_CITATION {"citationItems": [{"id": "ITEM-1", "itemData": {"DOI": "10.4158/EP.17.3.456", "ISSN": "19342403", "abstract": "OBJECTIVE Thyrotoxicosis has multiple etiologies, manifestations, and potential therapies. Appropriate treatment requires an</vt:lpwstr>
  </property>
  <property fmtid="{D5CDD505-2E9C-101B-9397-08002B2CF9AE}" pid="1025" name="Mendeley_Bookmark_CEP5zaxjP1_10">
    <vt:lpwstr>ily": "Burch", "given": "Henry B.", "non-dropping-particle": "", "parse-names": false, "suffix": ""}, {"dropping-particle": "", "family": "Cooper", "given": "David S.", "non-dropping-particle": "", "parse-names": false, "suffix": ""}, {"dropping-particle"</vt:lpwstr>
  </property>
  <property fmtid="{D5CDD505-2E9C-101B-9397-08002B2CF9AE}" pid="1026" name="Mendeley_Bookmark_CEP5zaxjP1_11">
    <vt:lpwstr>: "", "family": "Garber", "given": "Jeffrey R.", "non-dropping-particle": "", "parse-names": false, "suffix": ""}, {"dropping-particle": "", "family": "Carol Greenlee", "given": "M.", "non-dropping-particle": "", "parse-names": false, "suffix": ""}, {"dro</vt:lpwstr>
  </property>
  <property fmtid="{D5CDD505-2E9C-101B-9397-08002B2CF9AE}" pid="1027" name="Mendeley_Bookmark_CEP5zaxjP1_12">
    <vt:lpwstr>pping-particle": "", "family": "Klein", "given": "Irwin", "non-dropping-particle": "", "parse-names": false, "suffix": ""}, {"dropping-particle": "", "family": "Laurberg", "given": "Peter", "non-dropping-particle": "", "parse-names": false, "suffix": ""},</vt:lpwstr>
  </property>
  <property fmtid="{D5CDD505-2E9C-101B-9397-08002B2CF9AE}" pid="1028" name="Mendeley_Bookmark_CEP5zaxjP1_13">
    <vt:lpwstr> {"dropping-particle": "", "family": "Ross McDougall", "given": "I.", "non-dropping-particle": "", "parse-names": false, "suffix": ""}, {"dropping-particle": "", "family": "Montori", "given": "Victor M.", "non-dropping-particle": "", "parse-names": false,</vt:lpwstr>
  </property>
  <property fmtid="{D5CDD505-2E9C-101B-9397-08002B2CF9AE}" pid="1029" name="Mendeley_Bookmark_CEP5zaxjP1_14">
    <vt:lpwstr> "suffix": ""}, {"dropping-particle": "", "family": "Rivkees", "given": "Scott A.", "non-dropping-particle": "", "parse-names": false, "suffix": ""}, {"dropping-particle": "", "family": "Ross", "given": "Douglas S.", "non-dropping-particle": "", "parse-na</vt:lpwstr>
  </property>
  <property fmtid="{D5CDD505-2E9C-101B-9397-08002B2CF9AE}" pid="1030" name="Mendeley_Bookmark_CEP5zaxjP1_15">
    <vt:lpwstr>mes": false, "suffix": ""}, {"dropping-particle": "", "family": "Sosa", "given": "Julie Ann", "non-dropping-particle": "", "parse-names": false, "suffix": ""}, {"dropping-particle": "", "family": "Stan", "given": "Marius N.", "non-dropping-particle": "", </vt:lpwstr>
  </property>
  <property fmtid="{D5CDD505-2E9C-101B-9397-08002B2CF9AE}" pid="1031" name="Mendeley_Bookmark_CEP5zaxjP1_16">
    <vt:lpwstr>"parse-names": false, "suffix": ""}], "container-title": "Endocrine Practice", "id": "ITEM-1", "issued": {"date-parts": [["2011"]]}, "title": "Hyperthyroidism and other causes of thyrotoxicosis: Management guidelines of the american thyroid association an</vt:lpwstr>
  </property>
  <property fmtid="{D5CDD505-2E9C-101B-9397-08002B2CF9AE}" pid="1032" name="Mendeley_Bookmark_CEP5zaxjP1_17">
    <vt:lpwstr>d American association of clinical endocrinoloigists", "type": "article-journal"}, "uris": ["http://www.mendeley.com/documents/?uuid=4ab6b89b-8202-445f-ac2d-1245470e7bbe"]}, {"id": "ITEM-2", "itemData": {"DOI": "10.1016/j.mcna.2012.01.005", "ISSN": "00257</vt:lpwstr>
  </property>
  <property fmtid="{D5CDD505-2E9C-101B-9397-08002B2CF9AE}" pid="1033" name="Mendeley_Bookmark_CEP5zaxjP1_18">
    <vt:lpwstr>125", "abstract": "Hypothyroidism is the result of inadequate production of thyroid hormone or inadequate action of thyroid hormone in target tissues. Primary hypothyroidism is the principal manifestation of hypothyroidism, but other causes include centra</vt:lpwstr>
  </property>
  <property fmtid="{D5CDD505-2E9C-101B-9397-08002B2CF9AE}" pid="1034" name="Mendeley_Bookmark_CEP5zaxjP1_19">
    <vt:lpwstr>l deficiency of thyrotropin-releasing hormone or thyroid-stimulating hormone (TSH), or consumptive hypothyroidism from excessive inactivation of thyroid hormone. Subclinical hypothyroidism is present when there is elevated TSH but a normal free thyroxine </vt:lpwstr>
  </property>
  <property fmtid="{D5CDD505-2E9C-101B-9397-08002B2CF9AE}" pid="1035" name="Mendeley_Bookmark_CEP5zaxjP1_2">
    <vt:lpwstr> accurate diagnosis and is influenced by coexisting medical conditions and patient preference. This article describes evidence-based clinical guidelines for the management of thyrotoxicosis that would be useful to generalist and subspeciality physicians a</vt:lpwstr>
  </property>
  <property fmtid="{D5CDD505-2E9C-101B-9397-08002B2CF9AE}" pid="1036" name="Mendeley_Bookmark_CEP5zaxjP1_20">
    <vt:lpwstr>level. Treatment involves oral administration of exogenous synthetic thyroid hormone. This review presents an update on the etiology and types of hypothyroidism, including subclinical disease; drugs and thyroid function; and diagnosis and treatment of hyp</vt:lpwstr>
  </property>
  <property fmtid="{D5CDD505-2E9C-101B-9397-08002B2CF9AE}" pid="1037" name="Mendeley_Bookmark_CEP5zaxjP1_21">
    <vt:lpwstr>othyroidism. \u00a9 2012 Elsevier Inc.", "author": [{"dropping-particle": "", "family": "Almandoz", "given": "Jaime P.", "non-dropping-particle": "", "parse-names": false, "suffix": ""}, {"dropping-particle": "", "family": "Gharib", "given": "Hossein", "n</vt:lpwstr>
  </property>
  <property fmtid="{D5CDD505-2E9C-101B-9397-08002B2CF9AE}" pid="1038" name="Mendeley_Bookmark_CEP5zaxjP1_22">
    <vt:lpwstr>on-dropping-particle": "", "parse-names": false, "suffix": ""}], "container-title": "Medical Clinics of North America", "id": "ITEM-2", "issued": {"date-parts": [["2012"]]}, "title": "Hypothyroidism: Etiology, Diagnosis, and Management", "type": "article"</vt:lpwstr>
  </property>
  <property fmtid="{D5CDD505-2E9C-101B-9397-08002B2CF9AE}" pid="1039" name="Mendeley_Bookmark_CEP5zaxjP1_23">
    <vt:lpwstr>}, "uris": ["http://www.mendeley.com/documents/?uuid=ee05544e-d4df-4135-ab20-62ac5b19eef8"]}], "mendeley": {"formattedCitation": "&lt;sup&gt;6,7&lt;/sup&gt;", "plainTextFormattedCitation": "6,7", "previouslyFormattedCitation": "&lt;sup&gt;6,7&lt;/sup&gt;"}, "properties": {"noteI</vt:lpwstr>
  </property>
  <property fmtid="{D5CDD505-2E9C-101B-9397-08002B2CF9AE}" pid="1040" name="Mendeley_Bookmark_CEP5zaxjP1_24">
    <vt:lpwstr>ndex": 0}, "schema": "https://github.com/citation-style-language/schema/raw/master/csl-citation.json"}</vt:lpwstr>
  </property>
  <property fmtid="{D5CDD505-2E9C-101B-9397-08002B2CF9AE}" pid="1041" name="Mendeley_Bookmark_CEP5zaxjP1_3">
    <vt:lpwstr>nd others providing care for patients with this condition. METHODS The development of these guidelines was commissioned by the American Thyroid Association in association with the American Association of Clinical Endocrinologists. The American Thyroid Ass</vt:lpwstr>
  </property>
  <property fmtid="{D5CDD505-2E9C-101B-9397-08002B2CF9AE}" pid="1042" name="Mendeley_Bookmark_CEP5zaxjP1_4">
    <vt:lpwstr>ociation and American Association of Clinical Endocrinologists assembled a task force of expert clinicians who authored this report. The task force examined relevant literature using a systematic PubMed search supplemented with additional published materi</vt:lpwstr>
  </property>
  <property fmtid="{D5CDD505-2E9C-101B-9397-08002B2CF9AE}" pid="1043" name="Mendeley_Bookmark_CEP5zaxjP1_5">
    <vt:lpwstr>als. An evidence-based medicine approach that incorporated the knowledge and experience of the panel was used to develop the text and a series of specific recommendations. The strength of the recommendations and the quality of evidence supporting each was</vt:lpwstr>
  </property>
  <property fmtid="{D5CDD505-2E9C-101B-9397-08002B2CF9AE}" pid="1044" name="Mendeley_Bookmark_CEP5zaxjP1_6">
    <vt:lpwstr> rated according to the approach recommended by the Grading of Recommendations, Assessment, Development, and Evaluation Group. RESULTS Clinical topics addressed include the initial evaluation and management of thyrotoxicosis; management of Graves' hyperth</vt:lpwstr>
  </property>
  <property fmtid="{D5CDD505-2E9C-101B-9397-08002B2CF9AE}" pid="1045" name="Mendeley_Bookmark_CEP5zaxjP1_7">
    <vt:lpwstr>yroidism using radioactive iodine, antithyroid drugs, or surgery; management of toxic multinodular goiter or toxic adenoma using radioactive iodine or surgery; Graves' disease in children, adolescents, or pregnant patients; subclinical hyperthyroidism; hy</vt:lpwstr>
  </property>
  <property fmtid="{D5CDD505-2E9C-101B-9397-08002B2CF9AE}" pid="1046" name="Mendeley_Bookmark_CEP5zaxjP1_8">
    <vt:lpwstr>perthyroidism in patients with Graves' ophthalmopathy; and management of other miscellaneous causes of thyrotoxicosis. CONCLUSIONS One hundred evidence-based recommendations were developed to aid in the care of patients with thyrotoxicosis and to share wh</vt:lpwstr>
  </property>
  <property fmtid="{D5CDD505-2E9C-101B-9397-08002B2CF9AE}" pid="1047" name="Mendeley_Bookmark_CEP5zaxjP1_9">
    <vt:lpwstr>at the task force believes is current, rational, and optimal medical practice.", "author": [{"dropping-particle": "", "family": "Bahn", "given": "Rebecca S.", "non-dropping-particle": "", "parse-names": false, "suffix": ""}, {"dropping-particle": "", "fam</vt:lpwstr>
  </property>
  <property fmtid="{D5CDD505-2E9C-101B-9397-08002B2CF9AE}" pid="1048" name="Mendeley_Bookmark_Cd5xjkJ5g7_1">
    <vt:lpwstr>ADDIN CSL_CITATION {"citationItems": [{"id": "ITEM-1", "itemData": {"DOI": "10.1056/NEJMcp031436", "ISSN": "1533-4406", "PMID": "15496625", "abstract": "Key Clinical Points Thyroid Nodules Thyroid nodules are common; the majority are benign. Thyroid ultra</vt:lpwstr>
  </property>
  <property fmtid="{D5CDD505-2E9C-101B-9397-08002B2CF9AE}" pid="1049" name="Mendeley_Bookmark_Cd5xjkJ5g7_2">
    <vt:lpwstr>sonographic characteristics and especially the results of ultrasonographically guided fine-needle aspiration are helpful in determining whether a nodule is likely to be benign or malignant. The risk of cancer is approximately 14% for a thyroid nodule that</vt:lpwstr>
  </property>
  <property fmtid="{D5CDD505-2E9C-101B-9397-08002B2CF9AE}" pid="1050" name="Mendeley_Bookmark_Cd5xjkJ5g7_3">
    <vt:lpwstr> is interpreted as atypia of undetermined significance or follicular lesion of undetermined significance and approximately 25% for a nodule that is interpreted as follicular neoplasm or possible follicular neoplasm. Such nodules should be considered for m</vt:lpwstr>
  </property>
  <property fmtid="{D5CDD505-2E9C-101B-9397-08002B2CF9AE}" pid="1051" name="Mendeley_Bookmark_Cd5xjkJ5g7_4">
    <vt:lpwstr>olecular analysis. In the absence of growth or suspicious clinical or radiologic findings, thyroid nodules with a benign finding on fine-needle aspiration can be managed by observation. Patients whose fine-needle aspirates are interpreted as \"suspicious </vt:lpwstr>
  </property>
  <property fmtid="{D5CDD505-2E9C-101B-9397-08002B2CF9AE}" pid="1052" name="Mendeley_Bookmark_Cd5xjkJ5g7_5">
    <vt:lpwstr>for malignancy\" or as malignant should be referred for a thyroidectomy.", "author": [{"dropping-particle": "", "family": "Heged\u00fcs", "given": "Laszlo", "non-dropping-particle": "", "parse-names": false, "suffix": ""}], "container-title": "The New Eng</vt:lpwstr>
  </property>
  <property fmtid="{D5CDD505-2E9C-101B-9397-08002B2CF9AE}" pid="1053" name="Mendeley_Bookmark_Cd5xjkJ5g7_6">
    <vt:lpwstr>land journal of medicine", "id": "ITEM-1", "issued": {"date-parts": [["2004"]]}, "title": "Clinical practice. The thyroid nodule.", "type": "article-journal"}, "uris": ["http://www.mendeley.com/documents/?uuid=2ef03c70-debf-4c4a-acf7-16308df1e4df"]}], "me</vt:lpwstr>
  </property>
  <property fmtid="{D5CDD505-2E9C-101B-9397-08002B2CF9AE}" pid="1054" name="Mendeley_Bookmark_Cd5xjkJ5g7_7">
    <vt:lpwstr>ndeley": {"formattedCitation": "&lt;sup&gt;17&lt;/sup&gt;", "plainTextFormattedCitation": "17", "previouslyFormattedCitation": "&lt;sup&gt;17&lt;/sup&gt;"}, "properties": {"noteIndex": 0}, "schema": "https://github.com/citation-style-language/schema/raw/master/csl-citation.json"</vt:lpwstr>
  </property>
  <property fmtid="{D5CDD505-2E9C-101B-9397-08002B2CF9AE}" pid="1055" name="Mendeley_Bookmark_Cd5xjkJ5g7_8">
    <vt:lpwstr>}</vt:lpwstr>
  </property>
  <property fmtid="{D5CDD505-2E9C-101B-9397-08002B2CF9AE}" pid="1056" name="Mendeley_Bookmark_DPPYI4FWcl_1">
    <vt:lpwstr>ADDIN CSL_CITATION {"citationItems": [{"id": "ITEM-1", "itemData": {"abstract": "The SEER Cancer Statistics Review (CSR), a report of the most recent cancer incidence, mortality, survival, prevalence, and lifetime risk statistics, is published annually by</vt:lpwstr>
  </property>
  <property fmtid="{D5CDD505-2E9C-101B-9397-08002B2CF9AE}" pid="1057" name="Mendeley_Bookmark_DPPYI4FWcl_10">
    <vt:lpwstr>ing-particle": "", "family": "Cronin", "given": "KA", "non-dropping-particle": "", "parse-names": false, "suffix": ""}], "container-title": "National Cancer Institute", "id": "ITEM-1", "issued": {"date-parts": [["2017"]]}, "title": "SEER Cancer Statistics</vt:lpwstr>
  </property>
  <property fmtid="{D5CDD505-2E9C-101B-9397-08002B2CF9AE}" pid="1058" name="Mendeley_Bookmark_DPPYI4FWcl_11">
    <vt:lpwstr> Review (CSR), 1975-2014", "type": "article-journal"}, "uris": ["http://www.mendeley.com/documents/?uuid=14c372f2-386b-45e1-bbf9-ac0676fc1da5"]}], "mendeley": {"formattedCitation": "&lt;sup&gt;11&lt;/sup&gt;", "plainTextFormattedCitation": "11", "previouslyFormattedC</vt:lpwstr>
  </property>
  <property fmtid="{D5CDD505-2E9C-101B-9397-08002B2CF9AE}" pid="1059" name="Mendeley_Bookmark_DPPYI4FWcl_12">
    <vt:lpwstr>itation": "&lt;sup&gt;11&lt;/sup&gt;"}, "properties": {"noteIndex": 0}, "schema": "https://github.com/citation-style-language/schema/raw/master/csl-citation.json"}</vt:lpwstr>
  </property>
  <property fmtid="{D5CDD505-2E9C-101B-9397-08002B2CF9AE}" pid="1060" name="Mendeley_Bookmark_DPPYI4FWcl_2">
    <vt:lpwstr> the Surveillance Research Program of the NCI. The scope and purpose of this work are consistent with a report to the Senate Appropriations Committee (Breslow, 1988) which recommended that a broad profile of cancer be presented to the American public on a</vt:lpwstr>
  </property>
  <property fmtid="{D5CDD505-2E9C-101B-9397-08002B2CF9AE}" pid="1061" name="Mendeley_Bookmark_DPPYI4FWcl_3">
    <vt:lpwstr> routine basis. This edition includes statistics from 1975 through 2014, the most recent year for which data are available.", "author": [{"dropping-particle": "", "family": "Howlader", "given": "N", "non-dropping-particle": "", "parse-names": false, "suff</vt:lpwstr>
  </property>
  <property fmtid="{D5CDD505-2E9C-101B-9397-08002B2CF9AE}" pid="1062" name="Mendeley_Bookmark_DPPYI4FWcl_4">
    <vt:lpwstr>ix": ""}, {"dropping-particle": "", "family": "Noone", "given": "AM", "non-dropping-particle": "", "parse-names": false, "suffix": ""}, {"dropping-particle": "", "family": "Krapcho", "given": "M", "non-dropping-particle": "", "parse-names": false, "suffix</vt:lpwstr>
  </property>
  <property fmtid="{D5CDD505-2E9C-101B-9397-08002B2CF9AE}" pid="1063" name="Mendeley_Bookmark_DPPYI4FWcl_5">
    <vt:lpwstr>": ""}, {"dropping-particle": "", "family": "Miller", "given": "D", "non-dropping-particle": "", "parse-names": false, "suffix": ""}, {"dropping-particle": "", "family": "Bishop", "given": "K", "non-dropping-particle": "", "parse-names": false, "suffix": </vt:lpwstr>
  </property>
  <property fmtid="{D5CDD505-2E9C-101B-9397-08002B2CF9AE}" pid="1064" name="Mendeley_Bookmark_DPPYI4FWcl_6">
    <vt:lpwstr>""}, {"dropping-particle": "", "family": "Kosary", "given": "CL", "non-dropping-particle": "", "parse-names": false, "suffix": ""}, {"dropping-particle": "", "family": "Yu", "given": "M", "non-dropping-particle": "", "parse-names": false, "suffix": ""}, {</vt:lpwstr>
  </property>
  <property fmtid="{D5CDD505-2E9C-101B-9397-08002B2CF9AE}" pid="1065" name="Mendeley_Bookmark_DPPYI4FWcl_7">
    <vt:lpwstr>"dropping-particle": "", "family": "Ruhl", "given": "J", "non-dropping-particle": "", "parse-names": false, "suffix": ""}, {"dropping-particle": "", "family": "Tatalovich", "given": "Z", "non-dropping-particle": "", "parse-names": false, "suffix": ""}, {"</vt:lpwstr>
  </property>
  <property fmtid="{D5CDD505-2E9C-101B-9397-08002B2CF9AE}" pid="1066" name="Mendeley_Bookmark_DPPYI4FWcl_8">
    <vt:lpwstr>dropping-particle": "", "family": "Mariotto", "given": "A", "non-dropping-particle": "", "parse-names": false, "suffix": ""}, {"dropping-particle": "", "family": "Lewis", "given": "DR", "non-dropping-particle": "", "parse-names": false, "suffix": ""}, {"d</vt:lpwstr>
  </property>
  <property fmtid="{D5CDD505-2E9C-101B-9397-08002B2CF9AE}" pid="1067" name="Mendeley_Bookmark_DPPYI4FWcl_9">
    <vt:lpwstr>ropping-particle": "", "family": "Chen", "given": "HS", "non-dropping-particle": "", "parse-names": false, "suffix": ""}, {"dropping-particle": "", "family": "Feuer", "given": "EJ", "non-dropping-particle": "", "parse-names": false, "suffix": ""}, {"dropp</vt:lpwstr>
  </property>
  <property fmtid="{D5CDD505-2E9C-101B-9397-08002B2CF9AE}" pid="1068" name="Mendeley_Bookmark_DgnaJmqC5E_1">
    <vt:lpwstr>ADDIN CSL_CITATION {"citationItems": [{"id": "ITEM-1", "itemData": {"DOI": "10.1002/lary.26473", "ISSN": "15314995", "abstract": "Background: The thyroid cancer incidence rate has tripled in the United States since the 1980s, especially among wom-en and s</vt:lpwstr>
  </property>
  <property fmtid="{D5CDD505-2E9C-101B-9397-08002B2CF9AE}" pid="1069" name="Mendeley_Bookmark_DgnaJmqC5E_10">
    <vt:lpwstr>ping-particle": "", "parse-names": false, "suffix": ""}], "container-title": "Laryngoscope", "id": "ITEM-1", "issued": {"date-parts": [["2017"]]}, "title": "Changes in thyroid cancer incidence, post-2009 American Thyroid Association guidelines", "type": "</vt:lpwstr>
  </property>
  <property fmtid="{D5CDD505-2E9C-101B-9397-08002B2CF9AE}" pid="1070" name="Mendeley_Bookmark_DgnaJmqC5E_11">
    <vt:lpwstr>article-journal"}, "uris": ["http://www.mendeley.com/documents/?uuid=b70e83ff-d14e-4c6f-b1c5-d7846dcfee18"]}], "mendeley": {"formattedCitation": "&lt;sup&gt;12&lt;/sup&gt;", "plainTextFormattedCitation": "12", "previouslyFormattedCitation": "&lt;sup&gt;12&lt;/sup&gt;"}, "propert</vt:lpwstr>
  </property>
  <property fmtid="{D5CDD505-2E9C-101B-9397-08002B2CF9AE}" pid="1071" name="Mendeley_Bookmark_DgnaJmqC5E_12">
    <vt:lpwstr>ies": {"noteIndex": 0}, "schema": "https://github.com/citation-style-language/schema/raw/master/csl-citation.json"}</vt:lpwstr>
  </property>
  <property fmtid="{D5CDD505-2E9C-101B-9397-08002B2CF9AE}" pid="1072" name="Mendeley_Bookmark_DgnaJmqC5E_2">
    <vt:lpwstr>mall-sized tumors. This trend has been attributed to increased detection due to the availability of ultrasound and fine-needle aspiration technology. In 2009, the American Thyroid Association (ATA) released revisions to their guidelines for well-different</vt:lpwstr>
  </property>
  <property fmtid="{D5CDD505-2E9C-101B-9397-08002B2CF9AE}" pid="1073" name="Mendeley_Bookmark_DgnaJmqC5E_3">
    <vt:lpwstr>iated thyroid cancers. Objective: To examine trends in thyroid cancer incidence rates by tumor size and gender following the 2009 ATA guide-line revisions. Methods: Cases of differentiated thyroid cancer diagnosed from 2000 to 2012 were analyzed from the </vt:lpwstr>
  </property>
  <property fmtid="{D5CDD505-2E9C-101B-9397-08002B2CF9AE}" pid="1074" name="Mendeley_Bookmark_DgnaJmqC5E_4">
    <vt:lpwstr>National Cancer Institute Surveillance Epidemiology and End Results program, 18 registries. Trends in incidence rates based on gender (males, females) and tumor size (&lt; 1.0 cm, 1.0\u20132.9 cm, 3.0\u20133.9 cm, 4.0 cm) were analyzed using Joinpoint Regres</vt:lpwstr>
  </property>
  <property fmtid="{D5CDD505-2E9C-101B-9397-08002B2CF9AE}" pid="1075" name="Mendeley_Bookmark_DgnaJmqC5E_5">
    <vt:lpwstr>sion and reported as the annual percentage change (APC). Results: From 2000 to 2009, overall thyroid cancer incidence rates increased rapidly by about 8% per year in both sexes. Incidence rates increased across all tumor sizes, but especially in tumors 1.</vt:lpwstr>
  </property>
  <property fmtid="{D5CDD505-2E9C-101B-9397-08002B2CF9AE}" pid="1076" name="Mendeley_Bookmark_DgnaJmqC5E_6">
    <vt:lpwstr>0 to 2.9 cm (men, APC 5 7.7; women, APC 5 7.8) and &lt; 1.0 cm (men, APC 5 7.8; women 5 10.9) for both genders. Since 2009, the trend slowed in men (APC 5 3.0) and women (APC 5 2.8). The deceleration among females was confined to tumors less than 2.9 cm. Tre</vt:lpwstr>
  </property>
  <property fmtid="{D5CDD505-2E9C-101B-9397-08002B2CF9AE}" pid="1077" name="Mendeley_Bookmark_DgnaJmqC5E_7">
    <vt:lpwstr>nds for all size groups in males remained constant from 2000 to 2012. Conclusion: The rapid increase in thyroid cancer incidence rates over the past three decades has recently slowed, espe-cially among small-sized cancers and women, which coincides with t</vt:lpwstr>
  </property>
  <property fmtid="{D5CDD505-2E9C-101B-9397-08002B2CF9AE}" pid="1078" name="Mendeley_Bookmark_DgnaJmqC5E_8">
    <vt:lpwstr>he 2009 ATA guideline revisions.", "author": [{"dropping-particle": "", "family": "Shi", "given": "Lucy L.", "non-dropping-particle": "", "parse-names": false, "suffix": ""}, {"dropping-particle": "", "family": "DeSantis", "given": "Carol", "non-dropping-</vt:lpwstr>
  </property>
  <property fmtid="{D5CDD505-2E9C-101B-9397-08002B2CF9AE}" pid="1079" name="Mendeley_Bookmark_DgnaJmqC5E_9">
    <vt:lpwstr>particle": "", "parse-names": false, "suffix": ""}, {"dropping-particle": "", "family": "Jemal", "given": "Ahmedin", "non-dropping-particle": "", "parse-names": false, "suffix": ""}, {"dropping-particle": "", "family": "Chen", "given": "Amy Y.", "non-drop</vt:lpwstr>
  </property>
  <property fmtid="{D5CDD505-2E9C-101B-9397-08002B2CF9AE}" pid="1080" name="Mendeley_Bookmark_EgsXHS0Afh_1">
    <vt:lpwstr>ADDIN CSL_CITATION {"citationItems": [{"id": "ITEM-1", "itemData": {"DOI": "10.1038/nrc3431", "ISSN": "1474175X", "abstract": "Thyroid cancer is a common endocrine malignancy. There has been exciting progress in understanding its molecular pathogenesis in</vt:lpwstr>
  </property>
  <property fmtid="{D5CDD505-2E9C-101B-9397-08002B2CF9AE}" pid="1081" name="Mendeley_Bookmark_EgsXHS0Afh_2">
    <vt:lpwstr> recent years, as best exemplified by the elucidation of the fundamental role of several major signalling pathways and related molecular derangements. Central to these mechanisms are the genetic and epigenetic alterations in these pathways, such as mutati</vt:lpwstr>
  </property>
  <property fmtid="{D5CDD505-2E9C-101B-9397-08002B2CF9AE}" pid="1082" name="Mendeley_Bookmark_EgsXHS0Afh_3">
    <vt:lpwstr>on, gene copy-number gain and aberrant gene methylation. Many of these molecular alterations represent novel diagnostic and prognostic molecular markers and therapeutic targets for thyroid cancer, which provide unprecedented opportunities for further rese</vt:lpwstr>
  </property>
  <property fmtid="{D5CDD505-2E9C-101B-9397-08002B2CF9AE}" pid="1083" name="Mendeley_Bookmark_EgsXHS0Afh_4">
    <vt:lpwstr>arch and clinical development of novel treatment strategies for this cancer.", "author": [{"dropping-particle": "", "family": "Xing", "given": "Mingzhao", "non-dropping-particle": "", "parse-names": false, "suffix": ""}], "container-title": "Nature Review</vt:lpwstr>
  </property>
  <property fmtid="{D5CDD505-2E9C-101B-9397-08002B2CF9AE}" pid="1084" name="Mendeley_Bookmark_EgsXHS0Afh_5">
    <vt:lpwstr>s Cancer", "id": "ITEM-1", "issued": {"date-parts": [["2013"]]}, "title": "Molecular pathogenesis and mechanisms of thyroid cancer", "type": "article"}, "uris": ["http://www.mendeley.com/documents/?uuid=a8963489-2ec1-4f63-8507-19ba79038572"]}], "mendeley"</vt:lpwstr>
  </property>
  <property fmtid="{D5CDD505-2E9C-101B-9397-08002B2CF9AE}" pid="1085" name="Mendeley_Bookmark_EgsXHS0Afh_6">
    <vt:lpwstr>: {"formattedCitation": "&lt;sup&gt;34&lt;/sup&gt;", "plainTextFormattedCitation": "34", "previouslyFormattedCitation": "&lt;sup&gt;34&lt;/sup&gt;"}, "properties": {"noteIndex": 0}, "schema": "https://github.com/citation-style-language/schema/raw/master/csl-citation.json"}</vt:lpwstr>
  </property>
  <property fmtid="{D5CDD505-2E9C-101B-9397-08002B2CF9AE}" pid="1086" name="Mendeley_Bookmark_En0RoUH5fR_1">
    <vt:lpwstr>ADDIN CSL_CITATION {"citationItems": [{"id": "ITEM-1", "itemData": {"DOI": "10.1016/j.cell.2011.02.013", "ISSN": "00928674", "abstract": "The hallmarks of cancer comprise six biological capabilities acquired during the multistep development of human tumor</vt:lpwstr>
  </property>
  <property fmtid="{D5CDD505-2E9C-101B-9397-08002B2CF9AE}" pid="1087" name="Mendeley_Bookmark_En0RoUH5fR_2">
    <vt:lpwstr>s. The hallmarks constitute an organizing principle for rationalizing the complexities of neoplastic disease. They include sustaining proliferative signaling, evading growth suppressors, resisting cell death, enabling replicative immortality, inducing ang</vt:lpwstr>
  </property>
  <property fmtid="{D5CDD505-2E9C-101B-9397-08002B2CF9AE}" pid="1088" name="Mendeley_Bookmark_En0RoUH5fR_3">
    <vt:lpwstr>iogenesis, and activating invasion and metastasis. Underlying these hallmarks are genome instability, which generates the genetic diversity that expedites their acquisition, and inflammation, which fosters multiple hallmark functions. Conceptual progress </vt:lpwstr>
  </property>
  <property fmtid="{D5CDD505-2E9C-101B-9397-08002B2CF9AE}" pid="1089" name="Mendeley_Bookmark_En0RoUH5fR_4">
    <vt:lpwstr>in the last decade has added two emerging hallmarks of potential generality to this list - reprogramming of energy metabolism and evading immune destruction. In addition to cancer cells, tumors exhibit another dimension of complexity: they contain a reper</vt:lpwstr>
  </property>
  <property fmtid="{D5CDD505-2E9C-101B-9397-08002B2CF9AE}" pid="1090" name="Mendeley_Bookmark_En0RoUH5fR_5">
    <vt:lpwstr>toire of recruited, ostensibly normal cells that contribute to the acquisition of hallmark traits by creating the \"tumor microenvironment.\" Recognition of the widespread applicability of these concepts will increasingly affect the development of new mea</vt:lpwstr>
  </property>
  <property fmtid="{D5CDD505-2E9C-101B-9397-08002B2CF9AE}" pid="1091" name="Mendeley_Bookmark_En0RoUH5fR_6">
    <vt:lpwstr>ns to treat human cancer. \u00a9 2011 Elsevier Inc.", "author": [{"dropping-particle": "", "family": "Hanahan", "given": "Douglas", "non-dropping-particle": "", "parse-names": false, "suffix": ""}, {"dropping-particle": "", "family": "Weinberg", "given": </vt:lpwstr>
  </property>
  <property fmtid="{D5CDD505-2E9C-101B-9397-08002B2CF9AE}" pid="1092" name="Mendeley_Bookmark_En0RoUH5fR_7">
    <vt:lpwstr>"Robert A.", "non-dropping-particle": "", "parse-names": false, "suffix": ""}], "container-title": "Cell", "id": "ITEM-1", "issued": {"date-parts": [["2011"]]}, "title": "Hallmarks of cancer: The next generation", "type": "article"}, "uris": ["http://www.</vt:lpwstr>
  </property>
  <property fmtid="{D5CDD505-2E9C-101B-9397-08002B2CF9AE}" pid="1093" name="Mendeley_Bookmark_En0RoUH5fR_8">
    <vt:lpwstr>mendeley.com/documents/?uuid=d81f8172-b678-407e-8f95-4bea62f6df2b"]}], "mendeley": {"formattedCitation": "&lt;sup&gt;20&lt;/sup&gt;", "plainTextFormattedCitation": "20", "previouslyFormattedCitation": "&lt;sup&gt;20&lt;/sup&gt;"}, "properties": {"noteIndex": 0}, "schema": "https</vt:lpwstr>
  </property>
  <property fmtid="{D5CDD505-2E9C-101B-9397-08002B2CF9AE}" pid="1094" name="Mendeley_Bookmark_En0RoUH5fR_9">
    <vt:lpwstr>://github.com/citation-style-language/schema/raw/master/csl-citation.json"}</vt:lpwstr>
  </property>
  <property fmtid="{D5CDD505-2E9C-101B-9397-08002B2CF9AE}" pid="1095" name="Mendeley_Bookmark_F42fnmoxSy_1">
    <vt:lpwstr>ADDIN CSL_CITATION {"citationItems": [{"id": "ITEM-1", "itemData": {"DOI": "10.3390/cancers11091262", "abstract": "BRAF mutations have been identified as targetable, oncogenic mutations in many cancers. Given the paucity of treatments for primary brain tu</vt:lpwstr>
  </property>
  <property fmtid="{D5CDD505-2E9C-101B-9397-08002B2CF9AE}" pid="1096" name="Mendeley_Bookmark_F42fnmoxSy_10">
    <vt:lpwstr>ation.json"}</vt:lpwstr>
  </property>
  <property fmtid="{D5CDD505-2E9C-101B-9397-08002B2CF9AE}" pid="1097" name="Mendeley_Bookmark_F42fnmoxSy_2">
    <vt:lpwstr>mors and the poor prognosis associated with high-grade gliomas, BRAF mutations in glioma are of considerable interest. In this review, we present the spectrum of BRAF mutations and fusion alterations present in each class of primary brain tumor based on p</vt:lpwstr>
  </property>
  <property fmtid="{D5CDD505-2E9C-101B-9397-08002B2CF9AE}" pid="1098" name="Mendeley_Bookmark_F42fnmoxSy_3">
    <vt:lpwstr>ublicly available databases and publications. We also summarize clinical experience with RAF and MEK inhibitors in patients with primary brain tumors and describe ongoing clinical trials of RAF inhibitors in glioma. Sensitivity to RAF and MEK inhibitors v</vt:lpwstr>
  </property>
  <property fmtid="{D5CDD505-2E9C-101B-9397-08002B2CF9AE}" pid="1099" name="Mendeley_Bookmark_F42fnmoxSy_4">
    <vt:lpwstr>aries among BRAF mutations and between tumor types as only class I BRAF V600 mutations are sensitive to clinically available RAF inhibitors. While class II and III BRAF mutations are found in primary brain tumors, further research is necessary to determin</vt:lpwstr>
  </property>
  <property fmtid="{D5CDD505-2E9C-101B-9397-08002B2CF9AE}" pid="1100" name="Mendeley_Bookmark_F42fnmoxSy_5">
    <vt:lpwstr>e their sensitivity to third-generation RAF inhibitors and/or MEK inhibitors. We recommend that the neuro-oncologist consider using these drugs primarily in the setting of a clinical trial for patients with BRAF-altered glioma in order to advance our know</vt:lpwstr>
  </property>
  <property fmtid="{D5CDD505-2E9C-101B-9397-08002B2CF9AE}" pid="1101" name="Mendeley_Bookmark_F42fnmoxSy_6">
    <vt:lpwstr>ledge of their efficacy in this patient population.", "author": [{"dropping-particle": "", "family": "Schreck", "given": "Karisa C.", "non-dropping-particle": "", "parse-names": false, "suffix": ""}, {"dropping-particle": "", "family": "Grossman", "given"</vt:lpwstr>
  </property>
  <property fmtid="{D5CDD505-2E9C-101B-9397-08002B2CF9AE}" pid="1102" name="Mendeley_Bookmark_F42fnmoxSy_7">
    <vt:lpwstr>: "Stuart A.", "non-dropping-particle": "", "parse-names": false, "suffix": ""}, {"dropping-particle": "", "family": "Pratilas", "given": "Christine A.", "non-dropping-particle": "", "parse-names": false, "suffix": ""}], "container-title": "Cancers", "id"</vt:lpwstr>
  </property>
  <property fmtid="{D5CDD505-2E9C-101B-9397-08002B2CF9AE}" pid="1103" name="Mendeley_Bookmark_F42fnmoxSy_8">
    <vt:lpwstr>: "ITEM-1", "issued": {"date-parts": [["2019"]]}, "title": "BRAF Mutations and the Utility of RAF and MEK Inhibitors in Primary Brain Tumors", "type": "article-journal"}, "uris": ["http://www.mendeley.com/documents/?uuid=5ab7ac03-9142-4d11-8404-58d4121fc6</vt:lpwstr>
  </property>
  <property fmtid="{D5CDD505-2E9C-101B-9397-08002B2CF9AE}" pid="1104" name="Mendeley_Bookmark_F42fnmoxSy_9">
    <vt:lpwstr>18"]}], "mendeley": {"formattedCitation": "&lt;sup&gt;24&lt;/sup&gt;", "plainTextFormattedCitation": "24", "previouslyFormattedCitation": "&lt;sup&gt;24&lt;/sup&gt;"}, "properties": {"noteIndex": 0}, "schema": "https://github.com/citation-style-language/schema/raw/master/csl-cit</vt:lpwstr>
  </property>
  <property fmtid="{D5CDD505-2E9C-101B-9397-08002B2CF9AE}" pid="1105" name="Mendeley_Bookmark_FaoGCAqQG9_1">
    <vt:lpwstr>ADDIN CSL_CITATION {"citationItems": [{"id": "ITEM-1", "itemData": {"DOI": "10.1093/nar/gkr223", "ISSN": "03051048", "abstract": "Chromosomal translocations are one of the most common types of genetic rearrangements and are molecular signatures for many t</vt:lpwstr>
  </property>
  <property fmtid="{D5CDD505-2E9C-101B-9397-08002B2CF9AE}" pid="1106" name="Mendeley_Bookmark_FaoGCAqQG9_2">
    <vt:lpwstr>ypes of cancers. They are considered as primary causes for cancers, especially lymphoma and leukemia. Although many translocations have been reported in the last four decades, the mechanism by which chromosomes break during a translocation remains largely</vt:lpwstr>
  </property>
  <property fmtid="{D5CDD505-2E9C-101B-9397-08002B2CF9AE}" pid="1107" name="Mendeley_Bookmark_FaoGCAqQG9_3">
    <vt:lpwstr> unknown. In this review, we summarize recent advances made in understanding the molecular mechanism of chromosomal translocations.", "author": [{"dropping-particle": "", "family": "Nambiar", "given": "Mridula", "non-dropping-particle": "", "parse-names":</vt:lpwstr>
  </property>
  <property fmtid="{D5CDD505-2E9C-101B-9397-08002B2CF9AE}" pid="1108" name="Mendeley_Bookmark_FaoGCAqQG9_4">
    <vt:lpwstr> false, "suffix": ""}, {"dropping-particle": "", "family": "Raghavan", "given": "Sathees C.", "non-dropping-particle": "", "parse-names": false, "suffix": ""}], "container-title": "Nucleic Acids Research", "id": "ITEM-1", "issued": {"date-parts": [["2011"</vt:lpwstr>
  </property>
  <property fmtid="{D5CDD505-2E9C-101B-9397-08002B2CF9AE}" pid="1109" name="Mendeley_Bookmark_FaoGCAqQG9_5">
    <vt:lpwstr>]]}, "title": "How does DNA break during chromosomal translocations?", "type": "article-journal"}, "uris": ["http://www.mendeley.com/documents/?uuid=0628ed0d-e16b-46a9-ad5f-c25844aefd13"]}], "mendeley": {"formattedCitation": "&lt;sup&gt;35&lt;/sup&gt;", "plainTextFor</vt:lpwstr>
  </property>
  <property fmtid="{D5CDD505-2E9C-101B-9397-08002B2CF9AE}" pid="1110" name="Mendeley_Bookmark_FaoGCAqQG9_6">
    <vt:lpwstr>mattedCitation": "35", "previouslyFormattedCitation": "&lt;sup&gt;35&lt;/sup&gt;"}, "properties": {"noteIndex": 0}, "schema": "https://github.com/citation-style-language/schema/raw/master/csl-citation.json"}</vt:lpwstr>
  </property>
  <property fmtid="{D5CDD505-2E9C-101B-9397-08002B2CF9AE}" pid="1111" name="Mendeley_Bookmark_FkgnrXbYEo_1">
    <vt:lpwstr>ADDIN CSL_CITATION {"citationItems": [{"id": "ITEM-1", "itemData": {"DOI": "10.1016/j.tibs.2011.03.006", "ISSN": "09680004", "abstract": "The Ras-extracellular signal-regulated kinase (Ras-ERK) and phosphatidylinositol 3-kinase-mammalian target of rapamyc</vt:lpwstr>
  </property>
  <property fmtid="{D5CDD505-2E9C-101B-9397-08002B2CF9AE}" pid="1112" name="Mendeley_Bookmark_FkgnrXbYEo_2">
    <vt:lpwstr>in (PI3K-mTOR) signaling pathways are the chief mechanisms for controlling cell survival, differentiation, proliferation, metabolism, and motility in response to extracellular cues. Components of these pathways were among the first to be discovered when s</vt:lpwstr>
  </property>
  <property fmtid="{D5CDD505-2E9C-101B-9397-08002B2CF9AE}" pid="1113" name="Mendeley_Bookmark_FkgnrXbYEo_3">
    <vt:lpwstr>cientists began cloning proto-oncogenes and purifying cellular kinase activities in the 1980s. Ras-ERK and PI3K-mTOR were originally modeled as linear signaling conduits activated by different stimuli, yet even early experiments hinted that they might int</vt:lpwstr>
  </property>
  <property fmtid="{D5CDD505-2E9C-101B-9397-08002B2CF9AE}" pid="1114" name="Mendeley_Bookmark_FkgnrXbYEo_4">
    <vt:lpwstr>ersect to regulate each other and co-regulate downstream functions. The extent of this cross-talk and its significance in cancer therapeutics are now becoming clear. \u00a9 2011 Elsevier Ltd.", "author": [{"dropping-particle": "", "family": "Mendoza", "gi</vt:lpwstr>
  </property>
  <property fmtid="{D5CDD505-2E9C-101B-9397-08002B2CF9AE}" pid="1115" name="Mendeley_Bookmark_FkgnrXbYEo_5">
    <vt:lpwstr>ven": "Michelle C.", "non-dropping-particle": "", "parse-names": false, "suffix": ""}, {"dropping-particle": "", "family": "Er", "given": "E. Emrah", "non-dropping-particle": "", "parse-names": false, "suffix": ""}, {"dropping-particle": "", "family": "Bl</vt:lpwstr>
  </property>
  <property fmtid="{D5CDD505-2E9C-101B-9397-08002B2CF9AE}" pid="1116" name="Mendeley_Bookmark_FkgnrXbYEo_6">
    <vt:lpwstr>enis", "given": "John", "non-dropping-particle": "", "parse-names": false, "suffix": ""}], "container-title": "Trends in Biochemical Sciences", "id": "ITEM-1", "issued": {"date-parts": [["2011"]]}, "title": "The Ras-ERK and PI3K-mTOR pathways: Cross-talk </vt:lpwstr>
  </property>
  <property fmtid="{D5CDD505-2E9C-101B-9397-08002B2CF9AE}" pid="1117" name="Mendeley_Bookmark_FkgnrXbYEo_7">
    <vt:lpwstr>and compensation", "type": "article"}, "uris": ["http://www.mendeley.com/documents/?uuid=c8d91a84-a1c8-48db-abe2-852f244fb307"]}], "mendeley": {"formattedCitation": "&lt;sup&gt;31&lt;/sup&gt;", "plainTextFormattedCitation": "31", "previouslyFormattedCitation": "&lt;sup&gt;</vt:lpwstr>
  </property>
  <property fmtid="{D5CDD505-2E9C-101B-9397-08002B2CF9AE}" pid="1118" name="Mendeley_Bookmark_FkgnrXbYEo_8">
    <vt:lpwstr>31&lt;/sup&gt;"}, "properties": {"noteIndex": 0}, "schema": "https://github.com/citation-style-language/schema/raw/master/csl-citation.json"}</vt:lpwstr>
  </property>
  <property fmtid="{D5CDD505-2E9C-101B-9397-08002B2CF9AE}" pid="1119" name="Mendeley_Bookmark_G4fDTDiJqb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1120" name="Mendeley_Bookmark_G4fDTDiJqb_10">
    <vt:lpwstr>suffix": ""}, {"dropping-particle": "", "family": "Balu", "given": "Saianand", "non-dropping-particle": "", "parse-names": false, "suffix": ""}, {"dropping-particle": "", "family": "Baylin", "given": "Stephen B.", "non-dropping-particle": "", "parse-names</vt:lpwstr>
  </property>
  <property fmtid="{D5CDD505-2E9C-101B-9397-08002B2CF9AE}" pid="1121" name="Mendeley_Bookmark_G4fDTDiJqb_100">
    <vt:lpwstr>, "suffix": ""}, {"dropping-particle": "", "family": "Shi", "given": "Yan", "non-dropping-particle": "", "parse-names": false, "suffix": ""}, {"dropping-particle": "", "family": "Shmulevich", "given": "Ilya", "non-dropping-particle": "", "parse-names": fa</vt:lpwstr>
  </property>
  <property fmtid="{D5CDD505-2E9C-101B-9397-08002B2CF9AE}" pid="1122" name="Mendeley_Bookmark_G4fDTDiJqb_101">
    <vt:lpwstr>lse, "suffix": ""}, {"dropping-particle": "", "family": "Sica", "given": "Gabriel L.", "non-dropping-particle": "", "parse-names": false, "suffix": ""}, {"dropping-particle": "V.", "family": "Simons", "given": "Janae", "non-dropping-particle": "", "parse-</vt:lpwstr>
  </property>
  <property fmtid="{D5CDD505-2E9C-101B-9397-08002B2CF9AE}" pid="1123" name="Mendeley_Bookmark_G4fDTDiJqb_102">
    <vt:lpwstr>names": false, "suffix": ""}, {"dropping-particle": "", "family": "Sinha", "given": "Rileen", "non-dropping-particle": "", "parse-names": false, "suffix": ""}, {"dropping-particle": "", "family": "Sipahimalani", "given": "Payal", "non-dropping-particle": </vt:lpwstr>
  </property>
  <property fmtid="{D5CDD505-2E9C-101B-9397-08002B2CF9AE}" pid="1124" name="Mendeley_Bookmark_G4fDTDiJqb_103">
    <vt:lpwstr>"", "parse-names": false, "suffix": ""}, {"dropping-particle": "", "family": "Smallridge", "given": "Robert C.", "non-dropping-particle": "", "parse-names": false, "suffix": ""}, {"dropping-particle": "", "family": "Sofia", "given": "Heidi J.", "non-dropp</vt:lpwstr>
  </property>
  <property fmtid="{D5CDD505-2E9C-101B-9397-08002B2CF9AE}" pid="1125" name="Mendeley_Bookmark_G4fDTDiJqb_104">
    <vt:lpwstr>ing-particle": "", "parse-names": false, "suffix": ""}, {"dropping-particle": "", "family": "Soloway", "given": "Matthew G.", "non-dropping-particle": "", "parse-names": false, "suffix": ""}, {"dropping-particle": "", "family": "Song", "given": "Xingzhi",</vt:lpwstr>
  </property>
  <property fmtid="{D5CDD505-2E9C-101B-9397-08002B2CF9AE}" pid="1126" name="Mendeley_Bookmark_G4fDTDiJqb_105">
    <vt:lpwstr> "non-dropping-particle": "", "parse-names": false, "suffix": ""}, {"dropping-particle": "", "family": "Sougnez", "given": "Carrie", "non-dropping-particle": "", "parse-names": false, "suffix": ""}, {"dropping-particle": "", "family": "Stewart", "given": </vt:lpwstr>
  </property>
  <property fmtid="{D5CDD505-2E9C-101B-9397-08002B2CF9AE}" pid="1127" name="Mendeley_Bookmark_G4fDTDiJqb_106">
    <vt:lpwstr>"Chip", "non-dropping-particle": "", "parse-names": false, "suffix": ""}, {"dropping-particle": "", "family": "Stojanov", "given": "Petar", "non-dropping-particle": "", "parse-names": false, "suffix": ""}, {"dropping-particle": "", "family": "Stuart", "gi</vt:lpwstr>
  </property>
  <property fmtid="{D5CDD505-2E9C-101B-9397-08002B2CF9AE}" pid="1128" name="Mendeley_Bookmark_G4fDTDiJqb_107">
    <vt:lpwstr>ven": "Joshua M.", "non-dropping-particle": "", "parse-names": false, "suffix": ""}, {"dropping-particle": "", "family": "Sumer", "given": "S. Onur", "non-dropping-particle": "", "parse-names": false, "suffix": ""}, {"dropping-particle": "", "family": "Su</vt:lpwstr>
  </property>
  <property fmtid="{D5CDD505-2E9C-101B-9397-08002B2CF9AE}" pid="1129" name="Mendeley_Bookmark_G4fDTDiJqb_108">
    <vt:lpwstr>n", "given": "Yichao", "non-dropping-particle": "", "parse-names": false, "suffix": ""}, {"dropping-particle": "", "family": "Tabak", "given": "Barbara", "non-dropping-particle": "", "parse-names": false, "suffix": ""}, {"dropping-particle": "", "family":</vt:lpwstr>
  </property>
  <property fmtid="{D5CDD505-2E9C-101B-9397-08002B2CF9AE}" pid="1130" name="Mendeley_Bookmark_G4fDTDiJqb_109">
    <vt:lpwstr> "Tam", "given": "Angela", "non-dropping-particle": "", "parse-names": false, "suffix": ""}, {"dropping-particle": "", "family": "Tan", "given": "Donghui", "non-dropping-particle": "", "parse-names": false, "suffix": ""}, {"dropping-particle": "", "family</vt:lpwstr>
  </property>
  <property fmtid="{D5CDD505-2E9C-101B-9397-08002B2CF9AE}" pid="1131" name="Mendeley_Bookmark_G4fDTDiJqb_11">
    <vt:lpwstr>": false, "suffix": ""}, {"dropping-particle": "", "family": "Behera", "given": "Madhusmita", "non-dropping-particle": "", "parse-names": false, "suffix": ""}, {"dropping-particle": "", "family": "Bernard", "given": "Brady", "non-dropping-particle": "", "</vt:lpwstr>
  </property>
  <property fmtid="{D5CDD505-2E9C-101B-9397-08002B2CF9AE}" pid="1132" name="Mendeley_Bookmark_G4fDTDiJqb_110">
    <vt:lpwstr>": "Tang", "given": "Jiabin", "non-dropping-particle": "", "parse-names": false, "suffix": ""}, {"dropping-particle": "", "family": "Tarnuzzer", "given": "Roy", "non-dropping-particle": "", "parse-names": false, "suffix": ""}, {"dropping-particle": "", "f</vt:lpwstr>
  </property>
  <property fmtid="{D5CDD505-2E9C-101B-9397-08002B2CF9AE}" pid="1133" name="Mendeley_Bookmark_G4fDTDiJqb_111">
    <vt:lpwstr>amily": "Taylor", "given": "Barry S.", "non-dropping-particle": "", "parse-names": false, "suffix": ""}, {"dropping-particle": "", "family": "Thiessen", "given": "Nina", "non-dropping-particle": "", "parse-names": false, "suffix": ""}, {"dropping-particle</vt:lpwstr>
  </property>
  <property fmtid="{D5CDD505-2E9C-101B-9397-08002B2CF9AE}" pid="1134" name="Mendeley_Bookmark_G4fDTDiJqb_112">
    <vt:lpwstr>": "", "family": "Thorne", "given": "Leigh", "non-dropping-particle": "", "parse-names": false, "suffix": ""}, {"dropping-particle": "", "family": "Thorsson", "given": "V\u00e9steinn", "non-dropping-particle": "", "parse-names": false, "suffix": ""}, {"dr</vt:lpwstr>
  </property>
  <property fmtid="{D5CDD505-2E9C-101B-9397-08002B2CF9AE}" pid="1135" name="Mendeley_Bookmark_G4fDTDiJqb_113">
    <vt:lpwstr>opping-particle": "", "family": "Tuttle", "given": "R. Michael", "non-dropping-particle": "", "parse-names": false, "suffix": ""}, {"dropping-particle": "", "family": "Umbricht", "given": "Christopher B.", "non-dropping-particle": "", "parse-names": false</vt:lpwstr>
  </property>
  <property fmtid="{D5CDD505-2E9C-101B-9397-08002B2CF9AE}" pid="1136" name="Mendeley_Bookmark_G4fDTDiJqb_114">
    <vt:lpwstr>, "suffix": ""}, {"dropping-particle": "", "family": "Berg", "given": "David J.", "non-dropping-particle": "Van Den", "parse-names": false, "suffix": ""}, {"dropping-particle": "", "family": "Vandin", "given": "Fabio", "non-dropping-particle": "", "parse-</vt:lpwstr>
  </property>
  <property fmtid="{D5CDD505-2E9C-101B-9397-08002B2CF9AE}" pid="1137" name="Mendeley_Bookmark_G4fDTDiJqb_115">
    <vt:lpwstr>names": false, "suffix": ""}, {"dropping-particle": "", "family": "Veluvolu", "given": "Umadevi", "non-dropping-particle": "", "parse-names": false, "suffix": ""}, {"dropping-particle": "", "family": "Verhaak", "given": "Roel G.W.", "non-dropping-particle</vt:lpwstr>
  </property>
  <property fmtid="{D5CDD505-2E9C-101B-9397-08002B2CF9AE}" pid="1138" name="Mendeley_Bookmark_G4fDTDiJqb_116">
    <vt:lpwstr>": "", "parse-names": false, "suffix": ""}, {"dropping-particle": "", "family": "Vinco", "given": "Michelle", "non-dropping-particle": "", "parse-names": false, "suffix": ""}, {"dropping-particle": "", "family": "Voet", "given": "Doug", "non-dropping-part</vt:lpwstr>
  </property>
  <property fmtid="{D5CDD505-2E9C-101B-9397-08002B2CF9AE}" pid="1139" name="Mendeley_Bookmark_G4fDTDiJqb_117">
    <vt:lpwstr>icle": "", "parse-names": false, "suffix": ""}, {"dropping-particle": "", "family": "Walter", "given": "Vonn", "non-dropping-particle": "", "parse-names": false, "suffix": ""}, {"dropping-particle": "", "family": "Wang", "given": "Zhining", "non-dropping-</vt:lpwstr>
  </property>
  <property fmtid="{D5CDD505-2E9C-101B-9397-08002B2CF9AE}" pid="1140" name="Mendeley_Bookmark_G4fDTDiJqb_118">
    <vt:lpwstr>particle": "", "parse-names": false, "suffix": ""}, {"dropping-particle": "", "family": "Waring", "given": "Scot", "non-dropping-particle": "", "parse-names": false, "suffix": ""}, {"dropping-particle": "", "family": "Weinberger", "given": "Paul M.", "non</vt:lpwstr>
  </property>
  <property fmtid="{D5CDD505-2E9C-101B-9397-08002B2CF9AE}" pid="1141" name="Mendeley_Bookmark_G4fDTDiJqb_119">
    <vt:lpwstr>-dropping-particle": "", "parse-names": false, "suffix": ""}, {"dropping-particle": "", "family": "Weinhold", "given": "Nils", "non-dropping-particle": "", "parse-names": false, "suffix": ""}, {"dropping-particle": "", "family": "Weinstein", "given": "Joh</vt:lpwstr>
  </property>
  <property fmtid="{D5CDD505-2E9C-101B-9397-08002B2CF9AE}" pid="1142" name="Mendeley_Bookmark_G4fDTDiJqb_12">
    <vt:lpwstr>parse-names": false, "suffix": ""}, {"dropping-particle": "", "family": "Beroukhim", "given": "Rameen", "non-dropping-particle": "", "parse-names": false, "suffix": ""}, {"dropping-particle": "", "family": "Bishop", "given": "Justin A.", "non-dropping-par</vt:lpwstr>
  </property>
  <property fmtid="{D5CDD505-2E9C-101B-9397-08002B2CF9AE}" pid="1143" name="Mendeley_Bookmark_G4fDTDiJqb_120">
    <vt:lpwstr>n N.", "non-dropping-particle": "", "parse-names": false, "suffix": ""}, {"dropping-particle": "", "family": "Weisenberger", "given": "Daniel J.", "non-dropping-particle": "", "parse-names": false, "suffix": ""}, {"dropping-particle": "", "family": "Wheel</vt:lpwstr>
  </property>
  <property fmtid="{D5CDD505-2E9C-101B-9397-08002B2CF9AE}" pid="1144" name="Mendeley_Bookmark_G4fDTDiJqb_121">
    <vt:lpwstr>er", "given": "David", "non-dropping-particle": "", "parse-names": false, "suffix": ""}, {"dropping-particle": "", "family": "Wilkerson", "given": "Matthew D.", "non-dropping-particle": "", "parse-names": false, "suffix": ""}, {"dropping-particle": "", "f</vt:lpwstr>
  </property>
  <property fmtid="{D5CDD505-2E9C-101B-9397-08002B2CF9AE}" pid="1145" name="Mendeley_Bookmark_G4fDTDiJqb_122">
    <vt:lpwstr>amily": "Wilson", "given": "Jocelyn", "non-dropping-particle": "", "parse-names": false, "suffix": ""}, {"dropping-particle": "", "family": "Williams", "given": "Michelle", "non-dropping-particle": "", "parse-names": false, "suffix": ""}, {"dropping-parti</vt:lpwstr>
  </property>
  <property fmtid="{D5CDD505-2E9C-101B-9397-08002B2CF9AE}" pid="1146" name="Mendeley_Bookmark_G4fDTDiJqb_123">
    <vt:lpwstr>cle": "", "family": "Winer", "given": "Daniel A.", "non-dropping-particle": "", "parse-names": false, "suffix": ""}, {"dropping-particle": "", "family": "Wise", "given": "Lisa", "non-dropping-particle": "", "parse-names": false, "suffix": ""}, {"dropping-</vt:lpwstr>
  </property>
  <property fmtid="{D5CDD505-2E9C-101B-9397-08002B2CF9AE}" pid="1147" name="Mendeley_Bookmark_G4fDTDiJqb_124">
    <vt:lpwstr>particle": "", "family": "Wu", "given": "Junyuan", "non-dropping-particle": "", "parse-names": false, "suffix": ""}, {"dropping-particle": "", "family": "Xi", "given": "Liu", "non-dropping-particle": "", "parse-names": false, "suffix": ""}, {"dropping-par</vt:lpwstr>
  </property>
  <property fmtid="{D5CDD505-2E9C-101B-9397-08002B2CF9AE}" pid="1148" name="Mendeley_Bookmark_G4fDTDiJqb_125">
    <vt:lpwstr>ticle": "", "family": "Xu", "given": "Andrew W.", "non-dropping-particle": "", "parse-names": false, "suffix": ""}, {"dropping-particle": "", "family": "Yang", "given": "Liming", "non-dropping-particle": "", "parse-names": false, "suffix": ""}, {"dropping</vt:lpwstr>
  </property>
  <property fmtid="{D5CDD505-2E9C-101B-9397-08002B2CF9AE}" pid="1149" name="Mendeley_Bookmark_G4fDTDiJqb_126">
    <vt:lpwstr>-particle": "", "family": "Yang", "given": "Lixing", "non-dropping-particle": "", "parse-names": false, "suffix": ""}, {"dropping-particle": "", "family": "Zack", "given": "Travis I.", "non-dropping-particle": "", "parse-names": false, "suffix": ""}, {"dr</vt:lpwstr>
  </property>
  <property fmtid="{D5CDD505-2E9C-101B-9397-08002B2CF9AE}" pid="1150" name="Mendeley_Bookmark_G4fDTDiJqb_127">
    <vt:lpwstr>opping-particle": "", "family": "Zeiger", "given": "Martha A.", "non-dropping-particle": "", "parse-names": false, "suffix": ""}, {"dropping-particle": "", "family": "Zeng", "given": "Dong", "non-dropping-particle": "", "parse-names": false, "suffix": ""}</vt:lpwstr>
  </property>
  <property fmtid="{D5CDD505-2E9C-101B-9397-08002B2CF9AE}" pid="1151" name="Mendeley_Bookmark_G4fDTDiJqb_128">
    <vt:lpwstr>, {"dropping-particle": "", "family": "Zenklusen", "given": "Jean Claude", "non-dropping-particle": "", "parse-names": false, "suffix": ""}, {"dropping-particle": "", "family": "Zhao", "given": "Ni", "non-dropping-particle": "", "parse-names": false, "suf</vt:lpwstr>
  </property>
  <property fmtid="{D5CDD505-2E9C-101B-9397-08002B2CF9AE}" pid="1152" name="Mendeley_Bookmark_G4fDTDiJqb_129">
    <vt:lpwstr>fix": ""}, {"dropping-particle": "", "family": "Zhang", "given": "Hailei", "non-dropping-particle": "", "parse-names": false, "suffix": ""}, {"dropping-particle": "", "family": "Zhang", "given": "Jianhua", "non-dropping-particle": "", "parse-names": false</vt:lpwstr>
  </property>
  <property fmtid="{D5CDD505-2E9C-101B-9397-08002B2CF9AE}" pid="1153" name="Mendeley_Bookmark_G4fDTDiJqb_13">
    <vt:lpwstr>ticle": "", "parse-names": false, "suffix": ""}, {"dropping-particle": "", "family": "Black", "given": "Aaron D.", "non-dropping-particle": "", "parse-names": false, "suffix": ""}, {"dropping-particle": "", "family": "Bodenheimer", "given": "Tom", "non-dr</vt:lpwstr>
  </property>
  <property fmtid="{D5CDD505-2E9C-101B-9397-08002B2CF9AE}" pid="1154" name="Mendeley_Bookmark_G4fDTDiJqb_130">
    <vt:lpwstr>, "suffix": ""}, {"dropping-particle": "", "family": "Zhang", "given": "Jiashan", "non-dropping-particle": "", "parse-names": false, "suffix": ""}, {"dropping-particle": "", "family": "Zhang", "given": "Wei", "non-dropping-particle": "", "parse-names": fa</vt:lpwstr>
  </property>
  <property fmtid="{D5CDD505-2E9C-101B-9397-08002B2CF9AE}" pid="1155" name="Mendeley_Bookmark_G4fDTDiJqb_131">
    <vt:lpwstr>lse, "suffix": ""}, {"dropping-particle": "", "family": "Zmuda", "given": "Erik", "non-dropping-particle": "", "parse-names": false, "suffix": ""}, {"dropping-particle": "", "family": "Zou", "given": "Lihua", "non-dropping-particle": "", "parse-names": fa</vt:lpwstr>
  </property>
  <property fmtid="{D5CDD505-2E9C-101B-9397-08002B2CF9AE}" pid="1156" name="Mendeley_Bookmark_G4fDTDiJqb_132">
    <vt:lpwstr>lse, "suffix": ""}], "container-title": "Cell", "id": "ITEM-1", "issued": {"date-parts": [["2014"]]}, "title": "Integrated Genomic Characterization of Papillary Thyroid Carcinoma", "type": "article-journal"}, "uris": ["http://www.mendeley.com/documents/?u</vt:lpwstr>
  </property>
  <property fmtid="{D5CDD505-2E9C-101B-9397-08002B2CF9AE}" pid="1157" name="Mendeley_Bookmark_G4fDTDiJqb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1158" name="Mendeley_Bookmark_G4fDTDiJqb_134">
    <vt:lpwstr>yle-language/schema/raw/master/csl-citation.json"}</vt:lpwstr>
  </property>
  <property fmtid="{D5CDD505-2E9C-101B-9397-08002B2CF9AE}" pid="1159" name="Mendeley_Bookmark_G4fDTDiJqb_14">
    <vt:lpwstr>opping-particle": "", "parse-names": false, "suffix": ""}, {"dropping-particle": "", "family": "Boice", "given": "Lori", "non-dropping-particle": "", "parse-names": false, "suffix": ""}, {"dropping-particle": "", "family": "Bootwalla", "given": "Moiz S.",</vt:lpwstr>
  </property>
  <property fmtid="{D5CDD505-2E9C-101B-9397-08002B2CF9AE}" pid="1160" name="Mendeley_Bookmark_G4fDTDiJqb_15">
    <vt:lpwstr> "non-dropping-particle": "", "parse-names": false, "suffix": ""}, {"dropping-particle": "", "family": "Bowen", "given": "Jay", "non-dropping-particle": "", "parse-names": false, "suffix": ""}, {"dropping-particle": "", "family": "Bowlby", "given": "Reann</vt:lpwstr>
  </property>
  <property fmtid="{D5CDD505-2E9C-101B-9397-08002B2CF9AE}" pid="1161" name="Mendeley_Bookmark_G4fDTDiJqb_16">
    <vt:lpwstr>e", "non-dropping-particle": "", "parse-names": false, "suffix": ""}, {"dropping-particle": "", "family": "Bristow", "given": "Christopher A.", "non-dropping-particle": "", "parse-names": false, "suffix": ""}, {"dropping-particle": "", "family": "Brookens</vt:lpwstr>
  </property>
  <property fmtid="{D5CDD505-2E9C-101B-9397-08002B2CF9AE}" pid="1162" name="Mendeley_Bookmark_G4fDTDiJqb_17">
    <vt:lpwstr>", "given": "Robin", "non-dropping-particle": "", "parse-names": false, "suffix": ""}, {"dropping-particle": "", "family": "Brooks", "given": "Denise", "non-dropping-particle": "", "parse-names": false, "suffix": ""}, {"dropping-particle": "", "family": "</vt:lpwstr>
  </property>
  <property fmtid="{D5CDD505-2E9C-101B-9397-08002B2CF9AE}" pid="1163" name="Mendeley_Bookmark_G4fDTDiJqb_18">
    <vt:lpwstr>Bryant", "given": "Robert", "non-dropping-particle": "", "parse-names": false, "suffix": ""}, {"dropping-particle": "", "family": "Buda", "given": "Elizabeth", "non-dropping-particle": "", "parse-names": false, "suffix": ""}, {"dropping-particle": "", "fa</vt:lpwstr>
  </property>
  <property fmtid="{D5CDD505-2E9C-101B-9397-08002B2CF9AE}" pid="1164" name="Mendeley_Bookmark_G4fDTDiJqb_19">
    <vt:lpwstr>mily": "Butterfield", "given": "Yaron S.N.", "non-dropping-particle": "", "parse-names": false, "suffix": ""}, {"dropping-particle": "", "family": "Carling", "given": "Tobias", "non-dropping-particle": "", "parse-names": false, "suffix": ""}, {"dropping-p</vt:lpwstr>
  </property>
  <property fmtid="{D5CDD505-2E9C-101B-9397-08002B2CF9AE}" pid="1165" name="Mendeley_Bookmark_G4fDTDiJqb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1166" name="Mendeley_Bookmark_G4fDTDiJqb_20">
    <vt:lpwstr>article": "", "family": "Carlsen", "given": "Rebecca", "non-dropping-particle": "", "parse-names": false, "suffix": ""}, {"dropping-particle": "", "family": "Carter", "given": "Scott L.", "non-dropping-particle": "", "parse-names": false, "suffix": ""}, {</vt:lpwstr>
  </property>
  <property fmtid="{D5CDD505-2E9C-101B-9397-08002B2CF9AE}" pid="1167" name="Mendeley_Bookmark_G4fDTDiJqb_21">
    <vt:lpwstr>"dropping-particle": "", "family": "Carty", "given": "Sally E.", "non-dropping-particle": "", "parse-names": false, "suffix": ""}, {"dropping-particle": "", "family": "Chan", "given": "Timothy A.", "non-dropping-particle": "", "parse-names": false, "suffi</vt:lpwstr>
  </property>
  <property fmtid="{D5CDD505-2E9C-101B-9397-08002B2CF9AE}" pid="1168" name="Mendeley_Bookmark_G4fDTDiJqb_22">
    <vt:lpwstr>x": ""}, {"dropping-particle": "", "family": "Chen", "given": "Amy Y.", "non-dropping-particle": "", "parse-names": false, "suffix": ""}, {"dropping-particle": "", "family": "Cherniack", "given": "Andrew D.", "non-dropping-particle": "", "parse-names": fa</vt:lpwstr>
  </property>
  <property fmtid="{D5CDD505-2E9C-101B-9397-08002B2CF9AE}" pid="1169" name="Mendeley_Bookmark_G4fDTDiJqb_23">
    <vt:lpwstr>lse, "suffix": ""}, {"dropping-particle": "", "family": "Cheung", "given": "Dorothy", "non-dropping-particle": "", "parse-names": false, "suffix": ""}, {"dropping-particle": "", "family": "Chin", "given": "Lynda", "non-dropping-particle": "", "parse-names</vt:lpwstr>
  </property>
  <property fmtid="{D5CDD505-2E9C-101B-9397-08002B2CF9AE}" pid="1170" name="Mendeley_Bookmark_G4fDTDiJqb_24">
    <vt:lpwstr>": false, "suffix": ""}, {"dropping-particle": "", "family": "Cho", "given": "Juok", "non-dropping-particle": "", "parse-names": false, "suffix": ""}, {"dropping-particle": "", "family": "Chu", "given": "Andy", "non-dropping-particle": "", "parse-names": </vt:lpwstr>
  </property>
  <property fmtid="{D5CDD505-2E9C-101B-9397-08002B2CF9AE}" pid="1171" name="Mendeley_Bookmark_G4fDTDiJqb_25">
    <vt:lpwstr>false, "suffix": ""}, {"dropping-particle": "", "family": "Chuah", "given": "Eric", "non-dropping-particle": "", "parse-names": false, "suffix": ""}, {"dropping-particle": "", "family": "Cibulskis", "given": "Kristian", "non-dropping-particle": "", "parse</vt:lpwstr>
  </property>
  <property fmtid="{D5CDD505-2E9C-101B-9397-08002B2CF9AE}" pid="1172" name="Mendeley_Bookmark_G4fDTDiJqb_26">
    <vt:lpwstr>-names": false, "suffix": ""}, {"dropping-particle": "", "family": "Ciriello", "given": "Giovanni", "non-dropping-particle": "", "parse-names": false, "suffix": ""}, {"dropping-particle": "", "family": "Clarke", "given": "Amanda", "non-dropping-particle":</vt:lpwstr>
  </property>
  <property fmtid="{D5CDD505-2E9C-101B-9397-08002B2CF9AE}" pid="1173" name="Mendeley_Bookmark_G4fDTDiJqb_27">
    <vt:lpwstr> "", "parse-names": false, "suffix": ""}, {"dropping-particle": "", "family": "Clayman", "given": "Gary L.", "non-dropping-particle": "", "parse-names": false, "suffix": ""}, {"dropping-particle": "", "family": "Cope", "given": "Leslie", "non-dropping-par</vt:lpwstr>
  </property>
  <property fmtid="{D5CDD505-2E9C-101B-9397-08002B2CF9AE}" pid="1174" name="Mendeley_Bookmark_G4fDTDiJqb_28">
    <vt:lpwstr>ticle": "", "parse-names": false, "suffix": ""}, {"dropping-particle": "", "family": "Copland", "given": "John A.", "non-dropping-particle": "", "parse-names": false, "suffix": ""}, {"dropping-particle": "", "family": "Covington", "given": "Kyle", "non-dr</vt:lpwstr>
  </property>
  <property fmtid="{D5CDD505-2E9C-101B-9397-08002B2CF9AE}" pid="1175" name="Mendeley_Bookmark_G4fDTDiJqb_29">
    <vt:lpwstr>opping-particle": "", "parse-names": false, "suffix": ""}, {"dropping-particle": "", "family": "Danilova", "given": "Ludmila", "non-dropping-particle": "", "parse-names": false, "suffix": ""}, {"dropping-particle": "", "family": "Davidsen", "given": "Tanj</vt:lpwstr>
  </property>
  <property fmtid="{D5CDD505-2E9C-101B-9397-08002B2CF9AE}" pid="1176" name="Mendeley_Bookmark_G4fDTDiJqb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1177" name="Mendeley_Bookmark_G4fDTDiJqb_30">
    <vt:lpwstr>a", "non-dropping-particle": "", "parse-names": false, "suffix": ""}, {"dropping-particle": "", "family": "Demchok", "given": "John A.", "non-dropping-particle": "", "parse-names": false, "suffix": ""}, {"dropping-particle": "", "family": "DiCara", "given</vt:lpwstr>
  </property>
  <property fmtid="{D5CDD505-2E9C-101B-9397-08002B2CF9AE}" pid="1178" name="Mendeley_Bookmark_G4fDTDiJqb_31">
    <vt:lpwstr>": "Daniel", "non-dropping-particle": "", "parse-names": false, "suffix": ""}, {"dropping-particle": "", "family": "Dhalla", "given": "Noreen", "non-dropping-particle": "", "parse-names": false, "suffix": ""}, {"dropping-particle": "", "family": "Dhir", "</vt:lpwstr>
  </property>
  <property fmtid="{D5CDD505-2E9C-101B-9397-08002B2CF9AE}" pid="1179" name="Mendeley_Bookmark_G4fDTDiJqb_32">
    <vt:lpwstr>given": "Rajiv", "non-dropping-particle": "", "parse-names": false, "suffix": ""}, {"dropping-particle": "", "family": "Dookran", "given": "Sheliann S.", "non-dropping-particle": "", "parse-names": false, "suffix": ""}, {"dropping-particle": "", "family":</vt:lpwstr>
  </property>
  <property fmtid="{D5CDD505-2E9C-101B-9397-08002B2CF9AE}" pid="1180" name="Mendeley_Bookmark_G4fDTDiJqb_33">
    <vt:lpwstr> "Dresdner", "given": "Gideon", "non-dropping-particle": "", "parse-names": false, "suffix": ""}, {"dropping-particle": "", "family": "Eldridge", "given": "Jonathan", "non-dropping-particle": "", "parse-names": false, "suffix": ""}, {"dropping-particle": </vt:lpwstr>
  </property>
  <property fmtid="{D5CDD505-2E9C-101B-9397-08002B2CF9AE}" pid="1181" name="Mendeley_Bookmark_G4fDTDiJqb_34">
    <vt:lpwstr>"", "family": "Eley", "given": "Greg", "non-dropping-particle": "", "parse-names": false, "suffix": ""}, {"dropping-particle": "", "family": "El-Naggar", "given": "Adel K.", "non-dropping-particle": "", "parse-names": false, "suffix": ""}, {"dropping-part</vt:lpwstr>
  </property>
  <property fmtid="{D5CDD505-2E9C-101B-9397-08002B2CF9AE}" pid="1182" name="Mendeley_Bookmark_G4fDTDiJqb_35">
    <vt:lpwstr>icle": "", "family": "Eng", "given": "Stephanie", "non-dropping-particle": "", "parse-names": false, "suffix": ""}, {"dropping-particle": "", "family": "Fagin", "given": "James A.", "non-dropping-particle": "", "parse-names": false, "suffix": ""}, {"dropp</vt:lpwstr>
  </property>
  <property fmtid="{D5CDD505-2E9C-101B-9397-08002B2CF9AE}" pid="1183" name="Mendeley_Bookmark_G4fDTDiJqb_36">
    <vt:lpwstr>ing-particle": "", "family": "Fennell", "given": "Timothy", "non-dropping-particle": "", "parse-names": false, "suffix": ""}, {"dropping-particle": "", "family": "Ferris", "given": "Robert L.", "non-dropping-particle": "", "parse-names": false, "suffix": </vt:lpwstr>
  </property>
  <property fmtid="{D5CDD505-2E9C-101B-9397-08002B2CF9AE}" pid="1184" name="Mendeley_Bookmark_G4fDTDiJqb_37">
    <vt:lpwstr>""}, {"dropping-particle": "", "family": "Fisher", "given": "Sheila", "non-dropping-particle": "", "parse-names": false, "suffix": ""}, {"dropping-particle": "", "family": "Frazer", "given": "Scott", "non-dropping-particle": "", "parse-names": false, "suf</vt:lpwstr>
  </property>
  <property fmtid="{D5CDD505-2E9C-101B-9397-08002B2CF9AE}" pid="1185" name="Mendeley_Bookmark_G4fDTDiJqb_38">
    <vt:lpwstr>fix": ""}, {"dropping-particle": "", "family": "Frick", "given": "Jessica", "non-dropping-particle": "", "parse-names": false, "suffix": ""}, {"dropping-particle": "", "family": "Gabriel", "given": "Stacey B.", "non-dropping-particle": "", "parse-names": </vt:lpwstr>
  </property>
  <property fmtid="{D5CDD505-2E9C-101B-9397-08002B2CF9AE}" pid="1186" name="Mendeley_Bookmark_G4fDTDiJqb_39">
    <vt:lpwstr>false, "suffix": ""}, {"dropping-particle": "", "family": "Ganly", "given": "Ian", "non-dropping-particle": "", "parse-names": false, "suffix": ""}, {"dropping-particle": "", "family": "Gao", "given": "Jianjiong", "non-dropping-particle": "", "parse-names</vt:lpwstr>
  </property>
  <property fmtid="{D5CDD505-2E9C-101B-9397-08002B2CF9AE}" pid="1187" name="Mendeley_Bookmark_G4fDTDiJqb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1188" name="Mendeley_Bookmark_G4fDTDiJqb_40">
    <vt:lpwstr>": false, "suffix": ""}, {"dropping-particle": "", "family": "Garraway", "given": "Levi A.", "non-dropping-particle": "", "parse-names": false, "suffix": ""}, {"dropping-particle": "", "family": "Gastier-Foster", "given": "Julie M.", "non-dropping-particl</vt:lpwstr>
  </property>
  <property fmtid="{D5CDD505-2E9C-101B-9397-08002B2CF9AE}" pid="1189" name="Mendeley_Bookmark_G4fDTDiJqb_41">
    <vt:lpwstr>e": "", "parse-names": false, "suffix": ""}, {"dropping-particle": "", "family": "Getz", "given": "Gad", "non-dropping-particle": "", "parse-names": false, "suffix": ""}, {"dropping-particle": "", "family": "Gehlenborg", "given": "Nils", "non-dropping-par</vt:lpwstr>
  </property>
  <property fmtid="{D5CDD505-2E9C-101B-9397-08002B2CF9AE}" pid="1190" name="Mendeley_Bookmark_G4fDTDiJqb_42">
    <vt:lpwstr>ticle": "", "parse-names": false, "suffix": ""}, {"dropping-particle": "", "family": "Ghossein", "given": "Ronald", "non-dropping-particle": "", "parse-names": false, "suffix": ""}, {"dropping-particle": "", "family": "Gibbs", "given": "Richard A.", "non-</vt:lpwstr>
  </property>
  <property fmtid="{D5CDD505-2E9C-101B-9397-08002B2CF9AE}" pid="1191" name="Mendeley_Bookmark_G4fDTDiJqb_43">
    <vt:lpwstr>dropping-particle": "", "parse-names": false, "suffix": ""}, {"dropping-particle": "", "family": "Giordano", "given": "Thomas J.", "non-dropping-particle": "", "parse-names": false, "suffix": ""}, {"dropping-particle": "", "family": "Gomez-Hernandez", "gi</vt:lpwstr>
  </property>
  <property fmtid="{D5CDD505-2E9C-101B-9397-08002B2CF9AE}" pid="1192" name="Mendeley_Bookmark_G4fDTDiJqb_44">
    <vt:lpwstr>ven": "Karen", "non-dropping-particle": "", "parse-names": false, "suffix": ""}, {"dropping-particle": "", "family": "Grimsby", "given": "Jonna", "non-dropping-particle": "", "parse-names": false, "suffix": ""}, {"dropping-particle": "", "family": "Gross"</vt:lpwstr>
  </property>
  <property fmtid="{D5CDD505-2E9C-101B-9397-08002B2CF9AE}" pid="1193" name="Mendeley_Bookmark_G4fDTDiJqb_45">
    <vt:lpwstr>, "given": "Benjamin", "non-dropping-particle": "", "parse-names": false, "suffix": ""}, {"dropping-particle": "", "family": "Guin", "given": "Ranabir", "non-dropping-particle": "", "parse-names": false, "suffix": ""}, {"dropping-particle": "", "family": </vt:lpwstr>
  </property>
  <property fmtid="{D5CDD505-2E9C-101B-9397-08002B2CF9AE}" pid="1194" name="Mendeley_Bookmark_G4fDTDiJqb_46">
    <vt:lpwstr>"Hadjipanayis", "given": "Angela", "non-dropping-particle": "", "parse-names": false, "suffix": ""}, {"dropping-particle": "", "family": "Harper", "given": "Hollie A.", "non-dropping-particle": "", "parse-names": false, "suffix": ""}, {"dropping-particle"</vt:lpwstr>
  </property>
  <property fmtid="{D5CDD505-2E9C-101B-9397-08002B2CF9AE}" pid="1195" name="Mendeley_Bookmark_G4fDTDiJqb_47">
    <vt:lpwstr>: "", "family": "Hayes", "given": "D. Neil", "non-dropping-particle": "", "parse-names": false, "suffix": ""}, {"dropping-particle": "", "family": "Heiman", "given": "David I.", "non-dropping-particle": "", "parse-names": false, "suffix": ""}, {"dropping-</vt:lpwstr>
  </property>
  <property fmtid="{D5CDD505-2E9C-101B-9397-08002B2CF9AE}" pid="1196" name="Mendeley_Bookmark_G4fDTDiJqb_48">
    <vt:lpwstr>particle": "", "family": "Herman", "given": "James G.", "non-dropping-particle": "", "parse-names": false, "suffix": ""}, {"dropping-particle": "", "family": "Hoadley", "given": "Katherine A.", "non-dropping-particle": "", "parse-names": false, "suffix": </vt:lpwstr>
  </property>
  <property fmtid="{D5CDD505-2E9C-101B-9397-08002B2CF9AE}" pid="1197" name="Mendeley_Bookmark_G4fDTDiJqb_49">
    <vt:lpwstr>""}, {"dropping-particle": "", "family": "Hofree", "given": "Matan", "non-dropping-particle": "", "parse-names": false, "suffix": ""}, {"dropping-particle": "", "family": "Holt", "given": "Robert A.", "non-dropping-particle": "", "parse-names": false, "su</vt:lpwstr>
  </property>
  <property fmtid="{D5CDD505-2E9C-101B-9397-08002B2CF9AE}" pid="1198" name="Mendeley_Bookmark_G4fDTDiJqb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1199" name="Mendeley_Bookmark_G4fDTDiJqb_50">
    <vt:lpwstr>ffix": ""}, {"dropping-particle": "", "family": "Hoyle", "given": "Alan P.", "non-dropping-particle": "", "parse-names": false, "suffix": ""}, {"dropping-particle": "", "family": "Huang", "given": "Franklin W.", "non-dropping-particle": "", "parse-names":</vt:lpwstr>
  </property>
  <property fmtid="{D5CDD505-2E9C-101B-9397-08002B2CF9AE}" pid="1200" name="Mendeley_Bookmark_G4fDTDiJqb_51">
    <vt:lpwstr> false, "suffix": ""}, {"dropping-particle": "", "family": "Huang", "given": "Mei", "non-dropping-particle": "", "parse-names": false, "suffix": ""}, {"dropping-particle": "", "family": "Hutter", "given": "Carolyn M.", "non-dropping-particle": "", "parse-</vt:lpwstr>
  </property>
  <property fmtid="{D5CDD505-2E9C-101B-9397-08002B2CF9AE}" pid="1201" name="Mendeley_Bookmark_G4fDTDiJqb_52">
    <vt:lpwstr>names": false, "suffix": ""}, {"dropping-particle": "", "family": "Ideker", "given": "Trey", "non-dropping-particle": "", "parse-names": false, "suffix": ""}, {"dropping-particle": "", "family": "Iype", "given": "Lisa", "non-dropping-particle": "", "parse</vt:lpwstr>
  </property>
  <property fmtid="{D5CDD505-2E9C-101B-9397-08002B2CF9AE}" pid="1202" name="Mendeley_Bookmark_G4fDTDiJqb_53">
    <vt:lpwstr>-names": false, "suffix": ""}, {"dropping-particle": "", "family": "Jacobsen", "given": "Anders", "non-dropping-particle": "", "parse-names": false, "suffix": ""}, {"dropping-particle": "", "family": "Jefferys", "given": "Stuart R.", "non-dropping-particl</vt:lpwstr>
  </property>
  <property fmtid="{D5CDD505-2E9C-101B-9397-08002B2CF9AE}" pid="1203" name="Mendeley_Bookmark_G4fDTDiJqb_54">
    <vt:lpwstr>e": "", "parse-names": false, "suffix": ""}, {"dropping-particle": "", "family": "Jones", "given": "Corbin D.", "non-dropping-particle": "", "parse-names": false, "suffix": ""}, {"dropping-particle": "", "family": "Jones", "given": "Steven J.M.", "non-dro</vt:lpwstr>
  </property>
  <property fmtid="{D5CDD505-2E9C-101B-9397-08002B2CF9AE}" pid="1204" name="Mendeley_Bookmark_G4fDTDiJqb_55">
    <vt:lpwstr>pping-particle": "", "parse-names": false, "suffix": ""}, {"dropping-particle": "", "family": "Kasaian", "given": "Katayoon", "non-dropping-particle": "", "parse-names": false, "suffix": ""}, {"dropping-particle": "", "family": "Kebebew", "given": "Electr</vt:lpwstr>
  </property>
  <property fmtid="{D5CDD505-2E9C-101B-9397-08002B2CF9AE}" pid="1205" name="Mendeley_Bookmark_G4fDTDiJqb_56">
    <vt:lpwstr>on", "non-dropping-particle": "", "parse-names": false, "suffix": ""}, {"dropping-particle": "", "family": "Khuri", "given": "Fadlo R.", "non-dropping-particle": "", "parse-names": false, "suffix": ""}, {"dropping-particle": "", "family": "Kim", "given": </vt:lpwstr>
  </property>
  <property fmtid="{D5CDD505-2E9C-101B-9397-08002B2CF9AE}" pid="1206" name="Mendeley_Bookmark_G4fDTDiJqb_57">
    <vt:lpwstr>"Jaegil", "non-dropping-particle": "", "parse-names": false, "suffix": ""}, {"dropping-particle": "", "family": "Kramer", "given": "Roger", "non-dropping-particle": "", "parse-names": false, "suffix": ""}, {"dropping-particle": "", "family": "Kreisberg", </vt:lpwstr>
  </property>
  <property fmtid="{D5CDD505-2E9C-101B-9397-08002B2CF9AE}" pid="1207" name="Mendeley_Bookmark_G4fDTDiJqb_58">
    <vt:lpwstr>"given": "Richard", "non-dropping-particle": "", "parse-names": false, "suffix": ""}, {"dropping-particle": "", "family": "Kucherlapati", "given": "Raju", "non-dropping-particle": "", "parse-names": false, "suffix": ""}, {"dropping-particle": "", "family"</vt:lpwstr>
  </property>
  <property fmtid="{D5CDD505-2E9C-101B-9397-08002B2CF9AE}" pid="1208" name="Mendeley_Bookmark_G4fDTDiJqb_59">
    <vt:lpwstr>: "Kwiatkowski", "given": "David J.", "non-dropping-particle": "", "parse-names": false, "suffix": ""}, {"dropping-particle": "", "family": "Ladanyi", "given": "Marc", "non-dropping-particle": "", "parse-names": false, "suffix": ""}, {"dropping-particle":</vt:lpwstr>
  </property>
  <property fmtid="{D5CDD505-2E9C-101B-9397-08002B2CF9AE}" pid="1209" name="Mendeley_Bookmark_G4fDTDiJqb_6">
    <vt:lpwstr>, "family": "Agrawal", "given": "Nishant", "non-dropping-particle": "", "parse-names": false, "suffix": ""}, {"dropping-particle": "", "family": "Akbani", "given": "Rehan", "non-dropping-particle": "", "parse-names": false, "suffix": ""}, {"dropping-parti</vt:lpwstr>
  </property>
  <property fmtid="{D5CDD505-2E9C-101B-9397-08002B2CF9AE}" pid="1210" name="Mendeley_Bookmark_G4fDTDiJqb_60">
    <vt:lpwstr> "", "family": "Lai", "given": "Phillip H.", "non-dropping-particle": "", "parse-names": false, "suffix": ""}, {"dropping-particle": "", "family": "Laird", "given": "Peter W.", "non-dropping-particle": "", "parse-names": false, "suffix": ""}, {"dropping-p</vt:lpwstr>
  </property>
  <property fmtid="{D5CDD505-2E9C-101B-9397-08002B2CF9AE}" pid="1211" name="Mendeley_Bookmark_G4fDTDiJqb_61">
    <vt:lpwstr>article": "", "family": "Lander", "given": "Eric", "non-dropping-particle": "", "parse-names": false, "suffix": ""}, {"dropping-particle": "", "family": "Lawrence", "given": "Michael S.", "non-dropping-particle": "", "parse-names": false, "suffix": ""}, {</vt:lpwstr>
  </property>
  <property fmtid="{D5CDD505-2E9C-101B-9397-08002B2CF9AE}" pid="1212" name="Mendeley_Bookmark_G4fDTDiJqb_62">
    <vt:lpwstr>"dropping-particle": "", "family": "Lee", "given": "Darlene", "non-dropping-particle": "", "parse-names": false, "suffix": ""}, {"dropping-particle": "", "family": "Lee", "given": "Eunjung", "non-dropping-particle": "", "parse-names": false, "suffix": ""}</vt:lpwstr>
  </property>
  <property fmtid="{D5CDD505-2E9C-101B-9397-08002B2CF9AE}" pid="1213" name="Mendeley_Bookmark_G4fDTDiJqb_63">
    <vt:lpwstr>, {"dropping-particle": "", "family": "Lee", "given": "Semin", "non-dropping-particle": "", "parse-names": false, "suffix": ""}, {"dropping-particle": "", "family": "Lee", "given": "William", "non-dropping-particle": "", "parse-names": false, "suffix": ""</vt:lpwstr>
  </property>
  <property fmtid="{D5CDD505-2E9C-101B-9397-08002B2CF9AE}" pid="1214" name="Mendeley_Bookmark_G4fDTDiJqb_64">
    <vt:lpwstr>}, {"dropping-particle": "", "family": "Leraas", "given": "Kristen M.", "non-dropping-particle": "", "parse-names": false, "suffix": ""}, {"dropping-particle": "", "family": "Lichtenberg", "given": "Tara M.", "non-dropping-particle": "", "parse-names": fa</vt:lpwstr>
  </property>
  <property fmtid="{D5CDD505-2E9C-101B-9397-08002B2CF9AE}" pid="1215" name="Mendeley_Bookmark_G4fDTDiJqb_65">
    <vt:lpwstr>lse, "suffix": ""}, {"dropping-particle": "", "family": "Lichtenstein", "given": "Lee", "non-dropping-particle": "", "parse-names": false, "suffix": ""}, {"dropping-particle": "", "family": "Lin", "given": "Pei", "non-dropping-particle": "", "parse-names"</vt:lpwstr>
  </property>
  <property fmtid="{D5CDD505-2E9C-101B-9397-08002B2CF9AE}" pid="1216" name="Mendeley_Bookmark_G4fDTDiJqb_66">
    <vt:lpwstr>: false, "suffix": ""}, {"dropping-particle": "", "family": "Ling", "given": "Shiyun", "non-dropping-particle": "", "parse-names": false, "suffix": ""}, {"dropping-particle": "", "family": "Liu", "given": "Jinze", "non-dropping-particle": "", "parse-names</vt:lpwstr>
  </property>
  <property fmtid="{D5CDD505-2E9C-101B-9397-08002B2CF9AE}" pid="1217" name="Mendeley_Bookmark_G4fDTDiJqb_67">
    <vt:lpwstr>": false, "suffix": ""}, {"dropping-particle": "", "family": "Liu", "given": "Wenbin", "non-dropping-particle": "", "parse-names": false, "suffix": ""}, {"dropping-particle": "", "family": "Liu", "given": "Yingchun", "non-dropping-particle": "", "parse-na</vt:lpwstr>
  </property>
  <property fmtid="{D5CDD505-2E9C-101B-9397-08002B2CF9AE}" pid="1218" name="Mendeley_Bookmark_G4fDTDiJqb_68">
    <vt:lpwstr>mes": false, "suffix": ""}, {"dropping-particle": "", "family": "LiVolsi", "given": "Virginia A.", "non-dropping-particle": "", "parse-names": false, "suffix": ""}, {"dropping-particle": "", "family": "Lu", "given": "Yiling", "non-dropping-particle": "", </vt:lpwstr>
  </property>
  <property fmtid="{D5CDD505-2E9C-101B-9397-08002B2CF9AE}" pid="1219" name="Mendeley_Bookmark_G4fDTDiJqb_69">
    <vt:lpwstr>"parse-names": false, "suffix": ""}, {"dropping-particle": "", "family": "Ma", "given": "Yussanne", "non-dropping-particle": "", "parse-names": false, "suffix": ""}, {"dropping-particle": "", "family": "Mahadeshwar", "given": "Harshad S.", "non-dropping-p</vt:lpwstr>
  </property>
  <property fmtid="{D5CDD505-2E9C-101B-9397-08002B2CF9AE}" pid="1220" name="Mendeley_Bookmark_G4fDTDiJqb_7">
    <vt:lpwstr>cle": "", "family": "Aksoy", "given": "B. Arman", "non-dropping-particle": "", "parse-names": false, "suffix": ""}, {"dropping-particle": "", "family": "Ally", "given": "Adrian", "non-dropping-particle": "", "parse-names": false, "suffix": ""}, {"dropping</vt:lpwstr>
  </property>
  <property fmtid="{D5CDD505-2E9C-101B-9397-08002B2CF9AE}" pid="1221" name="Mendeley_Bookmark_G4fDTDiJqb_70">
    <vt:lpwstr>article": "", "parse-names": false, "suffix": ""}, {"dropping-particle": "", "family": "Marra", "given": "Marco A.", "non-dropping-particle": "", "parse-names": false, "suffix": ""}, {"dropping-particle": "", "family": "Mayo", "given": "Michael", "non-dro</vt:lpwstr>
  </property>
  <property fmtid="{D5CDD505-2E9C-101B-9397-08002B2CF9AE}" pid="1222" name="Mendeley_Bookmark_G4fDTDiJqb_71">
    <vt:lpwstr>pping-particle": "", "parse-names": false, "suffix": ""}, {"dropping-particle": "", "family": "McFadden", "given": "David G.", "non-dropping-particle": "", "parse-names": false, "suffix": ""}, {"dropping-particle": "", "family": "Meng", "given": "Shaowu",</vt:lpwstr>
  </property>
  <property fmtid="{D5CDD505-2E9C-101B-9397-08002B2CF9AE}" pid="1223" name="Mendeley_Bookmark_G4fDTDiJqb_72">
    <vt:lpwstr> "non-dropping-particle": "", "parse-names": false, "suffix": ""}, {"dropping-particle": "", "family": "Meyerson", "given": "Matthew", "non-dropping-particle": "", "parse-names": false, "suffix": ""}, {"dropping-particle": "", "family": "Mieczkowski", "gi</vt:lpwstr>
  </property>
  <property fmtid="{D5CDD505-2E9C-101B-9397-08002B2CF9AE}" pid="1224" name="Mendeley_Bookmark_G4fDTDiJqb_73">
    <vt:lpwstr>ven": "Piotr A.", "non-dropping-particle": "", "parse-names": false, "suffix": ""}, {"dropping-particle": "", "family": "Miller", "given": "Michael", "non-dropping-particle": "", "parse-names": false, "suffix": ""}, {"dropping-particle": "", "family": "Mi</vt:lpwstr>
  </property>
  <property fmtid="{D5CDD505-2E9C-101B-9397-08002B2CF9AE}" pid="1225" name="Mendeley_Bookmark_G4fDTDiJqb_74">
    <vt:lpwstr>lls", "given": "Gordon", "non-dropping-particle": "", "parse-names": false, "suffix": ""}, {"dropping-particle": "", "family": "Moore", "given": "Richard A.", "non-dropping-particle": "", "parse-names": false, "suffix": ""}, {"dropping-particle": "", "fam</vt:lpwstr>
  </property>
  <property fmtid="{D5CDD505-2E9C-101B-9397-08002B2CF9AE}" pid="1226" name="Mendeley_Bookmark_G4fDTDiJqb_75">
    <vt:lpwstr>ily": "Mose", "given": "Lisle E.", "non-dropping-particle": "", "parse-names": false, "suffix": ""}, {"dropping-particle": "", "family": "Mungall", "given": "Andrew J.", "non-dropping-particle": "", "parse-names": false, "suffix": ""}, {"dropping-particle</vt:lpwstr>
  </property>
  <property fmtid="{D5CDD505-2E9C-101B-9397-08002B2CF9AE}" pid="1227" name="Mendeley_Bookmark_G4fDTDiJqb_76">
    <vt:lpwstr>": "", "family": "Murray", "given": "Bradley A.", "non-dropping-particle": "", "parse-names": false, "suffix": ""}, {"dropping-particle": "", "family": "Nikiforov", "given": "Yuri E.", "non-dropping-particle": "", "parse-names": false, "suffix": ""}, {"dr</vt:lpwstr>
  </property>
  <property fmtid="{D5CDD505-2E9C-101B-9397-08002B2CF9AE}" pid="1228" name="Mendeley_Bookmark_G4fDTDiJqb_77">
    <vt:lpwstr>opping-particle": "", "family": "Noble", "given": "Michael S.", "non-dropping-particle": "", "parse-names": false, "suffix": ""}, {"dropping-particle": "", "family": "Ojesina", "given": "Akinyemi I.", "non-dropping-particle": "", "parse-names": false, "su</vt:lpwstr>
  </property>
  <property fmtid="{D5CDD505-2E9C-101B-9397-08002B2CF9AE}" pid="1229" name="Mendeley_Bookmark_G4fDTDiJqb_78">
    <vt:lpwstr>ffix": ""}, {"dropping-particle": "", "family": "Owonikoko", "given": "Taofeek K.", "non-dropping-particle": "", "parse-names": false, "suffix": ""}, {"dropping-particle": "", "family": "Ozenberger", "given": "Bradley A.", "non-dropping-particle": "", "pa</vt:lpwstr>
  </property>
  <property fmtid="{D5CDD505-2E9C-101B-9397-08002B2CF9AE}" pid="1230" name="Mendeley_Bookmark_G4fDTDiJqb_79">
    <vt:lpwstr>rse-names": false, "suffix": ""}, {"dropping-particle": "", "family": "Pantazi", "given": "Angeliki", "non-dropping-particle": "", "parse-names": false, "suffix": ""}, {"dropping-particle": "", "family": "Parfenov", "given": "Michael", "non-dropping-parti</vt:lpwstr>
  </property>
  <property fmtid="{D5CDD505-2E9C-101B-9397-08002B2CF9AE}" pid="1231" name="Mendeley_Bookmark_G4fDTDiJqb_8">
    <vt:lpwstr>-particle": "", "family": "Arachchi", "given": "Harindra", "non-dropping-particle": "", "parse-names": false, "suffix": ""}, {"dropping-particle": "", "family": "Asa", "given": "Sylvia L.", "non-dropping-particle": "", "parse-names": false, "suffix": ""},</vt:lpwstr>
  </property>
  <property fmtid="{D5CDD505-2E9C-101B-9397-08002B2CF9AE}" pid="1232" name="Mendeley_Bookmark_G4fDTDiJqb_80">
    <vt:lpwstr>cle": "", "parse-names": false, "suffix": ""}, {"dropping-particle": "", "family": "Park", "given": "Peter J.", "non-dropping-particle": "", "parse-names": false, "suffix": ""}, {"dropping-particle": "", "family": "Parker", "given": "Joel S.", "non-droppi</vt:lpwstr>
  </property>
  <property fmtid="{D5CDD505-2E9C-101B-9397-08002B2CF9AE}" pid="1233" name="Mendeley_Bookmark_G4fDTDiJqb_81">
    <vt:lpwstr>ng-particle": "", "parse-names": false, "suffix": ""}, {"dropping-particle": "", "family": "Paull", "given": "Evan O.", "non-dropping-particle": "", "parse-names": false, "suffix": ""}, {"dropping-particle": "", "family": "Pedamallu", "given": "Chandra Se</vt:lpwstr>
  </property>
  <property fmtid="{D5CDD505-2E9C-101B-9397-08002B2CF9AE}" pid="1234" name="Mendeley_Bookmark_G4fDTDiJqb_82">
    <vt:lpwstr>khar", "non-dropping-particle": "", "parse-names": false, "suffix": ""}, {"dropping-particle": "", "family": "Perou", "given": "Charles M.", "non-dropping-particle": "", "parse-names": false, "suffix": ""}, {"dropping-particle": "", "family": "Prins", "gi</vt:lpwstr>
  </property>
  <property fmtid="{D5CDD505-2E9C-101B-9397-08002B2CF9AE}" pid="1235" name="Mendeley_Bookmark_G4fDTDiJqb_83">
    <vt:lpwstr>ven": "Jan F.", "non-dropping-particle": "", "parse-names": false, "suffix": ""}, {"dropping-particle": "", "family": "Protopopov", "given": "Alexei", "non-dropping-particle": "", "parse-names": false, "suffix": ""}, {"dropping-particle": "", "family": "R</vt:lpwstr>
  </property>
  <property fmtid="{D5CDD505-2E9C-101B-9397-08002B2CF9AE}" pid="1236" name="Mendeley_Bookmark_G4fDTDiJqb_84">
    <vt:lpwstr>amalingam", "given": "Suresh S.", "non-dropping-particle": "", "parse-names": false, "suffix": ""}, {"dropping-particle": "", "family": "Ramirez", "given": "Nilsa C.", "non-dropping-particle": "", "parse-names": false, "suffix": ""}, {"dropping-particle":</vt:lpwstr>
  </property>
  <property fmtid="{D5CDD505-2E9C-101B-9397-08002B2CF9AE}" pid="1237" name="Mendeley_Bookmark_G4fDTDiJqb_85">
    <vt:lpwstr> "", "family": "Ramirez", "given": "Ricardo", "non-dropping-particle": "", "parse-names": false, "suffix": ""}, {"dropping-particle": "", "family": "Raphael", "given": "Benjamin J.", "non-dropping-particle": "", "parse-names": false, "suffix": ""}, {"drop</vt:lpwstr>
  </property>
  <property fmtid="{D5CDD505-2E9C-101B-9397-08002B2CF9AE}" pid="1238" name="Mendeley_Bookmark_G4fDTDiJqb_86">
    <vt:lpwstr>ping-particle": "", "family": "Rathmell", "given": "W. Kimryn", "non-dropping-particle": "", "parse-names": false, "suffix": ""}, {"dropping-particle": "", "family": "Ren", "given": "Xiaojia", "non-dropping-particle": "", "parse-names": false, "suffix": "</vt:lpwstr>
  </property>
  <property fmtid="{D5CDD505-2E9C-101B-9397-08002B2CF9AE}" pid="1239" name="Mendeley_Bookmark_G4fDTDiJqb_87">
    <vt:lpwstr>"}, {"dropping-particle": "", "family": "Reynolds", "given": "Sheila M.", "non-dropping-particle": "", "parse-names": false, "suffix": ""}, {"dropping-particle": "", "family": "Rheinbay", "given": "Esther", "non-dropping-particle": "", "parse-names": fals</vt:lpwstr>
  </property>
  <property fmtid="{D5CDD505-2E9C-101B-9397-08002B2CF9AE}" pid="1240" name="Mendeley_Bookmark_G4fDTDiJqb_88">
    <vt:lpwstr>e, "suffix": ""}, {"dropping-particle": "", "family": "Ringel", "given": "Matthew D.", "non-dropping-particle": "", "parse-names": false, "suffix": ""}, {"dropping-particle": "", "family": "Rivera", "given": "Michael", "non-dropping-particle": "", "parse-</vt:lpwstr>
  </property>
  <property fmtid="{D5CDD505-2E9C-101B-9397-08002B2CF9AE}" pid="1241" name="Mendeley_Bookmark_G4fDTDiJqb_89">
    <vt:lpwstr>names": false, "suffix": ""}, {"dropping-particle": "", "family": "Roach", "given": "Jeffrey", "non-dropping-particle": "", "parse-names": false, "suffix": ""}, {"dropping-particle": "", "family": "Robertson", "given": "A. Gordon", "non-dropping-particle"</vt:lpwstr>
  </property>
  <property fmtid="{D5CDD505-2E9C-101B-9397-08002B2CF9AE}" pid="1242" name="Mendeley_Bookmark_G4fDTDiJqb_9">
    <vt:lpwstr> {"dropping-particle": "", "family": "Auman", "given": "J. Todd", "non-dropping-particle": "", "parse-names": false, "suffix": ""}, {"dropping-particle": "", "family": "Balasundaram", "given": "Miruna", "non-dropping-particle": "", "parse-names": false, "</vt:lpwstr>
  </property>
  <property fmtid="{D5CDD505-2E9C-101B-9397-08002B2CF9AE}" pid="1243" name="Mendeley_Bookmark_G4fDTDiJqb_90">
    <vt:lpwstr>: "", "parse-names": false, "suffix": ""}, {"dropping-particle": "", "family": "Rosenberg", "given": "Mara W.", "non-dropping-particle": "", "parse-names": false, "suffix": ""}, {"dropping-particle": "", "family": "Rosenthal", "given": "Matthew", "non-dro</vt:lpwstr>
  </property>
  <property fmtid="{D5CDD505-2E9C-101B-9397-08002B2CF9AE}" pid="1244" name="Mendeley_Bookmark_G4fDTDiJqb_91">
    <vt:lpwstr>pping-particle": "", "parse-names": false, "suffix": ""}, {"dropping-particle": "", "family": "Sadeghi", "given": "Sara", "non-dropping-particle": "", "parse-names": false, "suffix": ""}, {"dropping-particle": "", "family": "Saksena", "given": "Gordon", "</vt:lpwstr>
  </property>
  <property fmtid="{D5CDD505-2E9C-101B-9397-08002B2CF9AE}" pid="1245" name="Mendeley_Bookmark_G4fDTDiJqb_92">
    <vt:lpwstr>non-dropping-particle": "", "parse-names": false, "suffix": ""}, {"dropping-particle": "", "family": "Sander", "given": "Chris", "non-dropping-particle": "", "parse-names": false, "suffix": ""}, {"dropping-particle": "", "family": "Santoso", "given": "Net</vt:lpwstr>
  </property>
  <property fmtid="{D5CDD505-2E9C-101B-9397-08002B2CF9AE}" pid="1246" name="Mendeley_Bookmark_G4fDTDiJqb_93">
    <vt:lpwstr>ty", "non-dropping-particle": "", "parse-names": false, "suffix": ""}, {"dropping-particle": "", "family": "Schein", "given": "Jacqueline E.", "non-dropping-particle": "", "parse-names": false, "suffix": ""}, {"dropping-particle": "", "family": "Schultz",</vt:lpwstr>
  </property>
  <property fmtid="{D5CDD505-2E9C-101B-9397-08002B2CF9AE}" pid="1247" name="Mendeley_Bookmark_G4fDTDiJqb_94">
    <vt:lpwstr> "given": "Nikolaus", "non-dropping-particle": "", "parse-names": false, "suffix": ""}, {"dropping-particle": "", "family": "Schumacher", "given": "Steven E.", "non-dropping-particle": "", "parse-names": false, "suffix": ""}, {"dropping-particle": "", "fa</vt:lpwstr>
  </property>
  <property fmtid="{D5CDD505-2E9C-101B-9397-08002B2CF9AE}" pid="1248" name="Mendeley_Bookmark_G4fDTDiJqb_95">
    <vt:lpwstr>mily": "Seethala", "given": "Raja R.", "non-dropping-particle": "", "parse-names": false, "suffix": ""}, {"dropping-particle": "", "family": "Seidman", "given": "Jonathan", "non-dropping-particle": "", "parse-names": false, "suffix": ""}, {"dropping-parti</vt:lpwstr>
  </property>
  <property fmtid="{D5CDD505-2E9C-101B-9397-08002B2CF9AE}" pid="1249" name="Mendeley_Bookmark_G4fDTDiJqb_96">
    <vt:lpwstr>cle": "", "family": "Senbabaoglu", "given": "Yasin", "non-dropping-particle": "", "parse-names": false, "suffix": ""}, {"dropping-particle": "", "family": "Seth", "given": "Sahil", "non-dropping-particle": "", "parse-names": false, "suffix": ""}, {"droppi</vt:lpwstr>
  </property>
  <property fmtid="{D5CDD505-2E9C-101B-9397-08002B2CF9AE}" pid="1250" name="Mendeley_Bookmark_G4fDTDiJqb_97">
    <vt:lpwstr>ng-particle": "", "family": "Sharpe", "given": "Samantha", "non-dropping-particle": "", "parse-names": false, "suffix": ""}, {"dropping-particle": "", "family": "Shaw", "given": "Kenna R.Mills", "non-dropping-particle": "", "parse-names": false, "suffix":</vt:lpwstr>
  </property>
  <property fmtid="{D5CDD505-2E9C-101B-9397-08002B2CF9AE}" pid="1251" name="Mendeley_Bookmark_G4fDTDiJqb_98">
    <vt:lpwstr> ""}, {"dropping-particle": "", "family": "Shen", "given": "John P.", "non-dropping-particle": "", "parse-names": false, "suffix": ""}, {"dropping-particle": "", "family": "Shen", "given": "Ronglai", "non-dropping-particle": "", "parse-names": false, "suf</vt:lpwstr>
  </property>
  <property fmtid="{D5CDD505-2E9C-101B-9397-08002B2CF9AE}" pid="1252" name="Mendeley_Bookmark_G4fDTDiJqb_99">
    <vt:lpwstr>fix": ""}, {"dropping-particle": "", "family": "Sherman", "given": "Steven", "non-dropping-particle": "", "parse-names": false, "suffix": ""}, {"dropping-particle": "", "family": "Sheth", "given": "Margi", "non-dropping-particle": "", "parse-names": false</vt:lpwstr>
  </property>
  <property fmtid="{D5CDD505-2E9C-101B-9397-08002B2CF9AE}" pid="1253" name="Mendeley_Bookmark_G9VlT6pzCM_1">
    <vt:lpwstr>ADDIN CSL_CITATION {"citationItems": [{"id": "ITEM-1", "itemData": {"DOI": "10.1007/s12022-016-9445-4", "ISSN": "15590097", "abstract": "Poorly differentiated thyroid carcinoma (PDTC) and anaplastic thyroid carcinoma (ATC) are aggressive thyroid tumors as</vt:lpwstr>
  </property>
  <property fmtid="{D5CDD505-2E9C-101B-9397-08002B2CF9AE}" pid="1254" name="Mendeley_Bookmark_G9VlT6pzCM_10">
    <vt:lpwstr>d=5c8db8b3-3146-4a13-a015-b139db85274a"]}], "mendeley": {"formattedCitation": "&lt;sup&gt;15&lt;/sup&gt;", "plainTextFormattedCitation": "15", "previouslyFormattedCitation": "&lt;sup&gt;15&lt;/sup&gt;"}, "properties": {"noteIndex": 0}, "schema": "https://github.com/citation-styl</vt:lpwstr>
  </property>
  <property fmtid="{D5CDD505-2E9C-101B-9397-08002B2CF9AE}" pid="1255" name="Mendeley_Bookmark_G9VlT6pzCM_11">
    <vt:lpwstr>e-language/schema/raw/master/csl-citation.json"}</vt:lpwstr>
  </property>
  <property fmtid="{D5CDD505-2E9C-101B-9397-08002B2CF9AE}" pid="1256" name="Mendeley_Bookmark_G9VlT6pzCM_2">
    <vt:lpwstr>sociated with a high mortality rate of 38-57 % and almost 100 % respectively. Several recent studies utilizing next generation sequencing techniques have shed lights on the molecular pathogenesis of these tumors, providing evidence to support a stepwise t</vt:lpwstr>
  </property>
  <property fmtid="{D5CDD505-2E9C-101B-9397-08002B2CF9AE}" pid="1257" name="Mendeley_Bookmark_G9VlT6pzCM_3">
    <vt:lpwstr>umoral progression from well-differentiated to poorly differentiated, and finally to anaplastic thyroid carcinomas. While BRAF V600E and RAS mutations remain the main drivers in aggressive thyroid carcinoma, PDTC and ATC gains additional mutations, e.g., </vt:lpwstr>
  </property>
  <property fmtid="{D5CDD505-2E9C-101B-9397-08002B2CF9AE}" pid="1258" name="Mendeley_Bookmark_G9VlT6pzCM_4">
    <vt:lpwstr>TERT promoter mutation, TP53 mutation, as well as frequent alterations in PIK3CA-PTEN-AKT-mTOR pathway, SWI-SNF complex, histomethyltransferases, and mismatch repair genes. RAS-mutated PDTCs are commonly associated with a histologic phenotype defined by T</vt:lpwstr>
  </property>
  <property fmtid="{D5CDD505-2E9C-101B-9397-08002B2CF9AE}" pid="1259" name="Mendeley_Bookmark_G9VlT6pzCM_5">
    <vt:lpwstr>urin proposal, high frequency of distant metastasis, high thyroid differentiation score, and a RAS-like gene expression profile, whereas BRAF-mutated PDTCs are usually defined solely by the Memorial Sloan Kettering Cancer Center (MSKCC) criteria with a pr</vt:lpwstr>
  </property>
  <property fmtid="{D5CDD505-2E9C-101B-9397-08002B2CF9AE}" pid="1260" name="Mendeley_Bookmark_G9VlT6pzCM_6">
    <vt:lpwstr>opensity for nodal metastasis and are less differentiated with a BRAF-like expression signature. Such demarcation is largely lost in ATC which is characterized by genomic complexity, heavy mutation burden, and profound undifferentiation. Additionally, sev</vt:lpwstr>
  </property>
  <property fmtid="{D5CDD505-2E9C-101B-9397-08002B2CF9AE}" pid="1261" name="Mendeley_Bookmark_G9VlT6pzCM_7">
    <vt:lpwstr>eral molecular events, e.g., EIF1AX mutation, mutation burden, and chromosome 1q gain in PDTCs, as well as EIF1AX mutation, chromosome 13q loss, and 20q gains in ATCs, may serve as adverse prognostic markers predicting poor clinical outcome.", "author": [</vt:lpwstr>
  </property>
  <property fmtid="{D5CDD505-2E9C-101B-9397-08002B2CF9AE}" pid="1262" name="Mendeley_Bookmark_G9VlT6pzCM_8">
    <vt:lpwstr>{"dropping-particle": "", "family": "Xu", "given": "Bin", "non-dropping-particle": "", "parse-names": false, "suffix": ""}, {"dropping-particle": "", "family": "Ghossein", "given": "Ronald", "non-dropping-particle": "", "parse-names": false, "suffix": ""}</vt:lpwstr>
  </property>
  <property fmtid="{D5CDD505-2E9C-101B-9397-08002B2CF9AE}" pid="1263" name="Mendeley_Bookmark_G9VlT6pzCM_9">
    <vt:lpwstr>], "container-title": "Endocrine Pathology", "id": "ITEM-1", "issued": {"date-parts": [["2016"]]}, "title": "Genomic Landscape of poorly Differentiated and Anaplastic Thyroid Carcinoma", "type": "article"}, "uris": ["http://www.mendeley.com/documents/?uui</vt:lpwstr>
  </property>
  <property fmtid="{D5CDD505-2E9C-101B-9397-08002B2CF9AE}" pid="1264" name="Mendeley_Bookmark_GGR6HVd4UH_1">
    <vt:lpwstr>ADDIN CSL_CITATION {"citationItems": [{"id": "ITEM-1", "itemData": {"DOI": "10.1056/NEJMcp031436", "ISSN": "1533-4406", "PMID": "15496625", "abstract": "Key Clinical Points Thyroid Nodules Thyroid nodules are common; the majority are benign. Thyroid ultra</vt:lpwstr>
  </property>
  <property fmtid="{D5CDD505-2E9C-101B-9397-08002B2CF9AE}" pid="1265" name="Mendeley_Bookmark_GGR6HVd4UH_2">
    <vt:lpwstr>sonographic characteristics and especially the results of ultrasonographically guided fine-needle aspiration are helpful in determining whether a nodule is likely to be benign or malignant. The risk of cancer is approximately 14% for a thyroid nodule that</vt:lpwstr>
  </property>
  <property fmtid="{D5CDD505-2E9C-101B-9397-08002B2CF9AE}" pid="1266" name="Mendeley_Bookmark_GGR6HVd4UH_3">
    <vt:lpwstr> is interpreted as atypia of undetermined significance or follicular lesion of undetermined significance and approximately 25% for a nodule that is interpreted as follicular neoplasm or possible follicular neoplasm. Such nodules should be considered for m</vt:lpwstr>
  </property>
  <property fmtid="{D5CDD505-2E9C-101B-9397-08002B2CF9AE}" pid="1267" name="Mendeley_Bookmark_GGR6HVd4UH_4">
    <vt:lpwstr>olecular analysis. In the absence of growth or suspicious clinical or radiologic findings, thyroid nodules with a benign finding on fine-needle aspiration can be managed by observation. Patients whose fine-needle aspirates are interpreted as \"suspicious </vt:lpwstr>
  </property>
  <property fmtid="{D5CDD505-2E9C-101B-9397-08002B2CF9AE}" pid="1268" name="Mendeley_Bookmark_GGR6HVd4UH_5">
    <vt:lpwstr>for malignancy\" or as malignant should be referred for a thyroidectomy.", "author": [{"dropping-particle": "", "family": "Heged\u00fcs", "given": "Laszlo", "non-dropping-particle": "", "parse-names": false, "suffix": ""}], "container-title": "The New Eng</vt:lpwstr>
  </property>
  <property fmtid="{D5CDD505-2E9C-101B-9397-08002B2CF9AE}" pid="1269" name="Mendeley_Bookmark_GGR6HVd4UH_6">
    <vt:lpwstr>land journal of medicine", "id": "ITEM-1", "issued": {"date-parts": [["2004"]]}, "title": "Clinical practice. The thyroid nodule.", "type": "article-journal"}, "uris": ["http://www.mendeley.com/documents/?uuid=2ef03c70-debf-4c4a-acf7-16308df1e4df"]}], "me</vt:lpwstr>
  </property>
  <property fmtid="{D5CDD505-2E9C-101B-9397-08002B2CF9AE}" pid="1270" name="Mendeley_Bookmark_GGR6HVd4UH_7">
    <vt:lpwstr>ndeley": {"formattedCitation": "&lt;sup&gt;17&lt;/sup&gt;", "plainTextFormattedCitation": "17", "previouslyFormattedCitation": "&lt;sup&gt;17&lt;/sup&gt;"}, "properties": {"noteIndex": 0}, "schema": "https://github.com/citation-style-language/schema/raw/master/csl-citation.json"</vt:lpwstr>
  </property>
  <property fmtid="{D5CDD505-2E9C-101B-9397-08002B2CF9AE}" pid="1271" name="Mendeley_Bookmark_GGR6HVd4UH_8">
    <vt:lpwstr>}</vt:lpwstr>
  </property>
  <property fmtid="{D5CDD505-2E9C-101B-9397-08002B2CF9AE}" pid="1272" name="Mendeley_Bookmark_Gtlz7yWepY_1">
    <vt:lpwstr>ADDIN CSL_CITATION {"citationItems": [{"id": "ITEM-1", "itemData": {"DOI": "10.1158/1078-0432.CCR-12-1451", "ISSN": "10780432", "abstract": "MERTK is a receptor tyrosine kinase of the TAM (Tyro3, Axl, MERTK) family, with a defined spectrum of normal expre</vt:lpwstr>
  </property>
  <property fmtid="{D5CDD505-2E9C-101B-9397-08002B2CF9AE}" pid="1273" name="Mendeley_Bookmark_Gtlz7yWepY_10">
    <vt:lpwstr>com/documents/?uuid=29ce3693-247d-4845-9c48-40a7daceaa26"]}, {"id": "ITEM-2", "itemData": {"DOI": "10.3390/cancers11040465", "ISSN": "20726694", "abstract": "Melanoma is a highly aggressive tumor with a strong dependence on intracellular signaling pathway</vt:lpwstr>
  </property>
  <property fmtid="{D5CDD505-2E9C-101B-9397-08002B2CF9AE}" pid="1274" name="Mendeley_Bookmark_Gtlz7yWepY_11">
    <vt:lpwstr>s. Almost half of all melanomas are driven by mutations in the v-Raf murine sarcoma viral oncogene homolog B (BRAF) with BRAFV600E being the most prevalent mutation. Recently developed targeted treatment directed against mutant BRAF and downstream mitogen</vt:lpwstr>
  </property>
  <property fmtid="{D5CDD505-2E9C-101B-9397-08002B2CF9AE}" pid="1275" name="Mendeley_Bookmark_Gtlz7yWepY_12">
    <vt:lpwstr>-activated protein kinase (MAPK) MAP2K1 (also termed MEK1) have improved overall survival of melanoma patients. However, the MAPK signaling pathway is far more complex than a single chain of consecutively activated MAPK enzymes and it contains nested-, in</vt:lpwstr>
  </property>
  <property fmtid="{D5CDD505-2E9C-101B-9397-08002B2CF9AE}" pid="1276" name="Mendeley_Bookmark_Gtlz7yWepY_13">
    <vt:lpwstr>herent feedback mechanisms, crosstalk with other signaling pathways, epigenetic regulatory mechanisms, and interacting small non-coding RNAs. A more complete understanding of this pathway is needed to better understand melanoma development and mechanisms </vt:lpwstr>
  </property>
  <property fmtid="{D5CDD505-2E9C-101B-9397-08002B2CF9AE}" pid="1277" name="Mendeley_Bookmark_Gtlz7yWepY_14">
    <vt:lpwstr>of treatment resistance. Network reconstruction, analysis, and modelling under the systems biology paradigm have been used recently in different malignant tumors including melanoma to analyze and integrate \u2018omics\u2019 data, formulate mechanistic hyp</vt:lpwstr>
  </property>
  <property fmtid="{D5CDD505-2E9C-101B-9397-08002B2CF9AE}" pid="1278" name="Mendeley_Bookmark_Gtlz7yWepY_15">
    <vt:lpwstr>otheses on tumorigenesis, assess and personalize anticancer therapy, and propose new drug targets. Here we review the current knowledge of network modelling approaches in cancer with a special emphasis on melanoma.", "author": [{"dropping-particle": "", "</vt:lpwstr>
  </property>
  <property fmtid="{D5CDD505-2E9C-101B-9397-08002B2CF9AE}" pid="1279" name="Mendeley_Bookmark_Gtlz7yWepY_16">
    <vt:lpwstr>family": "Kunz", "given": "Manfred", "non-dropping-particle": "", "parse-names": false, "suffix": ""}, {"dropping-particle": "", "family": "Vera", "given": "Julio", "non-dropping-particle": "", "parse-names": false, "suffix": ""}], "container-title": "Can</vt:lpwstr>
  </property>
  <property fmtid="{D5CDD505-2E9C-101B-9397-08002B2CF9AE}" pid="1280" name="Mendeley_Bookmark_Gtlz7yWepY_17">
    <vt:lpwstr>cers", "id": "ITEM-2", "issued": {"date-parts": [["2019"]]}, "title": "Modelling of protein kinase signaling pathways in melanoma and other cancers", "type": "article"}, "uris": ["http://www.mendeley.com/documents/?uuid=3e5684a1-2fd1-438a-9369-e9a89e1432c</vt:lpwstr>
  </property>
  <property fmtid="{D5CDD505-2E9C-101B-9397-08002B2CF9AE}" pid="1281" name="Mendeley_Bookmark_Gtlz7yWepY_18">
    <vt:lpwstr>e"]}], "mendeley": {"formattedCitation": "&lt;sup&gt;25,26&lt;/sup&gt;", "plainTextFormattedCitation": "25,26", "previouslyFormattedCitation": "&lt;sup&gt;25,26&lt;/sup&gt;"}, "properties": {"noteIndex": 0}, "schema": "https://github.com/citation-style-language/schema/raw/master</vt:lpwstr>
  </property>
  <property fmtid="{D5CDD505-2E9C-101B-9397-08002B2CF9AE}" pid="1282" name="Mendeley_Bookmark_Gtlz7yWepY_19">
    <vt:lpwstr>/csl-citation.json"}</vt:lpwstr>
  </property>
  <property fmtid="{D5CDD505-2E9C-101B-9397-08002B2CF9AE}" pid="1283" name="Mendeley_Bookmark_Gtlz7yWepY_2">
    <vt:lpwstr>ssion. However, MERTK is overexpressed or ectopically expressed in a wide variety of cancers, including leukemia, non-small cell lung cancer, glioblastoma, melanoma, prostate cancer, breast cancer, colon cancer, gastric cancer, pituitary adenomas, and rha</vt:lpwstr>
  </property>
  <property fmtid="{D5CDD505-2E9C-101B-9397-08002B2CF9AE}" pid="1284" name="Mendeley_Bookmark_Gtlz7yWepY_3">
    <vt:lpwstr>bdomyosarcomas, potentially resulting in the activation of several canonical oncogenic signaling pathways. These include the mitogen-activated protein kinase and phosphoinositide 3-kinase pathways, as well as regulation of signal transducer and activator </vt:lpwstr>
  </property>
  <property fmtid="{D5CDD505-2E9C-101B-9397-08002B2CF9AE}" pid="1285" name="Mendeley_Bookmark_Gtlz7yWepY_4">
    <vt:lpwstr>of transcription family members, migration-associated proteins including the focal adhesion kinase and myosin light chain 2, and prosurvival proteins such as survivin and Bcl-2. Each has been implicated in MERTK physiologic and oncogenic functions. In neo</vt:lpwstr>
  </property>
  <property fmtid="{D5CDD505-2E9C-101B-9397-08002B2CF9AE}" pid="1286" name="Mendeley_Bookmark_Gtlz7yWepY_5">
    <vt:lpwstr>plastic cells, these signaling events result in functional phenotypes such as decreased apoptosis, increased migration, chemoresistance, increased colony formation, and increased tumor formation in murine models. Conversely, MERTK inhibition by genetic or</vt:lpwstr>
  </property>
  <property fmtid="{D5CDD505-2E9C-101B-9397-08002B2CF9AE}" pid="1287" name="Mendeley_Bookmark_Gtlz7yWepY_6">
    <vt:lpwstr> pharmacologic means can reverse these pro-oncogenic phenotypes. Multiple therapeutic approaches to MERTK inhibition are currently in development, including ligand \"traps\", a monoclonal antibody, and small-molecule tyrosine kinase inhibitors.", "author"</vt:lpwstr>
  </property>
  <property fmtid="{D5CDD505-2E9C-101B-9397-08002B2CF9AE}" pid="1288" name="Mendeley_Bookmark_Gtlz7yWepY_7">
    <vt:lpwstr>: [{"dropping-particle": "", "family": "Cummings", "given": "Christopher T.", "non-dropping-particle": "", "parse-names": false, "suffix": ""}, {"dropping-particle": "", "family": "DeRyckere", "given": "Deborah", "non-dropping-particle": "", "parse-names"</vt:lpwstr>
  </property>
  <property fmtid="{D5CDD505-2E9C-101B-9397-08002B2CF9AE}" pid="1289" name="Mendeley_Bookmark_Gtlz7yWepY_8">
    <vt:lpwstr>: false, "suffix": ""}, {"dropping-particle": "", "family": "Earp", "given": "H. Shelton", "non-dropping-particle": "", "parse-names": false, "suffix": ""}, {"dropping-particle": "", "family": "Graham", "given": "Douglas K.", "non-dropping-particle": "", </vt:lpwstr>
  </property>
  <property fmtid="{D5CDD505-2E9C-101B-9397-08002B2CF9AE}" pid="1290" name="Mendeley_Bookmark_Gtlz7yWepY_9">
    <vt:lpwstr>"parse-names": false, "suffix": ""}], "container-title": "Clinical Cancer Research", "id": "ITEM-1", "issued": {"date-parts": [["2013"]]}, "title": "Molecular pathways: MERTK signaling in cancer", "type": "article-journal"}, "uris": ["http://www.mendeley.</vt:lpwstr>
  </property>
  <property fmtid="{D5CDD505-2E9C-101B-9397-08002B2CF9AE}" pid="1291" name="Mendeley_Bookmark_HhVsHiwFPr_1">
    <vt:lpwstr>ADDIN CSL_CITATION {"citationItems": [{"id": "ITEM-1", "itemData": {"DOI": "10.1111/j.1365-2362.2009.02162.x", "ISSN": "00142972", "abstract": "BACKGROUND: The prevalence of thyroid nodules in a healthy population is high: in the German Papillon study, na</vt:lpwstr>
  </property>
  <property fmtid="{D5CDD505-2E9C-101B-9397-08002B2CF9AE}" pid="1292" name="Mendeley_Bookmark_HhVsHiwFPr_10">
    <vt:lpwstr>icle": "", "family": "Bamberger", "given": "C. M.", "non-dropping-particle": "", "parse-names": false, "suffix": ""}], "container-title": "European Journal of Clinical Investigation", "id": "ITEM-1", "issued": {"date-parts": [["2009"]]}, "title": "Very hi</vt:lpwstr>
  </property>
  <property fmtid="{D5CDD505-2E9C-101B-9397-08002B2CF9AE}" pid="1293" name="Mendeley_Bookmark_HhVsHiwFPr_11">
    <vt:lpwstr>gh prevalence of thyroid nodules detected by high frequency (13 MHz) ultrasound examination", "type": "article-journal"}, "uris": ["http://www.mendeley.com/documents/?uuid=bef1cdea-0816-41a8-b819-c157f6f4ec0f"]}], "mendeley": {"formattedCitation": "&lt;sup&gt;1</vt:lpwstr>
  </property>
  <property fmtid="{D5CDD505-2E9C-101B-9397-08002B2CF9AE}" pid="1294" name="Mendeley_Bookmark_HhVsHiwFPr_12">
    <vt:lpwstr>6&lt;/sup&gt;", "plainTextFormattedCitation": "16", "previouslyFormattedCitation": "&lt;sup&gt;16&lt;/sup&gt;"}, "properties": {"noteIndex": 0}, "schema": "https://github.com/citation-style-language/schema/raw/master/csl-citation.json"}</vt:lpwstr>
  </property>
  <property fmtid="{D5CDD505-2E9C-101B-9397-08002B2CF9AE}" pid="1295" name="Mendeley_Bookmark_HhVsHiwFPr_2">
    <vt:lpwstr>tionwide ultrasound screening of more than 90 000 people using 7.5 MHz scanners revealed the presence of thyroid nodules in 33% of the normal population. A study employing more sensitive 13 MHz scanners has not been conducted so far. MATERIALS AND METHODS</vt:lpwstr>
  </property>
  <property fmtid="{D5CDD505-2E9C-101B-9397-08002B2CF9AE}" pid="1296" name="Mendeley_Bookmark_HhVsHiwFPr_3">
    <vt:lpwstr>: Six hundred and thirty-five consecutive patients (33% female, 67% male, mean 56.7 years) presenting for a preventive health check up underwent ultrasound screening of the thyroid gland (Siemens Acuson Antares, 13 MHz-linear scanner, B-mode and Power mod</vt:lpwstr>
  </property>
  <property fmtid="{D5CDD505-2E9C-101B-9397-08002B2CF9AE}" pid="1297" name="Mendeley_Bookmark_HhVsHiwFPr_4">
    <vt:lpwstr>e) and measurement of the basal TSH (thyroid stimulating hormone) value. Size and degree of vascularization of the thyroid gland and of nodules were determined and analysed retrospectively. RESULTS: In 432 of 635 patients, thyroid nodules could be detecte</vt:lpwstr>
  </property>
  <property fmtid="{D5CDD505-2E9C-101B-9397-08002B2CF9AE}" pid="1298" name="Mendeley_Bookmark_HhVsHiwFPr_5">
    <vt:lpwstr>d with an increasing incidence with age, in 338 without goiter. Mean thyroid size was 12.3 mL for women and 20.5 mL for men correlating strongly with body weight. Fifty-three percentage of the nodules were smaller than 5 mm. Incidence of thyroid dysfuncti</vt:lpwstr>
  </property>
  <property fmtid="{D5CDD505-2E9C-101B-9397-08002B2CF9AE}" pid="1299" name="Mendeley_Bookmark_HhVsHiwFPr_6">
    <vt:lpwstr>on was only 4%. No cancerous lesions could be found. CONCLUSIONS: Using the 13 MHz technology, we found a substantially higher prevalence of thyroid nodules (68%) than the Papillon study (33%). Even if our population is older than in Papillon, the differe</vt:lpwstr>
  </property>
  <property fmtid="{D5CDD505-2E9C-101B-9397-08002B2CF9AE}" pid="1300" name="Mendeley_Bookmark_HhVsHiwFPr_7">
    <vt:lpwstr>nce remains in comparable age groups. This is due to the higher sensitivity of 13 MHz scanning. Our study underlines the clinical significance of iodine deficiency and should renew the discussion on routine iodine supplementation.", "author": [{"dropping-</vt:lpwstr>
  </property>
  <property fmtid="{D5CDD505-2E9C-101B-9397-08002B2CF9AE}" pid="1301" name="Mendeley_Bookmark_HhVsHiwFPr_8">
    <vt:lpwstr>particle": "", "family": "Guth", "given": "S.", "non-dropping-particle": "", "parse-names": false, "suffix": ""}, {"dropping-particle": "", "family": "Theune", "given": "U.", "non-dropping-particle": "", "parse-names": false, "suffix": ""}, {"dropping-par</vt:lpwstr>
  </property>
  <property fmtid="{D5CDD505-2E9C-101B-9397-08002B2CF9AE}" pid="1302" name="Mendeley_Bookmark_HhVsHiwFPr_9">
    <vt:lpwstr>ticle": "", "family": "Aberle", "given": "J.", "non-dropping-particle": "", "parse-names": false, "suffix": ""}, {"dropping-particle": "", "family": "Galach", "given": "A.", "non-dropping-particle": "", "parse-names": false, "suffix": ""}, {"dropping-part</vt:lpwstr>
  </property>
  <property fmtid="{D5CDD505-2E9C-101B-9397-08002B2CF9AE}" pid="1303" name="Mendeley_Bookmark_IDIrbBlBKr_1">
    <vt:lpwstr>ADDIN CSL_CITATION {"citationItems": [{"id": "ITEM-1", "itemData": {"DOI": "10.1016/j.autrev.2014.01.013", "ISSN": "18730183", "abstract": "Graves' disease (GD) is an autoimmune disorder involving the thyroid gland, typically characterized by the presence</vt:lpwstr>
  </property>
  <property fmtid="{D5CDD505-2E9C-101B-9397-08002B2CF9AE}" pid="1304" name="Mendeley_Bookmark_IDIrbBlBKr_10">
    <vt:lpwstr>p&gt;", "plainTextFormattedCitation": "9", "previouslyFormattedCitation": "&lt;sup&gt;9&lt;/sup&gt;"}, "properties": {"noteIndex": 0}, "schema": "https://github.com/citation-style-language/schema/raw/master/csl-citation.json"}</vt:lpwstr>
  </property>
  <property fmtid="{D5CDD505-2E9C-101B-9397-08002B2CF9AE}" pid="1305" name="Mendeley_Bookmark_IDIrbBlBKr_2">
    <vt:lpwstr> of circulating autoantibodies that bind to and stimulate the thyroid hormone receptor (TSHR), resulting in hyperthyroidism and goiter. Organs other than the thyroid can also be affected, leading to the extrathyroidal manifestations of GD, namely Graves' </vt:lpwstr>
  </property>
  <property fmtid="{D5CDD505-2E9C-101B-9397-08002B2CF9AE}" pid="1306" name="Mendeley_Bookmark_IDIrbBlBKr_3">
    <vt:lpwstr>ophthalmopathy, which is observed in ~. 50% of patients, and Graves' dermopathy and acropachy, which are quite rare. Presumably, the extrathyroidal manifestations of GD are due to autoimmunity against antigens common to the thyroid and other affected orga</vt:lpwstr>
  </property>
  <property fmtid="{D5CDD505-2E9C-101B-9397-08002B2CF9AE}" pid="1307" name="Mendeley_Bookmark_IDIrbBlBKr_4">
    <vt:lpwstr>ns. Although its exact etiology remains to be completely understood, GD is believed to result from a complex interaction between genetic susceptibility and environmental factors. Clinically, GD is characterized by the manifestations of thyrotoxicosis as w</vt:lpwstr>
  </property>
  <property fmtid="{D5CDD505-2E9C-101B-9397-08002B2CF9AE}" pid="1308" name="Mendeley_Bookmark_IDIrbBlBKr_5">
    <vt:lpwstr>ell as by its extrathyroidal features when present, the latter making the diagnosis almost unmistakable. In the absence of ophthalmopathy, the diagnosis is generally based on the association of hyperthyroidism and usually diffuse goiter confirmed with ser</vt:lpwstr>
  </property>
  <property fmtid="{D5CDD505-2E9C-101B-9397-08002B2CF9AE}" pid="1309" name="Mendeley_Bookmark_IDIrbBlBKr_6">
    <vt:lpwstr>um anti-TSHR autoantibodies (TRAbs). Hyperthyroidism is generally treated with anti-thyroid drugs, but a common long term treatment strategy in patients relapsing after a course of anti-thyroid drugs (60-70%), implies the use of radioactive iodine or surg</vt:lpwstr>
  </property>
  <property fmtid="{D5CDD505-2E9C-101B-9397-08002B2CF9AE}" pid="1310" name="Mendeley_Bookmark_IDIrbBlBKr_7">
    <vt:lpwstr>ery. \u00a9 2014 Elsevier B.V.", "author": [{"dropping-particle": "", "family": "Menconi", "given": "Francesca", "non-dropping-particle": "", "parse-names": false, "suffix": ""}, {"dropping-particle": "", "family": "Marcocci", "given": "Claudio", "non-dro</vt:lpwstr>
  </property>
  <property fmtid="{D5CDD505-2E9C-101B-9397-08002B2CF9AE}" pid="1311" name="Mendeley_Bookmark_IDIrbBlBKr_8">
    <vt:lpwstr>pping-particle": "", "parse-names": false, "suffix": ""}, {"dropping-particle": "", "family": "Marin\u00f2", "given": "Michele", "non-dropping-particle": "", "parse-names": false, "suffix": ""}], "container-title": "Autoimmunity Reviews", "id": "ITEM-1", </vt:lpwstr>
  </property>
  <property fmtid="{D5CDD505-2E9C-101B-9397-08002B2CF9AE}" pid="1312" name="Mendeley_Bookmark_IDIrbBlBKr_9">
    <vt:lpwstr>"issued": {"date-parts": [["2014"]]}, "title": "Diagnosis and classification of Graves' disease", "type": "article"}, "uris": ["http://www.mendeley.com/documents/?uuid=9528b77a-1c0a-466f-87cb-ac8cbe78382c"]}], "mendeley": {"formattedCitation": "&lt;sup&gt;9&lt;/su</vt:lpwstr>
  </property>
  <property fmtid="{D5CDD505-2E9C-101B-9397-08002B2CF9AE}" pid="1313" name="Mendeley_Bookmark_IKGEWqpqsP_1">
    <vt:lpwstr>ADDIN CSL_CITATION {"citationItems": [{"id": "ITEM-1", "itemData": {"DOI": "10.1097/MD.0000000000011548", "ISSN": "15365964", "abstract": "BACKGROUND Telomerase reverse transcriptase (TERT) promoter mutations have been described in different pathological </vt:lpwstr>
  </property>
  <property fmtid="{D5CDD505-2E9C-101B-9397-08002B2CF9AE}" pid="1314" name="Mendeley_Bookmark_IKGEWqpqsP_10">
    <vt:lpwstr>en": "Jianhao", "non-dropping-particle": "", "parse-names": false, "suffix": ""}, {"dropping-particle": "", "family": "Wang", "given": "Yan", "non-dropping-particle": "", "parse-names": false, "suffix": ""}], "container-title": "Medicine (United States)",</vt:lpwstr>
  </property>
  <property fmtid="{D5CDD505-2E9C-101B-9397-08002B2CF9AE}" pid="1315" name="Mendeley_Bookmark_IKGEWqpqsP_100">
    <vt:lpwstr>es": false, "suffix": ""}, {"dropping-particle": "", "family": "Roach", "given": "Jeffrey", "non-dropping-particle": "", "parse-names": false, "suffix": ""}, {"dropping-particle": "", "family": "Robertson", "given": "A. Gordon", "non-dropping-particle": "</vt:lpwstr>
  </property>
  <property fmtid="{D5CDD505-2E9C-101B-9397-08002B2CF9AE}" pid="1316" name="Mendeley_Bookmark_IKGEWqpqsP_101">
    <vt:lpwstr>", "parse-names": false, "suffix": ""}, {"dropping-particle": "", "family": "Rosenberg", "given": "Mara W.", "non-dropping-particle": "", "parse-names": false, "suffix": ""}, {"dropping-particle": "", "family": "Rosenthal", "given": "Matthew", "non-droppi</vt:lpwstr>
  </property>
  <property fmtid="{D5CDD505-2E9C-101B-9397-08002B2CF9AE}" pid="1317" name="Mendeley_Bookmark_IKGEWqpqsP_102">
    <vt:lpwstr>ng-particle": "", "parse-names": false, "suffix": ""}, {"dropping-particle": "", "family": "Sadeghi", "given": "Sara", "non-dropping-particle": "", "parse-names": false, "suffix": ""}, {"dropping-particle": "", "family": "Saksena", "given": "Gordon", "non</vt:lpwstr>
  </property>
  <property fmtid="{D5CDD505-2E9C-101B-9397-08002B2CF9AE}" pid="1318" name="Mendeley_Bookmark_IKGEWqpqsP_103">
    <vt:lpwstr>-dropping-particle": "", "parse-names": false, "suffix": ""}, {"dropping-particle": "", "family": "Sander", "given": "Chris", "non-dropping-particle": "", "parse-names": false, "suffix": ""}, {"dropping-particle": "", "family": "Santoso", "given": "Netty"</vt:lpwstr>
  </property>
  <property fmtid="{D5CDD505-2E9C-101B-9397-08002B2CF9AE}" pid="1319" name="Mendeley_Bookmark_IKGEWqpqsP_104">
    <vt:lpwstr>, "non-dropping-particle": "", "parse-names": false, "suffix": ""}, {"dropping-particle": "", "family": "Schein", "given": "Jacqueline E.", "non-dropping-particle": "", "parse-names": false, "suffix": ""}, {"dropping-particle": "", "family": "Schultz", "g</vt:lpwstr>
  </property>
  <property fmtid="{D5CDD505-2E9C-101B-9397-08002B2CF9AE}" pid="1320" name="Mendeley_Bookmark_IKGEWqpqsP_105">
    <vt:lpwstr>iven": "Nikolaus", "non-dropping-particle": "", "parse-names": false, "suffix": ""}, {"dropping-particle": "", "family": "Schumacher", "given": "Steven E.", "non-dropping-particle": "", "parse-names": false, "suffix": ""}, {"dropping-particle": "", "famil</vt:lpwstr>
  </property>
  <property fmtid="{D5CDD505-2E9C-101B-9397-08002B2CF9AE}" pid="1321" name="Mendeley_Bookmark_IKGEWqpqsP_106">
    <vt:lpwstr>y": "Seethala", "given": "Raja R.", "non-dropping-particle": "", "parse-names": false, "suffix": ""}, {"dropping-particle": "", "family": "Seidman", "given": "Jonathan", "non-dropping-particle": "", "parse-names": false, "suffix": ""}, {"dropping-particle</vt:lpwstr>
  </property>
  <property fmtid="{D5CDD505-2E9C-101B-9397-08002B2CF9AE}" pid="1322" name="Mendeley_Bookmark_IKGEWqpqsP_107">
    <vt:lpwstr>": "", "family": "Senbabaoglu", "given": "Yasin", "non-dropping-particle": "", "parse-names": false, "suffix": ""}, {"dropping-particle": "", "family": "Seth", "given": "Sahil", "non-dropping-particle": "", "parse-names": false, "suffix": ""}, {"dropping-</vt:lpwstr>
  </property>
  <property fmtid="{D5CDD505-2E9C-101B-9397-08002B2CF9AE}" pid="1323" name="Mendeley_Bookmark_IKGEWqpqsP_108">
    <vt:lpwstr>particle": "", "family": "Sharpe", "given": "Samantha", "non-dropping-particle": "", "parse-names": false, "suffix": ""}, {"dropping-particle": "", "family": "Shaw", "given": "Kenna R.Mills", "non-dropping-particle": "", "parse-names": false, "suffix": ""</vt:lpwstr>
  </property>
  <property fmtid="{D5CDD505-2E9C-101B-9397-08002B2CF9AE}" pid="1324" name="Mendeley_Bookmark_IKGEWqpqsP_109">
    <vt:lpwstr>}, {"dropping-particle": "", "family": "Shen", "given": "John P.", "non-dropping-particle": "", "parse-names": false, "suffix": ""}, {"dropping-particle": "", "family": "Shen", "given": "Ronglai", "non-dropping-particle": "", "parse-names": false, "suffix</vt:lpwstr>
  </property>
  <property fmtid="{D5CDD505-2E9C-101B-9397-08002B2CF9AE}" pid="1325" name="Mendeley_Bookmark_IKGEWqpqsP_11">
    <vt:lpwstr> "id": "ITEM-1", "issued": {"date-parts": [["2018"]]}, "title": "The role of TERT promoter mutations in postoperative and preoperative diagnosis and prognosis in thyroid cancer", "type": "article"}, "uris": ["http://www.mendeley.com/documents/?uuid=6fcd9a</vt:lpwstr>
  </property>
  <property fmtid="{D5CDD505-2E9C-101B-9397-08002B2CF9AE}" pid="1326" name="Mendeley_Bookmark_IKGEWqpqsP_110">
    <vt:lpwstr>": ""}, {"dropping-particle": "", "family": "Sherman", "given": "Steven", "non-dropping-particle": "", "parse-names": false, "suffix": ""}, {"dropping-particle": "", "family": "Sheth", "given": "Margi", "non-dropping-particle": "", "parse-names": false, "</vt:lpwstr>
  </property>
  <property fmtid="{D5CDD505-2E9C-101B-9397-08002B2CF9AE}" pid="1327" name="Mendeley_Bookmark_IKGEWqpqsP_111">
    <vt:lpwstr>suffix": ""}, {"dropping-particle": "", "family": "Shi", "given": "Yan", "non-dropping-particle": "", "parse-names": false, "suffix": ""}, {"dropping-particle": "", "family": "Shmulevich", "given": "Ilya", "non-dropping-particle": "", "parse-names": false</vt:lpwstr>
  </property>
  <property fmtid="{D5CDD505-2E9C-101B-9397-08002B2CF9AE}" pid="1328" name="Mendeley_Bookmark_IKGEWqpqsP_112">
    <vt:lpwstr>, "suffix": ""}, {"dropping-particle": "", "family": "Sica", "given": "Gabriel L.", "non-dropping-particle": "", "parse-names": false, "suffix": ""}, {"dropping-particle": "V.", "family": "Simons", "given": "Janae", "non-dropping-particle": "", "parse-nam</vt:lpwstr>
  </property>
  <property fmtid="{D5CDD505-2E9C-101B-9397-08002B2CF9AE}" pid="1329" name="Mendeley_Bookmark_IKGEWqpqsP_113">
    <vt:lpwstr>es": false, "suffix": ""}, {"dropping-particle": "", "family": "Sinha", "given": "Rileen", "non-dropping-particle": "", "parse-names": false, "suffix": ""}, {"dropping-particle": "", "family": "Sipahimalani", "given": "Payal", "non-dropping-particle": "",</vt:lpwstr>
  </property>
  <property fmtid="{D5CDD505-2E9C-101B-9397-08002B2CF9AE}" pid="1330" name="Mendeley_Bookmark_IKGEWqpqsP_114">
    <vt:lpwstr> "parse-names": false, "suffix": ""}, {"dropping-particle": "", "family": "Smallridge", "given": "Robert C.", "non-dropping-particle": "", "parse-names": false, "suffix": ""}, {"dropping-particle": "", "family": "Sofia", "given": "Heidi J.", "non-dropping</vt:lpwstr>
  </property>
  <property fmtid="{D5CDD505-2E9C-101B-9397-08002B2CF9AE}" pid="1331" name="Mendeley_Bookmark_IKGEWqpqsP_115">
    <vt:lpwstr>-particle": "", "parse-names": false, "suffix": ""}, {"dropping-particle": "", "family": "Soloway", "given": "Matthew G.", "non-dropping-particle": "", "parse-names": false, "suffix": ""}, {"dropping-particle": "", "family": "Song", "given": "Xingzhi", "n</vt:lpwstr>
  </property>
  <property fmtid="{D5CDD505-2E9C-101B-9397-08002B2CF9AE}" pid="1332" name="Mendeley_Bookmark_IKGEWqpqsP_116">
    <vt:lpwstr>on-dropping-particle": "", "parse-names": false, "suffix": ""}, {"dropping-particle": "", "family": "Sougnez", "given": "Carrie", "non-dropping-particle": "", "parse-names": false, "suffix": ""}, {"dropping-particle": "", "family": "Stewart", "given": "Ch</vt:lpwstr>
  </property>
  <property fmtid="{D5CDD505-2E9C-101B-9397-08002B2CF9AE}" pid="1333" name="Mendeley_Bookmark_IKGEWqpqsP_117">
    <vt:lpwstr>ip", "non-dropping-particle": "", "parse-names": false, "suffix": ""}, {"dropping-particle": "", "family": "Stojanov", "given": "Petar", "non-dropping-particle": "", "parse-names": false, "suffix": ""}, {"dropping-particle": "", "family": "Stuart", "given</vt:lpwstr>
  </property>
  <property fmtid="{D5CDD505-2E9C-101B-9397-08002B2CF9AE}" pid="1334" name="Mendeley_Bookmark_IKGEWqpqsP_118">
    <vt:lpwstr>": "Joshua M.", "non-dropping-particle": "", "parse-names": false, "suffix": ""}, {"dropping-particle": "", "family": "Sumer", "given": "S. Onur", "non-dropping-particle": "", "parse-names": false, "suffix": ""}, {"dropping-particle": "", "family": "Sun",</vt:lpwstr>
  </property>
  <property fmtid="{D5CDD505-2E9C-101B-9397-08002B2CF9AE}" pid="1335" name="Mendeley_Bookmark_IKGEWqpqsP_119">
    <vt:lpwstr> "given": "Yichao", "non-dropping-particle": "", "parse-names": false, "suffix": ""}, {"dropping-particle": "", "family": "Tabak", "given": "Barbara", "non-dropping-particle": "", "parse-names": false, "suffix": ""}, {"dropping-particle": "", "family": "T</vt:lpwstr>
  </property>
  <property fmtid="{D5CDD505-2E9C-101B-9397-08002B2CF9AE}" pid="1336" name="Mendeley_Bookmark_IKGEWqpqsP_12">
    <vt:lpwstr>90-3744-4a93-aa65-291acdd80ad2"]}, {"id": "ITEM-2", "itemData": {"DOI": "10.1016/j.cell.2014.09.050", "ISSN": "10974172", "abstract": "Papillary thyroid carcinoma (PTC) is the most common type of thyroid cancer. Here, we describe the genomic landscape of </vt:lpwstr>
  </property>
  <property fmtid="{D5CDD505-2E9C-101B-9397-08002B2CF9AE}" pid="1337" name="Mendeley_Bookmark_IKGEWqpqsP_120">
    <vt:lpwstr>am", "given": "Angela", "non-dropping-particle": "", "parse-names": false, "suffix": ""}, {"dropping-particle": "", "family": "Tan", "given": "Donghui", "non-dropping-particle": "", "parse-names": false, "suffix": ""}, {"dropping-particle": "", "family": </vt:lpwstr>
  </property>
  <property fmtid="{D5CDD505-2E9C-101B-9397-08002B2CF9AE}" pid="1338" name="Mendeley_Bookmark_IKGEWqpqsP_121">
    <vt:lpwstr>"Tang", "given": "Jiabin", "non-dropping-particle": "", "parse-names": false, "suffix": ""}, {"dropping-particle": "", "family": "Tarnuzzer", "given": "Roy", "non-dropping-particle": "", "parse-names": false, "suffix": ""}, {"dropping-particle": "", "fami</vt:lpwstr>
  </property>
  <property fmtid="{D5CDD505-2E9C-101B-9397-08002B2CF9AE}" pid="1339" name="Mendeley_Bookmark_IKGEWqpqsP_122">
    <vt:lpwstr>ly": "Taylor", "given": "Barry S.", "non-dropping-particle": "", "parse-names": false, "suffix": ""}, {"dropping-particle": "", "family": "Thiessen", "given": "Nina", "non-dropping-particle": "", "parse-names": false, "suffix": ""}, {"dropping-particle": </vt:lpwstr>
  </property>
  <property fmtid="{D5CDD505-2E9C-101B-9397-08002B2CF9AE}" pid="1340" name="Mendeley_Bookmark_IKGEWqpqsP_123">
    <vt:lpwstr>"", "family": "Thorne", "given": "Leigh", "non-dropping-particle": "", "parse-names": false, "suffix": ""}, {"dropping-particle": "", "family": "Thorsson", "given": "V\u00e9steinn", "non-dropping-particle": "", "parse-names": false, "suffix": ""}, {"dropp</vt:lpwstr>
  </property>
  <property fmtid="{D5CDD505-2E9C-101B-9397-08002B2CF9AE}" pid="1341" name="Mendeley_Bookmark_IKGEWqpqsP_124">
    <vt:lpwstr>ing-particle": "", "family": "Tuttle", "given": "R. Michael", "non-dropping-particle": "", "parse-names": false, "suffix": ""}, {"dropping-particle": "", "family": "Umbricht", "given": "Christopher B.", "non-dropping-particle": "", "parse-names": false, "</vt:lpwstr>
  </property>
  <property fmtid="{D5CDD505-2E9C-101B-9397-08002B2CF9AE}" pid="1342" name="Mendeley_Bookmark_IKGEWqpqsP_125">
    <vt:lpwstr>suffix": ""}, {"dropping-particle": "", "family": "Berg", "given": "David J.", "non-dropping-particle": "Van Den", "parse-names": false, "suffix": ""}, {"dropping-particle": "", "family": "Vandin", "given": "Fabio", "non-dropping-particle": "", "parse-nam</vt:lpwstr>
  </property>
  <property fmtid="{D5CDD505-2E9C-101B-9397-08002B2CF9AE}" pid="1343" name="Mendeley_Bookmark_IKGEWqpqsP_126">
    <vt:lpwstr>es": false, "suffix": ""}, {"dropping-particle": "", "family": "Veluvolu", "given": "Umadevi", "non-dropping-particle": "", "parse-names": false, "suffix": ""}, {"dropping-particle": "", "family": "Verhaak", "given": "Roel G.W.", "non-dropping-particle": </vt:lpwstr>
  </property>
  <property fmtid="{D5CDD505-2E9C-101B-9397-08002B2CF9AE}" pid="1344" name="Mendeley_Bookmark_IKGEWqpqsP_127">
    <vt:lpwstr>"", "parse-names": false, "suffix": ""}, {"dropping-particle": "", "family": "Vinco", "given": "Michelle", "non-dropping-particle": "", "parse-names": false, "suffix": ""}, {"dropping-particle": "", "family": "Voet", "given": "Doug", "non-dropping-particl</vt:lpwstr>
  </property>
  <property fmtid="{D5CDD505-2E9C-101B-9397-08002B2CF9AE}" pid="1345" name="Mendeley_Bookmark_IKGEWqpqsP_128">
    <vt:lpwstr>e": "", "parse-names": false, "suffix": ""}, {"dropping-particle": "", "family": "Walter", "given": "Vonn", "non-dropping-particle": "", "parse-names": false, "suffix": ""}, {"dropping-particle": "", "family": "Wang", "given": "Zhining", "non-dropping-par</vt:lpwstr>
  </property>
  <property fmtid="{D5CDD505-2E9C-101B-9397-08002B2CF9AE}" pid="1346" name="Mendeley_Bookmark_IKGEWqpqsP_129">
    <vt:lpwstr>ticle": "", "parse-names": false, "suffix": ""}, {"dropping-particle": "", "family": "Waring", "given": "Scot", "non-dropping-particle": "", "parse-names": false, "suffix": ""}, {"dropping-particle": "", "family": "Weinberger", "given": "Paul M.", "non-dr</vt:lpwstr>
  </property>
  <property fmtid="{D5CDD505-2E9C-101B-9397-08002B2CF9AE}" pid="1347" name="Mendeley_Bookmark_IKGEWqpqsP_13">
    <vt:lpwstr>496 PTCs. We observed a low frequency of somatic alterations (relative to other carcinomas) and extended the set of known PTC driver alterations to include EIF1AX, PPM1D, and CHEK2 and diverse gene fusions. These discoveries reduced the fraction of PTC ca</vt:lpwstr>
  </property>
  <property fmtid="{D5CDD505-2E9C-101B-9397-08002B2CF9AE}" pid="1348" name="Mendeley_Bookmark_IKGEWqpqsP_130">
    <vt:lpwstr>opping-particle": "", "parse-names": false, "suffix": ""}, {"dropping-particle": "", "family": "Weinhold", "given": "Nils", "non-dropping-particle": "", "parse-names": false, "suffix": ""}, {"dropping-particle": "", "family": "Weinstein", "given": "John N</vt:lpwstr>
  </property>
  <property fmtid="{D5CDD505-2E9C-101B-9397-08002B2CF9AE}" pid="1349" name="Mendeley_Bookmark_IKGEWqpqsP_131">
    <vt:lpwstr>.", "non-dropping-particle": "", "parse-names": false, "suffix": ""}, {"dropping-particle": "", "family": "Weisenberger", "given": "Daniel J.", "non-dropping-particle": "", "parse-names": false, "suffix": ""}, {"dropping-particle": "", "family": "Wheeler"</vt:lpwstr>
  </property>
  <property fmtid="{D5CDD505-2E9C-101B-9397-08002B2CF9AE}" pid="1350" name="Mendeley_Bookmark_IKGEWqpqsP_132">
    <vt:lpwstr>, "given": "David", "non-dropping-particle": "", "parse-names": false, "suffix": ""}, {"dropping-particle": "", "family": "Wilkerson", "given": "Matthew D.", "non-dropping-particle": "", "parse-names": false, "suffix": ""}, {"dropping-particle": "", "fami</vt:lpwstr>
  </property>
  <property fmtid="{D5CDD505-2E9C-101B-9397-08002B2CF9AE}" pid="1351" name="Mendeley_Bookmark_IKGEWqpqsP_133">
    <vt:lpwstr>ly": "Wilson", "given": "Jocelyn", "non-dropping-particle": "", "parse-names": false, "suffix": ""}, {"dropping-particle": "", "family": "Williams", "given": "Michelle", "non-dropping-particle": "", "parse-names": false, "suffix": ""}, {"dropping-particle</vt:lpwstr>
  </property>
  <property fmtid="{D5CDD505-2E9C-101B-9397-08002B2CF9AE}" pid="1352" name="Mendeley_Bookmark_IKGEWqpqsP_134">
    <vt:lpwstr>": "", "family": "Winer", "given": "Daniel A.", "non-dropping-particle": "", "parse-names": false, "suffix": ""}, {"dropping-particle": "", "family": "Wise", "given": "Lisa", "non-dropping-particle": "", "parse-names": false, "suffix": ""}, {"dropping-par</vt:lpwstr>
  </property>
  <property fmtid="{D5CDD505-2E9C-101B-9397-08002B2CF9AE}" pid="1353" name="Mendeley_Bookmark_IKGEWqpqsP_135">
    <vt:lpwstr>ticle": "", "family": "Wu", "given": "Junyuan", "non-dropping-particle": "", "parse-names": false, "suffix": ""}, {"dropping-particle": "", "family": "Xi", "given": "Liu", "non-dropping-particle": "", "parse-names": false, "suffix": ""}, {"dropping-partic</vt:lpwstr>
  </property>
  <property fmtid="{D5CDD505-2E9C-101B-9397-08002B2CF9AE}" pid="1354" name="Mendeley_Bookmark_IKGEWqpqsP_136">
    <vt:lpwstr>le": "", "family": "Xu", "given": "Andrew W.", "non-dropping-particle": "", "parse-names": false, "suffix": ""}, {"dropping-particle": "", "family": "Yang", "given": "Liming", "non-dropping-particle": "", "parse-names": false, "suffix": ""}, {"dropping-pa</vt:lpwstr>
  </property>
  <property fmtid="{D5CDD505-2E9C-101B-9397-08002B2CF9AE}" pid="1355" name="Mendeley_Bookmark_IKGEWqpqsP_137">
    <vt:lpwstr>rticle": "", "family": "Yang", "given": "Lixing", "non-dropping-particle": "", "parse-names": false, "suffix": ""}, {"dropping-particle": "", "family": "Zack", "given": "Travis I.", "non-dropping-particle": "", "parse-names": false, "suffix": ""}, {"dropp</vt:lpwstr>
  </property>
  <property fmtid="{D5CDD505-2E9C-101B-9397-08002B2CF9AE}" pid="1356" name="Mendeley_Bookmark_IKGEWqpqsP_138">
    <vt:lpwstr>ing-particle": "", "family": "Zeiger", "given": "Martha A.", "non-dropping-particle": "", "parse-names": false, "suffix": ""}, {"dropping-particle": "", "family": "Zeng", "given": "Dong", "non-dropping-particle": "", "parse-names": false, "suffix": ""}, {</vt:lpwstr>
  </property>
  <property fmtid="{D5CDD505-2E9C-101B-9397-08002B2CF9AE}" pid="1357" name="Mendeley_Bookmark_IKGEWqpqsP_139">
    <vt:lpwstr>"dropping-particle": "", "family": "Zenklusen", "given": "Jean Claude", "non-dropping-particle": "", "parse-names": false, "suffix": ""}, {"dropping-particle": "", "family": "Zhao", "given": "Ni", "non-dropping-particle": "", "parse-names": false, "suffix</vt:lpwstr>
  </property>
  <property fmtid="{D5CDD505-2E9C-101B-9397-08002B2CF9AE}" pid="1358" name="Mendeley_Bookmark_IKGEWqpqsP_14">
    <vt:lpwstr>ses with unknown oncogenic driver from 25% to 3.5%. Combined analyses of genomic variants, gene expression, and methylation demonstrated that different driver groups lead to different pathologies with distinct signaling and differentiation characteristics</vt:lpwstr>
  </property>
  <property fmtid="{D5CDD505-2E9C-101B-9397-08002B2CF9AE}" pid="1359" name="Mendeley_Bookmark_IKGEWqpqsP_140">
    <vt:lpwstr>": ""}, {"dropping-particle": "", "family": "Zhang", "given": "Hailei", "non-dropping-particle": "", "parse-names": false, "suffix": ""}, {"dropping-particle": "", "family": "Zhang", "given": "Jianhua", "non-dropping-particle": "", "parse-names": false, "</vt:lpwstr>
  </property>
  <property fmtid="{D5CDD505-2E9C-101B-9397-08002B2CF9AE}" pid="1360" name="Mendeley_Bookmark_IKGEWqpqsP_141">
    <vt:lpwstr>suffix": ""}, {"dropping-particle": "", "family": "Zhang", "given": "Jiashan", "non-dropping-particle": "", "parse-names": false, "suffix": ""}, {"dropping-particle": "", "family": "Zhang", "given": "Wei", "non-dropping-particle": "", "parse-names": false</vt:lpwstr>
  </property>
  <property fmtid="{D5CDD505-2E9C-101B-9397-08002B2CF9AE}" pid="1361" name="Mendeley_Bookmark_IKGEWqpqsP_142">
    <vt:lpwstr>, "suffix": ""}, {"dropping-particle": "", "family": "Zmuda", "given": "Erik", "non-dropping-particle": "", "parse-names": false, "suffix": ""}, {"dropping-particle": "", "family": "Zou", "given": "Lihua", "non-dropping-particle": "", "parse-names": false</vt:lpwstr>
  </property>
  <property fmtid="{D5CDD505-2E9C-101B-9397-08002B2CF9AE}" pid="1362" name="Mendeley_Bookmark_IKGEWqpqsP_143">
    <vt:lpwstr>, "suffix": ""}], "container-title": "Cell", "id": "ITEM-2", "issued": {"date-parts": [["2014"]]}, "title": "Integrated Genomic Characterization of Papillary Thyroid Carcinoma", "type": "article-journal"}, "uris": ["http://www.mendeley.com/documents/?uuid</vt:lpwstr>
  </property>
  <property fmtid="{D5CDD505-2E9C-101B-9397-08002B2CF9AE}" pid="1363" name="Mendeley_Bookmark_IKGEWqpqsP_144">
    <vt:lpwstr>=2caf8377-6acf-4286-9563-0533763ad635"]}, {"id": "ITEM-3", "itemData": {"DOI": "10.1089/thy.2015.0488", "ISSN": "15579077", "abstract": "\u00a9 Copyright 2016, Mary Ann Liebert, Inc. Background: The role of telomerase reverse transcriptase (TERT) promoter</vt:lpwstr>
  </property>
  <property fmtid="{D5CDD505-2E9C-101B-9397-08002B2CF9AE}" pid="1364" name="Mendeley_Bookmark_IKGEWqpqsP_145">
    <vt:lpwstr> mutations in differentiated thyroid cancer has been well established. These mutations have a significantly higher prevalence in aggressive thyroid tumors, including widely invasive oncocytic carcinomas, poorly differentiated carcinomas, and anaplastic th</vt:lpwstr>
  </property>
  <property fmtid="{D5CDD505-2E9C-101B-9397-08002B2CF9AE}" pid="1365" name="Mendeley_Bookmark_IKGEWqpqsP_146">
    <vt:lpwstr>yroid carcinomas. Interestingly, in some studies, TERT mutations were found to be more common in tumors with a BRAF V600E mutation. However, mutational analysis of TERT promoter mutations in thyroid tumors has not been previously performed for patients in</vt:lpwstr>
  </property>
  <property fmtid="{D5CDD505-2E9C-101B-9397-08002B2CF9AE}" pid="1366" name="Mendeley_Bookmark_IKGEWqpqsP_147">
    <vt:lpwstr> Korea, where the BRAF V600E mutation in papillary thyroid carcinoma (PTC) is particularly prevalent. This study analyzed TERT promoter mutations in various thyroid tumors and examined their relationship with clinicopathologic factors and the BRAF V600E m</vt:lpwstr>
  </property>
  <property fmtid="{D5CDD505-2E9C-101B-9397-08002B2CF9AE}" pid="1367" name="Mendeley_Bookmark_IKGEWqpqsP_148">
    <vt:lpwstr>utation in PTC cases. Methods: Using 242 preoperative fine-needle aspiration biopsy specimens (including 207 PTCs) with confirmed histopathological diagnosis of the biopsied thyroid nodules, the TERT promoter status (C228T and C250T) was analyzed, and the</vt:lpwstr>
  </property>
  <property fmtid="{D5CDD505-2E9C-101B-9397-08002B2CF9AE}" pid="1368" name="Mendeley_Bookmark_IKGEWqpqsP_149">
    <vt:lpwstr> relationship with clinicopathologic factors and the BRAF V600E mutation in PTC cases was examined. Results: Of 242 patients, 14.5% (30/207), 26.7% (4/15), 50% (1/2), and 60% (2/5) of PTCs, follicular thyroid carcinomas, poorly differentiated carcinomas, </vt:lpwstr>
  </property>
  <property fmtid="{D5CDD505-2E9C-101B-9397-08002B2CF9AE}" pid="1369" name="Mendeley_Bookmark_IKGEWqpqsP_15">
    <vt:lpwstr>. Similarly, we identified distinct molecular subgroups of BRAF-mutant tumors, and multidimensional analyses highlighted a potential involvement of oncomiRs in less-differentiated subgroups. Our results propose a reclassification of thyroid cancers into m</vt:lpwstr>
  </property>
  <property fmtid="{D5CDD505-2E9C-101B-9397-08002B2CF9AE}" pid="1370" name="Mendeley_Bookmark_IKGEWqpqsP_150">
    <vt:lpwstr>and anaplastic thyroid carcinomas harbored a TERT C228T mutation, respectively. The TERT C228T mutation was associated with recurrence (p = 0.03). However, no association with other clinicopathologic factors in PTC was found. Coexistence of TERT C228T and</vt:lpwstr>
  </property>
  <property fmtid="{D5CDD505-2E9C-101B-9397-08002B2CF9AE}" pid="1371" name="Mendeley_Bookmark_IKGEWqpqsP_151">
    <vt:lpwstr> BRAF V600E mutations was found in 13.0% of PTCs and was significantly associated with older age and advanced stage compared with the group negative for either mutation. The TERT C228T mutation status was an independent prognostic factor for recurrence-fr</vt:lpwstr>
  </property>
  <property fmtid="{D5CDD505-2E9C-101B-9397-08002B2CF9AE}" pid="1372" name="Mendeley_Bookmark_IKGEWqpqsP_152">
    <vt:lpwstr>ee survival (hazard ratio = 3.08 [confidence interval 1.042-9.079]; p = 0.042) in patients with PTC in multivariate analysis. Conclusions: Identification of TERT promoter mutations in preoperative fine-needle aspiration biopsy specimens may help in better</vt:lpwstr>
  </property>
  <property fmtid="{D5CDD505-2E9C-101B-9397-08002B2CF9AE}" pid="1373" name="Mendeley_Bookmark_IKGEWqpqsP_153">
    <vt:lpwstr> characterizing the prognosis and triaging thyroid cancer patients for appropriate treatment.", "author": [{"dropping-particle": "", "family": "Lee", "given": "Seung Eun", "non-dropping-particle": "", "parse-names": false, "suffix": ""}, {"dropping-partic</vt:lpwstr>
  </property>
  <property fmtid="{D5CDD505-2E9C-101B-9397-08002B2CF9AE}" pid="1374" name="Mendeley_Bookmark_IKGEWqpqsP_154">
    <vt:lpwstr>le": "", "family": "Hwang", "given": "Tae Sook", "non-dropping-particle": "", "parse-names": false, "suffix": ""}, {"dropping-particle": "La", "family": "Choi", "given": "Yoon", "non-dropping-particle": "", "parse-names": false, "suffix": ""}, {"dropping-</vt:lpwstr>
  </property>
  <property fmtid="{D5CDD505-2E9C-101B-9397-08002B2CF9AE}" pid="1375" name="Mendeley_Bookmark_IKGEWqpqsP_155">
    <vt:lpwstr>particle": "", "family": "Han", "given": "Hye Seung", "non-dropping-particle": "", "parse-names": false, "suffix": ""}, {"dropping-particle": "", "family": "Kim", "given": "Wan Seop", "non-dropping-particle": "", "parse-names": false, "suffix": ""}, {"dro</vt:lpwstr>
  </property>
  <property fmtid="{D5CDD505-2E9C-101B-9397-08002B2CF9AE}" pid="1376" name="Mendeley_Bookmark_IKGEWqpqsP_156">
    <vt:lpwstr>pping-particle": "", "family": "Jang", "given": "Min Hye", "non-dropping-particle": "", "parse-names": false, "suffix": ""}, {"dropping-particle": "", "family": "Kim", "given": "Suk Kyeong", "non-dropping-particle": "", "parse-names": false, "suffix": ""}</vt:lpwstr>
  </property>
  <property fmtid="{D5CDD505-2E9C-101B-9397-08002B2CF9AE}" pid="1377" name="Mendeley_Bookmark_IKGEWqpqsP_157">
    <vt:lpwstr>, {"dropping-particle": "", "family": "Yang", "given": "Jung Hyun", "non-dropping-particle": "", "parse-names": false, "suffix": ""}], "container-title": "Thyroid", "id": "ITEM-3", "issued": {"date-parts": [["2016"]]}, "title": "Prognostic Significance of</vt:lpwstr>
  </property>
  <property fmtid="{D5CDD505-2E9C-101B-9397-08002B2CF9AE}" pid="1378" name="Mendeley_Bookmark_IKGEWqpqsP_158">
    <vt:lpwstr> TERT Promoter Mutations in Papillary Thyroid Carcinomas in a BRAF V600E Mutation-Prevalent Population", "type": "article-journal"}, "uris": ["http://www.mendeley.com/documents/?uuid=f468f326-4c78-4aea-bd46-03551dc6b339"]}], "mendeley": {"formattedCitatio</vt:lpwstr>
  </property>
  <property fmtid="{D5CDD505-2E9C-101B-9397-08002B2CF9AE}" pid="1379" name="Mendeley_Bookmark_IKGEWqpqsP_159">
    <vt:lpwstr>n": "&lt;sup&gt;21,48,49&lt;/sup&gt;", "plainTextFormattedCitation": "21,48,49", "previouslyFormattedCitation": "&lt;sup&gt;21,48,49&lt;/sup&gt;"}, "properties": {"noteIndex": 0}, "schema": "https://github.com/citation-style-language/schema/raw/master/csl-citation.json"}</vt:lpwstr>
  </property>
  <property fmtid="{D5CDD505-2E9C-101B-9397-08002B2CF9AE}" pid="1380" name="Mendeley_Bookmark_IKGEWqpqsP_16">
    <vt:lpwstr>olecular subtypes that better reflect their underlying signaling and differentiation properties, which has the potential to improve their pathological classification and better inform the management of the disease.", "author": [{"dropping-particle": "", "</vt:lpwstr>
  </property>
  <property fmtid="{D5CDD505-2E9C-101B-9397-08002B2CF9AE}" pid="1381" name="Mendeley_Bookmark_IKGEWqpqsP_17">
    <vt:lpwstr>family": "Agrawal", "given": "Nishant", "non-dropping-particle": "", "parse-names": false, "suffix": ""}, {"dropping-particle": "", "family": "Akbani", "given": "Rehan", "non-dropping-particle": "", "parse-names": false, "suffix": ""}, {"dropping-particle</vt:lpwstr>
  </property>
  <property fmtid="{D5CDD505-2E9C-101B-9397-08002B2CF9AE}" pid="1382" name="Mendeley_Bookmark_IKGEWqpqsP_18">
    <vt:lpwstr>": "", "family": "Aksoy", "given": "B. Arman", "non-dropping-particle": "", "parse-names": false, "suffix": ""}, {"dropping-particle": "", "family": "Ally", "given": "Adrian", "non-dropping-particle": "", "parse-names": false, "suffix": ""}, {"dropping-pa</vt:lpwstr>
  </property>
  <property fmtid="{D5CDD505-2E9C-101B-9397-08002B2CF9AE}" pid="1383" name="Mendeley_Bookmark_IKGEWqpqsP_19">
    <vt:lpwstr>rticle": "", "family": "Arachchi", "given": "Harindra", "non-dropping-particle": "", "parse-names": false, "suffix": ""}, {"dropping-particle": "", "family": "Asa", "given": "Sylvia L.", "non-dropping-particle": "", "parse-names": false, "suffix": ""}, {"</vt:lpwstr>
  </property>
  <property fmtid="{D5CDD505-2E9C-101B-9397-08002B2CF9AE}" pid="1384" name="Mendeley_Bookmark_IKGEWqpqsP_2">
    <vt:lpwstr>types of thyroid cancers (TC). After many types of research focusing on the mutations rate in malignant tumors, the main role of TERT promoter mutations has been changed to the preoperative diagnosis and prognosis of TC, according to their high prevalence</vt:lpwstr>
  </property>
  <property fmtid="{D5CDD505-2E9C-101B-9397-08002B2CF9AE}" pid="1385" name="Mendeley_Bookmark_IKGEWqpqsP_20">
    <vt:lpwstr>dropping-particle": "", "family": "Auman", "given": "J. Todd", "non-dropping-particle": "", "parse-names": false, "suffix": ""}, {"dropping-particle": "", "family": "Balasundaram", "given": "Miruna", "non-dropping-particle": "", "parse-names": false, "suf</vt:lpwstr>
  </property>
  <property fmtid="{D5CDD505-2E9C-101B-9397-08002B2CF9AE}" pid="1386" name="Mendeley_Bookmark_IKGEWqpqsP_21">
    <vt:lpwstr>fix": ""}, {"dropping-particle": "", "family": "Balu", "given": "Saianand", "non-dropping-particle": "", "parse-names": false, "suffix": ""}, {"dropping-particle": "", "family": "Baylin", "given": "Stephen B.", "non-dropping-particle": "", "parse-names": </vt:lpwstr>
  </property>
  <property fmtid="{D5CDD505-2E9C-101B-9397-08002B2CF9AE}" pid="1387" name="Mendeley_Bookmark_IKGEWqpqsP_22">
    <vt:lpwstr>false, "suffix": ""}, {"dropping-particle": "", "family": "Behera", "given": "Madhusmita", "non-dropping-particle": "", "parse-names": false, "suffix": ""}, {"dropping-particle": "", "family": "Bernard", "given": "Brady", "non-dropping-particle": "", "par</vt:lpwstr>
  </property>
  <property fmtid="{D5CDD505-2E9C-101B-9397-08002B2CF9AE}" pid="1388" name="Mendeley_Bookmark_IKGEWqpqsP_23">
    <vt:lpwstr>se-names": false, "suffix": ""}, {"dropping-particle": "", "family": "Beroukhim", "given": "Rameen", "non-dropping-particle": "", "parse-names": false, "suffix": ""}, {"dropping-particle": "", "family": "Bishop", "given": "Justin A.", "non-dropping-partic</vt:lpwstr>
  </property>
  <property fmtid="{D5CDD505-2E9C-101B-9397-08002B2CF9AE}" pid="1389" name="Mendeley_Bookmark_IKGEWqpqsP_24">
    <vt:lpwstr>le": "", "parse-names": false, "suffix": ""}, {"dropping-particle": "", "family": "Black", "given": "Aaron D.", "non-dropping-particle": "", "parse-names": false, "suffix": ""}, {"dropping-particle": "", "family": "Bodenheimer", "given": "Tom", "non-dropp</vt:lpwstr>
  </property>
  <property fmtid="{D5CDD505-2E9C-101B-9397-08002B2CF9AE}" pid="1390" name="Mendeley_Bookmark_IKGEWqpqsP_25">
    <vt:lpwstr>ing-particle": "", "parse-names": false, "suffix": ""}, {"dropping-particle": "", "family": "Boice", "given": "Lori", "non-dropping-particle": "", "parse-names": false, "suffix": ""}, {"dropping-particle": "", "family": "Bootwalla", "given": "Moiz S.", "n</vt:lpwstr>
  </property>
  <property fmtid="{D5CDD505-2E9C-101B-9397-08002B2CF9AE}" pid="1391" name="Mendeley_Bookmark_IKGEWqpqsP_26">
    <vt:lpwstr>on-dropping-particle": "", "parse-names": false, "suffix": ""}, {"dropping-particle": "", "family": "Bowen", "given": "Jay", "non-dropping-particle": "", "parse-names": false, "suffix": ""}, {"dropping-particle": "", "family": "Bowlby", "given": "Reanne",</vt:lpwstr>
  </property>
  <property fmtid="{D5CDD505-2E9C-101B-9397-08002B2CF9AE}" pid="1392" name="Mendeley_Bookmark_IKGEWqpqsP_27">
    <vt:lpwstr> "non-dropping-particle": "", "parse-names": false, "suffix": ""}, {"dropping-particle": "", "family": "Bristow", "given": "Christopher A.", "non-dropping-particle": "", "parse-names": false, "suffix": ""}, {"dropping-particle": "", "family": "Brookens", </vt:lpwstr>
  </property>
  <property fmtid="{D5CDD505-2E9C-101B-9397-08002B2CF9AE}" pid="1393" name="Mendeley_Bookmark_IKGEWqpqsP_28">
    <vt:lpwstr>"given": "Robin", "non-dropping-particle": "", "parse-names": false, "suffix": ""}, {"dropping-particle": "", "family": "Brooks", "given": "Denise", "non-dropping-particle": "", "parse-names": false, "suffix": ""}, {"dropping-particle": "", "family": "Bry</vt:lpwstr>
  </property>
  <property fmtid="{D5CDD505-2E9C-101B-9397-08002B2CF9AE}" pid="1394" name="Mendeley_Bookmark_IKGEWqpqsP_29">
    <vt:lpwstr>ant", "given": "Robert", "non-dropping-particle": "", "parse-names": false, "suffix": ""}, {"dropping-particle": "", "family": "Buda", "given": "Elizabeth", "non-dropping-particle": "", "parse-names": false, "suffix": ""}, {"dropping-particle": "", "famil</vt:lpwstr>
  </property>
  <property fmtid="{D5CDD505-2E9C-101B-9397-08002B2CF9AE}" pid="1395" name="Mendeley_Bookmark_IKGEWqpqsP_3">
    <vt:lpwstr> in aggressive TC. METHODS We searched Pubmed, Web of Science, Scopus, and VHL and reviewed the most common 2 mutations C288T and C250T in different types of TC, the association between them and some specific clinicopathological features, and their signif</vt:lpwstr>
  </property>
  <property fmtid="{D5CDD505-2E9C-101B-9397-08002B2CF9AE}" pid="1396" name="Mendeley_Bookmark_IKGEWqpqsP_30">
    <vt:lpwstr>y": "Butterfield", "given": "Yaron S.N.", "non-dropping-particle": "", "parse-names": false, "suffix": ""}, {"dropping-particle": "", "family": "Carling", "given": "Tobias", "non-dropping-particle": "", "parse-names": false, "suffix": ""}, {"dropping-part</vt:lpwstr>
  </property>
  <property fmtid="{D5CDD505-2E9C-101B-9397-08002B2CF9AE}" pid="1397" name="Mendeley_Bookmark_IKGEWqpqsP_31">
    <vt:lpwstr>icle": "", "family": "Carlsen", "given": "Rebecca", "non-dropping-particle": "", "parse-names": false, "suffix": ""}, {"dropping-particle": "", "family": "Carter", "given": "Scott L.", "non-dropping-particle": "", "parse-names": false, "suffix": ""}, {"dr</vt:lpwstr>
  </property>
  <property fmtid="{D5CDD505-2E9C-101B-9397-08002B2CF9AE}" pid="1398" name="Mendeley_Bookmark_IKGEWqpqsP_32">
    <vt:lpwstr>opping-particle": "", "family": "Carty", "given": "Sally E.", "non-dropping-particle": "", "parse-names": false, "suffix": ""}, {"dropping-particle": "", "family": "Chan", "given": "Timothy A.", "non-dropping-particle": "", "parse-names": false, "suffix":</vt:lpwstr>
  </property>
  <property fmtid="{D5CDD505-2E9C-101B-9397-08002B2CF9AE}" pid="1399" name="Mendeley_Bookmark_IKGEWqpqsP_33">
    <vt:lpwstr> ""}, {"dropping-particle": "", "family": "Chen", "given": "Amy Y.", "non-dropping-particle": "", "parse-names": false, "suffix": ""}, {"dropping-particle": "", "family": "Cherniack", "given": "Andrew D.", "non-dropping-particle": "", "parse-names": false</vt:lpwstr>
  </property>
  <property fmtid="{D5CDD505-2E9C-101B-9397-08002B2CF9AE}" pid="1400" name="Mendeley_Bookmark_IKGEWqpqsP_34">
    <vt:lpwstr>, "suffix": ""}, {"dropping-particle": "", "family": "Cheung", "given": "Dorothy", "non-dropping-particle": "", "parse-names": false, "suffix": ""}, {"dropping-particle": "", "family": "Chin", "given": "Lynda", "non-dropping-particle": "", "parse-names": </vt:lpwstr>
  </property>
  <property fmtid="{D5CDD505-2E9C-101B-9397-08002B2CF9AE}" pid="1401" name="Mendeley_Bookmark_IKGEWqpqsP_35">
    <vt:lpwstr>false, "suffix": ""}, {"dropping-particle": "", "family": "Cho", "given": "Juok", "non-dropping-particle": "", "parse-names": false, "suffix": ""}, {"dropping-particle": "", "family": "Chu", "given": "Andy", "non-dropping-particle": "", "parse-names": fal</vt:lpwstr>
  </property>
  <property fmtid="{D5CDD505-2E9C-101B-9397-08002B2CF9AE}" pid="1402" name="Mendeley_Bookmark_IKGEWqpqsP_36">
    <vt:lpwstr>se, "suffix": ""}, {"dropping-particle": "", "family": "Chuah", "given": "Eric", "non-dropping-particle": "", "parse-names": false, "suffix": ""}, {"dropping-particle": "", "family": "Cibulskis", "given": "Kristian", "non-dropping-particle": "", "parse-na</vt:lpwstr>
  </property>
  <property fmtid="{D5CDD505-2E9C-101B-9397-08002B2CF9AE}" pid="1403" name="Mendeley_Bookmark_IKGEWqpqsP_37">
    <vt:lpwstr>mes": false, "suffix": ""}, {"dropping-particle": "", "family": "Ciriello", "given": "Giovanni", "non-dropping-particle": "", "parse-names": false, "suffix": ""}, {"dropping-particle": "", "family": "Clarke", "given": "Amanda", "non-dropping-particle": ""</vt:lpwstr>
  </property>
  <property fmtid="{D5CDD505-2E9C-101B-9397-08002B2CF9AE}" pid="1404" name="Mendeley_Bookmark_IKGEWqpqsP_38">
    <vt:lpwstr>, "parse-names": false, "suffix": ""}, {"dropping-particle": "", "family": "Clayman", "given": "Gary L.", "non-dropping-particle": "", "parse-names": false, "suffix": ""}, {"dropping-particle": "", "family": "Cope", "given": "Leslie", "non-dropping-partic</vt:lpwstr>
  </property>
  <property fmtid="{D5CDD505-2E9C-101B-9397-08002B2CF9AE}" pid="1405" name="Mendeley_Bookmark_IKGEWqpqsP_39">
    <vt:lpwstr>le": "", "parse-names": false, "suffix": ""}, {"dropping-particle": "", "family": "Copland", "given": "John A.", "non-dropping-particle": "", "parse-names": false, "suffix": ""}, {"dropping-particle": "", "family": "Covington", "given": "Kyle", "non-dropp</vt:lpwstr>
  </property>
  <property fmtid="{D5CDD505-2E9C-101B-9397-08002B2CF9AE}" pid="1406" name="Mendeley_Bookmark_IKGEWqpqsP_4">
    <vt:lpwstr>icance in preoperative diagnosis and prognosis of TC. we chose 38 studies into our qualitative research. We also chose 22 studies to do a meta-analysis on this subject. RESULTS The overall rate of these mutations in different types of TC was 10.0%, with 8</vt:lpwstr>
  </property>
  <property fmtid="{D5CDD505-2E9C-101B-9397-08002B2CF9AE}" pid="1407" name="Mendeley_Bookmark_IKGEWqpqsP_40">
    <vt:lpwstr>ing-particle": "", "parse-names": false, "suffix": ""}, {"dropping-particle": "", "family": "Danilova", "given": "Ludmila", "non-dropping-particle": "", "parse-names": false, "suffix": ""}, {"dropping-particle": "", "family": "Davidsen", "given": "Tanja",</vt:lpwstr>
  </property>
  <property fmtid="{D5CDD505-2E9C-101B-9397-08002B2CF9AE}" pid="1408" name="Mendeley_Bookmark_IKGEWqpqsP_41">
    <vt:lpwstr> "non-dropping-particle": "", "parse-names": false, "suffix": ""}, {"dropping-particle": "", "family": "Demchok", "given": "John A.", "non-dropping-particle": "", "parse-names": false, "suffix": ""}, {"dropping-particle": "", "family": "DiCara", "given": </vt:lpwstr>
  </property>
  <property fmtid="{D5CDD505-2E9C-101B-9397-08002B2CF9AE}" pid="1409" name="Mendeley_Bookmark_IKGEWqpqsP_42">
    <vt:lpwstr>"Daniel", "non-dropping-particle": "", "parse-names": false, "suffix": ""}, {"dropping-particle": "", "family": "Dhalla", "given": "Noreen", "non-dropping-particle": "", "parse-names": false, "suffix": ""}, {"dropping-particle": "", "family": "Dhir", "giv</vt:lpwstr>
  </property>
  <property fmtid="{D5CDD505-2E9C-101B-9397-08002B2CF9AE}" pid="1410" name="Mendeley_Bookmark_IKGEWqpqsP_43">
    <vt:lpwstr>en": "Rajiv", "non-dropping-particle": "", "parse-names": false, "suffix": ""}, {"dropping-particle": "", "family": "Dookran", "given": "Sheliann S.", "non-dropping-particle": "", "parse-names": false, "suffix": ""}, {"dropping-particle": "", "family": "D</vt:lpwstr>
  </property>
  <property fmtid="{D5CDD505-2E9C-101B-9397-08002B2CF9AE}" pid="1411" name="Mendeley_Bookmark_IKGEWqpqsP_44">
    <vt:lpwstr>resdner", "given": "Gideon", "non-dropping-particle": "", "parse-names": false, "suffix": ""}, {"dropping-particle": "", "family": "Eldridge", "given": "Jonathan", "non-dropping-particle": "", "parse-names": false, "suffix": ""}, {"dropping-particle": "",</vt:lpwstr>
  </property>
  <property fmtid="{D5CDD505-2E9C-101B-9397-08002B2CF9AE}" pid="1412" name="Mendeley_Bookmark_IKGEWqpqsP_45">
    <vt:lpwstr> "family": "Eley", "given": "Greg", "non-dropping-particle": "", "parse-names": false, "suffix": ""}, {"dropping-particle": "", "family": "El-Naggar", "given": "Adel K.", "non-dropping-particle": "", "parse-names": false, "suffix": ""}, {"dropping-particl</vt:lpwstr>
  </property>
  <property fmtid="{D5CDD505-2E9C-101B-9397-08002B2CF9AE}" pid="1413" name="Mendeley_Bookmark_IKGEWqpqsP_46">
    <vt:lpwstr>e": "", "family": "Eng", "given": "Stephanie", "non-dropping-particle": "", "parse-names": false, "suffix": ""}, {"dropping-particle": "", "family": "Fagin", "given": "James A.", "non-dropping-particle": "", "parse-names": false, "suffix": ""}, {"dropping</vt:lpwstr>
  </property>
  <property fmtid="{D5CDD505-2E9C-101B-9397-08002B2CF9AE}" pid="1414" name="Mendeley_Bookmark_IKGEWqpqsP_47">
    <vt:lpwstr>-particle": "", "family": "Fennell", "given": "Timothy", "non-dropping-particle": "", "parse-names": false, "suffix": ""}, {"dropping-particle": "", "family": "Ferris", "given": "Robert L.", "non-dropping-particle": "", "parse-names": false, "suffix": ""}</vt:lpwstr>
  </property>
  <property fmtid="{D5CDD505-2E9C-101B-9397-08002B2CF9AE}" pid="1415" name="Mendeley_Bookmark_IKGEWqpqsP_48">
    <vt:lpwstr>, {"dropping-particle": "", "family": "Fisher", "given": "Sheila", "non-dropping-particle": "", "parse-names": false, "suffix": ""}, {"dropping-particle": "", "family": "Frazer", "given": "Scott", "non-dropping-particle": "", "parse-names": false, "suffix</vt:lpwstr>
  </property>
  <property fmtid="{D5CDD505-2E9C-101B-9397-08002B2CF9AE}" pid="1416" name="Mendeley_Bookmark_IKGEWqpqsP_49">
    <vt:lpwstr>": ""}, {"dropping-particle": "", "family": "Frick", "given": "Jessica", "non-dropping-particle": "", "parse-names": false, "suffix": ""}, {"dropping-particle": "", "family": "Gabriel", "given": "Stacey B.", "non-dropping-particle": "", "parse-names": fal</vt:lpwstr>
  </property>
  <property fmtid="{D5CDD505-2E9C-101B-9397-08002B2CF9AE}" pid="1417" name="Mendeley_Bookmark_IKGEWqpqsP_5">
    <vt:lpwstr>6.1% C228T mutation, 12% C250T mutation, and 2.1% other type mutations. The rate increases significantly as the TC become more aggressive, and reaches 56.8% in anaplastic thyroid cancer (ATC). Statistically meaningful association is found between TERT pro</vt:lpwstr>
  </property>
  <property fmtid="{D5CDD505-2E9C-101B-9397-08002B2CF9AE}" pid="1418" name="Mendeley_Bookmark_IKGEWqpqsP_50">
    <vt:lpwstr>se, "suffix": ""}, {"dropping-particle": "", "family": "Ganly", "given": "Ian", "non-dropping-particle": "", "parse-names": false, "suffix": ""}, {"dropping-particle": "", "family": "Gao", "given": "Jianjiong", "non-dropping-particle": "", "parse-names": </vt:lpwstr>
  </property>
  <property fmtid="{D5CDD505-2E9C-101B-9397-08002B2CF9AE}" pid="1419" name="Mendeley_Bookmark_IKGEWqpqsP_51">
    <vt:lpwstr>false, "suffix": ""}, {"dropping-particle": "", "family": "Garraway", "given": "Levi A.", "non-dropping-particle": "", "parse-names": false, "suffix": ""}, {"dropping-particle": "", "family": "Gastier-Foster", "given": "Julie M.", "non-dropping-particle":</vt:lpwstr>
  </property>
  <property fmtid="{D5CDD505-2E9C-101B-9397-08002B2CF9AE}" pid="1420" name="Mendeley_Bookmark_IKGEWqpqsP_52">
    <vt:lpwstr> "", "parse-names": false, "suffix": ""}, {"dropping-particle": "", "family": "Getz", "given": "Gad", "non-dropping-particle": "", "parse-names": false, "suffix": ""}, {"dropping-particle": "", "family": "Gehlenborg", "given": "Nils", "non-dropping-partic</vt:lpwstr>
  </property>
  <property fmtid="{D5CDD505-2E9C-101B-9397-08002B2CF9AE}" pid="1421" name="Mendeley_Bookmark_IKGEWqpqsP_53">
    <vt:lpwstr>le": "", "parse-names": false, "suffix": ""}, {"dropping-particle": "", "family": "Ghossein", "given": "Ronald", "non-dropping-particle": "", "parse-names": false, "suffix": ""}, {"dropping-particle": "", "family": "Gibbs", "given": "Richard A.", "non-dro</vt:lpwstr>
  </property>
  <property fmtid="{D5CDD505-2E9C-101B-9397-08002B2CF9AE}" pid="1422" name="Mendeley_Bookmark_IKGEWqpqsP_54">
    <vt:lpwstr>pping-particle": "", "parse-names": false, "suffix": ""}, {"dropping-particle": "", "family": "Giordano", "given": "Thomas J.", "non-dropping-particle": "", "parse-names": false, "suffix": ""}, {"dropping-particle": "", "family": "Gomez-Hernandez", "given</vt:lpwstr>
  </property>
  <property fmtid="{D5CDD505-2E9C-101B-9397-08002B2CF9AE}" pid="1423" name="Mendeley_Bookmark_IKGEWqpqsP_55">
    <vt:lpwstr>": "Karen", "non-dropping-particle": "", "parse-names": false, "suffix": ""}, {"dropping-particle": "", "family": "Grimsby", "given": "Jonna", "non-dropping-particle": "", "parse-names": false, "suffix": ""}, {"dropping-particle": "", "family": "Gross", "</vt:lpwstr>
  </property>
  <property fmtid="{D5CDD505-2E9C-101B-9397-08002B2CF9AE}" pid="1424" name="Mendeley_Bookmark_IKGEWqpqsP_56">
    <vt:lpwstr>given": "Benjamin", "non-dropping-particle": "", "parse-names": false, "suffix": ""}, {"dropping-particle": "", "family": "Guin", "given": "Ranabir", "non-dropping-particle": "", "parse-names": false, "suffix": ""}, {"dropping-particle": "", "family": "Ha</vt:lpwstr>
  </property>
  <property fmtid="{D5CDD505-2E9C-101B-9397-08002B2CF9AE}" pid="1425" name="Mendeley_Bookmark_IKGEWqpqsP_57">
    <vt:lpwstr>djipanayis", "given": "Angela", "non-dropping-particle": "", "parse-names": false, "suffix": ""}, {"dropping-particle": "", "family": "Harper", "given": "Hollie A.", "non-dropping-particle": "", "parse-names": false, "suffix": ""}, {"dropping-particle": "</vt:lpwstr>
  </property>
  <property fmtid="{D5CDD505-2E9C-101B-9397-08002B2CF9AE}" pid="1426" name="Mendeley_Bookmark_IKGEWqpqsP_58">
    <vt:lpwstr>", "family": "Hayes", "given": "D. Neil", "non-dropping-particle": "", "parse-names": false, "suffix": ""}, {"dropping-particle": "", "family": "Heiman", "given": "David I.", "non-dropping-particle": "", "parse-names": false, "suffix": ""}, {"dropping-par</vt:lpwstr>
  </property>
  <property fmtid="{D5CDD505-2E9C-101B-9397-08002B2CF9AE}" pid="1427" name="Mendeley_Bookmark_IKGEWqpqsP_59">
    <vt:lpwstr>ticle": "", "family": "Herman", "given": "James G.", "non-dropping-particle": "", "parse-names": false, "suffix": ""}, {"dropping-particle": "", "family": "Hoadley", "given": "Katherine A.", "non-dropping-particle": "", "parse-names": false, "suffix": ""}</vt:lpwstr>
  </property>
  <property fmtid="{D5CDD505-2E9C-101B-9397-08002B2CF9AE}" pid="1428" name="Mendeley_Bookmark_IKGEWqpqsP_6">
    <vt:lpwstr>moter mutations and older age, larger tumor size, extrathyroidal extension, lymph node metastasis, distance metastasis, advanced TNM stage, recurrence, and BRAF V600E mutation. Some studies concentrating on DNA sequencing based on fine needle aspiration b</vt:lpwstr>
  </property>
  <property fmtid="{D5CDD505-2E9C-101B-9397-08002B2CF9AE}" pid="1429" name="Mendeley_Bookmark_IKGEWqpqsP_60">
    <vt:lpwstr>, {"dropping-particle": "", "family": "Hofree", "given": "Matan", "non-dropping-particle": "", "parse-names": false, "suffix": ""}, {"dropping-particle": "", "family": "Holt", "given": "Robert A.", "non-dropping-particle": "", "parse-names": false, "suffi</vt:lpwstr>
  </property>
  <property fmtid="{D5CDD505-2E9C-101B-9397-08002B2CF9AE}" pid="1430" name="Mendeley_Bookmark_IKGEWqpqsP_61">
    <vt:lpwstr>x": ""}, {"dropping-particle": "", "family": "Hoyle", "given": "Alan P.", "non-dropping-particle": "", "parse-names": false, "suffix": ""}, {"dropping-particle": "", "family": "Huang", "given": "Franklin W.", "non-dropping-particle": "", "parse-names": fa</vt:lpwstr>
  </property>
  <property fmtid="{D5CDD505-2E9C-101B-9397-08002B2CF9AE}" pid="1431" name="Mendeley_Bookmark_IKGEWqpqsP_62">
    <vt:lpwstr>lse, "suffix": ""}, {"dropping-particle": "", "family": "Huang", "given": "Mei", "non-dropping-particle": "", "parse-names": false, "suffix": ""}, {"dropping-particle": "", "family": "Hutter", "given": "Carolyn M.", "non-dropping-particle": "", "parse-nam</vt:lpwstr>
  </property>
  <property fmtid="{D5CDD505-2E9C-101B-9397-08002B2CF9AE}" pid="1432" name="Mendeley_Bookmark_IKGEWqpqsP_63">
    <vt:lpwstr>es": false, "suffix": ""}, {"dropping-particle": "", "family": "Ideker", "given": "Trey", "non-dropping-particle": "", "parse-names": false, "suffix": ""}, {"dropping-particle": "", "family": "Iype", "given": "Lisa", "non-dropping-particle": "", "parse-na</vt:lpwstr>
  </property>
  <property fmtid="{D5CDD505-2E9C-101B-9397-08002B2CF9AE}" pid="1433" name="Mendeley_Bookmark_IKGEWqpqsP_64">
    <vt:lpwstr>mes": false, "suffix": ""}, {"dropping-particle": "", "family": "Jacobsen", "given": "Anders", "non-dropping-particle": "", "parse-names": false, "suffix": ""}, {"dropping-particle": "", "family": "Jefferys", "given": "Stuart R.", "non-dropping-particle":</vt:lpwstr>
  </property>
  <property fmtid="{D5CDD505-2E9C-101B-9397-08002B2CF9AE}" pid="1434" name="Mendeley_Bookmark_IKGEWqpqsP_65">
    <vt:lpwstr> "", "parse-names": false, "suffix": ""}, {"dropping-particle": "", "family": "Jones", "given": "Corbin D.", "non-dropping-particle": "", "parse-names": false, "suffix": ""}, {"dropping-particle": "", "family": "Jones", "given": "Steven J.M.", "non-droppi</vt:lpwstr>
  </property>
  <property fmtid="{D5CDD505-2E9C-101B-9397-08002B2CF9AE}" pid="1435" name="Mendeley_Bookmark_IKGEWqpqsP_66">
    <vt:lpwstr>ng-particle": "", "parse-names": false, "suffix": ""}, {"dropping-particle": "", "family": "Kasaian", "given": "Katayoon", "non-dropping-particle": "", "parse-names": false, "suffix": ""}, {"dropping-particle": "", "family": "Kebebew", "given": "Electron"</vt:lpwstr>
  </property>
  <property fmtid="{D5CDD505-2E9C-101B-9397-08002B2CF9AE}" pid="1436" name="Mendeley_Bookmark_IKGEWqpqsP_67">
    <vt:lpwstr>, "non-dropping-particle": "", "parse-names": false, "suffix": ""}, {"dropping-particle": "", "family": "Khuri", "given": "Fadlo R.", "non-dropping-particle": "", "parse-names": false, "suffix": ""}, {"dropping-particle": "", "family": "Kim", "given": "Ja</vt:lpwstr>
  </property>
  <property fmtid="{D5CDD505-2E9C-101B-9397-08002B2CF9AE}" pid="1437" name="Mendeley_Bookmark_IKGEWqpqsP_68">
    <vt:lpwstr>egil", "non-dropping-particle": "", "parse-names": false, "suffix": ""}, {"dropping-particle": "", "family": "Kramer", "given": "Roger", "non-dropping-particle": "", "parse-names": false, "suffix": ""}, {"dropping-particle": "", "family": "Kreisberg", "gi</vt:lpwstr>
  </property>
  <property fmtid="{D5CDD505-2E9C-101B-9397-08002B2CF9AE}" pid="1438" name="Mendeley_Bookmark_IKGEWqpqsP_69">
    <vt:lpwstr>ven": "Richard", "non-dropping-particle": "", "parse-names": false, "suffix": ""}, {"dropping-particle": "", "family": "Kucherlapati", "given": "Raju", "non-dropping-particle": "", "parse-names": false, "suffix": ""}, {"dropping-particle": "", "family": "</vt:lpwstr>
  </property>
  <property fmtid="{D5CDD505-2E9C-101B-9397-08002B2CF9AE}" pid="1439" name="Mendeley_Bookmark_IKGEWqpqsP_7">
    <vt:lpwstr>iopsy (FNAB) also proved their significance in preoperative stage, with 7% to 16.5% sensitivity. CONCLUSIONS TERT promoter mutations were likely to occur in BRAF V600E positive TC. Patients with these 2 combined mutations were more likely to have a poor p</vt:lpwstr>
  </property>
  <property fmtid="{D5CDD505-2E9C-101B-9397-08002B2CF9AE}" pid="1440" name="Mendeley_Bookmark_IKGEWqpqsP_70">
    <vt:lpwstr>Kwiatkowski", "given": "David J.", "non-dropping-particle": "", "parse-names": false, "suffix": ""}, {"dropping-particle": "", "family": "Ladanyi", "given": "Marc", "non-dropping-particle": "", "parse-names": false, "suffix": ""}, {"dropping-particle": ""</vt:lpwstr>
  </property>
  <property fmtid="{D5CDD505-2E9C-101B-9397-08002B2CF9AE}" pid="1441" name="Mendeley_Bookmark_IKGEWqpqsP_71">
    <vt:lpwstr>, "family": "Lai", "given": "Phillip H.", "non-dropping-particle": "", "parse-names": false, "suffix": ""}, {"dropping-particle": "", "family": "Laird", "given": "Peter W.", "non-dropping-particle": "", "parse-names": false, "suffix": ""}, {"dropping-part</vt:lpwstr>
  </property>
  <property fmtid="{D5CDD505-2E9C-101B-9397-08002B2CF9AE}" pid="1442" name="Mendeley_Bookmark_IKGEWqpqsP_72">
    <vt:lpwstr>icle": "", "family": "Lander", "given": "Eric", "non-dropping-particle": "", "parse-names": false, "suffix": ""}, {"dropping-particle": "", "family": "Lawrence", "given": "Michael S.", "non-dropping-particle": "", "parse-names": false, "suffix": ""}, {"dr</vt:lpwstr>
  </property>
  <property fmtid="{D5CDD505-2E9C-101B-9397-08002B2CF9AE}" pid="1443" name="Mendeley_Bookmark_IKGEWqpqsP_73">
    <vt:lpwstr>opping-particle": "", "family": "Lee", "given": "Darlene", "non-dropping-particle": "", "parse-names": false, "suffix": ""}, {"dropping-particle": "", "family": "Lee", "given": "Eunjung", "non-dropping-particle": "", "parse-names": false, "suffix": ""}, {</vt:lpwstr>
  </property>
  <property fmtid="{D5CDD505-2E9C-101B-9397-08002B2CF9AE}" pid="1444" name="Mendeley_Bookmark_IKGEWqpqsP_74">
    <vt:lpwstr>"dropping-particle": "", "family": "Lee", "given": "Semin", "non-dropping-particle": "", "parse-names": false, "suffix": ""}, {"dropping-particle": "", "family": "Lee", "given": "William", "non-dropping-particle": "", "parse-names": false, "suffix": ""}, </vt:lpwstr>
  </property>
  <property fmtid="{D5CDD505-2E9C-101B-9397-08002B2CF9AE}" pid="1445" name="Mendeley_Bookmark_IKGEWqpqsP_75">
    <vt:lpwstr>{"dropping-particle": "", "family": "Leraas", "given": "Kristen M.", "non-dropping-particle": "", "parse-names": false, "suffix": ""}, {"dropping-particle": "", "family": "Lichtenberg", "given": "Tara M.", "non-dropping-particle": "", "parse-names": false</vt:lpwstr>
  </property>
  <property fmtid="{D5CDD505-2E9C-101B-9397-08002B2CF9AE}" pid="1446" name="Mendeley_Bookmark_IKGEWqpqsP_76">
    <vt:lpwstr>, "suffix": ""}, {"dropping-particle": "", "family": "Lichtenstein", "given": "Lee", "non-dropping-particle": "", "parse-names": false, "suffix": ""}, {"dropping-particle": "", "family": "Lin", "given": "Pei", "non-dropping-particle": "", "parse-names": f</vt:lpwstr>
  </property>
  <property fmtid="{D5CDD505-2E9C-101B-9397-08002B2CF9AE}" pid="1447" name="Mendeley_Bookmark_IKGEWqpqsP_77">
    <vt:lpwstr>alse, "suffix": ""}, {"dropping-particle": "", "family": "Ling", "given": "Shiyun", "non-dropping-particle": "", "parse-names": false, "suffix": ""}, {"dropping-particle": "", "family": "Liu", "given": "Jinze", "non-dropping-particle": "", "parse-names": </vt:lpwstr>
  </property>
  <property fmtid="{D5CDD505-2E9C-101B-9397-08002B2CF9AE}" pid="1448" name="Mendeley_Bookmark_IKGEWqpqsP_78">
    <vt:lpwstr>false, "suffix": ""}, {"dropping-particle": "", "family": "Liu", "given": "Wenbin", "non-dropping-particle": "", "parse-names": false, "suffix": ""}, {"dropping-particle": "", "family": "Liu", "given": "Yingchun", "non-dropping-particle": "", "parse-names</vt:lpwstr>
  </property>
  <property fmtid="{D5CDD505-2E9C-101B-9397-08002B2CF9AE}" pid="1449" name="Mendeley_Bookmark_IKGEWqpqsP_79">
    <vt:lpwstr>": false, "suffix": ""}, {"dropping-particle": "", "family": "LiVolsi", "given": "Virginia A.", "non-dropping-particle": "", "parse-names": false, "suffix": ""}, {"dropping-particle": "", "family": "Lu", "given": "Yiling", "non-dropping-particle": "", "pa</vt:lpwstr>
  </property>
  <property fmtid="{D5CDD505-2E9C-101B-9397-08002B2CF9AE}" pid="1450" name="Mendeley_Bookmark_IKGEWqpqsP_8">
    <vt:lpwstr>rognosis and outcome. TERT promoter mutations is an essential part of the ThySeq gene panel. The mechanism of how they influence the appearance and development of TC has not been expounded. The next study direction may be the mechanism exploration and the</vt:lpwstr>
  </property>
  <property fmtid="{D5CDD505-2E9C-101B-9397-08002B2CF9AE}" pid="1451" name="Mendeley_Bookmark_IKGEWqpqsP_80">
    <vt:lpwstr>rse-names": false, "suffix": ""}, {"dropping-particle": "", "family": "Ma", "given": "Yussanne", "non-dropping-particle": "", "parse-names": false, "suffix": ""}, {"dropping-particle": "", "family": "Mahadeshwar", "given": "Harshad S.", "non-dropping-part</vt:lpwstr>
  </property>
  <property fmtid="{D5CDD505-2E9C-101B-9397-08002B2CF9AE}" pid="1452" name="Mendeley_Bookmark_IKGEWqpqsP_81">
    <vt:lpwstr>icle": "", "parse-names": false, "suffix": ""}, {"dropping-particle": "", "family": "Marra", "given": "Marco A.", "non-dropping-particle": "", "parse-names": false, "suffix": ""}, {"dropping-particle": "", "family": "Mayo", "given": "Michael", "non-droppi</vt:lpwstr>
  </property>
  <property fmtid="{D5CDD505-2E9C-101B-9397-08002B2CF9AE}" pid="1453" name="Mendeley_Bookmark_IKGEWqpqsP_82">
    <vt:lpwstr>ng-particle": "", "parse-names": false, "suffix": ""}, {"dropping-particle": "", "family": "McFadden", "given": "David G.", "non-dropping-particle": "", "parse-names": false, "suffix": ""}, {"dropping-particle": "", "family": "Meng", "given": "Shaowu", "n</vt:lpwstr>
  </property>
  <property fmtid="{D5CDD505-2E9C-101B-9397-08002B2CF9AE}" pid="1454" name="Mendeley_Bookmark_IKGEWqpqsP_83">
    <vt:lpwstr>on-dropping-particle": "", "parse-names": false, "suffix": ""}, {"dropping-particle": "", "family": "Meyerson", "given": "Matthew", "non-dropping-particle": "", "parse-names": false, "suffix": ""}, {"dropping-particle": "", "family": "Mieczkowski", "given</vt:lpwstr>
  </property>
  <property fmtid="{D5CDD505-2E9C-101B-9397-08002B2CF9AE}" pid="1455" name="Mendeley_Bookmark_IKGEWqpqsP_84">
    <vt:lpwstr>": "Piotr A.", "non-dropping-particle": "", "parse-names": false, "suffix": ""}, {"dropping-particle": "", "family": "Miller", "given": "Michael", "non-dropping-particle": "", "parse-names": false, "suffix": ""}, {"dropping-particle": "", "family": "Mills</vt:lpwstr>
  </property>
  <property fmtid="{D5CDD505-2E9C-101B-9397-08002B2CF9AE}" pid="1456" name="Mendeley_Bookmark_IKGEWqpqsP_85">
    <vt:lpwstr>", "given": "Gordon", "non-dropping-particle": "", "parse-names": false, "suffix": ""}, {"dropping-particle": "", "family": "Moore", "given": "Richard A.", "non-dropping-particle": "", "parse-names": false, "suffix": ""}, {"dropping-particle": "", "family</vt:lpwstr>
  </property>
  <property fmtid="{D5CDD505-2E9C-101B-9397-08002B2CF9AE}" pid="1457" name="Mendeley_Bookmark_IKGEWqpqsP_86">
    <vt:lpwstr>": "Mose", "given": "Lisle E.", "non-dropping-particle": "", "parse-names": false, "suffix": ""}, {"dropping-particle": "", "family": "Mungall", "given": "Andrew J.", "non-dropping-particle": "", "parse-names": false, "suffix": ""}, {"dropping-particle": </vt:lpwstr>
  </property>
  <property fmtid="{D5CDD505-2E9C-101B-9397-08002B2CF9AE}" pid="1458" name="Mendeley_Bookmark_IKGEWqpqsP_87">
    <vt:lpwstr>"", "family": "Murray", "given": "Bradley A.", "non-dropping-particle": "", "parse-names": false, "suffix": ""}, {"dropping-particle": "", "family": "Nikiforov", "given": "Yuri E.", "non-dropping-particle": "", "parse-names": false, "suffix": ""}, {"dropp</vt:lpwstr>
  </property>
  <property fmtid="{D5CDD505-2E9C-101B-9397-08002B2CF9AE}" pid="1459" name="Mendeley_Bookmark_IKGEWqpqsP_88">
    <vt:lpwstr>ing-particle": "", "family": "Noble", "given": "Michael S.", "non-dropping-particle": "", "parse-names": false, "suffix": ""}, {"dropping-particle": "", "family": "Ojesina", "given": "Akinyemi I.", "non-dropping-particle": "", "parse-names": false, "suffi</vt:lpwstr>
  </property>
  <property fmtid="{D5CDD505-2E9C-101B-9397-08002B2CF9AE}" pid="1460" name="Mendeley_Bookmark_IKGEWqpqsP_89">
    <vt:lpwstr>x": ""}, {"dropping-particle": "", "family": "Owonikoko", "given": "Taofeek K.", "non-dropping-particle": "", "parse-names": false, "suffix": ""}, {"dropping-particle": "", "family": "Ozenberger", "given": "Bradley A.", "non-dropping-particle": "", "parse</vt:lpwstr>
  </property>
  <property fmtid="{D5CDD505-2E9C-101B-9397-08002B2CF9AE}" pid="1461" name="Mendeley_Bookmark_IKGEWqpqsP_9">
    <vt:lpwstr> further study to prove their significance in preoperative diagnosis.", "author": [{"dropping-particle": "", "family": "Jin", "given": "Anqi", "non-dropping-particle": "", "parse-names": false, "suffix": ""}, {"dropping-particle": "", "family": "Xu", "giv</vt:lpwstr>
  </property>
  <property fmtid="{D5CDD505-2E9C-101B-9397-08002B2CF9AE}" pid="1462" name="Mendeley_Bookmark_IKGEWqpqsP_90">
    <vt:lpwstr>-names": false, "suffix": ""}, {"dropping-particle": "", "family": "Pantazi", "given": "Angeliki", "non-dropping-particle": "", "parse-names": false, "suffix": ""}, {"dropping-particle": "", "family": "Parfenov", "given": "Michael", "non-dropping-particle</vt:lpwstr>
  </property>
  <property fmtid="{D5CDD505-2E9C-101B-9397-08002B2CF9AE}" pid="1463" name="Mendeley_Bookmark_IKGEWqpqsP_91">
    <vt:lpwstr>": "", "parse-names": false, "suffix": ""}, {"dropping-particle": "", "family": "Park", "given": "Peter J.", "non-dropping-particle": "", "parse-names": false, "suffix": ""}, {"dropping-particle": "", "family": "Parker", "given": "Joel S.", "non-dropping-</vt:lpwstr>
  </property>
  <property fmtid="{D5CDD505-2E9C-101B-9397-08002B2CF9AE}" pid="1464" name="Mendeley_Bookmark_IKGEWqpqsP_92">
    <vt:lpwstr>particle": "", "parse-names": false, "suffix": ""}, {"dropping-particle": "", "family": "Paull", "given": "Evan O.", "non-dropping-particle": "", "parse-names": false, "suffix": ""}, {"dropping-particle": "", "family": "Pedamallu", "given": "Chandra Sekha</vt:lpwstr>
  </property>
  <property fmtid="{D5CDD505-2E9C-101B-9397-08002B2CF9AE}" pid="1465" name="Mendeley_Bookmark_IKGEWqpqsP_93">
    <vt:lpwstr>r", "non-dropping-particle": "", "parse-names": false, "suffix": ""}, {"dropping-particle": "", "family": "Perou", "given": "Charles M.", "non-dropping-particle": "", "parse-names": false, "suffix": ""}, {"dropping-particle": "", "family": "Prins", "given</vt:lpwstr>
  </property>
  <property fmtid="{D5CDD505-2E9C-101B-9397-08002B2CF9AE}" pid="1466" name="Mendeley_Bookmark_IKGEWqpqsP_94">
    <vt:lpwstr>": "Jan F.", "non-dropping-particle": "", "parse-names": false, "suffix": ""}, {"dropping-particle": "", "family": "Protopopov", "given": "Alexei", "non-dropping-particle": "", "parse-names": false, "suffix": ""}, {"dropping-particle": "", "family": "Rama</vt:lpwstr>
  </property>
  <property fmtid="{D5CDD505-2E9C-101B-9397-08002B2CF9AE}" pid="1467" name="Mendeley_Bookmark_IKGEWqpqsP_95">
    <vt:lpwstr>lingam", "given": "Suresh S.", "non-dropping-particle": "", "parse-names": false, "suffix": ""}, {"dropping-particle": "", "family": "Ramirez", "given": "Nilsa C.", "non-dropping-particle": "", "parse-names": false, "suffix": ""}, {"dropping-particle": ""</vt:lpwstr>
  </property>
  <property fmtid="{D5CDD505-2E9C-101B-9397-08002B2CF9AE}" pid="1468" name="Mendeley_Bookmark_IKGEWqpqsP_96">
    <vt:lpwstr>, "family": "Ramirez", "given": "Ricardo", "non-dropping-particle": "", "parse-names": false, "suffix": ""}, {"dropping-particle": "", "family": "Raphael", "given": "Benjamin J.", "non-dropping-particle": "", "parse-names": false, "suffix": ""}, {"droppin</vt:lpwstr>
  </property>
  <property fmtid="{D5CDD505-2E9C-101B-9397-08002B2CF9AE}" pid="1469" name="Mendeley_Bookmark_IKGEWqpqsP_97">
    <vt:lpwstr>g-particle": "", "family": "Rathmell", "given": "W. Kimryn", "non-dropping-particle": "", "parse-names": false, "suffix": ""}, {"dropping-particle": "", "family": "Ren", "given": "Xiaojia", "non-dropping-particle": "", "parse-names": false, "suffix": ""},</vt:lpwstr>
  </property>
  <property fmtid="{D5CDD505-2E9C-101B-9397-08002B2CF9AE}" pid="1470" name="Mendeley_Bookmark_IKGEWqpqsP_98">
    <vt:lpwstr> {"dropping-particle": "", "family": "Reynolds", "given": "Sheila M.", "non-dropping-particle": "", "parse-names": false, "suffix": ""}, {"dropping-particle": "", "family": "Rheinbay", "given": "Esther", "non-dropping-particle": "", "parse-names": false, </vt:lpwstr>
  </property>
  <property fmtid="{D5CDD505-2E9C-101B-9397-08002B2CF9AE}" pid="1471" name="Mendeley_Bookmark_IKGEWqpqsP_99">
    <vt:lpwstr>"suffix": ""}, {"dropping-particle": "", "family": "Ringel", "given": "Matthew D.", "non-dropping-particle": "", "parse-names": false, "suffix": ""}, {"dropping-particle": "", "family": "Rivera", "given": "Michael", "non-dropping-particle": "", "parse-nam</vt:lpwstr>
  </property>
  <property fmtid="{D5CDD505-2E9C-101B-9397-08002B2CF9AE}" pid="1472" name="Mendeley_Bookmark_IPK28gKY3T_1">
    <vt:lpwstr>ADDIN CSL_CITATION {"citationItems": [{"id": "ITEM-1", "itemData": {"DOI": "10.1371/journal.pone.0179387", "ISSN": "19326203", "abstract": "\u00a9 2017 Jegerlehner et al. This is an open access article distributed under the terms of the Creative Commons A</vt:lpwstr>
  </property>
  <property fmtid="{D5CDD505-2E9C-101B-9397-08002B2CF9AE}" pid="1473" name="Mendeley_Bookmark_IPK28gKY3T_10">
    <vt:lpwstr>rdetection and unnecessary treatment of thyroid cancers.", "author": [{"dropping-particle": "", "family": "Jegerlehner", "given": "Sabrina", "non-dropping-particle": "", "parse-names": false, "suffix": ""}, {"dropping-particle": "", "family": "Bulliard", </vt:lpwstr>
  </property>
  <property fmtid="{D5CDD505-2E9C-101B-9397-08002B2CF9AE}" pid="1474" name="Mendeley_Bookmark_IPK28gKY3T_11">
    <vt:lpwstr>"given": "Jean Luc", "non-dropping-particle": "", "parse-names": false, "suffix": ""}, {"dropping-particle": "", "family": "Aujesky", "given": "Drahomir", "non-dropping-particle": "", "parse-names": false, "suffix": ""}, {"dropping-particle": "", "family"</vt:lpwstr>
  </property>
  <property fmtid="{D5CDD505-2E9C-101B-9397-08002B2CF9AE}" pid="1475" name="Mendeley_Bookmark_IPK28gKY3T_12">
    <vt:lpwstr>: "Rodondi", "given": "Nicolas", "non-dropping-particle": "", "parse-names": false, "suffix": ""}, {"dropping-particle": "", "family": "Germann", "given": "Simon", "non-dropping-particle": "", "parse-names": false, "suffix": ""}, {"dropping-particle": "",</vt:lpwstr>
  </property>
  <property fmtid="{D5CDD505-2E9C-101B-9397-08002B2CF9AE}" pid="1476" name="Mendeley_Bookmark_IPK28gKY3T_13">
    <vt:lpwstr> "family": "Konzelmann", "given": "Isabelle", "non-dropping-particle": "", "parse-names": false, "suffix": ""}, {"dropping-particle": "", "family": "Chiolero", "given": "Arnaud", "non-dropping-particle": "", "parse-names": false, "suffix": ""}, {"dropping</vt:lpwstr>
  </property>
  <property fmtid="{D5CDD505-2E9C-101B-9397-08002B2CF9AE}" pid="1477" name="Mendeley_Bookmark_IPK28gKY3T_14">
    <vt:lpwstr>-particle": "", "family": "Mousavi", "given": "M.", "non-dropping-particle": "", "parse-names": false, "suffix": ""}, {"dropping-particle": "", "family": "Camey", "given": "B.", "non-dropping-particle": "", "parse-names": false, "suffix": ""}, {"dropping-</vt:lpwstr>
  </property>
  <property fmtid="{D5CDD505-2E9C-101B-9397-08002B2CF9AE}" pid="1478" name="Mendeley_Bookmark_IPK28gKY3T_15">
    <vt:lpwstr>particle": "", "family": "Bouchardy", "given": "C.", "non-dropping-particle": "", "parse-names": false, "suffix": ""}, {"dropping-particle": "", "family": "Frick", "given": "H.", "non-dropping-particle": "", "parse-names": false, "suffix": ""}, {"dropping</vt:lpwstr>
  </property>
  <property fmtid="{D5CDD505-2E9C-101B-9397-08002B2CF9AE}" pid="1479" name="Mendeley_Bookmark_IPK28gKY3T_16">
    <vt:lpwstr>-particle": "", "family": "Diebold", "given": "J.", "non-dropping-particle": "", "parse-names": false, "suffix": ""}, {"dropping-particle": "", "family": "Maspoli", "given": "M.", "non-dropping-particle": "", "parse-names": false, "suffix": ""}, {"droppin</vt:lpwstr>
  </property>
  <property fmtid="{D5CDD505-2E9C-101B-9397-08002B2CF9AE}" pid="1480" name="Mendeley_Bookmark_IPK28gKY3T_17">
    <vt:lpwstr>g-particle": "", "family": "Schmidt", "given": "A.", "non-dropping-particle": "", "parse-names": false, "suffix": ""}, {"dropping-particle": "", "family": "Bordoni", "given": "A.", "non-dropping-particle": "", "parse-names": false, "suffix": ""}, {"droppi</vt:lpwstr>
  </property>
  <property fmtid="{D5CDD505-2E9C-101B-9397-08002B2CF9AE}" pid="1481" name="Mendeley_Bookmark_IPK28gKY3T_18">
    <vt:lpwstr>ng-particle": "", "family": "Blanc Moya", "given": "R.", "non-dropping-particle": "", "parse-names": false, "suffix": ""}, {"dropping-particle": "", "family": "Rohrmann", "given": "S.", "non-dropping-particle": "", "parse-names": false, "suffix": ""}, {"d</vt:lpwstr>
  </property>
  <property fmtid="{D5CDD505-2E9C-101B-9397-08002B2CF9AE}" pid="1482" name="Mendeley_Bookmark_IPK28gKY3T_19">
    <vt:lpwstr>ropping-particle": "", "family": "Bulliard", "given": "Jl", "non-dropping-particle": "", "parse-names": false, "suffix": ""}, {"dropping-particle": "", "family": "Konzelmann", "given": "I.", "non-dropping-particle": "", "parse-names": false, "suffix": ""}</vt:lpwstr>
  </property>
  <property fmtid="{D5CDD505-2E9C-101B-9397-08002B2CF9AE}" pid="1483" name="Mendeley_Bookmark_IPK28gKY3T_2">
    <vt:lpwstr>ttribution License, which permits unrestricted use, distribution, and reproduction in any medium, provided the original author and source are credited. Background: The increase in incidence of thyroid cancer during the last decades without concomitant ris</vt:lpwstr>
  </property>
  <property fmtid="{D5CDD505-2E9C-101B-9397-08002B2CF9AE}" pid="1484" name="Mendeley_Bookmark_IPK28gKY3T_20">
    <vt:lpwstr>], "container-title": "PLoS ONE", "id": "ITEM-1", "issued": {"date-parts": [["2017"]]}, "title": "Overdiagnosis and overtreatment of thyroid cancer: A population-based temporal trend study", "type": "article-journal"}, "uris": ["http://www.mendeley.com/do</vt:lpwstr>
  </property>
  <property fmtid="{D5CDD505-2E9C-101B-9397-08002B2CF9AE}" pid="1485" name="Mendeley_Bookmark_IPK28gKY3T_21">
    <vt:lpwstr>cuments/?uuid=e53a5c30-ef59-41ca-abd9-cde791193d08"]}], "mendeley": {"formattedCitation": "&lt;sup&gt;13&lt;/sup&gt;", "plainTextFormattedCitation": "13", "previouslyFormattedCitation": "&lt;sup&gt;13&lt;/sup&gt;"}, "properties": {"noteIndex": 0}, "schema": "https://github.com/c</vt:lpwstr>
  </property>
  <property fmtid="{D5CDD505-2E9C-101B-9397-08002B2CF9AE}" pid="1486" name="Mendeley_Bookmark_IPK28gKY3T_22">
    <vt:lpwstr>itation-style-language/schema/raw/master/csl-citation.json"}</vt:lpwstr>
  </property>
  <property fmtid="{D5CDD505-2E9C-101B-9397-08002B2CF9AE}" pid="1487" name="Mendeley_Bookmark_IPK28gKY3T_3">
    <vt:lpwstr>e in mortality may reflect the growing detection of indolent forms of thyroid cancer, and may have fueled unnecessary thyroidectomies. Our aim was therefore, to compare recent secular trends in surgical intervention rate for thyroid cancer with the incide</vt:lpwstr>
  </property>
  <property fmtid="{D5CDD505-2E9C-101B-9397-08002B2CF9AE}" pid="1488" name="Mendeley_Bookmark_IPK28gKY3T_4">
    <vt:lpwstr>nce and mortality of thyroid cancer to assess overdiagnosis and resulting overtreatment. Methods: We conducted a population-based temporal trend study in Switzerland from 1998 to 2012. All cases of invasive thyroid cancer, deaths from thyroid cancer, and </vt:lpwstr>
  </property>
  <property fmtid="{D5CDD505-2E9C-101B-9397-08002B2CF9AE}" pid="1489" name="Mendeley_Bookmark_IPK28gKY3T_5">
    <vt:lpwstr>cancer-related thyroidectomies were analyzed. We calculated changes in age-standardized thyroid cancer incidence rates, stratified by histologic subtype and tumor stage, thyroid cancer-specific mortality, and thyroidectomy rates. Results: Between 1998 and</vt:lpwstr>
  </property>
  <property fmtid="{D5CDD505-2E9C-101B-9397-08002B2CF9AE}" pid="1490" name="Mendeley_Bookmark_IPK28gKY3T_6">
    <vt:lpwstr> 2012, the age-standardized annual incidence of thyroid cancer increased from 5.9 to 11.7 cases/100,000 among women (annual mean absolute increase: +0.43/100,000/year) and from 2.7 to 3.9 cases/100,000 among men (+0.11/100,000/year). The increase was limi</vt:lpwstr>
  </property>
  <property fmtid="{D5CDD505-2E9C-101B-9397-08002B2CF9AE}" pid="1491" name="Mendeley_Bookmark_IPK28gKY3T_7">
    <vt:lpwstr>ted to the papillary subtype, the most indolent form of thyroid cancer. The incidence of early stages increased sharply, the incidence of advanced stages increased marginally, and the mortality from thyroid cancer decreased slightly. There was a three- to</vt:lpwstr>
  </property>
  <property fmtid="{D5CDD505-2E9C-101B-9397-08002B2CF9AE}" pid="1492" name="Mendeley_Bookmark_IPK28gKY3T_8">
    <vt:lpwstr> four-fold increase in the age-standardized annual thyroidectomy rate in both sexes. Conclusions: We observed a large increase in the incidence of thyroid cancer, limited to papillary and early stage tumors, with a three- to four-fold parallel increase in</vt:lpwstr>
  </property>
  <property fmtid="{D5CDD505-2E9C-101B-9397-08002B2CF9AE}" pid="1493" name="Mendeley_Bookmark_IPK28gKY3T_9">
    <vt:lpwstr> thyroidectomy. The mortality slightly decreased. These findings suggest that a substantial and growing part of the detected thyroid cancers are overdiagnosed and overtreated. Impact: Targeted screening and diagnostic strategies are warranted to avoid ove</vt:lpwstr>
  </property>
  <property fmtid="{D5CDD505-2E9C-101B-9397-08002B2CF9AE}" pid="1494" name="Mendeley_Bookmark_Isk3SfI1K4_1">
    <vt:lpwstr>ADDIN CSL_CITATION {"citationItems": [{"id": "ITEM-1", "itemData": {"DOI": "10.1016/j.mce.2017.01.025", "ISSN": "18728057", "abstract": "Thyroid hormones (TH) are crucial for growth and development and play an important role in energy homeostasis. Althoug</vt:lpwstr>
  </property>
  <property fmtid="{D5CDD505-2E9C-101B-9397-08002B2CF9AE}" pid="1495" name="Mendeley_Bookmark_Isk3SfI1K4_2">
    <vt:lpwstr>h serum TH levels are relatively constant in the physiological state, TH bioavailability at the tissue and cellular level is dependent on local TH metabolism. Circulating TH produced by the thyroid can be metabolized by a number of different pathways resu</vt:lpwstr>
  </property>
  <property fmtid="{D5CDD505-2E9C-101B-9397-08002B2CF9AE}" pid="1496" name="Mendeley_Bookmark_Isk3SfI1K4_3">
    <vt:lpwstr>lting in 1) activation of TH 2) deactivation of TH or 3) excretion of TH and subsequent metabolites. These pathways play an essential role in determining local TH levels and action. The major classical pathways of TH metabolism are deiodination, sulfation</vt:lpwstr>
  </property>
  <property fmtid="{D5CDD505-2E9C-101B-9397-08002B2CF9AE}" pid="1497" name="Mendeley_Bookmark_Isk3SfI1K4_4">
    <vt:lpwstr>, glucuronidation, and ether-link cleavage. This review provides an overview of these pathways, their relative contributions to TH levels in the serum and in various organs and the changes in these pathways elicited by fasting and illness.", "author": [{"</vt:lpwstr>
  </property>
  <property fmtid="{D5CDD505-2E9C-101B-9397-08002B2CF9AE}" pid="1498" name="Mendeley_Bookmark_Isk3SfI1K4_5">
    <vt:lpwstr>dropping-particle": "", "family": "Spek", "given": "Anne H.", "non-dropping-particle": "van der", "parse-names": false, "suffix": ""}, {"dropping-particle": "", "family": "Fliers", "given": "Eric", "non-dropping-particle": "", "parse-names": false, "suffi</vt:lpwstr>
  </property>
  <property fmtid="{D5CDD505-2E9C-101B-9397-08002B2CF9AE}" pid="1499" name="Mendeley_Bookmark_Isk3SfI1K4_6">
    <vt:lpwstr>x": ""}, {"dropping-particle": "", "family": "Boelen", "given": "Anita", "non-dropping-particle": "", "parse-names": false, "suffix": ""}], "container-title": "Molecular and Cellular Endocrinology", "id": "ITEM-1", "issued": {"date-parts": [["2017"]]}, "t</vt:lpwstr>
  </property>
  <property fmtid="{D5CDD505-2E9C-101B-9397-08002B2CF9AE}" pid="1500" name="Mendeley_Bookmark_Isk3SfI1K4_7">
    <vt:lpwstr>itle": "The classic pathways of thyroid hormone metabolism", "type": "article-journal"}, "uris": ["http://www.mendeley.com/documents/?uuid=3a4883cd-1f94-497b-bf32-d12ec53803b3"]}], "mendeley": {"formattedCitation": "&lt;sup&gt;4&lt;/sup&gt;", "plainTextFormattedCitat</vt:lpwstr>
  </property>
  <property fmtid="{D5CDD505-2E9C-101B-9397-08002B2CF9AE}" pid="1501" name="Mendeley_Bookmark_Isk3SfI1K4_8">
    <vt:lpwstr>ion": "4", "previouslyFormattedCitation": "&lt;sup&gt;4&lt;/sup&gt;"}, "properties": {"noteIndex": 0}, "schema": "https://github.com/citation-style-language/schema/raw/master/csl-citation.json"}</vt:lpwstr>
  </property>
  <property fmtid="{D5CDD505-2E9C-101B-9397-08002B2CF9AE}" pid="1502" name="Mendeley_Bookmark_IwUzWnPtMi_1">
    <vt:lpwstr>ADDIN CSL_CITATION {"citationItems": [{"id": "ITEM-1", "itemData": {"DOI": "10.1097/MD.0000000000011548", "ISSN": "15365964", "abstract": "BACKGROUND Telomerase reverse transcriptase (TERT) promoter mutations have been described in different pathological </vt:lpwstr>
  </property>
  <property fmtid="{D5CDD505-2E9C-101B-9397-08002B2CF9AE}" pid="1503" name="Mendeley_Bookmark_IwUzWnPtMi_10">
    <vt:lpwstr>en": "Jianhao", "non-dropping-particle": "", "parse-names": false, "suffix": ""}, {"dropping-particle": "", "family": "Wang", "given": "Yan", "non-dropping-particle": "", "parse-names": false, "suffix": ""}], "container-title": "Medicine (United States)",</vt:lpwstr>
  </property>
  <property fmtid="{D5CDD505-2E9C-101B-9397-08002B2CF9AE}" pid="1504" name="Mendeley_Bookmark_IwUzWnPtMi_11">
    <vt:lpwstr> "id": "ITEM-1", "issued": {"date-parts": [["2018"]]}, "title": "The role of TERT promoter mutations in postoperative and preoperative diagnosis and prognosis in thyroid cancer", "type": "article"}, "uris": ["http://www.mendeley.com/documents/?uuid=6fcd9a</vt:lpwstr>
  </property>
  <property fmtid="{D5CDD505-2E9C-101B-9397-08002B2CF9AE}" pid="1505" name="Mendeley_Bookmark_IwUzWnPtMi_12">
    <vt:lpwstr>90-3744-4a93-aa65-291acdd80ad2"]}], "mendeley": {"formattedCitation": "&lt;sup&gt;48&lt;/sup&gt;", "plainTextFormattedCitation": "48", "previouslyFormattedCitation": "&lt;sup&gt;48&lt;/sup&gt;"}, "properties": {"noteIndex": 0}, "schema": "https://github.com/citation-style-langua</vt:lpwstr>
  </property>
  <property fmtid="{D5CDD505-2E9C-101B-9397-08002B2CF9AE}" pid="1506" name="Mendeley_Bookmark_IwUzWnPtMi_13">
    <vt:lpwstr>ge/schema/raw/master/csl-citation.json"}</vt:lpwstr>
  </property>
  <property fmtid="{D5CDD505-2E9C-101B-9397-08002B2CF9AE}" pid="1507" name="Mendeley_Bookmark_IwUzWnPtMi_2">
    <vt:lpwstr>types of thyroid cancers (TC). After many types of research focusing on the mutations rate in malignant tumors, the main role of TERT promoter mutations has been changed to the preoperative diagnosis and prognosis of TC, according to their high prevalence</vt:lpwstr>
  </property>
  <property fmtid="{D5CDD505-2E9C-101B-9397-08002B2CF9AE}" pid="1508" name="Mendeley_Bookmark_IwUzWnPtMi_3">
    <vt:lpwstr> in aggressive TC. METHODS We searched Pubmed, Web of Science, Scopus, and VHL and reviewed the most common 2 mutations C288T and C250T in different types of TC, the association between them and some specific clinicopathological features, and their signif</vt:lpwstr>
  </property>
  <property fmtid="{D5CDD505-2E9C-101B-9397-08002B2CF9AE}" pid="1509" name="Mendeley_Bookmark_IwUzWnPtMi_4">
    <vt:lpwstr>icance in preoperative diagnosis and prognosis of TC. we chose 38 studies into our qualitative research. We also chose 22 studies to do a meta-analysis on this subject. RESULTS The overall rate of these mutations in different types of TC was 10.0%, with 8</vt:lpwstr>
  </property>
  <property fmtid="{D5CDD505-2E9C-101B-9397-08002B2CF9AE}" pid="1510" name="Mendeley_Bookmark_IwUzWnPtMi_5">
    <vt:lpwstr>6.1% C228T mutation, 12% C250T mutation, and 2.1% other type mutations. The rate increases significantly as the TC become more aggressive, and reaches 56.8% in anaplastic thyroid cancer (ATC). Statistically meaningful association is found between TERT pro</vt:lpwstr>
  </property>
  <property fmtid="{D5CDD505-2E9C-101B-9397-08002B2CF9AE}" pid="1511" name="Mendeley_Bookmark_IwUzWnPtMi_6">
    <vt:lpwstr>moter mutations and older age, larger tumor size, extrathyroidal extension, lymph node metastasis, distance metastasis, advanced TNM stage, recurrence, and BRAF V600E mutation. Some studies concentrating on DNA sequencing based on fine needle aspiration b</vt:lpwstr>
  </property>
  <property fmtid="{D5CDD505-2E9C-101B-9397-08002B2CF9AE}" pid="1512" name="Mendeley_Bookmark_IwUzWnPtMi_7">
    <vt:lpwstr>iopsy (FNAB) also proved their significance in preoperative stage, with 7% to 16.5% sensitivity. CONCLUSIONS TERT promoter mutations were likely to occur in BRAF V600E positive TC. Patients with these 2 combined mutations were more likely to have a poor p</vt:lpwstr>
  </property>
  <property fmtid="{D5CDD505-2E9C-101B-9397-08002B2CF9AE}" pid="1513" name="Mendeley_Bookmark_IwUzWnPtMi_8">
    <vt:lpwstr>rognosis and outcome. TERT promoter mutations is an essential part of the ThySeq gene panel. The mechanism of how they influence the appearance and development of TC has not been expounded. The next study direction may be the mechanism exploration and the</vt:lpwstr>
  </property>
  <property fmtid="{D5CDD505-2E9C-101B-9397-08002B2CF9AE}" pid="1514" name="Mendeley_Bookmark_IwUzWnPtMi_9">
    <vt:lpwstr> further study to prove their significance in preoperative diagnosis.", "author": [{"dropping-particle": "", "family": "Jin", "given": "Anqi", "non-dropping-particle": "", "parse-names": false, "suffix": ""}, {"dropping-particle": "", "family": "Xu", "giv</vt:lpwstr>
  </property>
  <property fmtid="{D5CDD505-2E9C-101B-9397-08002B2CF9AE}" pid="1515" name="Mendeley_Bookmark_IxpPfdvy8N_1">
    <vt:lpwstr>ADDIN CSL_CITATION {"citationItems": [{"id": "ITEM-1", "itemData": {"DOI": "10.1002/anie.201506919", "ISSN": "15213773", "abstract": "A review.  Although doctors feel uneasy with the mystery of why 100 mg of synthetic pure thyroxine from brand A should no</vt:lpwstr>
  </property>
  <property fmtid="{D5CDD505-2E9C-101B-9397-08002B2CF9AE}" pid="1516" name="Mendeley_Bookmark_IxpPfdvy8N_10">
    <vt:lpwstr>ternational Edition", "id": "ITEM-1", "issued": {"date-parts": [["2015"]]}, "title": "Thyroid hormones - From Crystal Packing to Activity to Reactivity", "type": "article"}, "uris": ["http://www.mendeley.com/documents/?uuid=0249c1cf-5010-438d-a391-a97d8cb</vt:lpwstr>
  </property>
  <property fmtid="{D5CDD505-2E9C-101B-9397-08002B2CF9AE}" pid="1517" name="Mendeley_Bookmark_IxpPfdvy8N_11">
    <vt:lpwstr>2a03c"]}], "mendeley": {"formattedCitation": "&lt;sup&gt;5&lt;/sup&gt;", "plainTextFormattedCitation": "5", "previouslyFormattedCitation": "&lt;sup&gt;5&lt;/sup&gt;"}, "properties": {"noteIndex": 0}, "schema": "https://github.com/citation-style-language/schema/raw/master/csl-cit</vt:lpwstr>
  </property>
  <property fmtid="{D5CDD505-2E9C-101B-9397-08002B2CF9AE}" pid="1518" name="Mendeley_Bookmark_IxpPfdvy8N_12">
    <vt:lpwstr>ation.json"}</vt:lpwstr>
  </property>
  <property fmtid="{D5CDD505-2E9C-101B-9397-08002B2CF9AE}" pid="1519" name="Mendeley_Bookmark_IxpPfdvy8N_2">
    <vt:lpwstr>t be equiv. to 100 mg of synthetic pure thyroxine from brand B, current medical guidelines acknowledge the patients' point.  The recent paper by Mondal and Mugesh (ibid. 127, 10983-10987) on the mol. features of thyroxine provides a stunningly simple answ</vt:lpwstr>
  </property>
  <property fmtid="{D5CDD505-2E9C-101B-9397-08002B2CF9AE}" pid="1520" name="Mendeley_Bookmark_IxpPfdvy8N_3">
    <vt:lpwstr>er to this mystery.  The authors crystd. synthetic thyroxine from different solvents and obsd. two different crystal forms: a triclinic (form I) and a monoclinic (form II) form.  Both polymorphs contained two mols. of T4 within the asym. unit.  However, t</vt:lpwstr>
  </property>
  <property fmtid="{D5CDD505-2E9C-101B-9397-08002B2CF9AE}" pid="1521" name="Mendeley_Bookmark_IxpPfdvy8N_4">
    <vt:lpwstr>he crystal packing differs between the two forms, and the T4 mols. also adopt different conformations that allow different intra- and intermol. interactions.  Differences occur in particular with respect to the orientation of the amino and carboxylic acid</vt:lpwstr>
  </property>
  <property fmtid="{D5CDD505-2E9C-101B-9397-08002B2CF9AE}" pid="1522" name="Mendeley_Bookmark_IxpPfdvy8N_5">
    <vt:lpwstr> groups relative to the di-Ph ether moiety and with regard to the crystal contacts, which involve a network of halogen bonds (XB).  The other intriguing finding in the paper by Mondal and Mugesh is that the chem. shifts of the ring carbons bonded to iodin</vt:lpwstr>
  </property>
  <property fmtid="{D5CDD505-2E9C-101B-9397-08002B2CF9AE}" pid="1523" name="Mendeley_Bookmark_IxpPfdvy8N_6">
    <vt:lpwstr>e (C3, C5, C3', C5') are remarkably different in the two polymorphs.  The authors suggest that these different chem. shifts reflect differential reactivities of the assocd. C-I bonds.  The crystals show directional XB along the axis of a C-I bond, which l</vt:lpwstr>
  </property>
  <property fmtid="{D5CDD505-2E9C-101B-9397-08002B2CF9AE}" pid="1524" name="Mendeley_Bookmark_IxpPfdvy8N_7">
    <vt:lpwstr>eads to assocn. of the donor with the pos. electrostatic potential (\u03c3-hole) of the iodine, and the bond strength is significantly influenced by the conformation of the mol.  This aspect is likely to be of high relevance for biochem., because during e</vt:lpwstr>
  </property>
  <property fmtid="{D5CDD505-2E9C-101B-9397-08002B2CF9AE}" pid="1525" name="Mendeley_Bookmark_IxpPfdvy8N_8">
    <vt:lpwstr>nzymic deiodination, the catalytic selenolate appears to attack the \u03c3-hole of the iodine in line via a halogen bond, thereby weakening the C-I bond for cleavage. [on SciFinder(R)]", "author": [{"dropping-particle": "", "family": "Schweizer", "given":</vt:lpwstr>
  </property>
  <property fmtid="{D5CDD505-2E9C-101B-9397-08002B2CF9AE}" pid="1526" name="Mendeley_Bookmark_IxpPfdvy8N_9">
    <vt:lpwstr> "Ulrich", "non-dropping-particle": "", "parse-names": false, "suffix": ""}, {"dropping-particle": "", "family": "Steegborn", "given": "Clemens", "non-dropping-particle": "", "parse-names": false, "suffix": ""}], "container-title": "Angewandte Chemie - In</vt:lpwstr>
  </property>
  <property fmtid="{D5CDD505-2E9C-101B-9397-08002B2CF9AE}" pid="1527" name="Mendeley_Bookmark_JvdBJNg9sH_1">
    <vt:lpwstr>ADDIN CSL_CITATION {"citationItems": [{"id": "ITEM-1", "itemData": {"ISSN": "11093099", "author": [{"dropping-particle": "", "family": "Hiromatsu", "given": "Yuji", "non-dropping-particle": "", "parse-names": false, "suffix": ""}, {"dropping-particle": ""</vt:lpwstr>
  </property>
  <property fmtid="{D5CDD505-2E9C-101B-9397-08002B2CF9AE}" pid="1528" name="Mendeley_Bookmark_JvdBJNg9sH_2">
    <vt:lpwstr>, "family": "Satoh", "given": "Hiroshi", "non-dropping-particle": "", "parse-names": false, "suffix": ""}, {"dropping-particle": "", "family": "Amino", "given": "Nobuyuki", "non-dropping-particle": "", "parse-names": false, "suffix": ""}], "container-titl</vt:lpwstr>
  </property>
  <property fmtid="{D5CDD505-2E9C-101B-9397-08002B2CF9AE}" pid="1529" name="Mendeley_Bookmark_JvdBJNg9sH_3">
    <vt:lpwstr>e": "Hormones", "id": "ITEM-1", "issued": {"date-parts": [["2013"]]}, "title": "Hashimoto's thyroiditis: History and future outlook", "type": "article"}, "uris": ["http://www.mendeley.com/documents/?uuid=aa92dd0a-f162-4955-8517-24d185e5e1a6"]}], "mendeley</vt:lpwstr>
  </property>
  <property fmtid="{D5CDD505-2E9C-101B-9397-08002B2CF9AE}" pid="1530" name="Mendeley_Bookmark_JvdBJNg9sH_4">
    <vt:lpwstr>": {"formattedCitation": "&lt;sup&gt;8&lt;/sup&gt;", "plainTextFormattedCitation": "8", "previouslyFormattedCitation": "&lt;sup&gt;8&lt;/sup&gt;"}, "properties": {"noteIndex": 0}, "schema": "https://github.com/citation-style-language/schema/raw/master/csl-citation.json"}</vt:lpwstr>
  </property>
  <property fmtid="{D5CDD505-2E9C-101B-9397-08002B2CF9AE}" pid="1531" name="Mendeley_Bookmark_KGgyiad3jx_1">
    <vt:lpwstr>ADDIN CSL_CITATION {"citationItems": [{"id": "ITEM-1", "itemData": {"DOI": "10.3390/cancers11091262", "abstract": "BRAF mutations have been identified as targetable, oncogenic mutations in many cancers. Given the paucity of treatments for primary brain tu</vt:lpwstr>
  </property>
  <property fmtid="{D5CDD505-2E9C-101B-9397-08002B2CF9AE}" pid="1532" name="Mendeley_Bookmark_KGgyiad3jx_10">
    <vt:lpwstr>ation.json"}</vt:lpwstr>
  </property>
  <property fmtid="{D5CDD505-2E9C-101B-9397-08002B2CF9AE}" pid="1533" name="Mendeley_Bookmark_KGgyiad3jx_2">
    <vt:lpwstr>mors and the poor prognosis associated with high-grade gliomas, BRAF mutations in glioma are of considerable interest. In this review, we present the spectrum of BRAF mutations and fusion alterations present in each class of primary brain tumor based on p</vt:lpwstr>
  </property>
  <property fmtid="{D5CDD505-2E9C-101B-9397-08002B2CF9AE}" pid="1534" name="Mendeley_Bookmark_KGgyiad3jx_3">
    <vt:lpwstr>ublicly available databases and publications. We also summarize clinical experience with RAF and MEK inhibitors in patients with primary brain tumors and describe ongoing clinical trials of RAF inhibitors in glioma. Sensitivity to RAF and MEK inhibitors v</vt:lpwstr>
  </property>
  <property fmtid="{D5CDD505-2E9C-101B-9397-08002B2CF9AE}" pid="1535" name="Mendeley_Bookmark_KGgyiad3jx_4">
    <vt:lpwstr>aries among BRAF mutations and between tumor types as only class I BRAF V600 mutations are sensitive to clinically available RAF inhibitors. While class II and III BRAF mutations are found in primary brain tumors, further research is necessary to determin</vt:lpwstr>
  </property>
  <property fmtid="{D5CDD505-2E9C-101B-9397-08002B2CF9AE}" pid="1536" name="Mendeley_Bookmark_KGgyiad3jx_5">
    <vt:lpwstr>e their sensitivity to third-generation RAF inhibitors and/or MEK inhibitors. We recommend that the neuro-oncologist consider using these drugs primarily in the setting of a clinical trial for patients with BRAF-altered glioma in order to advance our know</vt:lpwstr>
  </property>
  <property fmtid="{D5CDD505-2E9C-101B-9397-08002B2CF9AE}" pid="1537" name="Mendeley_Bookmark_KGgyiad3jx_6">
    <vt:lpwstr>ledge of their efficacy in this patient population.", "author": [{"dropping-particle": "", "family": "Schreck", "given": "Karisa C.", "non-dropping-particle": "", "parse-names": false, "suffix": ""}, {"dropping-particle": "", "family": "Grossman", "given"</vt:lpwstr>
  </property>
  <property fmtid="{D5CDD505-2E9C-101B-9397-08002B2CF9AE}" pid="1538" name="Mendeley_Bookmark_KGgyiad3jx_7">
    <vt:lpwstr>: "Stuart A.", "non-dropping-particle": "", "parse-names": false, "suffix": ""}, {"dropping-particle": "", "family": "Pratilas", "given": "Christine A.", "non-dropping-particle": "", "parse-names": false, "suffix": ""}], "container-title": "Cancers", "id"</vt:lpwstr>
  </property>
  <property fmtid="{D5CDD505-2E9C-101B-9397-08002B2CF9AE}" pid="1539" name="Mendeley_Bookmark_KGgyiad3jx_8">
    <vt:lpwstr>: "ITEM-1", "issued": {"date-parts": [["2019"]]}, "title": "BRAF Mutations and the Utility of RAF and MEK Inhibitors in Primary Brain Tumors", "type": "article-journal"}, "uris": ["http://www.mendeley.com/documents/?uuid=5ab7ac03-9142-4d11-8404-58d4121fc6</vt:lpwstr>
  </property>
  <property fmtid="{D5CDD505-2E9C-101B-9397-08002B2CF9AE}" pid="1540" name="Mendeley_Bookmark_KGgyiad3jx_9">
    <vt:lpwstr>18"]}], "mendeley": {"formattedCitation": "&lt;sup&gt;24&lt;/sup&gt;", "plainTextFormattedCitation": "24", "previouslyFormattedCitation": "&lt;sup&gt;24&lt;/sup&gt;"}, "properties": {"noteIndex": 0}, "schema": "https://github.com/citation-style-language/schema/raw/master/csl-cit</vt:lpwstr>
  </property>
  <property fmtid="{D5CDD505-2E9C-101B-9397-08002B2CF9AE}" pid="1541" name="Mendeley_Bookmark_KzqehO5AUN_1">
    <vt:lpwstr>ADDIN CSL_CITATION {"citationItems": [{"id": "ITEM-1", "itemData": {"DOI": "10.4158/EP.17.3.456", "ISSN": "19342403", "abstract": "OBJECTIVE Thyrotoxicosis has multiple etiologies, manifestations, and potential therapies. Appropriate treatment requires an</vt:lpwstr>
  </property>
  <property fmtid="{D5CDD505-2E9C-101B-9397-08002B2CF9AE}" pid="1542" name="Mendeley_Bookmark_KzqehO5AUN_10">
    <vt:lpwstr>ily": "Burch", "given": "Henry B.", "non-dropping-particle": "", "parse-names": false, "suffix": ""}, {"dropping-particle": "", "family": "Cooper", "given": "David S.", "non-dropping-particle": "", "parse-names": false, "suffix": ""}, {"dropping-particle"</vt:lpwstr>
  </property>
  <property fmtid="{D5CDD505-2E9C-101B-9397-08002B2CF9AE}" pid="1543" name="Mendeley_Bookmark_KzqehO5AUN_11">
    <vt:lpwstr>: "", "family": "Garber", "given": "Jeffrey R.", "non-dropping-particle": "", "parse-names": false, "suffix": ""}, {"dropping-particle": "", "family": "Carol Greenlee", "given": "M.", "non-dropping-particle": "", "parse-names": false, "suffix": ""}, {"dro</vt:lpwstr>
  </property>
  <property fmtid="{D5CDD505-2E9C-101B-9397-08002B2CF9AE}" pid="1544" name="Mendeley_Bookmark_KzqehO5AUN_12">
    <vt:lpwstr>pping-particle": "", "family": "Klein", "given": "Irwin", "non-dropping-particle": "", "parse-names": false, "suffix": ""}, {"dropping-particle": "", "family": "Laurberg", "given": "Peter", "non-dropping-particle": "", "parse-names": false, "suffix": ""},</vt:lpwstr>
  </property>
  <property fmtid="{D5CDD505-2E9C-101B-9397-08002B2CF9AE}" pid="1545" name="Mendeley_Bookmark_KzqehO5AUN_13">
    <vt:lpwstr> {"dropping-particle": "", "family": "Ross McDougall", "given": "I.", "non-dropping-particle": "", "parse-names": false, "suffix": ""}, {"dropping-particle": "", "family": "Montori", "given": "Victor M.", "non-dropping-particle": "", "parse-names": false,</vt:lpwstr>
  </property>
  <property fmtid="{D5CDD505-2E9C-101B-9397-08002B2CF9AE}" pid="1546" name="Mendeley_Bookmark_KzqehO5AUN_14">
    <vt:lpwstr> "suffix": ""}, {"dropping-particle": "", "family": "Rivkees", "given": "Scott A.", "non-dropping-particle": "", "parse-names": false, "suffix": ""}, {"dropping-particle": "", "family": "Ross", "given": "Douglas S.", "non-dropping-particle": "", "parse-na</vt:lpwstr>
  </property>
  <property fmtid="{D5CDD505-2E9C-101B-9397-08002B2CF9AE}" pid="1547" name="Mendeley_Bookmark_KzqehO5AUN_15">
    <vt:lpwstr>mes": false, "suffix": ""}, {"dropping-particle": "", "family": "Sosa", "given": "Julie Ann", "non-dropping-particle": "", "parse-names": false, "suffix": ""}, {"dropping-particle": "", "family": "Stan", "given": "Marius N.", "non-dropping-particle": "", </vt:lpwstr>
  </property>
  <property fmtid="{D5CDD505-2E9C-101B-9397-08002B2CF9AE}" pid="1548" name="Mendeley_Bookmark_KzqehO5AUN_16">
    <vt:lpwstr>"parse-names": false, "suffix": ""}], "container-title": "Endocrine Practice", "id": "ITEM-1", "issued": {"date-parts": [["2011"]]}, "title": "Hyperthyroidism and other causes of thyrotoxicosis: Management guidelines of the american thyroid association an</vt:lpwstr>
  </property>
  <property fmtid="{D5CDD505-2E9C-101B-9397-08002B2CF9AE}" pid="1549" name="Mendeley_Bookmark_KzqehO5AUN_17">
    <vt:lpwstr>d American association of clinical endocrinoloigists", "type": "article-journal"}, "uris": ["http://www.mendeley.com/documents/?uuid=4ab6b89b-8202-445f-ac2d-1245470e7bbe"]}, {"id": "ITEM-2", "itemData": {"DOI": "10.1016/j.mcna.2012.01.005", "ISSN": "00257</vt:lpwstr>
  </property>
  <property fmtid="{D5CDD505-2E9C-101B-9397-08002B2CF9AE}" pid="1550" name="Mendeley_Bookmark_KzqehO5AUN_18">
    <vt:lpwstr>125", "abstract": "Hypothyroidism is the result of inadequate production of thyroid hormone or inadequate action of thyroid hormone in target tissues. Primary hypothyroidism is the principal manifestation of hypothyroidism, but other causes include centra</vt:lpwstr>
  </property>
  <property fmtid="{D5CDD505-2E9C-101B-9397-08002B2CF9AE}" pid="1551" name="Mendeley_Bookmark_KzqehO5AUN_19">
    <vt:lpwstr>l deficiency of thyrotropin-releasing hormone or thyroid-stimulating hormone (TSH), or consumptive hypothyroidism from excessive inactivation of thyroid hormone. Subclinical hypothyroidism is present when there is elevated TSH but a normal free thyroxine </vt:lpwstr>
  </property>
  <property fmtid="{D5CDD505-2E9C-101B-9397-08002B2CF9AE}" pid="1552" name="Mendeley_Bookmark_KzqehO5AUN_2">
    <vt:lpwstr> accurate diagnosis and is influenced by coexisting medical conditions and patient preference. This article describes evidence-based clinical guidelines for the management of thyrotoxicosis that would be useful to generalist and subspeciality physicians a</vt:lpwstr>
  </property>
  <property fmtid="{D5CDD505-2E9C-101B-9397-08002B2CF9AE}" pid="1553" name="Mendeley_Bookmark_KzqehO5AUN_20">
    <vt:lpwstr>level. Treatment involves oral administration of exogenous synthetic thyroid hormone. This review presents an update on the etiology and types of hypothyroidism, including subclinical disease; drugs and thyroid function; and diagnosis and treatment of hyp</vt:lpwstr>
  </property>
  <property fmtid="{D5CDD505-2E9C-101B-9397-08002B2CF9AE}" pid="1554" name="Mendeley_Bookmark_KzqehO5AUN_21">
    <vt:lpwstr>othyroidism. \u00a9 2012 Elsevier Inc.", "author": [{"dropping-particle": "", "family": "Almandoz", "given": "Jaime P.", "non-dropping-particle": "", "parse-names": false, "suffix": ""}, {"dropping-particle": "", "family": "Gharib", "given": "Hossein", "n</vt:lpwstr>
  </property>
  <property fmtid="{D5CDD505-2E9C-101B-9397-08002B2CF9AE}" pid="1555" name="Mendeley_Bookmark_KzqehO5AUN_22">
    <vt:lpwstr>on-dropping-particle": "", "parse-names": false, "suffix": ""}], "container-title": "Medical Clinics of North America", "id": "ITEM-2", "issued": {"date-parts": [["2012"]]}, "title": "Hypothyroidism: Etiology, Diagnosis, and Management", "type": "article"</vt:lpwstr>
  </property>
  <property fmtid="{D5CDD505-2E9C-101B-9397-08002B2CF9AE}" pid="1556" name="Mendeley_Bookmark_KzqehO5AUN_23">
    <vt:lpwstr>}, "uris": ["http://www.mendeley.com/documents/?uuid=ee05544e-d4df-4135-ab20-62ac5b19eef8"]}], "mendeley": {"formattedCitation": "&lt;sup&gt;6,7&lt;/sup&gt;", "plainTextFormattedCitation": "6,7", "previouslyFormattedCitation": "&lt;sup&gt;6,7&lt;/sup&gt;"}, "properties": {"noteI</vt:lpwstr>
  </property>
  <property fmtid="{D5CDD505-2E9C-101B-9397-08002B2CF9AE}" pid="1557" name="Mendeley_Bookmark_KzqehO5AUN_24">
    <vt:lpwstr>ndex": 0}, "schema": "https://github.com/citation-style-language/schema/raw/master/csl-citation.json"}</vt:lpwstr>
  </property>
  <property fmtid="{D5CDD505-2E9C-101B-9397-08002B2CF9AE}" pid="1558" name="Mendeley_Bookmark_KzqehO5AUN_3">
    <vt:lpwstr>nd others providing care for patients with this condition. METHODS The development of these guidelines was commissioned by the American Thyroid Association in association with the American Association of Clinical Endocrinologists. The American Thyroid Ass</vt:lpwstr>
  </property>
  <property fmtid="{D5CDD505-2E9C-101B-9397-08002B2CF9AE}" pid="1559" name="Mendeley_Bookmark_KzqehO5AUN_4">
    <vt:lpwstr>ociation and American Association of Clinical Endocrinologists assembled a task force of expert clinicians who authored this report. The task force examined relevant literature using a systematic PubMed search supplemented with additional published materi</vt:lpwstr>
  </property>
  <property fmtid="{D5CDD505-2E9C-101B-9397-08002B2CF9AE}" pid="1560" name="Mendeley_Bookmark_KzqehO5AUN_5">
    <vt:lpwstr>als. An evidence-based medicine approach that incorporated the knowledge and experience of the panel was used to develop the text and a series of specific recommendations. The strength of the recommendations and the quality of evidence supporting each was</vt:lpwstr>
  </property>
  <property fmtid="{D5CDD505-2E9C-101B-9397-08002B2CF9AE}" pid="1561" name="Mendeley_Bookmark_KzqehO5AUN_6">
    <vt:lpwstr> rated according to the approach recommended by the Grading of Recommendations, Assessment, Development, and Evaluation Group. RESULTS Clinical topics addressed include the initial evaluation and management of thyrotoxicosis; management of Graves' hyperth</vt:lpwstr>
  </property>
  <property fmtid="{D5CDD505-2E9C-101B-9397-08002B2CF9AE}" pid="1562" name="Mendeley_Bookmark_KzqehO5AUN_7">
    <vt:lpwstr>yroidism using radioactive iodine, antithyroid drugs, or surgery; management of toxic multinodular goiter or toxic adenoma using radioactive iodine or surgery; Graves' disease in children, adolescents, or pregnant patients; subclinical hyperthyroidism; hy</vt:lpwstr>
  </property>
  <property fmtid="{D5CDD505-2E9C-101B-9397-08002B2CF9AE}" pid="1563" name="Mendeley_Bookmark_KzqehO5AUN_8">
    <vt:lpwstr>perthyroidism in patients with Graves' ophthalmopathy; and management of other miscellaneous causes of thyrotoxicosis. CONCLUSIONS One hundred evidence-based recommendations were developed to aid in the care of patients with thyrotoxicosis and to share wh</vt:lpwstr>
  </property>
  <property fmtid="{D5CDD505-2E9C-101B-9397-08002B2CF9AE}" pid="1564" name="Mendeley_Bookmark_KzqehO5AUN_9">
    <vt:lpwstr>at the task force believes is current, rational, and optimal medical practice.", "author": [{"dropping-particle": "", "family": "Bahn", "given": "Rebecca S.", "non-dropping-particle": "", "parse-names": false, "suffix": ""}, {"dropping-particle": "", "fam</vt:lpwstr>
  </property>
  <property fmtid="{D5CDD505-2E9C-101B-9397-08002B2CF9AE}" pid="1565" name="Mendeley_Bookmark_LARIGS6uf3_1">
    <vt:lpwstr>ADDIN CSL_CITATION {"citationItems": [{"id": "ITEM-1", "itemData": {"DOI": "10.1158/1078-0432.CCR-12-1451", "ISSN": "10780432", "abstract": "MERTK is a receptor tyrosine kinase of the TAM (Tyro3, Axl, MERTK) family, with a defined spectrum of normal expre</vt:lpwstr>
  </property>
  <property fmtid="{D5CDD505-2E9C-101B-9397-08002B2CF9AE}" pid="1566" name="Mendeley_Bookmark_LARIGS6uf3_10">
    <vt:lpwstr>com/documents/?uuid=29ce3693-247d-4845-9c48-40a7daceaa26"]}, {"id": "ITEM-2", "itemData": {"DOI": "10.3390/cancers11040465", "ISSN": "20726694", "abstract": "Melanoma is a highly aggressive tumor with a strong dependence on intracellular signaling pathway</vt:lpwstr>
  </property>
  <property fmtid="{D5CDD505-2E9C-101B-9397-08002B2CF9AE}" pid="1567" name="Mendeley_Bookmark_LARIGS6uf3_11">
    <vt:lpwstr>s. Almost half of all melanomas are driven by mutations in the v-Raf murine sarcoma viral oncogene homolog B (BRAF) with BRAFV600E being the most prevalent mutation. Recently developed targeted treatment directed against mutant BRAF and downstream mitogen</vt:lpwstr>
  </property>
  <property fmtid="{D5CDD505-2E9C-101B-9397-08002B2CF9AE}" pid="1568" name="Mendeley_Bookmark_LARIGS6uf3_12">
    <vt:lpwstr>-activated protein kinase (MAPK) MAP2K1 (also termed MEK1) have improved overall survival of melanoma patients. However, the MAPK signaling pathway is far more complex than a single chain of consecutively activated MAPK enzymes and it contains nested-, in</vt:lpwstr>
  </property>
  <property fmtid="{D5CDD505-2E9C-101B-9397-08002B2CF9AE}" pid="1569" name="Mendeley_Bookmark_LARIGS6uf3_13">
    <vt:lpwstr>herent feedback mechanisms, crosstalk with other signaling pathways, epigenetic regulatory mechanisms, and interacting small non-coding RNAs. A more complete understanding of this pathway is needed to better understand melanoma development and mechanisms </vt:lpwstr>
  </property>
  <property fmtid="{D5CDD505-2E9C-101B-9397-08002B2CF9AE}" pid="1570" name="Mendeley_Bookmark_LARIGS6uf3_14">
    <vt:lpwstr>of treatment resistance. Network reconstruction, analysis, and modelling under the systems biology paradigm have been used recently in different malignant tumors including melanoma to analyze and integrate \u2018omics\u2019 data, formulate mechanistic hyp</vt:lpwstr>
  </property>
  <property fmtid="{D5CDD505-2E9C-101B-9397-08002B2CF9AE}" pid="1571" name="Mendeley_Bookmark_LARIGS6uf3_15">
    <vt:lpwstr>otheses on tumorigenesis, assess and personalize anticancer therapy, and propose new drug targets. Here we review the current knowledge of network modelling approaches in cancer with a special emphasis on melanoma.", "author": [{"dropping-particle": "", "</vt:lpwstr>
  </property>
  <property fmtid="{D5CDD505-2E9C-101B-9397-08002B2CF9AE}" pid="1572" name="Mendeley_Bookmark_LARIGS6uf3_16">
    <vt:lpwstr>family": "Kunz", "given": "Manfred", "non-dropping-particle": "", "parse-names": false, "suffix": ""}, {"dropping-particle": "", "family": "Vera", "given": "Julio", "non-dropping-particle": "", "parse-names": false, "suffix": ""}], "container-title": "Can</vt:lpwstr>
  </property>
  <property fmtid="{D5CDD505-2E9C-101B-9397-08002B2CF9AE}" pid="1573" name="Mendeley_Bookmark_LARIGS6uf3_17">
    <vt:lpwstr>cers", "id": "ITEM-2", "issued": {"date-parts": [["2019"]]}, "title": "Modelling of protein kinase signaling pathways in melanoma and other cancers", "type": "article"}, "uris": ["http://www.mendeley.com/documents/?uuid=3e5684a1-2fd1-438a-9369-e9a89e1432c</vt:lpwstr>
  </property>
  <property fmtid="{D5CDD505-2E9C-101B-9397-08002B2CF9AE}" pid="1574" name="Mendeley_Bookmark_LARIGS6uf3_18">
    <vt:lpwstr>e"]}], "mendeley": {"formattedCitation": "&lt;sup&gt;25,26&lt;/sup&gt;", "plainTextFormattedCitation": "25,26", "previouslyFormattedCitation": "&lt;sup&gt;25,26&lt;/sup&gt;"}, "properties": {"noteIndex": 0}, "schema": "https://github.com/citation-style-language/schema/raw/master</vt:lpwstr>
  </property>
  <property fmtid="{D5CDD505-2E9C-101B-9397-08002B2CF9AE}" pid="1575" name="Mendeley_Bookmark_LARIGS6uf3_19">
    <vt:lpwstr>/csl-citation.json"}</vt:lpwstr>
  </property>
  <property fmtid="{D5CDD505-2E9C-101B-9397-08002B2CF9AE}" pid="1576" name="Mendeley_Bookmark_LARIGS6uf3_2">
    <vt:lpwstr>ssion. However, MERTK is overexpressed or ectopically expressed in a wide variety of cancers, including leukemia, non-small cell lung cancer, glioblastoma, melanoma, prostate cancer, breast cancer, colon cancer, gastric cancer, pituitary adenomas, and rha</vt:lpwstr>
  </property>
  <property fmtid="{D5CDD505-2E9C-101B-9397-08002B2CF9AE}" pid="1577" name="Mendeley_Bookmark_LARIGS6uf3_3">
    <vt:lpwstr>bdomyosarcomas, potentially resulting in the activation of several canonical oncogenic signaling pathways. These include the mitogen-activated protein kinase and phosphoinositide 3-kinase pathways, as well as regulation of signal transducer and activator </vt:lpwstr>
  </property>
  <property fmtid="{D5CDD505-2E9C-101B-9397-08002B2CF9AE}" pid="1578" name="Mendeley_Bookmark_LARIGS6uf3_4">
    <vt:lpwstr>of transcription family members, migration-associated proteins including the focal adhesion kinase and myosin light chain 2, and prosurvival proteins such as survivin and Bcl-2. Each has been implicated in MERTK physiologic and oncogenic functions. In neo</vt:lpwstr>
  </property>
  <property fmtid="{D5CDD505-2E9C-101B-9397-08002B2CF9AE}" pid="1579" name="Mendeley_Bookmark_LARIGS6uf3_5">
    <vt:lpwstr>plastic cells, these signaling events result in functional phenotypes such as decreased apoptosis, increased migration, chemoresistance, increased colony formation, and increased tumor formation in murine models. Conversely, MERTK inhibition by genetic or</vt:lpwstr>
  </property>
  <property fmtid="{D5CDD505-2E9C-101B-9397-08002B2CF9AE}" pid="1580" name="Mendeley_Bookmark_LARIGS6uf3_6">
    <vt:lpwstr> pharmacologic means can reverse these pro-oncogenic phenotypes. Multiple therapeutic approaches to MERTK inhibition are currently in development, including ligand \"traps\", a monoclonal antibody, and small-molecule tyrosine kinase inhibitors.", "author"</vt:lpwstr>
  </property>
  <property fmtid="{D5CDD505-2E9C-101B-9397-08002B2CF9AE}" pid="1581" name="Mendeley_Bookmark_LARIGS6uf3_7">
    <vt:lpwstr>: [{"dropping-particle": "", "family": "Cummings", "given": "Christopher T.", "non-dropping-particle": "", "parse-names": false, "suffix": ""}, {"dropping-particle": "", "family": "DeRyckere", "given": "Deborah", "non-dropping-particle": "", "parse-names"</vt:lpwstr>
  </property>
  <property fmtid="{D5CDD505-2E9C-101B-9397-08002B2CF9AE}" pid="1582" name="Mendeley_Bookmark_LARIGS6uf3_8">
    <vt:lpwstr>: false, "suffix": ""}, {"dropping-particle": "", "family": "Earp", "given": "H. Shelton", "non-dropping-particle": "", "parse-names": false, "suffix": ""}, {"dropping-particle": "", "family": "Graham", "given": "Douglas K.", "non-dropping-particle": "", </vt:lpwstr>
  </property>
  <property fmtid="{D5CDD505-2E9C-101B-9397-08002B2CF9AE}" pid="1583" name="Mendeley_Bookmark_LARIGS6uf3_9">
    <vt:lpwstr>"parse-names": false, "suffix": ""}], "container-title": "Clinical Cancer Research", "id": "ITEM-1", "issued": {"date-parts": [["2013"]]}, "title": "Molecular pathways: MERTK signaling in cancer", "type": "article-journal"}, "uris": ["http://www.mendeley.</vt:lpwstr>
  </property>
  <property fmtid="{D5CDD505-2E9C-101B-9397-08002B2CF9AE}" pid="1584" name="Mendeley_Bookmark_LIpHGUI1L8_1">
    <vt:lpwstr>ADDIN CSL_CITATION {"citationItems": [{"id": "ITEM-1", "itemData": {"DOI": "10.1111/cas.12583", "ISSN": "13497006", "abstract": "After the Tokyo Electric Power Company Fukushima Daiichi nuclear power plant accident, cancer risk from low-dose radiation exp</vt:lpwstr>
  </property>
  <property fmtid="{D5CDD505-2E9C-101B-9397-08002B2CF9AE}" pid="1585" name="Mendeley_Bookmark_LIpHGUI1L8_2">
    <vt:lpwstr>osure has been deeply concerning. The linear no-threshold model is applied for the purpose of radiation protection, but it is a model based on the concept that ionizing radiation induces stochastic oncogenic alterations in the target cells. As the elucida</vt:lpwstr>
  </property>
  <property fmtid="{D5CDD505-2E9C-101B-9397-08002B2CF9AE}" pid="1586" name="Mendeley_Bookmark_LIpHGUI1L8_3">
    <vt:lpwstr>tion of the mechanism of radiation-induced carcinogenesis is indispensable to justify the concept, studies aimed at the determination of molecular changes associated with thyroid cancers among children who suffered effects from the Chernobyl nuclear accid</vt:lpwstr>
  </property>
  <property fmtid="{D5CDD505-2E9C-101B-9397-08002B2CF9AE}" pid="1587" name="Mendeley_Bookmark_LIpHGUI1L8_4">
    <vt:lpwstr>ent will be overviewed. We intend to discuss whether any radiation signatures are associated with radiation-induced childhood thyroid cancers.", "author": [{"dropping-particle": "", "family": "Suzuki", "given": "Keiji", "non-dropping-particle": "", "parse</vt:lpwstr>
  </property>
  <property fmtid="{D5CDD505-2E9C-101B-9397-08002B2CF9AE}" pid="1588" name="Mendeley_Bookmark_LIpHGUI1L8_5">
    <vt:lpwstr>-names": false, "suffix": ""}, {"dropping-particle": "", "family": "Mitsutake", "given": "Norisato", "non-dropping-particle": "", "parse-names": false, "suffix": ""}, {"dropping-particle": "", "family": "Saenko", "given": "Vladimir", "non-dropping-particl</vt:lpwstr>
  </property>
  <property fmtid="{D5CDD505-2E9C-101B-9397-08002B2CF9AE}" pid="1589" name="Mendeley_Bookmark_LIpHGUI1L8_6">
    <vt:lpwstr>e": "", "parse-names": false, "suffix": ""}, {"dropping-particle": "", "family": "Yamashita", "given": "Shunichi", "non-dropping-particle": "", "parse-names": false, "suffix": ""}], "container-title": "Cancer Science", "id": "ITEM-1", "issued": {"date-par</vt:lpwstr>
  </property>
  <property fmtid="{D5CDD505-2E9C-101B-9397-08002B2CF9AE}" pid="1590" name="Mendeley_Bookmark_LIpHGUI1L8_7">
    <vt:lpwstr>ts": [["2015"]]}, "title": "Radiation signatures in childhood thyroid cancers after the Chernobyl accident: Possible roles of radiation in carcinogenesis", "type": "article"}, "uris": ["http://www.mendeley.com/documents/?uuid=f104dc76-a2c8-419d-803c-cf107</vt:lpwstr>
  </property>
  <property fmtid="{D5CDD505-2E9C-101B-9397-08002B2CF9AE}" pid="1591" name="Mendeley_Bookmark_LIpHGUI1L8_8">
    <vt:lpwstr>6996121"]}], "mendeley": {"formattedCitation": "&lt;sup&gt;36&lt;/sup&gt;", "plainTextFormattedCitation": "36", "previouslyFormattedCitation": "&lt;sup&gt;36&lt;/sup&gt;"}, "properties": {"noteIndex": 0}, "schema": "https://github.com/citation-style-language/schema/raw/master/cs</vt:lpwstr>
  </property>
  <property fmtid="{D5CDD505-2E9C-101B-9397-08002B2CF9AE}" pid="1592" name="Mendeley_Bookmark_LIpHGUI1L8_9">
    <vt:lpwstr>l-citation.json"}</vt:lpwstr>
  </property>
  <property fmtid="{D5CDD505-2E9C-101B-9397-08002B2CF9AE}" pid="1593" name="Mendeley_Bookmark_LztMa5PZvn_1">
    <vt:lpwstr>ADDIN CSL_CITATION {"citationItems": [{"id": "ITEM-1", "itemData": {"DOI": "10.1089/thy.2015.0020", "ISSN": "15579077", "abstract": "BACKGROUND Thyroid nodules are a common clinical problem, and differentiated thyroid cancer is becoming increasingly preva</vt:lpwstr>
  </property>
  <property fmtid="{D5CDD505-2E9C-101B-9397-08002B2CF9AE}" pid="1594" name="Mendeley_Bookmark_LztMa5PZvn_10">
    <vt:lpwstr>rveillance for recurrent disease using imaging and serum thyroglobulin, thyroid hormone therapy, management of recurrent and metastatic disease, consideration for clinical trials and targeted therapy, as well as directions for future research. CONCLUSIONS</vt:lpwstr>
  </property>
  <property fmtid="{D5CDD505-2E9C-101B-9397-08002B2CF9AE}" pid="1595" name="Mendeley_Bookmark_LztMa5PZvn_11">
    <vt:lpwstr> We have developed evidence-based recommendations to inform clinical decision-ma\u2026", "author": [{"dropping-particle": "", "family": "Haugen", "given": "Bryan R.", "non-dropping-particle": "", "parse-names": false, "suffix": ""}, {"dropping-particle": </vt:lpwstr>
  </property>
  <property fmtid="{D5CDD505-2E9C-101B-9397-08002B2CF9AE}" pid="1596" name="Mendeley_Bookmark_LztMa5PZvn_12">
    <vt:lpwstr>"", "family": "Alexander", "given": "Erik K.", "non-dropping-particle": "", "parse-names": false, "suffix": ""}, {"dropping-particle": "", "family": "Bible", "given": "Keith C.", "non-dropping-particle": "", "parse-names": false, "suffix": ""}, {"dropping</vt:lpwstr>
  </property>
  <property fmtid="{D5CDD505-2E9C-101B-9397-08002B2CF9AE}" pid="1597" name="Mendeley_Bookmark_LztMa5PZvn_13">
    <vt:lpwstr>-particle": "", "family": "Doherty", "given": "Gerard M.", "non-dropping-particle": "", "parse-names": false, "suffix": ""}, {"dropping-particle": "", "family": "Mandel", "given": "Susan J.", "non-dropping-particle": "", "parse-names": false, "suffix": ""</vt:lpwstr>
  </property>
  <property fmtid="{D5CDD505-2E9C-101B-9397-08002B2CF9AE}" pid="1598" name="Mendeley_Bookmark_LztMa5PZvn_14">
    <vt:lpwstr>}, {"dropping-particle": "", "family": "Nikiforov", "given": "Yuri E.", "non-dropping-particle": "", "parse-names": false, "suffix": ""}, {"dropping-particle": "", "family": "Pacini", "given": "Furio", "non-dropping-particle": "", "parse-names": false, "s</vt:lpwstr>
  </property>
  <property fmtid="{D5CDD505-2E9C-101B-9397-08002B2CF9AE}" pid="1599" name="Mendeley_Bookmark_LztMa5PZvn_15">
    <vt:lpwstr>uffix": ""}, {"dropping-particle": "", "family": "Randolph", "given": "Gregory W.", "non-dropping-particle": "", "parse-names": false, "suffix": ""}, {"dropping-particle": "", "family": "Sawka", "given": "Anna M.", "non-dropping-particle": "", "parse-name</vt:lpwstr>
  </property>
  <property fmtid="{D5CDD505-2E9C-101B-9397-08002B2CF9AE}" pid="1600" name="Mendeley_Bookmark_LztMa5PZvn_16">
    <vt:lpwstr>s": false, "suffix": ""}, {"dropping-particle": "", "family": "Schlumberger", "given": "Martin", "non-dropping-particle": "", "parse-names": false, "suffix": ""}, {"dropping-particle": "", "family": "Schuff", "given": "Kathryn G.", "non-dropping-particle"</vt:lpwstr>
  </property>
  <property fmtid="{D5CDD505-2E9C-101B-9397-08002B2CF9AE}" pid="1601" name="Mendeley_Bookmark_LztMa5PZvn_17">
    <vt:lpwstr>: "", "parse-names": false, "suffix": ""}, {"dropping-particle": "", "family": "Sherman", "given": "Steven I.", "non-dropping-particle": "", "parse-names": false, "suffix": ""}, {"dropping-particle": "", "family": "Sosa", "given": "Julie Ann", "non-droppi</vt:lpwstr>
  </property>
  <property fmtid="{D5CDD505-2E9C-101B-9397-08002B2CF9AE}" pid="1602" name="Mendeley_Bookmark_LztMa5PZvn_18">
    <vt:lpwstr>ng-particle": "", "parse-names": false, "suffix": ""}, {"dropping-particle": "", "family": "Steward", "given": "David L.", "non-dropping-particle": "", "parse-names": false, "suffix": ""}, {"dropping-particle": "", "family": "Tuttle", "given": "R. Michael</vt:lpwstr>
  </property>
  <property fmtid="{D5CDD505-2E9C-101B-9397-08002B2CF9AE}" pid="1603" name="Mendeley_Bookmark_LztMa5PZvn_19">
    <vt:lpwstr>", "non-dropping-particle": "", "parse-names": false, "suffix": ""}, {"dropping-particle": "", "family": "Wartofsky", "given": "Leonard", "non-dropping-particle": "", "parse-names": false, "suffix": ""}], "container-title": "Thyroid", "id": "ITEM-1", "iss</vt:lpwstr>
  </property>
  <property fmtid="{D5CDD505-2E9C-101B-9397-08002B2CF9AE}" pid="1604" name="Mendeley_Bookmark_LztMa5PZvn_2">
    <vt:lpwstr>lent. Since the American Thyroid Association's (ATA's) guidelines for the management of these disorders were revised in 2009, significant scientific advances have occurred in the field. The aim of these guidelines is to inform clinicians, patients, resear</vt:lpwstr>
  </property>
  <property fmtid="{D5CDD505-2E9C-101B-9397-08002B2CF9AE}" pid="1605" name="Mendeley_Bookmark_LztMa5PZvn_20">
    <vt:lpwstr>ued": {"date-parts": [["2016"]]}, "title": "2015 American Thyroid Association Management Guidelines for Adult Patients with Thyroid Nodules and Differentiated Thyroid Cancer: The American Thyroid Association Guidelines Task Force on Thyroid Nodules and Di</vt:lpwstr>
  </property>
  <property fmtid="{D5CDD505-2E9C-101B-9397-08002B2CF9AE}" pid="1606" name="Mendeley_Bookmark_LztMa5PZvn_21">
    <vt:lpwstr>fferentiated Thyroid Cancer", "type": "article-journal"}, "uris": ["http://www.mendeley.com/documents/?uuid=79800d1e-37ce-4db1-a0a8-095c2e975ca4"]}], "mendeley": {"formattedCitation": "&lt;sup&gt;19&lt;/sup&gt;", "plainTextFormattedCitation": "19", "previouslyFormatt</vt:lpwstr>
  </property>
  <property fmtid="{D5CDD505-2E9C-101B-9397-08002B2CF9AE}" pid="1607" name="Mendeley_Bookmark_LztMa5PZvn_22">
    <vt:lpwstr>edCitation": "&lt;sup&gt;19&lt;/sup&gt;"}, "properties": {"noteIndex": 0}, "schema": "https://github.com/citation-style-language/schema/raw/master/csl-citation.json"}</vt:lpwstr>
  </property>
  <property fmtid="{D5CDD505-2E9C-101B-9397-08002B2CF9AE}" pid="1608" name="Mendeley_Bookmark_LztMa5PZvn_3">
    <vt:lpwstr>chers, and health policy makers on published evidence relating to the diagnosis and management of thyroid nodules and differentiated thyroid cancer. METHODS The specific clinical questions addressed in these guidelines were based on prior versions of the </vt:lpwstr>
  </property>
  <property fmtid="{D5CDD505-2E9C-101B-9397-08002B2CF9AE}" pid="1609" name="Mendeley_Bookmark_LztMa5PZvn_4">
    <vt:lpwstr>guidelines, stakeholder input, and input of task force members. Task force panel members were educated on knowledge synthesis methods, including electronic database searching, review and selection of relevant citations, and critical appraisal of selected </vt:lpwstr>
  </property>
  <property fmtid="{D5CDD505-2E9C-101B-9397-08002B2CF9AE}" pid="1610" name="Mendeley_Bookmark_LztMa5PZvn_5">
    <vt:lpwstr>studies. Published English language articles on adults were eligible for inclusion. The American College of Physicians Guideline Grading System was used for critical appraisal of evidence and grading strength of recommendations for therapeutic interventio</vt:lpwstr>
  </property>
  <property fmtid="{D5CDD505-2E9C-101B-9397-08002B2CF9AE}" pid="1611" name="Mendeley_Bookmark_LztMa5PZvn_6">
    <vt:lpwstr>ns. We developed a similarly formatted system to appraise the quality of such studies and resultant recommendations. The guideline panel had complete editorial independence from the ATA. Competing interests of guideline task force members were regularly u</vt:lpwstr>
  </property>
  <property fmtid="{D5CDD505-2E9C-101B-9397-08002B2CF9AE}" pid="1612" name="Mendeley_Bookmark_LztMa5PZvn_7">
    <vt:lpwstr>pdated, managed, and communicated to the ATA and task force members. RESULTS The revised guidelines for the management of thyroid nodules include recommendations regarding initial evaluation, clinical and ultrasound criteria for fine-needle aspiration bio</vt:lpwstr>
  </property>
  <property fmtid="{D5CDD505-2E9C-101B-9397-08002B2CF9AE}" pid="1613" name="Mendeley_Bookmark_LztMa5PZvn_8">
    <vt:lpwstr>psy, interpretation of fine-needle aspiration biopsy results, use of molecular markers, and management of benign thyroid nodules. Recommendations regarding the initial management of thyroid cancer include those relating to screening for thyroid cancer, st</vt:lpwstr>
  </property>
  <property fmtid="{D5CDD505-2E9C-101B-9397-08002B2CF9AE}" pid="1614" name="Mendeley_Bookmark_LztMa5PZvn_9">
    <vt:lpwstr>aging and risk assessment, surgical management, radioiodine remnant ablation and therapy, and thyrotropin suppression therapy using levothyroxine. Recommendations related to long-term management of differentiated thyroid cancer include those related to su</vt:lpwstr>
  </property>
  <property fmtid="{D5CDD505-2E9C-101B-9397-08002B2CF9AE}" pid="1615" name="Mendeley_Bookmark_M7nFFjLgZ6_1">
    <vt:lpwstr>ADDIN CSL_CITATION {"citationItems": [{"id": "ITEM-1", "itemData": {"DOI": "10.1016/j.cell.2011.02.013", "ISSN": "00928674", "abstract": "The hallmarks of cancer comprise six biological capabilities acquired during the multistep development of human tumor</vt:lpwstr>
  </property>
  <property fmtid="{D5CDD505-2E9C-101B-9397-08002B2CF9AE}" pid="1616" name="Mendeley_Bookmark_M7nFFjLgZ6_2">
    <vt:lpwstr>s. The hallmarks constitute an organizing principle for rationalizing the complexities of neoplastic disease. They include sustaining proliferative signaling, evading growth suppressors, resisting cell death, enabling replicative immortality, inducing ang</vt:lpwstr>
  </property>
  <property fmtid="{D5CDD505-2E9C-101B-9397-08002B2CF9AE}" pid="1617" name="Mendeley_Bookmark_M7nFFjLgZ6_3">
    <vt:lpwstr>iogenesis, and activating invasion and metastasis. Underlying these hallmarks are genome instability, which generates the genetic diversity that expedites their acquisition, and inflammation, which fosters multiple hallmark functions. Conceptual progress </vt:lpwstr>
  </property>
  <property fmtid="{D5CDD505-2E9C-101B-9397-08002B2CF9AE}" pid="1618" name="Mendeley_Bookmark_M7nFFjLgZ6_4">
    <vt:lpwstr>in the last decade has added two emerging hallmarks of potential generality to this list - reprogramming of energy metabolism and evading immune destruction. In addition to cancer cells, tumors exhibit another dimension of complexity: they contain a reper</vt:lpwstr>
  </property>
  <property fmtid="{D5CDD505-2E9C-101B-9397-08002B2CF9AE}" pid="1619" name="Mendeley_Bookmark_M7nFFjLgZ6_5">
    <vt:lpwstr>toire of recruited, ostensibly normal cells that contribute to the acquisition of hallmark traits by creating the \"tumor microenvironment.\" Recognition of the widespread applicability of these concepts will increasingly affect the development of new mea</vt:lpwstr>
  </property>
  <property fmtid="{D5CDD505-2E9C-101B-9397-08002B2CF9AE}" pid="1620" name="Mendeley_Bookmark_M7nFFjLgZ6_6">
    <vt:lpwstr>ns to treat human cancer. \u00a9 2011 Elsevier Inc.", "author": [{"dropping-particle": "", "family": "Hanahan", "given": "Douglas", "non-dropping-particle": "", "parse-names": false, "suffix": ""}, {"dropping-particle": "", "family": "Weinberg", "given": </vt:lpwstr>
  </property>
  <property fmtid="{D5CDD505-2E9C-101B-9397-08002B2CF9AE}" pid="1621" name="Mendeley_Bookmark_M7nFFjLgZ6_7">
    <vt:lpwstr>"Robert A.", "non-dropping-particle": "", "parse-names": false, "suffix": ""}], "container-title": "Cell", "id": "ITEM-1", "issued": {"date-parts": [["2011"]]}, "title": "Hallmarks of cancer: The next generation", "type": "article"}, "uris": ["http://www.</vt:lpwstr>
  </property>
  <property fmtid="{D5CDD505-2E9C-101B-9397-08002B2CF9AE}" pid="1622" name="Mendeley_Bookmark_M7nFFjLgZ6_8">
    <vt:lpwstr>mendeley.com/documents/?uuid=d81f8172-b678-407e-8f95-4bea62f6df2b"]}], "mendeley": {"formattedCitation": "&lt;sup&gt;20&lt;/sup&gt;", "plainTextFormattedCitation": "20", "previouslyFormattedCitation": "&lt;sup&gt;20&lt;/sup&gt;"}, "properties": {"noteIndex": 0}, "schema": "https</vt:lpwstr>
  </property>
  <property fmtid="{D5CDD505-2E9C-101B-9397-08002B2CF9AE}" pid="1623" name="Mendeley_Bookmark_M7nFFjLgZ6_9">
    <vt:lpwstr>://github.com/citation-style-language/schema/raw/master/csl-citation.json"}</vt:lpwstr>
  </property>
  <property fmtid="{D5CDD505-2E9C-101B-9397-08002B2CF9AE}" pid="1624" name="Mendeley_Bookmark_Mz5HNURqzU_1">
    <vt:lpwstr>ADDIN CSL_CITATION {"citationItems": [{"id": "ITEM-1", "itemData": {"DOI": "10.1210/jc.2013-2383", "ISSN": "0021972X", "abstract": "BACKGROUND: TERT encodes the reverse transcriptase component of telomerase, which adds telomere repeats to chromosome ends,</vt:lpwstr>
  </property>
  <property fmtid="{D5CDD505-2E9C-101B-9397-08002B2CF9AE}" pid="1625" name="Mendeley_Bookmark_Mz5HNURqzU_10">
    <vt:lpwstr>"", "family": "Ganly", "given": "Ian", "non-dropping-particle": "", "parse-names": false, "suffix": ""}, {"dropping-particle": "", "family": "Chan", "given": "Timothy A.", "non-dropping-particle": "", "parse-names": false, "suffix": ""}, {"dropping-partic</vt:lpwstr>
  </property>
  <property fmtid="{D5CDD505-2E9C-101B-9397-08002B2CF9AE}" pid="1626" name="Mendeley_Bookmark_Mz5HNURqzU_11">
    <vt:lpwstr>le": "", "family": "Mitsutake", "given": "Norisato", "non-dropping-particle": "", "parse-names": false, "suffix": ""}, {"dropping-particle": "", "family": "Matsuse", "given": "Michiko", "non-dropping-particle": "", "parse-names": false, "suffix": ""}, {"d</vt:lpwstr>
  </property>
  <property fmtid="{D5CDD505-2E9C-101B-9397-08002B2CF9AE}" pid="1627" name="Mendeley_Bookmark_Mz5HNURqzU_12">
    <vt:lpwstr>ropping-particle": "", "family": "Ibrahimpasic", "given": "Tihana", "non-dropping-particle": "", "parse-names": false, "suffix": ""}, {"dropping-particle": "", "family": "Ghossein", "given": "Ronald A.", "non-dropping-particle": "", "parse-names": false, </vt:lpwstr>
  </property>
  <property fmtid="{D5CDD505-2E9C-101B-9397-08002B2CF9AE}" pid="1628" name="Mendeley_Bookmark_Mz5HNURqzU_13">
    <vt:lpwstr>"suffix": ""}, {"dropping-particle": "", "family": "Fagin", "given": "James A.", "non-dropping-particle": "", "parse-names": false, "suffix": ""}], "container-title": "Journal of Clinical Endocrinology and Metabolism", "id": "ITEM-1", "issued": {"date-par</vt:lpwstr>
  </property>
  <property fmtid="{D5CDD505-2E9C-101B-9397-08002B2CF9AE}" pid="1629" name="Mendeley_Bookmark_Mz5HNURqzU_14">
    <vt:lpwstr>ts": [["2013"]]}, "title": "Frequent somatic TERT promoter mutations in thyroid cancer: Higher prevalence in advanced ORMS of the disease", "type": "article-journal"}, "uris": ["http://www.mendeley.com/documents/?uuid=74e2f911-ea56-43e1-a7a5-ecf40c3070d8"</vt:lpwstr>
  </property>
  <property fmtid="{D5CDD505-2E9C-101B-9397-08002B2CF9AE}" pid="1630" name="Mendeley_Bookmark_Mz5HNURqzU_15">
    <vt:lpwstr>]}, {"id": "ITEM-2", "itemData": {"DOI": "10.3390/ijms20122887", "ISSN": "14220067", "abstract": "Telomere and telomerase regulation contributes to the onset and evolution of several tumors, including highly aggressive thyroid cancers (TCs). TCs are the m</vt:lpwstr>
  </property>
  <property fmtid="{D5CDD505-2E9C-101B-9397-08002B2CF9AE}" pid="1631" name="Mendeley_Bookmark_Mz5HNURqzU_16">
    <vt:lpwstr>ost common endocrine malignancies and are generally characterized by a high rate of curability. However, a small but significant percentage develops distant metastasis or progresses into undifferentiated forms associated with bad prognosis and for which p</vt:lpwstr>
  </property>
  <property fmtid="{D5CDD505-2E9C-101B-9397-08002B2CF9AE}" pid="1632" name="Mendeley_Bookmark_Mz5HNURqzU_17">
    <vt:lpwstr>oor therapeutic options are available. Mutations in telomerase reverse transcriptase (TERT) promoter are among the most credited prognostic marker of aggressiveness in TCs. Indeed, their frequency progressively increases passing from indolent lesions to a</vt:lpwstr>
  </property>
  <property fmtid="{D5CDD505-2E9C-101B-9397-08002B2CF9AE}" pid="1633" name="Mendeley_Bookmark_Mz5HNURqzU_18">
    <vt:lpwstr>ggressive and anaplastic forms. TERT promoter mutations create binding sites for transcription factors, increasing TERT expression and telomerase activity. Furthermore, aggressiveness of TCs is associated with TERT locus amplification. These data encourag</vt:lpwstr>
  </property>
  <property fmtid="{D5CDD505-2E9C-101B-9397-08002B2CF9AE}" pid="1634" name="Mendeley_Bookmark_Mz5HNURqzU_19">
    <vt:lpwstr>e investigating telomerase regulating pathways as relevant drivers of TC development and progression to foster the identification of new therapeutics targets. Here, we summarize the current knowledge about telomere regulation and TCs, exploring both canon</vt:lpwstr>
  </property>
  <property fmtid="{D5CDD505-2E9C-101B-9397-08002B2CF9AE}" pid="1635" name="Mendeley_Bookmark_Mz5HNURqzU_2">
    <vt:lpwstr> thus enabling cell replication. Telomerase activity is required for cell immortalization. Somatic TERT promoter mutations modifying key transcriptional response elements were recently reported in several cancers, such as melanomas and gliomas.\\n\\nOBJEC</vt:lpwstr>
  </property>
  <property fmtid="{D5CDD505-2E9C-101B-9397-08002B2CF9AE}" pid="1636" name="Mendeley_Bookmark_Mz5HNURqzU_20">
    <vt:lpwstr>ical and less conventional pathways. We discuss the possible role of telomere homeostasis in mediating response to cancer therapies and the possibility of using epigenetic drugs to re-evaluate the use of telomerase inhibitors. Combined treatments could be</vt:lpwstr>
  </property>
  <property fmtid="{D5CDD505-2E9C-101B-9397-08002B2CF9AE}" pid="1637" name="Mendeley_Bookmark_Mz5HNURqzU_21">
    <vt:lpwstr> of support to currently used therapies still presenting weaknesses.", "author": [{"dropping-particle": "", "family": "Donati", "given": "Benedetta", "non-dropping-particle": "", "parse-names": false, "suffix": ""}, {"dropping-particle": "", "family": "Ci</vt:lpwstr>
  </property>
  <property fmtid="{D5CDD505-2E9C-101B-9397-08002B2CF9AE}" pid="1638" name="Mendeley_Bookmark_Mz5HNURqzU_22">
    <vt:lpwstr>arrocchi", "given": "Alessia", "non-dropping-particle": "", "parse-names": false, "suffix": ""}], "container-title": "International journal of molecular sciences", "id": "ITEM-2", "issued": {"date-parts": [["2019"]]}, "title": "Telomerase and Telomeres Bi</vt:lpwstr>
  </property>
  <property fmtid="{D5CDD505-2E9C-101B-9397-08002B2CF9AE}" pid="1639" name="Mendeley_Bookmark_Mz5HNURqzU_23">
    <vt:lpwstr>ology in Thyroid Cancer", "type": "article"}, "uris": ["http://www.mendeley.com/documents/?uuid=0c33d6fb-480e-464c-bb10-56f52314efa0"]}], "mendeley": {"formattedCitation": "&lt;sup&gt;51,52&lt;/sup&gt;", "plainTextFormattedCitation": "51,52", "previouslyFormattedCita</vt:lpwstr>
  </property>
  <property fmtid="{D5CDD505-2E9C-101B-9397-08002B2CF9AE}" pid="1640" name="Mendeley_Bookmark_Mz5HNURqzU_24">
    <vt:lpwstr>tion": "&lt;sup&gt;51&lt;/sup&gt;"}, "properties": {"noteIndex": 0}, "schema": "https://github.com/citation-style-language/schema/raw/master/csl-citation.json"}</vt:lpwstr>
  </property>
  <property fmtid="{D5CDD505-2E9C-101B-9397-08002B2CF9AE}" pid="1641" name="Mendeley_Bookmark_Mz5HNURqzU_3">
    <vt:lpwstr>TIVES: The objectives of the study were: 1) to determine the prevalence of TERT promoter mutations C228T and C250T in different thyroid cancer histological types and cell lines; and 2) to establish the possible association of TERT mutations with mutations</vt:lpwstr>
  </property>
  <property fmtid="{D5CDD505-2E9C-101B-9397-08002B2CF9AE}" pid="1642" name="Mendeley_Bookmark_Mz5HNURqzU_4">
    <vt:lpwstr> of BRAF, RAS, or RET/PTC.\\n\\nMETHODS: TERT promoter was PCR-amplified and sequenced in 42 thyroid cancer cell lines and 183 tumors: 80 papillary thyroid cancers (PTCs), 58 poorly differentiated thyroid cancers (PDTCs), 20 anaplastic thyroid cancers (AT</vt:lpwstr>
  </property>
  <property fmtid="{D5CDD505-2E9C-101B-9397-08002B2CF9AE}" pid="1643" name="Mendeley_Bookmark_Mz5HNURqzU_5">
    <vt:lpwstr>Cs), and 25 Hurthle cell cancers (HCCs).\\n\\nRESULTS: TERT promoter mutations were found in 98 of 225 (44%) specimens. TERT promoters C228T and C250T were mutually exclusive. Mutations were present in 18 of 80 PTCs (22.5%), in 40 of 78 (51%) advanced thy</vt:lpwstr>
  </property>
  <property fmtid="{D5CDD505-2E9C-101B-9397-08002B2CF9AE}" pid="1644" name="Mendeley_Bookmark_Mz5HNURqzU_6">
    <vt:lpwstr>roid cancers (ATC + PDTC) (P = 3 \u00d7 10(-4) vs PTC), and in widely invasive HCCs (4 of 17), but not in minimally invasive HCCs (0 of 8). TERT promoter mutations were seen more frequently in advanced cancers with BRAF/RAS mutations compared to those tha</vt:lpwstr>
  </property>
  <property fmtid="{D5CDD505-2E9C-101B-9397-08002B2CF9AE}" pid="1645" name="Mendeley_Bookmark_Mz5HNURqzU_7">
    <vt:lpwstr>t were BRAF/RAS wild-type (ATC + PDTC, 67.3 vs 24.1%; P &lt; 10(-4)), whereas BRAF-mutant PTCs were less likely to have TERT promoter mutations than BRAF wild-type tumors (11.8 vs 50.0%; P = .04).\\n\\nCONCLUSIONS: TERT promoter mutations are highly prevalen</vt:lpwstr>
  </property>
  <property fmtid="{D5CDD505-2E9C-101B-9397-08002B2CF9AE}" pid="1646" name="Mendeley_Bookmark_Mz5HNURqzU_8">
    <vt:lpwstr>t in advanced thyroid cancers, particularly those harboring BRAF or RAS mutations, whereas PTCs with BRAF or RAS mutations are most often TERT promoter wild type. Acquisition of a TERT promoter mutation could extend survival of BRAF- or RAS-driven clones </vt:lpwstr>
  </property>
  <property fmtid="{D5CDD505-2E9C-101B-9397-08002B2CF9AE}" pid="1647" name="Mendeley_Bookmark_Mz5HNURqzU_9">
    <vt:lpwstr>and enable accumulation of additional genetic defects leading to disease progression.", "author": [{"dropping-particle": "", "family": "Landa", "given": "I\u00f1igo", "non-dropping-particle": "", "parse-names": false, "suffix": ""}, {"dropping-particle": </vt:lpwstr>
  </property>
  <property fmtid="{D5CDD505-2E9C-101B-9397-08002B2CF9AE}" pid="1648" name="Mendeley_Bookmark_MzAVwRs6S2_1">
    <vt:lpwstr>ADDIN CSL_CITATION {"citationItems": [{"id": "ITEM-1", "itemData": {"DOI": "10.1089/thy.2017.0318", "ISSN": "15579077", "abstract": "\u00a9 Copyright 2018, Mary Ann Liebert, Inc. 2018. Background: Gene fusions are known in many cancers as driver or passen</vt:lpwstr>
  </property>
  <property fmtid="{D5CDD505-2E9C-101B-9397-08002B2CF9AE}" pid="1649" name="Mendeley_Bookmark_MzAVwRs6S2_2">
    <vt:lpwstr>ger mutations. They play an important role in both the etiology and pathogenesis of cancer and are considered as potential diagnostic and prognostic markers and possible therapeutic targets. The spectrum and prevalence of gene fusions in thyroid cancer ra</vt:lpwstr>
  </property>
  <property fmtid="{D5CDD505-2E9C-101B-9397-08002B2CF9AE}" pid="1650" name="Mendeley_Bookmark_MzAVwRs6S2_3">
    <vt:lpwstr>nges from single cases up to 80%, depending on the specific type of cancer. During last three years, massive parallel sequencing technologies have revealed new fusions and allowed detailed characteristics of fusions in different types of thyroid cancer. S</vt:lpwstr>
  </property>
  <property fmtid="{D5CDD505-2E9C-101B-9397-08002B2CF9AE}" pid="1651" name="Mendeley_Bookmark_MzAVwRs6S2_4">
    <vt:lpwstr>ummary: This article reviews all known fusions and their prevalence in papillary, poorly differentiated and anaplastic, follicular, and medullary carcinomas. The mechanisms of fusion formation are described. In addition, the mechanisms of oncogenic transf</vt:lpwstr>
  </property>
  <property fmtid="{D5CDD505-2E9C-101B-9397-08002B2CF9AE}" pid="1652" name="Mendeley_Bookmark_MzAVwRs6S2_5">
    <vt:lpwstr>ormation, such as altered gene expression, forced oligomerization, and subcellular localization, are given. Conclusion: The prognostic value and perspectives of the utilization of gene fusions as therapeutic targets are discussed.", "author": [{"dropping-</vt:lpwstr>
  </property>
  <property fmtid="{D5CDD505-2E9C-101B-9397-08002B2CF9AE}" pid="1653" name="Mendeley_Bookmark_MzAVwRs6S2_6">
    <vt:lpwstr>particle": "", "family": "Yakushina", "given": "Valentina D.", "non-dropping-particle": "", "parse-names": false, "suffix": ""}, {"dropping-particle": "V.", "family": "Lerner", "given": "Larisa", "non-dropping-particle": "", "parse-names": false, "suffix"</vt:lpwstr>
  </property>
  <property fmtid="{D5CDD505-2E9C-101B-9397-08002B2CF9AE}" pid="1654" name="Mendeley_Bookmark_MzAVwRs6S2_7">
    <vt:lpwstr>: ""}, {"dropping-particle": "V.", "family": "Lavrov", "given": "Alexander", "non-dropping-particle": "", "parse-names": false, "suffix": ""}], "container-title": "Thyroid", "id": "ITEM-1", "issued": {"date-parts": [["2018"]]}, "title": "Gene fusions in t</vt:lpwstr>
  </property>
  <property fmtid="{D5CDD505-2E9C-101B-9397-08002B2CF9AE}" pid="1655" name="Mendeley_Bookmark_MzAVwRs6S2_8">
    <vt:lpwstr>hyroid cancer", "type": "article"}, "uris": ["http://www.mendeley.com/documents/?uuid=ff4b7c17-3724-458c-9d35-37b11bf27b12"]}], "mendeley": {"formattedCitation": "&lt;sup&gt;42&lt;/sup&gt;", "plainTextFormattedCitation": "42", "previouslyFormattedCitation": "&lt;sup&gt;42&lt;</vt:lpwstr>
  </property>
  <property fmtid="{D5CDD505-2E9C-101B-9397-08002B2CF9AE}" pid="1656" name="Mendeley_Bookmark_MzAVwRs6S2_9">
    <vt:lpwstr>/sup&gt;"}, "properties": {"noteIndex": 0}, "schema": "https://github.com/citation-style-language/schema/raw/master/csl-citation.json"}</vt:lpwstr>
  </property>
  <property fmtid="{D5CDD505-2E9C-101B-9397-08002B2CF9AE}" pid="1657" name="Mendeley_Bookmark_NBT0NJZ8of_1">
    <vt:lpwstr>ADDIN CSL_CITATION {"citationItems": [{"id": "ITEM-1", "itemData": {"DOI": "10.1038/nrendo.2016.11", "ISSN": "17595037", "abstract": "The rearranged during transfection (RET) proto-oncogene was identified in 1985 and, very soon thereafter, a rearrangement</vt:lpwstr>
  </property>
  <property fmtid="{D5CDD505-2E9C-101B-9397-08002B2CF9AE}" pid="1658" name="Mendeley_Bookmark_NBT0NJZ8of_10">
    <vt:lpwstr>", "plainTextFormattedCitation": "37", "previouslyFormattedCitation": "&lt;sup&gt;37&lt;/sup&gt;"}, "properties": {"noteIndex": 0}, "schema": "https://github.com/citation-style-language/schema/raw/master/csl-citation.json"}</vt:lpwstr>
  </property>
  <property fmtid="{D5CDD505-2E9C-101B-9397-08002B2CF9AE}" pid="1659" name="Mendeley_Bookmark_NBT0NJZ8of_2">
    <vt:lpwstr> named RET/PTC was discovered in papillary thyroid carcinoma (PTC). After this discovery, other RET rearrangements were found in PTCs, particularly in those induced by radiation. For many years, it was thought that these genetic alterations only occurred </vt:lpwstr>
  </property>
  <property fmtid="{D5CDD505-2E9C-101B-9397-08002B2CF9AE}" pid="1660" name="Mendeley_Bookmark_NBT0NJZ8of_3">
    <vt:lpwstr>in PTC, but, in the past couple of years, some RET/PTC rearrangements have been found in other human tumours. 5 years after the discovery of RET/PTC rearrangements in PTC, activating point mutations in the RET proto-oncogene were discovered in both heredi</vt:lpwstr>
  </property>
  <property fmtid="{D5CDD505-2E9C-101B-9397-08002B2CF9AE}" pid="1661" name="Mendeley_Bookmark_NBT0NJZ8of_4">
    <vt:lpwstr>tary and sporadic forms of medullary thyroid carcinoma (MTC). In contrast to the alterations found in PTC, the activation of RET in MTC is mainly due to activating point mutations. Interestingly, in the past year, RET rearrangements that were different to</vt:lpwstr>
  </property>
  <property fmtid="{D5CDD505-2E9C-101B-9397-08002B2CF9AE}" pid="1662" name="Mendeley_Bookmark_NBT0NJZ8of_5">
    <vt:lpwstr> those described in PTC were observed in sporadic MTC. The identification of RET mutations is relevant to the early diagnosis of hereditary MTC and the prognosis of sporadic MTC. The diagnostic and prognostic role of the RET/PTC rearrangements in PTC is l</vt:lpwstr>
  </property>
  <property fmtid="{D5CDD505-2E9C-101B-9397-08002B2CF9AE}" pid="1663" name="Mendeley_Bookmark_NBT0NJZ8of_6">
    <vt:lpwstr>ess relevant but still important in patient management, particularly for deciding if a targeted therapy should be initiated. In this Review, we discuss the pathogenic, diagnostic and prognostic roles of the RET proto-oncogene in both PTC and MTC.", "autho</vt:lpwstr>
  </property>
  <property fmtid="{D5CDD505-2E9C-101B-9397-08002B2CF9AE}" pid="1664" name="Mendeley_Bookmark_NBT0NJZ8of_7">
    <vt:lpwstr>r": [{"dropping-particle": "", "family": "Romei", "given": "Cristina", "non-dropping-particle": "", "parse-names": false, "suffix": ""}, {"dropping-particle": "", "family": "Ciampi", "given": "Raffaele", "non-dropping-particle": "", "parse-names": false, </vt:lpwstr>
  </property>
  <property fmtid="{D5CDD505-2E9C-101B-9397-08002B2CF9AE}" pid="1665" name="Mendeley_Bookmark_NBT0NJZ8of_8">
    <vt:lpwstr>"suffix": ""}, {"dropping-particle": "", "family": "Elisei", "given": "Rossella", "non-dropping-particle": "", "parse-names": false, "suffix": ""}], "container-title": "Nature Reviews Endocrinology", "id": "ITEM-1", "issued": {"date-parts": [["2016"]]}, "</vt:lpwstr>
  </property>
  <property fmtid="{D5CDD505-2E9C-101B-9397-08002B2CF9AE}" pid="1666" name="Mendeley_Bookmark_NBT0NJZ8of_9">
    <vt:lpwstr>title": "A comprehensive overview of the role of the RET proto-oncogene in thyroid carcinoma", "type": "article"}, "uris": ["http://www.mendeley.com/documents/?uuid=dc053e2b-2d85-4ecf-a019-488c5db88be3"]}], "mendeley": {"formattedCitation": "&lt;sup&gt;37&lt;/sup&gt;</vt:lpwstr>
  </property>
  <property fmtid="{D5CDD505-2E9C-101B-9397-08002B2CF9AE}" pid="1667" name="Mendeley_Bookmark_NwAcpJ2YHI_1">
    <vt:lpwstr>ADDIN CSL_CITATION {"citationItems": [{"id": "ITEM-1", "itemData": {"abstract": "A number of factors may affect the interpretation of cancer incidence, mortality, and survival statistics provided in this report. Survival rates for all cancers combined: Th</vt:lpwstr>
  </property>
  <property fmtid="{D5CDD505-2E9C-101B-9397-08002B2CF9AE}" pid="1668" name="Mendeley_Bookmark_NwAcpJ2YHI_10">
    <vt:lpwstr>: "", "parse-names": false, "suffix": ""}, {"dropping-particle": "", "family": "Miller", "given": "D", "non-dropping-particle": "", "parse-names": false, "suffix": ""}, {"dropping-particle": "", "family": "Bishop", "given": "K", "non-dropping-particle": "</vt:lpwstr>
  </property>
  <property fmtid="{D5CDD505-2E9C-101B-9397-08002B2CF9AE}" pid="1669" name="Mendeley_Bookmark_NwAcpJ2YHI_11">
    <vt:lpwstr>", "parse-names": false, "suffix": ""}, {"dropping-particle": "", "family": "Altekruse", "given": "SF", "non-dropping-particle": "", "parse-names": false, "suffix": ""}, {"dropping-particle": "", "family": "Kosary", "given": "CL", "non-dropping-particle":</vt:lpwstr>
  </property>
  <property fmtid="{D5CDD505-2E9C-101B-9397-08002B2CF9AE}" pid="1670" name="Mendeley_Bookmark_NwAcpJ2YHI_12">
    <vt:lpwstr> "", "parse-names": false, "suffix": ""}, {"dropping-particle": "", "family": "Yu", "given": "M", "non-dropping-particle": "", "parse-names": false, "suffix": ""}, {"dropping-particle": "", "family": "Ruhl", "given": "J", "non-dropping-particle": "", "par</vt:lpwstr>
  </property>
  <property fmtid="{D5CDD505-2E9C-101B-9397-08002B2CF9AE}" pid="1671" name="Mendeley_Bookmark_NwAcpJ2YHI_13">
    <vt:lpwstr>se-names": false, "suffix": ""}, {"dropping-particle": "", "family": "Tatalovich", "given": "Z", "non-dropping-particle": "", "parse-names": false, "suffix": ""}, {"dropping-particle": "", "family": "Mariotto", "given": "A", "non-dropping-particle": "", "</vt:lpwstr>
  </property>
  <property fmtid="{D5CDD505-2E9C-101B-9397-08002B2CF9AE}" pid="1672" name="Mendeley_Bookmark_NwAcpJ2YHI_14">
    <vt:lpwstr>parse-names": false, "suffix": ""}, {"dropping-particle": "", "family": "Lewis", "given": "DR", "non-dropping-particle": "", "parse-names": false, "suffix": ""}, {"dropping-particle": "", "family": "Chen", "given": "HS", "non-dropping-particle": "", "pars</vt:lpwstr>
  </property>
  <property fmtid="{D5CDD505-2E9C-101B-9397-08002B2CF9AE}" pid="1673" name="Mendeley_Bookmark_NwAcpJ2YHI_15">
    <vt:lpwstr>e-names": false, "suffix": ""}, {"dropping-particle": "", "family": "Feuer", "given": "EJ", "non-dropping-particle": "", "parse-names": false, "suffix": ""}, {"dropping-particle": "", "family": "Cronin", "given": "KA", "non-dropping-particle": "", "parse-</vt:lpwstr>
  </property>
  <property fmtid="{D5CDD505-2E9C-101B-9397-08002B2CF9AE}" pid="1674" name="Mendeley_Bookmark_NwAcpJ2YHI_16">
    <vt:lpwstr>names": false, "suffix": ""}], "container-title": "National Cancer Institute", "id": "ITEM-1", "issued": {"date-parts": [["2015"]]}, "title": "SEER Cancer Statistics Review", "type": "article-journal"}, "uris": ["http://www.mendeley.com/documents/?uuid=e5</vt:lpwstr>
  </property>
  <property fmtid="{D5CDD505-2E9C-101B-9397-08002B2CF9AE}" pid="1675" name="Mendeley_Bookmark_NwAcpJ2YHI_17">
    <vt:lpwstr>7173b1-9c3a-4c8f-ba07-039bdc63e5d3"]}, {"id": "ITEM-2", "itemData": {"abstract": "CONTEXT: Because of its outstanding sensitivity, stimulation of calcitonin secretion with iv injection of pentagastrin is widely used for biochemical diagnosis of medullary </vt:lpwstr>
  </property>
  <property fmtid="{D5CDD505-2E9C-101B-9397-08002B2CF9AE}" pid="1676" name="Mendeley_Bookmark_NwAcpJ2YHI_18">
    <vt:lpwstr>thyroid cancer.\\n\\nOBJECTIVE: The objective of this study was to explore the relationship between the results of the pentagastrin stimulation test and extent of disease in patients with previously untreated medullary thyroid cancer.\\n\\nDESIGN: This wa</vt:lpwstr>
  </property>
  <property fmtid="{D5CDD505-2E9C-101B-9397-08002B2CF9AE}" pid="1677" name="Mendeley_Bookmark_NwAcpJ2YHI_19">
    <vt:lpwstr>s a retrospective study.\\n\\nSETTING: The investigation took place at a tertiary referral center.\\n\\nPATIENTS: Included were 89 patients with increased basal calcitonin levels who had a pentagastrin test at this institution before initial neck surgery </vt:lpwstr>
  </property>
  <property fmtid="{D5CDD505-2E9C-101B-9397-08002B2CF9AE}" pid="1678" name="Mendeley_Bookmark_NwAcpJ2YHI_2">
    <vt:lpwstr>e mix of cancers changes over time as the incidence of some cancers increases and the incidence of others decreases. The overall cancer survival rate can fluctuate even when the survival rates for site-specific cancers remain unchanged. (While it is possi</vt:lpwstr>
  </property>
  <property fmtid="{D5CDD505-2E9C-101B-9397-08002B2CF9AE}" pid="1679" name="Mendeley_Bookmark_NwAcpJ2YHI_20">
    <vt:lpwstr>for medullary thyroid cancer.\\n\\nMAIN OUTCOME MEASURE: Measurements included basal and stimulated calcitonin levels, carcinoembryonic antigen levels, primary tumor diameter, extrathyroidal extension, lymph node metastases, and distant metastases.\\n\\nR</vt:lpwstr>
  </property>
  <property fmtid="{D5CDD505-2E9C-101B-9397-08002B2CF9AE}" pid="1680" name="Mendeley_Bookmark_NwAcpJ2YHI_21">
    <vt:lpwstr>ESULTS: There was a strong dose-dependent relationship between a less than 10-fold increase in preoperative calcitonin levels after iv stimulation with pentagastrin and both the frequency (41-54 vs. 4-27%; P = 0.001) and number (means of 3.0-10.8 vs. 0-1.</vt:lpwstr>
  </property>
  <property fmtid="{D5CDD505-2E9C-101B-9397-08002B2CF9AE}" pid="1681" name="Mendeley_Bookmark_NwAcpJ2YHI_22">
    <vt:lpwstr>1 positive nodes, P &lt; 0.001) of lymph node metastases. Weaker associations were identified with the respective frequency of extrathyroidal extension (14-27 vs. 0-7%; P = 0.027), distant metastasis (9-23 vs. 0%; P = 0.017), and postoperative normalization </vt:lpwstr>
  </property>
  <property fmtid="{D5CDD505-2E9C-101B-9397-08002B2CF9AE}" pid="1682" name="Mendeley_Bookmark_NwAcpJ2YHI_23">
    <vt:lpwstr>of calcitonin (40-55 vs. 53-82%; P = 0.029). On multivariate analysis, only lymph node metastases were associated with a less than 10-fold increase in preoperative calcitonin levels.\\n\\nCONCLUSIONS: Based on these clinical data and preclinical literatur</vt:lpwstr>
  </property>
  <property fmtid="{D5CDD505-2E9C-101B-9397-08002B2CF9AE}" pid="1683" name="Mendeley_Bookmark_NwAcpJ2YHI_24">
    <vt:lpwstr>e, reduced responsiveness to stimulation with pentagastrin may reflect early dedifferentiation. Evidence of this condition may enable early risk stratification in patients with medullary thyroid cancer.", "author": [{"dropping-particle": "", "family": "Bo</vt:lpwstr>
  </property>
  <property fmtid="{D5CDD505-2E9C-101B-9397-08002B2CF9AE}" pid="1684" name="Mendeley_Bookmark_NwAcpJ2YHI_25">
    <vt:lpwstr>ron, Walter", "given": "F.", "non-dropping-particle": "", "parse-names": false, "suffix": ""}, {"dropping-particle": "", "family": "Boulpaep", "given": "Emile L.", "non-dropping-particle": "", "parse-names": false, "suffix": ""}], "container-title": "US E</vt:lpwstr>
  </property>
  <property fmtid="{D5CDD505-2E9C-101B-9397-08002B2CF9AE}" pid="1685" name="Mendeley_Bookmark_NwAcpJ2YHI_26">
    <vt:lpwstr>lsevier Health Bookshop", "id": "ITEM-2", "issued": {"date-parts": [["2009"]]}, "title": "Medical Physiology 2nd edition.", "type": "webpage"}, "uris": ["http://www.mendeley.com/documents/?uuid=1b7f5584-5cd3-46ec-b1ca-706ca27ea9d6"]}], "mendeley": {"forma</vt:lpwstr>
  </property>
  <property fmtid="{D5CDD505-2E9C-101B-9397-08002B2CF9AE}" pid="1686" name="Mendeley_Bookmark_NwAcpJ2YHI_27">
    <vt:lpwstr>ttedCitation": "&lt;sup&gt;2,10&lt;/sup&gt;", "plainTextFormattedCitation": "2,10", "previouslyFormattedCitation": "&lt;sup&gt;2,10&lt;/sup&gt;"}, "properties": {"noteIndex": 0}, "schema": "https://github.com/citation-style-language/schema/raw/master/csl-citation.json"}</vt:lpwstr>
  </property>
  <property fmtid="{D5CDD505-2E9C-101B-9397-08002B2CF9AE}" pid="1687" name="Mendeley_Bookmark_NwAcpJ2YHI_3">
    <vt:lpwstr>ble to adjust the survival rate for all cancers combined on the basis of the relative frequencies of the component cancers, rates adjusted in this manner differ by only a small amount from unadjusted rates. In the future, such an adjustment may become mor</vt:lpwstr>
  </property>
  <property fmtid="{D5CDD505-2E9C-101B-9397-08002B2CF9AE}" pid="1688" name="Mendeley_Bookmark_NwAcpJ2YHI_4">
    <vt:lpwstr>e important if there are substantial changes in the incidence of various cancers.) Early detection/screening: The improved earlier detection and diagnosis of cancers caused by new screening procedures may produce an increase in both incidence rates and su</vt:lpwstr>
  </property>
  <property fmtid="{D5CDD505-2E9C-101B-9397-08002B2CF9AE}" pid="1689" name="Mendeley_Bookmark_NwAcpJ2YHI_5">
    <vt:lpwstr>rvival rates. These increases can occur as a result of the introduction of a new procedure to screen subgroups of the population for a specific cancer; they need not be related to whether use of the screening test results in a decrease in mortality from t</vt:lpwstr>
  </property>
  <property fmtid="{D5CDD505-2E9C-101B-9397-08002B2CF9AE}" pid="1690" name="Mendeley_Bookmark_NwAcpJ2YHI_6">
    <vt:lpwstr>hat cancer. As the proportion of cancers detected at screening increases, presumably as a result of increased screening of the population, patient survival rates will increase, because they are based on survival time after diagnosis. The interval between </vt:lpwstr>
  </property>
  <property fmtid="{D5CDD505-2E9C-101B-9397-08002B2CF9AE}" pid="1691" name="Mendeley_Bookmark_NwAcpJ2YHI_7">
    <vt:lpwstr>the time a cancer is diagnosed by a screening procedure and the time when the cancer would have been diagnosed in the absence of screening is called lead-time (Zelen, 1976). (Screening for breast cancer has been demonstrated to result in increased surviva</vt:lpwstr>
  </property>
  <property fmtid="{D5CDD505-2E9C-101B-9397-08002B2CF9AE}" pid="1692" name="Mendeley_Bookmark_NwAcpJ2YHI_8">
    <vt:lpwstr>l over and above that resulting from lead-time alone and to reduce breast cancer mortality. The benefit of screening is being studied for some other cancers.)", "author": [{"dropping-particle": "", "family": "Howlader", "given": "N", "non-dropping-particl</vt:lpwstr>
  </property>
  <property fmtid="{D5CDD505-2E9C-101B-9397-08002B2CF9AE}" pid="1693" name="Mendeley_Bookmark_NwAcpJ2YHI_9">
    <vt:lpwstr>e": "", "parse-names": false, "suffix": ""}, {"dropping-particle": "", "family": "Noone", "given": "AM", "non-dropping-particle": "", "parse-names": false, "suffix": ""}, {"dropping-particle": "", "family": "Krapcho", "given": "M", "non-dropping-particle"</vt:lpwstr>
  </property>
  <property fmtid="{D5CDD505-2E9C-101B-9397-08002B2CF9AE}" pid="1694" name="Mendeley_Bookmark_O5ZvFBV7jg_1">
    <vt:lpwstr>ADDIN CSL_CITATION {"citationItems": [{"id": "ITEM-1", "itemData": {"DOI": "10.1021/acs.jmedchem.7b01306", "ISSN": "15204804", "abstract": "Oncogenic BRAF kinase deregulates the ERK signaling pathway in a large number of human tumors. FDA-approved BRAF in</vt:lpwstr>
  </property>
  <property fmtid="{D5CDD505-2E9C-101B-9397-08002B2CF9AE}" pid="1695" name="Mendeley_Bookmark_O5ZvFBV7jg_2">
    <vt:lpwstr>hibitors for BRAFV600E/K tumors have provided impressive clinical responses extending survival of melanoma patients. However, these drugs display paradoxical activation in normal tissue with BRAFWT due to RAF transactivation and priming, acquired drug res</vt:lpwstr>
  </property>
  <property fmtid="{D5CDD505-2E9C-101B-9397-08002B2CF9AE}" pid="1696" name="Mendeley_Bookmark_O5ZvFBV7jg_3">
    <vt:lpwstr>istance, and limited clinical effectiveness in non-V600 BRAF-dependent tumors, underscoring the urgent need to develop improved BRAF inhibitors. This Perspective provides an overview of recent structural and biochemical insights into the mechanisms of BRA</vt:lpwstr>
  </property>
  <property fmtid="{D5CDD505-2E9C-101B-9397-08002B2CF9AE}" pid="1697" name="Mendeley_Bookmark_O5ZvFBV7jg_4">
    <vt:lpwstr>F regulation by BRAF inhibitors that are linked to their clinical activity, clinical liabilities, and medicinal chemistry properties. The effectiveness and challenges of structurally diverse next generation RAF inhibitors currently in preclinical and clin</vt:lpwstr>
  </property>
  <property fmtid="{D5CDD505-2E9C-101B-9397-08002B2CF9AE}" pid="1698" name="Mendeley_Bookmark_O5ZvFBV7jg_5">
    <vt:lpwstr>ical development are discussed, along with mechanistic insights for developing more effective RAF inhibitors targeting different oncogenic B...", "author": [{"dropping-particle": "", "family": "Agianian", "given": "Bogos", "non-dropping-particle": "", "pa</vt:lpwstr>
  </property>
  <property fmtid="{D5CDD505-2E9C-101B-9397-08002B2CF9AE}" pid="1699" name="Mendeley_Bookmark_O5ZvFBV7jg_6">
    <vt:lpwstr>rse-names": false, "suffix": ""}, {"dropping-particle": "", "family": "Gavathiotis", "given": "Evripidis", "non-dropping-particle": "", "parse-names": false, "suffix": ""}], "container-title": "Journal of Medicinal Chemistry", "id": "ITEM-1", "issued": {"</vt:lpwstr>
  </property>
  <property fmtid="{D5CDD505-2E9C-101B-9397-08002B2CF9AE}" pid="1700" name="Mendeley_Bookmark_O5ZvFBV7jg_7">
    <vt:lpwstr>date-parts": [["2018"]]}, "title": "Current Insights of BRAF Inhibitors in Cancer", "type": "article"}, "uris": ["http://www.mendeley.com/documents/?uuid=700fbc8e-34b0-4800-bf17-3b477fcb63f1"]}], "mendeley": {"formattedCitation": "&lt;sup&gt;27&lt;/sup&gt;", "plainTe</vt:lpwstr>
  </property>
  <property fmtid="{D5CDD505-2E9C-101B-9397-08002B2CF9AE}" pid="1701" name="Mendeley_Bookmark_O5ZvFBV7jg_8">
    <vt:lpwstr>xtFormattedCitation": "27", "previouslyFormattedCitation": "&lt;sup&gt;27&lt;/sup&gt;"}, "properties": {"noteIndex": 0}, "schema": "https://github.com/citation-style-language/schema/raw/master/csl-citation.json"}</vt:lpwstr>
  </property>
  <property fmtid="{D5CDD505-2E9C-101B-9397-08002B2CF9AE}" pid="1702" name="Mendeley_Bookmark_Oei7zTGEkt_1">
    <vt:lpwstr>ADDIN CSL_CITATION {"citationItems": [{"id": "ITEM-1", "itemData": {"DOI": "10.1111/j.1365-2362.2009.02162.x", "ISSN": "00142972", "abstract": "BACKGROUND: The prevalence of thyroid nodules in a healthy population is high: in the German Papillon study, na</vt:lpwstr>
  </property>
  <property fmtid="{D5CDD505-2E9C-101B-9397-08002B2CF9AE}" pid="1703" name="Mendeley_Bookmark_Oei7zTGEkt_10">
    <vt:lpwstr>icle": "", "family": "Bamberger", "given": "C. M.", "non-dropping-particle": "", "parse-names": false, "suffix": ""}], "container-title": "European Journal of Clinical Investigation", "id": "ITEM-1", "issued": {"date-parts": [["2009"]]}, "title": "Very hi</vt:lpwstr>
  </property>
  <property fmtid="{D5CDD505-2E9C-101B-9397-08002B2CF9AE}" pid="1704" name="Mendeley_Bookmark_Oei7zTGEkt_11">
    <vt:lpwstr>gh prevalence of thyroid nodules detected by high frequency (13 MHz) ultrasound examination", "type": "article-journal"}, "uris": ["http://www.mendeley.com/documents/?uuid=bef1cdea-0816-41a8-b819-c157f6f4ec0f"]}], "mendeley": {"formattedCitation": "&lt;sup&gt;1</vt:lpwstr>
  </property>
  <property fmtid="{D5CDD505-2E9C-101B-9397-08002B2CF9AE}" pid="1705" name="Mendeley_Bookmark_Oei7zTGEkt_12">
    <vt:lpwstr>6&lt;/sup&gt;", "plainTextFormattedCitation": "16", "previouslyFormattedCitation": "&lt;sup&gt;16&lt;/sup&gt;"}, "properties": {"noteIndex": 0}, "schema": "https://github.com/citation-style-language/schema/raw/master/csl-citation.json"}</vt:lpwstr>
  </property>
  <property fmtid="{D5CDD505-2E9C-101B-9397-08002B2CF9AE}" pid="1706" name="Mendeley_Bookmark_Oei7zTGEkt_2">
    <vt:lpwstr>tionwide ultrasound screening of more than 90 000 people using 7.5 MHz scanners revealed the presence of thyroid nodules in 33% of the normal population. A study employing more sensitive 13 MHz scanners has not been conducted so far. MATERIALS AND METHODS</vt:lpwstr>
  </property>
  <property fmtid="{D5CDD505-2E9C-101B-9397-08002B2CF9AE}" pid="1707" name="Mendeley_Bookmark_Oei7zTGEkt_3">
    <vt:lpwstr>: Six hundred and thirty-five consecutive patients (33% female, 67% male, mean 56.7 years) presenting for a preventive health check up underwent ultrasound screening of the thyroid gland (Siemens Acuson Antares, 13 MHz-linear scanner, B-mode and Power mod</vt:lpwstr>
  </property>
  <property fmtid="{D5CDD505-2E9C-101B-9397-08002B2CF9AE}" pid="1708" name="Mendeley_Bookmark_Oei7zTGEkt_4">
    <vt:lpwstr>e) and measurement of the basal TSH (thyroid stimulating hormone) value. Size and degree of vascularization of the thyroid gland and of nodules were determined and analysed retrospectively. RESULTS: In 432 of 635 patients, thyroid nodules could be detecte</vt:lpwstr>
  </property>
  <property fmtid="{D5CDD505-2E9C-101B-9397-08002B2CF9AE}" pid="1709" name="Mendeley_Bookmark_Oei7zTGEkt_5">
    <vt:lpwstr>d with an increasing incidence with age, in 338 without goiter. Mean thyroid size was 12.3 mL for women and 20.5 mL for men correlating strongly with body weight. Fifty-three percentage of the nodules were smaller than 5 mm. Incidence of thyroid dysfuncti</vt:lpwstr>
  </property>
  <property fmtid="{D5CDD505-2E9C-101B-9397-08002B2CF9AE}" pid="1710" name="Mendeley_Bookmark_Oei7zTGEkt_6">
    <vt:lpwstr>on was only 4%. No cancerous lesions could be found. CONCLUSIONS: Using the 13 MHz technology, we found a substantially higher prevalence of thyroid nodules (68%) than the Papillon study (33%). Even if our population is older than in Papillon, the differe</vt:lpwstr>
  </property>
  <property fmtid="{D5CDD505-2E9C-101B-9397-08002B2CF9AE}" pid="1711" name="Mendeley_Bookmark_Oei7zTGEkt_7">
    <vt:lpwstr>nce remains in comparable age groups. This is due to the higher sensitivity of 13 MHz scanning. Our study underlines the clinical significance of iodine deficiency and should renew the discussion on routine iodine supplementation.", "author": [{"dropping-</vt:lpwstr>
  </property>
  <property fmtid="{D5CDD505-2E9C-101B-9397-08002B2CF9AE}" pid="1712" name="Mendeley_Bookmark_Oei7zTGEkt_8">
    <vt:lpwstr>particle": "", "family": "Guth", "given": "S.", "non-dropping-particle": "", "parse-names": false, "suffix": ""}, {"dropping-particle": "", "family": "Theune", "given": "U.", "non-dropping-particle": "", "parse-names": false, "suffix": ""}, {"dropping-par</vt:lpwstr>
  </property>
  <property fmtid="{D5CDD505-2E9C-101B-9397-08002B2CF9AE}" pid="1713" name="Mendeley_Bookmark_Oei7zTGEkt_9">
    <vt:lpwstr>ticle": "", "family": "Aberle", "given": "J.", "non-dropping-particle": "", "parse-names": false, "suffix": ""}, {"dropping-particle": "", "family": "Galach", "given": "A.", "non-dropping-particle": "", "parse-names": false, "suffix": ""}, {"dropping-part</vt:lpwstr>
  </property>
  <property fmtid="{D5CDD505-2E9C-101B-9397-08002B2CF9AE}" pid="1714" name="Mendeley_Bookmark_OxPM8AdMbh_1">
    <vt:lpwstr>ADDIN CSL_CITATION {"citationItems": [{"id": "ITEM-1", "itemData": {"DOI": "10.1038/nrendo.2016.11", "ISSN": "17595037", "abstract": "The rearranged during transfection (RET) proto-oncogene was identified in 1985 and, very soon thereafter, a rearrangement</vt:lpwstr>
  </property>
  <property fmtid="{D5CDD505-2E9C-101B-9397-08002B2CF9AE}" pid="1715" name="Mendeley_Bookmark_OxPM8AdMbh_10">
    <vt:lpwstr>", "plainTextFormattedCitation": "37", "previouslyFormattedCitation": "&lt;sup&gt;37&lt;/sup&gt;"}, "properties": {"noteIndex": 0}, "schema": "https://github.com/citation-style-language/schema/raw/master/csl-citation.json"}</vt:lpwstr>
  </property>
  <property fmtid="{D5CDD505-2E9C-101B-9397-08002B2CF9AE}" pid="1716" name="Mendeley_Bookmark_OxPM8AdMbh_2">
    <vt:lpwstr> named RET/PTC was discovered in papillary thyroid carcinoma (PTC). After this discovery, other RET rearrangements were found in PTCs, particularly in those induced by radiation. For many years, it was thought that these genetic alterations only occurred </vt:lpwstr>
  </property>
  <property fmtid="{D5CDD505-2E9C-101B-9397-08002B2CF9AE}" pid="1717" name="Mendeley_Bookmark_OxPM8AdMbh_3">
    <vt:lpwstr>in PTC, but, in the past couple of years, some RET/PTC rearrangements have been found in other human tumours. 5 years after the discovery of RET/PTC rearrangements in PTC, activating point mutations in the RET proto-oncogene were discovered in both heredi</vt:lpwstr>
  </property>
  <property fmtid="{D5CDD505-2E9C-101B-9397-08002B2CF9AE}" pid="1718" name="Mendeley_Bookmark_OxPM8AdMbh_4">
    <vt:lpwstr>tary and sporadic forms of medullary thyroid carcinoma (MTC). In contrast to the alterations found in PTC, the activation of RET in MTC is mainly due to activating point mutations. Interestingly, in the past year, RET rearrangements that were different to</vt:lpwstr>
  </property>
  <property fmtid="{D5CDD505-2E9C-101B-9397-08002B2CF9AE}" pid="1719" name="Mendeley_Bookmark_OxPM8AdMbh_5">
    <vt:lpwstr> those described in PTC were observed in sporadic MTC. The identification of RET mutations is relevant to the early diagnosis of hereditary MTC and the prognosis of sporadic MTC. The diagnostic and prognostic role of the RET/PTC rearrangements in PTC is l</vt:lpwstr>
  </property>
  <property fmtid="{D5CDD505-2E9C-101B-9397-08002B2CF9AE}" pid="1720" name="Mendeley_Bookmark_OxPM8AdMbh_6">
    <vt:lpwstr>ess relevant but still important in patient management, particularly for deciding if a targeted therapy should be initiated. In this Review, we discuss the pathogenic, diagnostic and prognostic roles of the RET proto-oncogene in both PTC and MTC.", "autho</vt:lpwstr>
  </property>
  <property fmtid="{D5CDD505-2E9C-101B-9397-08002B2CF9AE}" pid="1721" name="Mendeley_Bookmark_OxPM8AdMbh_7">
    <vt:lpwstr>r": [{"dropping-particle": "", "family": "Romei", "given": "Cristina", "non-dropping-particle": "", "parse-names": false, "suffix": ""}, {"dropping-particle": "", "family": "Ciampi", "given": "Raffaele", "non-dropping-particle": "", "parse-names": false, </vt:lpwstr>
  </property>
  <property fmtid="{D5CDD505-2E9C-101B-9397-08002B2CF9AE}" pid="1722" name="Mendeley_Bookmark_OxPM8AdMbh_8">
    <vt:lpwstr>"suffix": ""}, {"dropping-particle": "", "family": "Elisei", "given": "Rossella", "non-dropping-particle": "", "parse-names": false, "suffix": ""}], "container-title": "Nature Reviews Endocrinology", "id": "ITEM-1", "issued": {"date-parts": [["2016"]]}, "</vt:lpwstr>
  </property>
  <property fmtid="{D5CDD505-2E9C-101B-9397-08002B2CF9AE}" pid="1723" name="Mendeley_Bookmark_OxPM8AdMbh_9">
    <vt:lpwstr>title": "A comprehensive overview of the role of the RET proto-oncogene in thyroid carcinoma", "type": "article"}, "uris": ["http://www.mendeley.com/documents/?uuid=dc053e2b-2d85-4ecf-a019-488c5db88be3"]}], "mendeley": {"formattedCitation": "&lt;sup&gt;37&lt;/sup&gt;</vt:lpwstr>
  </property>
  <property fmtid="{D5CDD505-2E9C-101B-9397-08002B2CF9AE}" pid="1724" name="Mendeley_Bookmark_PN9bQltrxm_1">
    <vt:lpwstr>ADDIN CSL_CITATION {"citationItems": [{"id": "ITEM-1", "itemData": {"DOI": "10.1016/j.tibs.2011.03.006", "ISSN": "09680004", "abstract": "The Ras-extracellular signal-regulated kinase (Ras-ERK) and phosphatidylinositol 3-kinase-mammalian target of rapamyc</vt:lpwstr>
  </property>
  <property fmtid="{D5CDD505-2E9C-101B-9397-08002B2CF9AE}" pid="1725" name="Mendeley_Bookmark_PN9bQltrxm_2">
    <vt:lpwstr>in (PI3K-mTOR) signaling pathways are the chief mechanisms for controlling cell survival, differentiation, proliferation, metabolism, and motility in response to extracellular cues. Components of these pathways were among the first to be discovered when s</vt:lpwstr>
  </property>
  <property fmtid="{D5CDD505-2E9C-101B-9397-08002B2CF9AE}" pid="1726" name="Mendeley_Bookmark_PN9bQltrxm_3">
    <vt:lpwstr>cientists began cloning proto-oncogenes and purifying cellular kinase activities in the 1980s. Ras-ERK and PI3K-mTOR were originally modeled as linear signaling conduits activated by different stimuli, yet even early experiments hinted that they might int</vt:lpwstr>
  </property>
  <property fmtid="{D5CDD505-2E9C-101B-9397-08002B2CF9AE}" pid="1727" name="Mendeley_Bookmark_PN9bQltrxm_4">
    <vt:lpwstr>ersect to regulate each other and co-regulate downstream functions. The extent of this cross-talk and its significance in cancer therapeutics are now becoming clear. \u00a9 2011 Elsevier Ltd.", "author": [{"dropping-particle": "", "family": "Mendoza", "gi</vt:lpwstr>
  </property>
  <property fmtid="{D5CDD505-2E9C-101B-9397-08002B2CF9AE}" pid="1728" name="Mendeley_Bookmark_PN9bQltrxm_5">
    <vt:lpwstr>ven": "Michelle C.", "non-dropping-particle": "", "parse-names": false, "suffix": ""}, {"dropping-particle": "", "family": "Er", "given": "E. Emrah", "non-dropping-particle": "", "parse-names": false, "suffix": ""}, {"dropping-particle": "", "family": "Bl</vt:lpwstr>
  </property>
  <property fmtid="{D5CDD505-2E9C-101B-9397-08002B2CF9AE}" pid="1729" name="Mendeley_Bookmark_PN9bQltrxm_6">
    <vt:lpwstr>enis", "given": "John", "non-dropping-particle": "", "parse-names": false, "suffix": ""}], "container-title": "Trends in Biochemical Sciences", "id": "ITEM-1", "issued": {"date-parts": [["2011"]]}, "title": "The Ras-ERK and PI3K-mTOR pathways: Cross-talk </vt:lpwstr>
  </property>
  <property fmtid="{D5CDD505-2E9C-101B-9397-08002B2CF9AE}" pid="1730" name="Mendeley_Bookmark_PN9bQltrxm_7">
    <vt:lpwstr>and compensation", "type": "article"}, "uris": ["http://www.mendeley.com/documents/?uuid=c8d91a84-a1c8-48db-abe2-852f244fb307"]}], "mendeley": {"formattedCitation": "&lt;sup&gt;31&lt;/sup&gt;", "plainTextFormattedCitation": "31", "previouslyFormattedCitation": "&lt;sup&gt;</vt:lpwstr>
  </property>
  <property fmtid="{D5CDD505-2E9C-101B-9397-08002B2CF9AE}" pid="1731" name="Mendeley_Bookmark_PN9bQltrxm_8">
    <vt:lpwstr>31&lt;/sup&gt;"}, "properties": {"noteIndex": 0}, "schema": "https://github.com/citation-style-language/schema/raw/master/csl-citation.json"}</vt:lpwstr>
  </property>
  <property fmtid="{D5CDD505-2E9C-101B-9397-08002B2CF9AE}" pid="1732" name="Mendeley_Bookmark_PXTEVLE1HY_1">
    <vt:lpwstr>ADDIN CSL_CITATION {"citationItems": [{"id": "ITEM-1", "itemData": {"abstract": "The SEER Cancer Statistics Review (CSR), a report of the most recent cancer incidence, mortality, survival, prevalence, and lifetime risk statistics, is published annually by</vt:lpwstr>
  </property>
  <property fmtid="{D5CDD505-2E9C-101B-9397-08002B2CF9AE}" pid="1733" name="Mendeley_Bookmark_PXTEVLE1HY_10">
    <vt:lpwstr>ing-particle": "", "family": "Cronin", "given": "KA", "non-dropping-particle": "", "parse-names": false, "suffix": ""}], "container-title": "National Cancer Institute", "id": "ITEM-1", "issued": {"date-parts": [["2017"]]}, "title": "SEER Cancer Statistics</vt:lpwstr>
  </property>
  <property fmtid="{D5CDD505-2E9C-101B-9397-08002B2CF9AE}" pid="1734" name="Mendeley_Bookmark_PXTEVLE1HY_11">
    <vt:lpwstr> Review (CSR), 1975-2014", "type": "article-journal"}, "uris": ["http://www.mendeley.com/documents/?uuid=14c372f2-386b-45e1-bbf9-ac0676fc1da5"]}], "mendeley": {"formattedCitation": "&lt;sup&gt;11&lt;/sup&gt;", "plainTextFormattedCitation": "11", "previouslyFormattedC</vt:lpwstr>
  </property>
  <property fmtid="{D5CDD505-2E9C-101B-9397-08002B2CF9AE}" pid="1735" name="Mendeley_Bookmark_PXTEVLE1HY_12">
    <vt:lpwstr>itation": "&lt;sup&gt;11&lt;/sup&gt;"}, "properties": {"noteIndex": 0}, "schema": "https://github.com/citation-style-language/schema/raw/master/csl-citation.json"}</vt:lpwstr>
  </property>
  <property fmtid="{D5CDD505-2E9C-101B-9397-08002B2CF9AE}" pid="1736" name="Mendeley_Bookmark_PXTEVLE1HY_2">
    <vt:lpwstr> the Surveillance Research Program of the NCI. The scope and purpose of this work are consistent with a report to the Senate Appropriations Committee (Breslow, 1988) which recommended that a broad profile of cancer be presented to the American public on a</vt:lpwstr>
  </property>
  <property fmtid="{D5CDD505-2E9C-101B-9397-08002B2CF9AE}" pid="1737" name="Mendeley_Bookmark_PXTEVLE1HY_3">
    <vt:lpwstr> routine basis. This edition includes statistics from 1975 through 2014, the most recent year for which data are available.", "author": [{"dropping-particle": "", "family": "Howlader", "given": "N", "non-dropping-particle": "", "parse-names": false, "suff</vt:lpwstr>
  </property>
  <property fmtid="{D5CDD505-2E9C-101B-9397-08002B2CF9AE}" pid="1738" name="Mendeley_Bookmark_PXTEVLE1HY_4">
    <vt:lpwstr>ix": ""}, {"dropping-particle": "", "family": "Noone", "given": "AM", "non-dropping-particle": "", "parse-names": false, "suffix": ""}, {"dropping-particle": "", "family": "Krapcho", "given": "M", "non-dropping-particle": "", "parse-names": false, "suffix</vt:lpwstr>
  </property>
  <property fmtid="{D5CDD505-2E9C-101B-9397-08002B2CF9AE}" pid="1739" name="Mendeley_Bookmark_PXTEVLE1HY_5">
    <vt:lpwstr>": ""}, {"dropping-particle": "", "family": "Miller", "given": "D", "non-dropping-particle": "", "parse-names": false, "suffix": ""}, {"dropping-particle": "", "family": "Bishop", "given": "K", "non-dropping-particle": "", "parse-names": false, "suffix": </vt:lpwstr>
  </property>
  <property fmtid="{D5CDD505-2E9C-101B-9397-08002B2CF9AE}" pid="1740" name="Mendeley_Bookmark_PXTEVLE1HY_6">
    <vt:lpwstr>""}, {"dropping-particle": "", "family": "Kosary", "given": "CL", "non-dropping-particle": "", "parse-names": false, "suffix": ""}, {"dropping-particle": "", "family": "Yu", "given": "M", "non-dropping-particle": "", "parse-names": false, "suffix": ""}, {</vt:lpwstr>
  </property>
  <property fmtid="{D5CDD505-2E9C-101B-9397-08002B2CF9AE}" pid="1741" name="Mendeley_Bookmark_PXTEVLE1HY_7">
    <vt:lpwstr>"dropping-particle": "", "family": "Ruhl", "given": "J", "non-dropping-particle": "", "parse-names": false, "suffix": ""}, {"dropping-particle": "", "family": "Tatalovich", "given": "Z", "non-dropping-particle": "", "parse-names": false, "suffix": ""}, {"</vt:lpwstr>
  </property>
  <property fmtid="{D5CDD505-2E9C-101B-9397-08002B2CF9AE}" pid="1742" name="Mendeley_Bookmark_PXTEVLE1HY_8">
    <vt:lpwstr>dropping-particle": "", "family": "Mariotto", "given": "A", "non-dropping-particle": "", "parse-names": false, "suffix": ""}, {"dropping-particle": "", "family": "Lewis", "given": "DR", "non-dropping-particle": "", "parse-names": false, "suffix": ""}, {"d</vt:lpwstr>
  </property>
  <property fmtid="{D5CDD505-2E9C-101B-9397-08002B2CF9AE}" pid="1743" name="Mendeley_Bookmark_PXTEVLE1HY_9">
    <vt:lpwstr>ropping-particle": "", "family": "Chen", "given": "HS", "non-dropping-particle": "", "parse-names": false, "suffix": ""}, {"dropping-particle": "", "family": "Feuer", "given": "EJ", "non-dropping-particle": "", "parse-names": false, "suffix": ""}, {"dropp</vt:lpwstr>
  </property>
  <property fmtid="{D5CDD505-2E9C-101B-9397-08002B2CF9AE}" pid="1744" name="Mendeley_Bookmark_QRidDCZC8H_1">
    <vt:lpwstr>ADDIN CSL_CITATION {"citationItems": [{"id": "ITEM-1", "itemData": {"DOI": "10.1097/MD.0000000000011548", "ISSN": "15365964", "abstract": "BACKGROUND Telomerase reverse transcriptase (TERT) promoter mutations have been described in different pathological </vt:lpwstr>
  </property>
  <property fmtid="{D5CDD505-2E9C-101B-9397-08002B2CF9AE}" pid="1745" name="Mendeley_Bookmark_QRidDCZC8H_10">
    <vt:lpwstr>en": "Jianhao", "non-dropping-particle": "", "parse-names": false, "suffix": ""}, {"dropping-particle": "", "family": "Wang", "given": "Yan", "non-dropping-particle": "", "parse-names": false, "suffix": ""}], "container-title": "Medicine (United States)",</vt:lpwstr>
  </property>
  <property fmtid="{D5CDD505-2E9C-101B-9397-08002B2CF9AE}" pid="1746" name="Mendeley_Bookmark_QRidDCZC8H_11">
    <vt:lpwstr> "id": "ITEM-1", "issued": {"date-parts": [["2018"]]}, "title": "The role of TERT promoter mutations in postoperative and preoperative diagnosis and prognosis in thyroid cancer", "type": "article"}, "uris": ["http://www.mendeley.com/documents/?uuid=6fcd9a</vt:lpwstr>
  </property>
  <property fmtid="{D5CDD505-2E9C-101B-9397-08002B2CF9AE}" pid="1747" name="Mendeley_Bookmark_QRidDCZC8H_12">
    <vt:lpwstr>90-3744-4a93-aa65-291acdd80ad2"]}], "mendeley": {"formattedCitation": "&lt;sup&gt;48&lt;/sup&gt;", "plainTextFormattedCitation": "48", "previouslyFormattedCitation": "&lt;sup&gt;48&lt;/sup&gt;"}, "properties": {"noteIndex": 0}, "schema": "https://github.com/citation-style-langua</vt:lpwstr>
  </property>
  <property fmtid="{D5CDD505-2E9C-101B-9397-08002B2CF9AE}" pid="1748" name="Mendeley_Bookmark_QRidDCZC8H_13">
    <vt:lpwstr>ge/schema/raw/master/csl-citation.json"}</vt:lpwstr>
  </property>
  <property fmtid="{D5CDD505-2E9C-101B-9397-08002B2CF9AE}" pid="1749" name="Mendeley_Bookmark_QRidDCZC8H_2">
    <vt:lpwstr>types of thyroid cancers (TC). After many types of research focusing on the mutations rate in malignant tumors, the main role of TERT promoter mutations has been changed to the preoperative diagnosis and prognosis of TC, according to their high prevalence</vt:lpwstr>
  </property>
  <property fmtid="{D5CDD505-2E9C-101B-9397-08002B2CF9AE}" pid="1750" name="Mendeley_Bookmark_QRidDCZC8H_3">
    <vt:lpwstr> in aggressive TC. METHODS We searched Pubmed, Web of Science, Scopus, and VHL and reviewed the most common 2 mutations C288T and C250T in different types of TC, the association between them and some specific clinicopathological features, and their signif</vt:lpwstr>
  </property>
  <property fmtid="{D5CDD505-2E9C-101B-9397-08002B2CF9AE}" pid="1751" name="Mendeley_Bookmark_QRidDCZC8H_4">
    <vt:lpwstr>icance in preoperative diagnosis and prognosis of TC. we chose 38 studies into our qualitative research. We also chose 22 studies to do a meta-analysis on this subject. RESULTS The overall rate of these mutations in different types of TC was 10.0%, with 8</vt:lpwstr>
  </property>
  <property fmtid="{D5CDD505-2E9C-101B-9397-08002B2CF9AE}" pid="1752" name="Mendeley_Bookmark_QRidDCZC8H_5">
    <vt:lpwstr>6.1% C228T mutation, 12% C250T mutation, and 2.1% other type mutations. The rate increases significantly as the TC become more aggressive, and reaches 56.8% in anaplastic thyroid cancer (ATC). Statistically meaningful association is found between TERT pro</vt:lpwstr>
  </property>
  <property fmtid="{D5CDD505-2E9C-101B-9397-08002B2CF9AE}" pid="1753" name="Mendeley_Bookmark_QRidDCZC8H_6">
    <vt:lpwstr>moter mutations and older age, larger tumor size, extrathyroidal extension, lymph node metastasis, distance metastasis, advanced TNM stage, recurrence, and BRAF V600E mutation. Some studies concentrating on DNA sequencing based on fine needle aspiration b</vt:lpwstr>
  </property>
  <property fmtid="{D5CDD505-2E9C-101B-9397-08002B2CF9AE}" pid="1754" name="Mendeley_Bookmark_QRidDCZC8H_7">
    <vt:lpwstr>iopsy (FNAB) also proved their significance in preoperative stage, with 7% to 16.5% sensitivity. CONCLUSIONS TERT promoter mutations were likely to occur in BRAF V600E positive TC. Patients with these 2 combined mutations were more likely to have a poor p</vt:lpwstr>
  </property>
  <property fmtid="{D5CDD505-2E9C-101B-9397-08002B2CF9AE}" pid="1755" name="Mendeley_Bookmark_QRidDCZC8H_8">
    <vt:lpwstr>rognosis and outcome. TERT promoter mutations is an essential part of the ThySeq gene panel. The mechanism of how they influence the appearance and development of TC has not been expounded. The next study direction may be the mechanism exploration and the</vt:lpwstr>
  </property>
  <property fmtid="{D5CDD505-2E9C-101B-9397-08002B2CF9AE}" pid="1756" name="Mendeley_Bookmark_QRidDCZC8H_9">
    <vt:lpwstr> further study to prove their significance in preoperative diagnosis.", "author": [{"dropping-particle": "", "family": "Jin", "given": "Anqi", "non-dropping-particle": "", "parse-names": false, "suffix": ""}, {"dropping-particle": "", "family": "Xu", "giv</vt:lpwstr>
  </property>
  <property fmtid="{D5CDD505-2E9C-101B-9397-08002B2CF9AE}" pid="1757" name="Mendeley_Bookmark_QXgJWIomOf_1">
    <vt:lpwstr>ADDIN CSL_CITATION {"citationItems": [{"id": "ITEM-1", "itemData": {"DOI": "10.1089/thy.2015.0020", "ISSN": "15579077", "abstract": "BACKGROUND Thyroid nodules are a common clinical problem, and differentiated thyroid cancer is becoming increasingly preva</vt:lpwstr>
  </property>
  <property fmtid="{D5CDD505-2E9C-101B-9397-08002B2CF9AE}" pid="1758" name="Mendeley_Bookmark_QXgJWIomOf_10">
    <vt:lpwstr>rveillance for recurrent disease using imaging and serum thyroglobulin, thyroid hormone therapy, management of recurrent and metastatic disease, consideration for clinical trials and targeted therapy, as well as directions for future research. CONCLUSIONS</vt:lpwstr>
  </property>
  <property fmtid="{D5CDD505-2E9C-101B-9397-08002B2CF9AE}" pid="1759" name="Mendeley_Bookmark_QXgJWIomOf_11">
    <vt:lpwstr> We have developed evidence-based recommendations to inform clinical decision-ma\u2026", "author": [{"dropping-particle": "", "family": "Haugen", "given": "Bryan R.", "non-dropping-particle": "", "parse-names": false, "suffix": ""}, {"dropping-particle": </vt:lpwstr>
  </property>
  <property fmtid="{D5CDD505-2E9C-101B-9397-08002B2CF9AE}" pid="1760" name="Mendeley_Bookmark_QXgJWIomOf_12">
    <vt:lpwstr>"", "family": "Alexander", "given": "Erik K.", "non-dropping-particle": "", "parse-names": false, "suffix": ""}, {"dropping-particle": "", "family": "Bible", "given": "Keith C.", "non-dropping-particle": "", "parse-names": false, "suffix": ""}, {"dropping</vt:lpwstr>
  </property>
  <property fmtid="{D5CDD505-2E9C-101B-9397-08002B2CF9AE}" pid="1761" name="Mendeley_Bookmark_QXgJWIomOf_13">
    <vt:lpwstr>-particle": "", "family": "Doherty", "given": "Gerard M.", "non-dropping-particle": "", "parse-names": false, "suffix": ""}, {"dropping-particle": "", "family": "Mandel", "given": "Susan J.", "non-dropping-particle": "", "parse-names": false, "suffix": ""</vt:lpwstr>
  </property>
  <property fmtid="{D5CDD505-2E9C-101B-9397-08002B2CF9AE}" pid="1762" name="Mendeley_Bookmark_QXgJWIomOf_14">
    <vt:lpwstr>}, {"dropping-particle": "", "family": "Nikiforov", "given": "Yuri E.", "non-dropping-particle": "", "parse-names": false, "suffix": ""}, {"dropping-particle": "", "family": "Pacini", "given": "Furio", "non-dropping-particle": "", "parse-names": false, "s</vt:lpwstr>
  </property>
  <property fmtid="{D5CDD505-2E9C-101B-9397-08002B2CF9AE}" pid="1763" name="Mendeley_Bookmark_QXgJWIomOf_15">
    <vt:lpwstr>uffix": ""}, {"dropping-particle": "", "family": "Randolph", "given": "Gregory W.", "non-dropping-particle": "", "parse-names": false, "suffix": ""}, {"dropping-particle": "", "family": "Sawka", "given": "Anna M.", "non-dropping-particle": "", "parse-name</vt:lpwstr>
  </property>
  <property fmtid="{D5CDD505-2E9C-101B-9397-08002B2CF9AE}" pid="1764" name="Mendeley_Bookmark_QXgJWIomOf_16">
    <vt:lpwstr>s": false, "suffix": ""}, {"dropping-particle": "", "family": "Schlumberger", "given": "Martin", "non-dropping-particle": "", "parse-names": false, "suffix": ""}, {"dropping-particle": "", "family": "Schuff", "given": "Kathryn G.", "non-dropping-particle"</vt:lpwstr>
  </property>
  <property fmtid="{D5CDD505-2E9C-101B-9397-08002B2CF9AE}" pid="1765" name="Mendeley_Bookmark_QXgJWIomOf_17">
    <vt:lpwstr>: "", "parse-names": false, "suffix": ""}, {"dropping-particle": "", "family": "Sherman", "given": "Steven I.", "non-dropping-particle": "", "parse-names": false, "suffix": ""}, {"dropping-particle": "", "family": "Sosa", "given": "Julie Ann", "non-droppi</vt:lpwstr>
  </property>
  <property fmtid="{D5CDD505-2E9C-101B-9397-08002B2CF9AE}" pid="1766" name="Mendeley_Bookmark_QXgJWIomOf_18">
    <vt:lpwstr>ng-particle": "", "parse-names": false, "suffix": ""}, {"dropping-particle": "", "family": "Steward", "given": "David L.", "non-dropping-particle": "", "parse-names": false, "suffix": ""}, {"dropping-particle": "", "family": "Tuttle", "given": "R. Michael</vt:lpwstr>
  </property>
  <property fmtid="{D5CDD505-2E9C-101B-9397-08002B2CF9AE}" pid="1767" name="Mendeley_Bookmark_QXgJWIomOf_19">
    <vt:lpwstr>", "non-dropping-particle": "", "parse-names": false, "suffix": ""}, {"dropping-particle": "", "family": "Wartofsky", "given": "Leonard", "non-dropping-particle": "", "parse-names": false, "suffix": ""}], "container-title": "Thyroid", "id": "ITEM-1", "iss</vt:lpwstr>
  </property>
  <property fmtid="{D5CDD505-2E9C-101B-9397-08002B2CF9AE}" pid="1768" name="Mendeley_Bookmark_QXgJWIomOf_2">
    <vt:lpwstr>lent. Since the American Thyroid Association's (ATA's) guidelines for the management of these disorders were revised in 2009, significant scientific advances have occurred in the field. The aim of these guidelines is to inform clinicians, patients, resear</vt:lpwstr>
  </property>
  <property fmtid="{D5CDD505-2E9C-101B-9397-08002B2CF9AE}" pid="1769" name="Mendeley_Bookmark_QXgJWIomOf_20">
    <vt:lpwstr>ued": {"date-parts": [["2016"]]}, "title": "2015 American Thyroid Association Management Guidelines for Adult Patients with Thyroid Nodules and Differentiated Thyroid Cancer: The American Thyroid Association Guidelines Task Force on Thyroid Nodules and Di</vt:lpwstr>
  </property>
  <property fmtid="{D5CDD505-2E9C-101B-9397-08002B2CF9AE}" pid="1770" name="Mendeley_Bookmark_QXgJWIomOf_21">
    <vt:lpwstr>fferentiated Thyroid Cancer", "type": "article-journal"}, "uris": ["http://www.mendeley.com/documents/?uuid=79800d1e-37ce-4db1-a0a8-095c2e975ca4"]}], "mendeley": {"formattedCitation": "&lt;sup&gt;19&lt;/sup&gt;", "plainTextFormattedCitation": "19", "previouslyFormatt</vt:lpwstr>
  </property>
  <property fmtid="{D5CDD505-2E9C-101B-9397-08002B2CF9AE}" pid="1771" name="Mendeley_Bookmark_QXgJWIomOf_22">
    <vt:lpwstr>edCitation": "&lt;sup&gt;19&lt;/sup&gt;"}, "properties": {"noteIndex": 0}, "schema": "https://github.com/citation-style-language/schema/raw/master/csl-citation.json"}</vt:lpwstr>
  </property>
  <property fmtid="{D5CDD505-2E9C-101B-9397-08002B2CF9AE}" pid="1772" name="Mendeley_Bookmark_QXgJWIomOf_3">
    <vt:lpwstr>chers, and health policy makers on published evidence relating to the diagnosis and management of thyroid nodules and differentiated thyroid cancer. METHODS The specific clinical questions addressed in these guidelines were based on prior versions of the </vt:lpwstr>
  </property>
  <property fmtid="{D5CDD505-2E9C-101B-9397-08002B2CF9AE}" pid="1773" name="Mendeley_Bookmark_QXgJWIomOf_4">
    <vt:lpwstr>guidelines, stakeholder input, and input of task force members. Task force panel members were educated on knowledge synthesis methods, including electronic database searching, review and selection of relevant citations, and critical appraisal of selected </vt:lpwstr>
  </property>
  <property fmtid="{D5CDD505-2E9C-101B-9397-08002B2CF9AE}" pid="1774" name="Mendeley_Bookmark_QXgJWIomOf_5">
    <vt:lpwstr>studies. Published English language articles on adults were eligible for inclusion. The American College of Physicians Guideline Grading System was used for critical appraisal of evidence and grading strength of recommendations for therapeutic interventio</vt:lpwstr>
  </property>
  <property fmtid="{D5CDD505-2E9C-101B-9397-08002B2CF9AE}" pid="1775" name="Mendeley_Bookmark_QXgJWIomOf_6">
    <vt:lpwstr>ns. We developed a similarly formatted system to appraise the quality of such studies and resultant recommendations. The guideline panel had complete editorial independence from the ATA. Competing interests of guideline task force members were regularly u</vt:lpwstr>
  </property>
  <property fmtid="{D5CDD505-2E9C-101B-9397-08002B2CF9AE}" pid="1776" name="Mendeley_Bookmark_QXgJWIomOf_7">
    <vt:lpwstr>pdated, managed, and communicated to the ATA and task force members. RESULTS The revised guidelines for the management of thyroid nodules include recommendations regarding initial evaluation, clinical and ultrasound criteria for fine-needle aspiration bio</vt:lpwstr>
  </property>
  <property fmtid="{D5CDD505-2E9C-101B-9397-08002B2CF9AE}" pid="1777" name="Mendeley_Bookmark_QXgJWIomOf_8">
    <vt:lpwstr>psy, interpretation of fine-needle aspiration biopsy results, use of molecular markers, and management of benign thyroid nodules. Recommendations regarding the initial management of thyroid cancer include those relating to screening for thyroid cancer, st</vt:lpwstr>
  </property>
  <property fmtid="{D5CDD505-2E9C-101B-9397-08002B2CF9AE}" pid="1778" name="Mendeley_Bookmark_QXgJWIomOf_9">
    <vt:lpwstr>aging and risk assessment, surgical management, radioiodine remnant ablation and therapy, and thyrotropin suppression therapy using levothyroxine. Recommendations related to long-term management of differentiated thyroid cancer include those related to su</vt:lpwstr>
  </property>
  <property fmtid="{D5CDD505-2E9C-101B-9397-08002B2CF9AE}" pid="1779" name="Mendeley_Bookmark_QhEwWmtGQ6_1">
    <vt:lpwstr>ADDIN CSL_CITATION {"citationItems": [{"id": "ITEM-1", "itemData": {"DOI": "10.1001/jamaoto.2014.1", "ISSN": "21686181", "abstract": "IMPORTANCE: We have previously reported on a doubling of thyroid cancer incidence-largely due to the detection of small p</vt:lpwstr>
  </property>
  <property fmtid="{D5CDD505-2E9C-101B-9397-08002B2CF9AE}" pid="1780" name="Mendeley_Bookmark_QhEwWmtGQ6_10">
    <vt:lpwstr>-particle": "", "family": "Davies", "given": "Louise", "non-dropping-particle": "", "parse-names": false, "suffix": ""}, {"dropping-particle": "", "family": "Welch", "given": "H. Gilbert", "non-dropping-particle": "", "parse-names": false, "suffix": ""}],</vt:lpwstr>
  </property>
  <property fmtid="{D5CDD505-2E9C-101B-9397-08002B2CF9AE}" pid="1781" name="Mendeley_Bookmark_QhEwWmtGQ6_11">
    <vt:lpwstr> "container-title": "JAMA Otolaryngology - Head and Neck Surgery", "id": "ITEM-1", "issued": {"date-parts": [["2014"]]}, "title": "Current thyroid cancer trends in the United States", "type": "article-journal"}, "uris": ["http://www.mendeley.com/documents</vt:lpwstr>
  </property>
  <property fmtid="{D5CDD505-2E9C-101B-9397-08002B2CF9AE}" pid="1782" name="Mendeley_Bookmark_QhEwWmtGQ6_12">
    <vt:lpwstr>/?uuid=ea8dd98d-9eeb-4a03-940b-7226bee72cc1"]}], "mendeley": {"formattedCitation": "&lt;sup&gt;14&lt;/sup&gt;", "plainTextFormattedCitation": "14", "previouslyFormattedCitation": "&lt;sup&gt;14&lt;/sup&gt;"}, "properties": {"noteIndex": 0}, "schema": "https://github.com/citation</vt:lpwstr>
  </property>
  <property fmtid="{D5CDD505-2E9C-101B-9397-08002B2CF9AE}" pid="1783" name="Mendeley_Bookmark_QhEwWmtGQ6_13">
    <vt:lpwstr>-style-language/schema/raw/master/csl-citation.json"}</vt:lpwstr>
  </property>
  <property fmtid="{D5CDD505-2E9C-101B-9397-08002B2CF9AE}" pid="1784" name="Mendeley_Bookmark_QhEwWmtGQ6_2">
    <vt:lpwstr>apillary cancers. Because they are commonly found in people who have died of other causes, and because thyroid cancer mortality had been stable, we argued that the increased incidence represented overdiagnosis. OBJECTIVE: To determine whether thyroid canc</vt:lpwstr>
  </property>
  <property fmtid="{D5CDD505-2E9C-101B-9397-08002B2CF9AE}" pid="1785" name="Mendeley_Bookmark_QhEwWmtGQ6_3">
    <vt:lpwstr>er incidence has stabilized. DESIGN: Analysis of secular trends in patients diagnosed with thyroid cancer, 1975 to 2009, using the Surveillance, Epidemiology, and End Results (SEER) program and thyroid cancer mortality from the National Vital Statistics S</vt:lpwstr>
  </property>
  <property fmtid="{D5CDD505-2E9C-101B-9397-08002B2CF9AE}" pid="1786" name="Mendeley_Bookmark_QhEwWmtGQ6_4">
    <vt:lpwstr>ystem. SETTING: Nine SEER areas (SEER 9): Atlanta, Georgia; Connecticut; Detroit, Michigan; Hawaii; Iowa; New Mexico; San Francisco-Oakland, California; Seattle-Puget Sound, Washington; and Utah. PARTICIPANTS: Men and women older than 18 years diagnosed a</vt:lpwstr>
  </property>
  <property fmtid="{D5CDD505-2E9C-101B-9397-08002B2CF9AE}" pid="1787" name="Mendeley_Bookmark_QhEwWmtGQ6_5">
    <vt:lpwstr>s having a thyroid cancer between 1975 and 2009 who lived in the SEER 9 areas. INTERVENTIONS: None. MAIN OUTCOMES AND MEASURES: Thyroid cancer incidence, histologic type, tumor size, and patient mortality. RESULTS Since 1975, the incidence of thyroid canc</vt:lpwstr>
  </property>
  <property fmtid="{D5CDD505-2E9C-101B-9397-08002B2CF9AE}" pid="1788" name="Mendeley_Bookmark_QhEwWmtGQ6_6">
    <vt:lpwstr>er has now nearly tripled, from 4.9 to 14.3 per 100,000 individuals (absolute increase, 9.4 per 100,000; relative rate [RR], 2.9; 95% CI, 2.7-3.1). Virtually the entire increase was attributable to papillary thyroid cancer: from 3.4 to 12.5 per 100,000 (a</vt:lpwstr>
  </property>
  <property fmtid="{D5CDD505-2E9C-101B-9397-08002B2CF9AE}" pid="1789" name="Mendeley_Bookmark_QhEwWmtGQ6_7">
    <vt:lpwstr>bsolute increase, 9.1 per 100,000; RR, 3.7; 95% CI, 3.4-4.0). The absolute increase in thyroid cancer in women (from 6.5 to 21.4 = 14.9 per 100,000 women) was almost 4 times greater than that of men (from 3.1 to 6.9 = 3.8 per 100,000 men). The mortality r</vt:lpwstr>
  </property>
  <property fmtid="{D5CDD505-2E9C-101B-9397-08002B2CF9AE}" pid="1790" name="Mendeley_Bookmark_QhEwWmtGQ6_8">
    <vt:lpwstr>ate from thyroid cancer was stable between 1975 and 2009 (approximately 0.5 deaths per 100,000). CONCLUSIONS AND RELEVANCE: There is an ongoing epidemic of thyroid cancer in the United States. The epidemiology of the increased incidence, however, suggests</vt:lpwstr>
  </property>
  <property fmtid="{D5CDD505-2E9C-101B-9397-08002B2CF9AE}" pid="1791" name="Mendeley_Bookmark_QhEwWmtGQ6_9">
    <vt:lpwstr> that it is not an epidemic of disease but rather an epidemic of diagnosis. The problem is particularly acute for women, who have lower autopsy prevalence of thyroid cancer than men but higher cancer detection rates by a 3:1 ratio.", "author": [{"dropping</vt:lpwstr>
  </property>
  <property fmtid="{D5CDD505-2E9C-101B-9397-08002B2CF9AE}" pid="1792" name="Mendeley_Bookmark_QiZ7YJvbd1_1">
    <vt:lpwstr>ADDIN CSL_CITATION {"citationItems": [{"id": "ITEM-1", "itemData": {"DOI": "10.1155/2012/351864", "ISSN": "20908067", "abstract": "This paper provides the reader with an overview of our current knowledge of hypothalamic-pituitary-thyroid feedback from a c</vt:lpwstr>
  </property>
  <property fmtid="{D5CDD505-2E9C-101B-9397-08002B2CF9AE}" pid="1793" name="Mendeley_Bookmark_QiZ7YJvbd1_2">
    <vt:lpwstr>ybernetic standpoint. Over the past decades we have gained a plethora of information from biochemical, clinical, and epidemiological investigation, especially on the role of TSH and other thyrotropic agonists as critical components of this complex relatio</vt:lpwstr>
  </property>
  <property fmtid="{D5CDD505-2E9C-101B-9397-08002B2CF9AE}" pid="1794" name="Mendeley_Bookmark_QiZ7YJvbd1_3">
    <vt:lpwstr>nship. Integrating these data into a systems perspective delivers new insights into static and dynamic behaviour of thyroid homeostasis. Explicit usage of this information with mathematical methods promises to deliver a better understanding of thyrotropic</vt:lpwstr>
  </property>
  <property fmtid="{D5CDD505-2E9C-101B-9397-08002B2CF9AE}" pid="1795" name="Mendeley_Bookmark_QiZ7YJvbd1_4">
    <vt:lpwstr> feedback control and new options for personalised diagnosis of thyroid dysfunction and targeted therapy, also by permitting a new perspective on the conundrum of the TSH reference range.", "author": [{"dropping-particle": "", "family": "Dietrich", "given</vt:lpwstr>
  </property>
  <property fmtid="{D5CDD505-2E9C-101B-9397-08002B2CF9AE}" pid="1796" name="Mendeley_Bookmark_QiZ7YJvbd1_5">
    <vt:lpwstr>": "Johannes W.", "non-dropping-particle": "", "parse-names": false, "suffix": ""}, {"dropping-particle": "", "family": "Landgrafe", "given": "Gabi", "non-dropping-particle": "", "parse-names": false, "suffix": ""}, {"dropping-particle": "", "family": "Fo</vt:lpwstr>
  </property>
  <property fmtid="{D5CDD505-2E9C-101B-9397-08002B2CF9AE}" pid="1797" name="Mendeley_Bookmark_QiZ7YJvbd1_6">
    <vt:lpwstr>tiadou", "given": "Elisavet H.", "non-dropping-particle": "", "parse-names": false, "suffix": ""}], "container-title": "Journal of Thyroid Research", "id": "ITEM-1", "issued": {"date-parts": [["2012"]]}, "title": "TSH and thyrotropic agonists: Key actors </vt:lpwstr>
  </property>
  <property fmtid="{D5CDD505-2E9C-101B-9397-08002B2CF9AE}" pid="1798" name="Mendeley_Bookmark_QiZ7YJvbd1_7">
    <vt:lpwstr>in thyroid homeostasis", "type": "article"}, "uris": ["http://www.mendeley.com/documents/?uuid=5f22d170-12d2-480b-850f-f21bc0482f13"]}], "mendeley": {"formattedCitation": "&lt;sup&gt;3&lt;/sup&gt;", "plainTextFormattedCitation": "3", "previouslyFormattedCitation": "&lt;</vt:lpwstr>
  </property>
  <property fmtid="{D5CDD505-2E9C-101B-9397-08002B2CF9AE}" pid="1799" name="Mendeley_Bookmark_QiZ7YJvbd1_8">
    <vt:lpwstr>sup&gt;3&lt;/sup&gt;"}, "properties": {"noteIndex": 0}, "schema": "https://github.com/citation-style-language/schema/raw/master/csl-citation.json"}</vt:lpwstr>
  </property>
  <property fmtid="{D5CDD505-2E9C-101B-9397-08002B2CF9AE}" pid="1800" name="Mendeley_Bookmark_QyQ3yEVROk_1">
    <vt:lpwstr>ADDIN CSL_CITATION {"citationItems": [{"id": "ITEM-1", "itemData": {"abstract": "A number of factors may affect the interpretation of cancer incidence, mortality, and survival statistics provided in this report. Survival rates for all cancers combined: Th</vt:lpwstr>
  </property>
  <property fmtid="{D5CDD505-2E9C-101B-9397-08002B2CF9AE}" pid="1801" name="Mendeley_Bookmark_QyQ3yEVROk_10">
    <vt:lpwstr>: "", "parse-names": false, "suffix": ""}, {"dropping-particle": "", "family": "Miller", "given": "D", "non-dropping-particle": "", "parse-names": false, "suffix": ""}, {"dropping-particle": "", "family": "Bishop", "given": "K", "non-dropping-particle": "</vt:lpwstr>
  </property>
  <property fmtid="{D5CDD505-2E9C-101B-9397-08002B2CF9AE}" pid="1802" name="Mendeley_Bookmark_QyQ3yEVROk_11">
    <vt:lpwstr>", "parse-names": false, "suffix": ""}, {"dropping-particle": "", "family": "Altekruse", "given": "SF", "non-dropping-particle": "", "parse-names": false, "suffix": ""}, {"dropping-particle": "", "family": "Kosary", "given": "CL", "non-dropping-particle":</vt:lpwstr>
  </property>
  <property fmtid="{D5CDD505-2E9C-101B-9397-08002B2CF9AE}" pid="1803" name="Mendeley_Bookmark_QyQ3yEVROk_12">
    <vt:lpwstr> "", "parse-names": false, "suffix": ""}, {"dropping-particle": "", "family": "Yu", "given": "M", "non-dropping-particle": "", "parse-names": false, "suffix": ""}, {"dropping-particle": "", "family": "Ruhl", "given": "J", "non-dropping-particle": "", "par</vt:lpwstr>
  </property>
  <property fmtid="{D5CDD505-2E9C-101B-9397-08002B2CF9AE}" pid="1804" name="Mendeley_Bookmark_QyQ3yEVROk_13">
    <vt:lpwstr>se-names": false, "suffix": ""}, {"dropping-particle": "", "family": "Tatalovich", "given": "Z", "non-dropping-particle": "", "parse-names": false, "suffix": ""}, {"dropping-particle": "", "family": "Mariotto", "given": "A", "non-dropping-particle": "", "</vt:lpwstr>
  </property>
  <property fmtid="{D5CDD505-2E9C-101B-9397-08002B2CF9AE}" pid="1805" name="Mendeley_Bookmark_QyQ3yEVROk_14">
    <vt:lpwstr>parse-names": false, "suffix": ""}, {"dropping-particle": "", "family": "Lewis", "given": "DR", "non-dropping-particle": "", "parse-names": false, "suffix": ""}, {"dropping-particle": "", "family": "Chen", "given": "HS", "non-dropping-particle": "", "pars</vt:lpwstr>
  </property>
  <property fmtid="{D5CDD505-2E9C-101B-9397-08002B2CF9AE}" pid="1806" name="Mendeley_Bookmark_QyQ3yEVROk_15">
    <vt:lpwstr>e-names": false, "suffix": ""}, {"dropping-particle": "", "family": "Feuer", "given": "EJ", "non-dropping-particle": "", "parse-names": false, "suffix": ""}, {"dropping-particle": "", "family": "Cronin", "given": "KA", "non-dropping-particle": "", "parse-</vt:lpwstr>
  </property>
  <property fmtid="{D5CDD505-2E9C-101B-9397-08002B2CF9AE}" pid="1807" name="Mendeley_Bookmark_QyQ3yEVROk_16">
    <vt:lpwstr>names": false, "suffix": ""}], "container-title": "National Cancer Institute", "id": "ITEM-1", "issued": {"date-parts": [["2015"]]}, "title": "SEER Cancer Statistics Review", "type": "article-journal"}, "uris": ["http://www.mendeley.com/documents/?uuid=e5</vt:lpwstr>
  </property>
  <property fmtid="{D5CDD505-2E9C-101B-9397-08002B2CF9AE}" pid="1808" name="Mendeley_Bookmark_QyQ3yEVROk_17">
    <vt:lpwstr>7173b1-9c3a-4c8f-ba07-039bdc63e5d3"]}, {"id": "ITEM-2", "itemData": {"abstract": "CONTEXT: Because of its outstanding sensitivity, stimulation of calcitonin secretion with iv injection of pentagastrin is widely used for biochemical diagnosis of medullary </vt:lpwstr>
  </property>
  <property fmtid="{D5CDD505-2E9C-101B-9397-08002B2CF9AE}" pid="1809" name="Mendeley_Bookmark_QyQ3yEVROk_18">
    <vt:lpwstr>thyroid cancer.\\n\\nOBJECTIVE: The objective of this study was to explore the relationship between the results of the pentagastrin stimulation test and extent of disease in patients with previously untreated medullary thyroid cancer.\\n\\nDESIGN: This wa</vt:lpwstr>
  </property>
  <property fmtid="{D5CDD505-2E9C-101B-9397-08002B2CF9AE}" pid="1810" name="Mendeley_Bookmark_QyQ3yEVROk_19">
    <vt:lpwstr>s a retrospective study.\\n\\nSETTING: The investigation took place at a tertiary referral center.\\n\\nPATIENTS: Included were 89 patients with increased basal calcitonin levels who had a pentagastrin test at this institution before initial neck surgery </vt:lpwstr>
  </property>
  <property fmtid="{D5CDD505-2E9C-101B-9397-08002B2CF9AE}" pid="1811" name="Mendeley_Bookmark_QyQ3yEVROk_2">
    <vt:lpwstr>e mix of cancers changes over time as the incidence of some cancers increases and the incidence of others decreases. The overall cancer survival rate can fluctuate even when the survival rates for site-specific cancers remain unchanged. (While it is possi</vt:lpwstr>
  </property>
  <property fmtid="{D5CDD505-2E9C-101B-9397-08002B2CF9AE}" pid="1812" name="Mendeley_Bookmark_QyQ3yEVROk_20">
    <vt:lpwstr>for medullary thyroid cancer.\\n\\nMAIN OUTCOME MEASURE: Measurements included basal and stimulated calcitonin levels, carcinoembryonic antigen levels, primary tumor diameter, extrathyroidal extension, lymph node metastases, and distant metastases.\\n\\nR</vt:lpwstr>
  </property>
  <property fmtid="{D5CDD505-2E9C-101B-9397-08002B2CF9AE}" pid="1813" name="Mendeley_Bookmark_QyQ3yEVROk_21">
    <vt:lpwstr>ESULTS: There was a strong dose-dependent relationship between a less than 10-fold increase in preoperative calcitonin levels after iv stimulation with pentagastrin and both the frequency (41-54 vs. 4-27%; P = 0.001) and number (means of 3.0-10.8 vs. 0-1.</vt:lpwstr>
  </property>
  <property fmtid="{D5CDD505-2E9C-101B-9397-08002B2CF9AE}" pid="1814" name="Mendeley_Bookmark_QyQ3yEVROk_22">
    <vt:lpwstr>1 positive nodes, P &lt; 0.001) of lymph node metastases. Weaker associations were identified with the respective frequency of extrathyroidal extension (14-27 vs. 0-7%; P = 0.027), distant metastasis (9-23 vs. 0%; P = 0.017), and postoperative normalization </vt:lpwstr>
  </property>
  <property fmtid="{D5CDD505-2E9C-101B-9397-08002B2CF9AE}" pid="1815" name="Mendeley_Bookmark_QyQ3yEVROk_23">
    <vt:lpwstr>of calcitonin (40-55 vs. 53-82%; P = 0.029). On multivariate analysis, only lymph node metastases were associated with a less than 10-fold increase in preoperative calcitonin levels.\\n\\nCONCLUSIONS: Based on these clinical data and preclinical literatur</vt:lpwstr>
  </property>
  <property fmtid="{D5CDD505-2E9C-101B-9397-08002B2CF9AE}" pid="1816" name="Mendeley_Bookmark_QyQ3yEVROk_24">
    <vt:lpwstr>e, reduced responsiveness to stimulation with pentagastrin may reflect early dedifferentiation. Evidence of this condition may enable early risk stratification in patients with medullary thyroid cancer.", "author": [{"dropping-particle": "", "family": "Bo</vt:lpwstr>
  </property>
  <property fmtid="{D5CDD505-2E9C-101B-9397-08002B2CF9AE}" pid="1817" name="Mendeley_Bookmark_QyQ3yEVROk_25">
    <vt:lpwstr>ron, Walter", "given": "F.", "non-dropping-particle": "", "parse-names": false, "suffix": ""}, {"dropping-particle": "", "family": "Boulpaep", "given": "Emile L.", "non-dropping-particle": "", "parse-names": false, "suffix": ""}], "container-title": "US E</vt:lpwstr>
  </property>
  <property fmtid="{D5CDD505-2E9C-101B-9397-08002B2CF9AE}" pid="1818" name="Mendeley_Bookmark_QyQ3yEVROk_26">
    <vt:lpwstr>lsevier Health Bookshop", "id": "ITEM-2", "issued": {"date-parts": [["2009"]]}, "title": "Medical Physiology 2nd edition.", "type": "webpage"}, "uris": ["http://www.mendeley.com/documents/?uuid=1b7f5584-5cd3-46ec-b1ca-706ca27ea9d6"]}], "mendeley": {"forma</vt:lpwstr>
  </property>
  <property fmtid="{D5CDD505-2E9C-101B-9397-08002B2CF9AE}" pid="1819" name="Mendeley_Bookmark_QyQ3yEVROk_27">
    <vt:lpwstr>ttedCitation": "&lt;sup&gt;2,10&lt;/sup&gt;", "plainTextFormattedCitation": "2,10", "previouslyFormattedCitation": "&lt;sup&gt;2,10&lt;/sup&gt;"}, "properties": {"noteIndex": 0}, "schema": "https://github.com/citation-style-language/schema/raw/master/csl-citation.json"}</vt:lpwstr>
  </property>
  <property fmtid="{D5CDD505-2E9C-101B-9397-08002B2CF9AE}" pid="1820" name="Mendeley_Bookmark_QyQ3yEVROk_3">
    <vt:lpwstr>ble to adjust the survival rate for all cancers combined on the basis of the relative frequencies of the component cancers, rates adjusted in this manner differ by only a small amount from unadjusted rates. In the future, such an adjustment may become mor</vt:lpwstr>
  </property>
  <property fmtid="{D5CDD505-2E9C-101B-9397-08002B2CF9AE}" pid="1821" name="Mendeley_Bookmark_QyQ3yEVROk_4">
    <vt:lpwstr>e important if there are substantial changes in the incidence of various cancers.) Early detection/screening: The improved earlier detection and diagnosis of cancers caused by new screening procedures may produce an increase in both incidence rates and su</vt:lpwstr>
  </property>
  <property fmtid="{D5CDD505-2E9C-101B-9397-08002B2CF9AE}" pid="1822" name="Mendeley_Bookmark_QyQ3yEVROk_5">
    <vt:lpwstr>rvival rates. These increases can occur as a result of the introduction of a new procedure to screen subgroups of the population for a specific cancer; they need not be related to whether use of the screening test results in a decrease in mortality from t</vt:lpwstr>
  </property>
  <property fmtid="{D5CDD505-2E9C-101B-9397-08002B2CF9AE}" pid="1823" name="Mendeley_Bookmark_QyQ3yEVROk_6">
    <vt:lpwstr>hat cancer. As the proportion of cancers detected at screening increases, presumably as a result of increased screening of the population, patient survival rates will increase, because they are based on survival time after diagnosis. The interval between </vt:lpwstr>
  </property>
  <property fmtid="{D5CDD505-2E9C-101B-9397-08002B2CF9AE}" pid="1824" name="Mendeley_Bookmark_QyQ3yEVROk_7">
    <vt:lpwstr>the time a cancer is diagnosed by a screening procedure and the time when the cancer would have been diagnosed in the absence of screening is called lead-time (Zelen, 1976). (Screening for breast cancer has been demonstrated to result in increased surviva</vt:lpwstr>
  </property>
  <property fmtid="{D5CDD505-2E9C-101B-9397-08002B2CF9AE}" pid="1825" name="Mendeley_Bookmark_QyQ3yEVROk_8">
    <vt:lpwstr>l over and above that resulting from lead-time alone and to reduce breast cancer mortality. The benefit of screening is being studied for some other cancers.)", "author": [{"dropping-particle": "", "family": "Howlader", "given": "N", "non-dropping-particl</vt:lpwstr>
  </property>
  <property fmtid="{D5CDD505-2E9C-101B-9397-08002B2CF9AE}" pid="1826" name="Mendeley_Bookmark_QyQ3yEVROk_9">
    <vt:lpwstr>e": "", "parse-names": false, "suffix": ""}, {"dropping-particle": "", "family": "Noone", "given": "AM", "non-dropping-particle": "", "parse-names": false, "suffix": ""}, {"dropping-particle": "", "family": "Krapcho", "given": "M", "non-dropping-particle"</vt:lpwstr>
  </property>
  <property fmtid="{D5CDD505-2E9C-101B-9397-08002B2CF9AE}" pid="1827" name="Mendeley_Bookmark_RYKssny8uA_1">
    <vt:lpwstr>ADDIN CSL_CITATION {"citationItems": [{"id": "ITEM-1", "itemData": {"DOI": "10.1007/s12022-016-9445-4", "ISSN": "15590097", "abstract": "Poorly differentiated thyroid carcinoma (PDTC) and anaplastic thyroid carcinoma (ATC) are aggressive thyroid tumors as</vt:lpwstr>
  </property>
  <property fmtid="{D5CDD505-2E9C-101B-9397-08002B2CF9AE}" pid="1828" name="Mendeley_Bookmark_RYKssny8uA_10">
    <vt:lpwstr>d=5c8db8b3-3146-4a13-a015-b139db85274a"]}], "mendeley": {"formattedCitation": "&lt;sup&gt;15&lt;/sup&gt;", "plainTextFormattedCitation": "15", "previouslyFormattedCitation": "&lt;sup&gt;15&lt;/sup&gt;"}, "properties": {"noteIndex": 0}, "schema": "https://github.com/citation-styl</vt:lpwstr>
  </property>
  <property fmtid="{D5CDD505-2E9C-101B-9397-08002B2CF9AE}" pid="1829" name="Mendeley_Bookmark_RYKssny8uA_11">
    <vt:lpwstr>e-language/schema/raw/master/csl-citation.json"}</vt:lpwstr>
  </property>
  <property fmtid="{D5CDD505-2E9C-101B-9397-08002B2CF9AE}" pid="1830" name="Mendeley_Bookmark_RYKssny8uA_2">
    <vt:lpwstr>sociated with a high mortality rate of 38-57 % and almost 100 % respectively. Several recent studies utilizing next generation sequencing techniques have shed lights on the molecular pathogenesis of these tumors, providing evidence to support a stepwise t</vt:lpwstr>
  </property>
  <property fmtid="{D5CDD505-2E9C-101B-9397-08002B2CF9AE}" pid="1831" name="Mendeley_Bookmark_RYKssny8uA_3">
    <vt:lpwstr>umoral progression from well-differentiated to poorly differentiated, and finally to anaplastic thyroid carcinomas. While BRAF V600E and RAS mutations remain the main drivers in aggressive thyroid carcinoma, PDTC and ATC gains additional mutations, e.g., </vt:lpwstr>
  </property>
  <property fmtid="{D5CDD505-2E9C-101B-9397-08002B2CF9AE}" pid="1832" name="Mendeley_Bookmark_RYKssny8uA_4">
    <vt:lpwstr>TERT promoter mutation, TP53 mutation, as well as frequent alterations in PIK3CA-PTEN-AKT-mTOR pathway, SWI-SNF complex, histomethyltransferases, and mismatch repair genes. RAS-mutated PDTCs are commonly associated with a histologic phenotype defined by T</vt:lpwstr>
  </property>
  <property fmtid="{D5CDD505-2E9C-101B-9397-08002B2CF9AE}" pid="1833" name="Mendeley_Bookmark_RYKssny8uA_5">
    <vt:lpwstr>urin proposal, high frequency of distant metastasis, high thyroid differentiation score, and a RAS-like gene expression profile, whereas BRAF-mutated PDTCs are usually defined solely by the Memorial Sloan Kettering Cancer Center (MSKCC) criteria with a pr</vt:lpwstr>
  </property>
  <property fmtid="{D5CDD505-2E9C-101B-9397-08002B2CF9AE}" pid="1834" name="Mendeley_Bookmark_RYKssny8uA_6">
    <vt:lpwstr>opensity for nodal metastasis and are less differentiated with a BRAF-like expression signature. Such demarcation is largely lost in ATC which is characterized by genomic complexity, heavy mutation burden, and profound undifferentiation. Additionally, sev</vt:lpwstr>
  </property>
  <property fmtid="{D5CDD505-2E9C-101B-9397-08002B2CF9AE}" pid="1835" name="Mendeley_Bookmark_RYKssny8uA_7">
    <vt:lpwstr>eral molecular events, e.g., EIF1AX mutation, mutation burden, and chromosome 1q gain in PDTCs, as well as EIF1AX mutation, chromosome 13q loss, and 20q gains in ATCs, may serve as adverse prognostic markers predicting poor clinical outcome.", "author": [</vt:lpwstr>
  </property>
  <property fmtid="{D5CDD505-2E9C-101B-9397-08002B2CF9AE}" pid="1836" name="Mendeley_Bookmark_RYKssny8uA_8">
    <vt:lpwstr>{"dropping-particle": "", "family": "Xu", "given": "Bin", "non-dropping-particle": "", "parse-names": false, "suffix": ""}, {"dropping-particle": "", "family": "Ghossein", "given": "Ronald", "non-dropping-particle": "", "parse-names": false, "suffix": ""}</vt:lpwstr>
  </property>
  <property fmtid="{D5CDD505-2E9C-101B-9397-08002B2CF9AE}" pid="1837" name="Mendeley_Bookmark_RYKssny8uA_9">
    <vt:lpwstr>], "container-title": "Endocrine Pathology", "id": "ITEM-1", "issued": {"date-parts": [["2016"]]}, "title": "Genomic Landscape of poorly Differentiated and Anaplastic Thyroid Carcinoma", "type": "article"}, "uris": ["http://www.mendeley.com/documents/?uui</vt:lpwstr>
  </property>
  <property fmtid="{D5CDD505-2E9C-101B-9397-08002B2CF9AE}" pid="1838" name="Mendeley_Bookmark_RgLJVw2PMH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1839" name="Mendeley_Bookmark_RgLJVw2PMH_10">
    <vt:lpwstr>", "family": "Boucai", "given": "Laura", "non-dropping-particle": "", "parse-names": false, "suffix": ""}, {"dropping-particle": "", "family": "Sinha", "given": "Rileen", "non-dropping-particle": "", "parse-names": false, "suffix": ""}, {"dropping-particl</vt:lpwstr>
  </property>
  <property fmtid="{D5CDD505-2E9C-101B-9397-08002B2CF9AE}" pid="1840" name="Mendeley_Bookmark_RgLJVw2PMH_11">
    <vt:lpwstr>e": "", "family": "Knauf", "given": "Jeffrey A.", "non-dropping-particle": "", "parse-names": false, "suffix": ""}, {"dropping-particle": "", "family": "Shah", "given": "Ronak H.", "non-dropping-particle": "", "parse-names": false, "suffix": ""}, {"droppi</vt:lpwstr>
  </property>
  <property fmtid="{D5CDD505-2E9C-101B-9397-08002B2CF9AE}" pid="1841" name="Mendeley_Bookmark_RgLJVw2PMH_12">
    <vt:lpwstr>ng-particle": "", "family": "Dogan", "given": "Snjezana", "non-dropping-particle": "", "parse-names": false, "suffix": ""}, {"dropping-particle": "", "family": "Ricarte-Filho", "given": "Julio C.", "non-dropping-particle": "", "parse-names": false, "suffi</vt:lpwstr>
  </property>
  <property fmtid="{D5CDD505-2E9C-101B-9397-08002B2CF9AE}" pid="1842" name="Mendeley_Bookmark_RgLJVw2PMH_13">
    <vt:lpwstr>x": ""}, {"dropping-particle": "", "family": "Krishnamoorthy", "given": "Gnana P.", "non-dropping-particle": "", "parse-names": false, "suffix": ""}, {"dropping-particle": "", "family": "Xu", "given": "Bin", "non-dropping-particle": "", "parse-names": fal</vt:lpwstr>
  </property>
  <property fmtid="{D5CDD505-2E9C-101B-9397-08002B2CF9AE}" pid="1843" name="Mendeley_Bookmark_RgLJVw2PMH_14">
    <vt:lpwstr>se, "suffix": ""}, {"dropping-particle": "", "family": "Schultz", "given": "Nikolaus", "non-dropping-particle": "", "parse-names": false, "suffix": ""}, {"dropping-particle": "", "family": "Berger", "given": "Michael F.", "non-dropping-particle": "", "par</vt:lpwstr>
  </property>
  <property fmtid="{D5CDD505-2E9C-101B-9397-08002B2CF9AE}" pid="1844" name="Mendeley_Bookmark_RgLJVw2PMH_15">
    <vt:lpwstr>se-names": false, "suffix": ""}, {"dropping-particle": "", "family": "Sander", "given": "Chris", "non-dropping-particle": "", "parse-names": false, "suffix": ""}, {"dropping-particle": "", "family": "Taylor", "given": "Barry S.", "non-dropping-particle": </vt:lpwstr>
  </property>
  <property fmtid="{D5CDD505-2E9C-101B-9397-08002B2CF9AE}" pid="1845" name="Mendeley_Bookmark_RgLJVw2PMH_16">
    <vt:lpwstr>"", "parse-names": false, "suffix": ""}, {"dropping-particle": "", "family": "Ghossein", "given": "Ronald", "non-dropping-particle": "", "parse-names": false, "suffix": ""}, {"dropping-particle": "", "family": "Ganly", "given": "Ian", "non-dropping-partic</vt:lpwstr>
  </property>
  <property fmtid="{D5CDD505-2E9C-101B-9397-08002B2CF9AE}" pid="1846" name="Mendeley_Bookmark_RgLJVw2PMH_17">
    <vt:lpwstr>le": "", "parse-names": false, "suffix": ""}, {"dropping-particle": "", "family": "Fagin", "given": "James A.", "non-dropping-particle": "", "parse-names": false, "suffix": ""}], "container-title": "Journal of Clinical Investigation", "id": "ITEM-1", "iss</vt:lpwstr>
  </property>
  <property fmtid="{D5CDD505-2E9C-101B-9397-08002B2CF9AE}" pid="1847" name="Mendeley_Bookmark_RgLJVw2PMH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1848" name="Mendeley_Bookmark_RgLJVw2PMH_19">
    <vt:lpwstr>}, {"id": "ITEM-2", "itemData": {"DOI": "10.1158/0008-5472.CAN-06-3524", "ISSN": "00085472", "abstract": "Inactivation and silencing of the tumor suppressor PTEN are found in many different epithelial tumors, including thyroid neoplasia. Cowden Disease pa</vt:lpwstr>
  </property>
  <property fmtid="{D5CDD505-2E9C-101B-9397-08002B2CF9AE}" pid="1849" name="Mendeley_Bookmark_RgLJVw2PMH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1850" name="Mendeley_Bookmark_RgLJVw2PMH_20">
    <vt:lpwstr>tients, who harbor germ-line PTEN mutations, often display thyroid abnormalities, including multinodular goiter and follicular adenomas, and are at increased risk of thyroid cancer. To gain insights into the role PTEN plays in thyroid function and disease</vt:lpwstr>
  </property>
  <property fmtid="{D5CDD505-2E9C-101B-9397-08002B2CF9AE}" pid="1851" name="Mendeley_Bookmark_RgLJVw2PMH_21">
    <vt:lpwstr>, we have generated a mouse strain, in which Cre-mediated recombination is used to specifically delete Pten in the thyrocytes. We found that Pten mutant mice develop diffuse goiter characterized by extremely enlarged follicles, in the presence of normal t</vt:lpwstr>
  </property>
  <property fmtid="{D5CDD505-2E9C-101B-9397-08002B2CF9AE}" pid="1852" name="Mendeley_Bookmark_RgLJVw2PMH_22">
    <vt:lpwstr>hyroid-stimulating hormone and T4 hormone levels. Loss of Pten resulted in a significant increase in the thyrocyte proliferative index, which was more prominent in the female mice, and in increased cell density in the female thyroid glands. Surprisingly, </vt:lpwstr>
  </property>
  <property fmtid="{D5CDD505-2E9C-101B-9397-08002B2CF9AE}" pid="1853" name="Mendeley_Bookmark_RgLJVw2PMH_23">
    <vt:lpwstr>goitrogen treatment did not cause a substantial increase of the mutant thyroid size and increased only to some extent the proliferation index of the female thyrocytes, suggesting that a relevant part of the thyroid-stimulating hormone-induced proliferatio</vt:lpwstr>
  </property>
  <property fmtid="{D5CDD505-2E9C-101B-9397-08002B2CF9AE}" pid="1854" name="Mendeley_Bookmark_RgLJVw2PMH_24">
    <vt:lpwstr>n signals are funneled through the phosphatidylinositol-3-kinase (PI3K)/Akt cascade. Although complete loss of Pten was not sufficient to cause invasive tumors, over two thirds of the mutant females developed follicular adenomas by 10 months of age, showi</vt:lpwstr>
  </property>
  <property fmtid="{D5CDD505-2E9C-101B-9397-08002B2CF9AE}" pid="1855" name="Mendeley_Bookmark_RgLJVw2PMH_25">
    <vt:lpwstr>ng that loss of Pten renders the thyroid highly susceptible to neoplastic transformation through mechanisms that include increased thyrocyte proliferation. Our findings show that constitutive activation of the PI3K/Akt cascade is sufficient to stimulate c</vt:lpwstr>
  </property>
  <property fmtid="{D5CDD505-2E9C-101B-9397-08002B2CF9AE}" pid="1856" name="Mendeley_Bookmark_RgLJVw2PMH_26">
    <vt:lpwstr>ontinuous autonomous growth and provide novel clues to the pathogenesis of Cowden Disease and sporadic nontoxic goiter.", "author": [{"dropping-particle": "", "family": "Yeager", "given": "Nicole", "non-dropping-particle": "", "parse-names": false, "suffi</vt:lpwstr>
  </property>
  <property fmtid="{D5CDD505-2E9C-101B-9397-08002B2CF9AE}" pid="1857" name="Mendeley_Bookmark_RgLJVw2PMH_27">
    <vt:lpwstr>x": ""}, {"dropping-particle": "", "family": "Klein-Szanto", "given": "Andres", "non-dropping-particle": "", "parse-names": false, "suffix": ""}, {"dropping-particle": "", "family": "Kimura", "given": "Shioko", "non-dropping-particle": "", "parse-names": </vt:lpwstr>
  </property>
  <property fmtid="{D5CDD505-2E9C-101B-9397-08002B2CF9AE}" pid="1858" name="Mendeley_Bookmark_RgLJVw2PMH_28">
    <vt:lpwstr>false, "suffix": ""}, {"dropping-particle": "", "family": "Cristofano", "given": "Antonio", "non-dropping-particle": "Di", "parse-names": false, "suffix": ""}], "container-title": "Cancer Research", "id": "ITEM-2", "issued": {"date-parts": [["2007"]]}, "t</vt:lpwstr>
  </property>
  <property fmtid="{D5CDD505-2E9C-101B-9397-08002B2CF9AE}" pid="1859" name="Mendeley_Bookmark_RgLJVw2PMH_29">
    <vt:lpwstr>itle": "Pten loss in the mouse thyroid causes goiter and follicular adenomas: Insights into thyroid function and cowden disease pathogenesis", "type": "article-journal"}, "uris": ["http://www.mendeley.com/documents/?uuid=67b1148d-a995-46fa-8461-6d09855051</vt:lpwstr>
  </property>
  <property fmtid="{D5CDD505-2E9C-101B-9397-08002B2CF9AE}" pid="1860" name="Mendeley_Bookmark_RgLJVw2PMH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1861" name="Mendeley_Bookmark_RgLJVw2PMH_30">
    <vt:lpwstr>e5"]}], "mendeley": {"formattedCitation": "&lt;sup&gt;45,46&lt;/sup&gt;", "plainTextFormattedCitation": "45,46", "previouslyFormattedCitation": "&lt;sup&gt;45,46&lt;/sup&gt;"}, "properties": {"noteIndex": 0}, "schema": "https://github.com/citation-style-language/schema/raw/maste</vt:lpwstr>
  </property>
  <property fmtid="{D5CDD505-2E9C-101B-9397-08002B2CF9AE}" pid="1862" name="Mendeley_Bookmark_RgLJVw2PMH_31">
    <vt:lpwstr>r/csl-citation.json"}</vt:lpwstr>
  </property>
  <property fmtid="{D5CDD505-2E9C-101B-9397-08002B2CF9AE}" pid="1863" name="Mendeley_Bookmark_RgLJVw2PMH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1864" name="Mendeley_Bookmark_RgLJVw2PMH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1865" name="Mendeley_Bookmark_RgLJVw2PMH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1866" name="Mendeley_Bookmark_RgLJVw2PMH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1867" name="Mendeley_Bookmark_RgLJVw2PMH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1868" name="Mendeley_Bookmark_RgLJVw2PMH_9">
    <vt:lpwstr>nda", "given": "I\u00f1igo", "non-dropping-particle": "", "parse-names": false, "suffix": ""}, {"dropping-particle": "", "family": "Ibrahimpasic", "given": "Tihana", "non-dropping-particle": "", "parse-names": false, "suffix": ""}, {"dropping-particle": "</vt:lpwstr>
  </property>
  <property fmtid="{D5CDD505-2E9C-101B-9397-08002B2CF9AE}" pid="1869" name="Mendeley_Bookmark_RpzcbVINxM_1">
    <vt:lpwstr>ADDIN CSL_CITATION {"citationItems": [{"id": "ITEM-1", "itemData": {"DOI": "10.1002/cncr.29887", "ISSN": "10970142", "abstract": "\u00a9 2016 American Cancer Society. BACKGROUND An increase in thyroid cancers, predominantly papillary thyroid carcinoma (PT</vt:lpwstr>
  </property>
  <property fmtid="{D5CDD505-2E9C-101B-9397-08002B2CF9AE}" pid="1870" name="Mendeley_Bookmark_RpzcbVINxM_10">
    <vt:lpwstr>"author": [{"dropping-particle": "", "family": "Prasad", "given": "Manju L.", "non-dropping-particle": "", "parse-names": false, "suffix": ""}, {"dropping-particle": "", "family": "Vyas", "given": "Monika", "non-dropping-particle": "", "parse-names": fals</vt:lpwstr>
  </property>
  <property fmtid="{D5CDD505-2E9C-101B-9397-08002B2CF9AE}" pid="1871" name="Mendeley_Bookmark_RpzcbVINxM_100">
    <vt:lpwstr>rticle": "", "family": "Akbani", "given": "Rehan", "non-dropping-particle": "", "parse-names": false, "suffix": ""}, {"dropping-particle": "", "family": "Aksoy", "given": "B. Arman", "non-dropping-particle": "", "parse-names": false, "suffix": ""}, {"drop</vt:lpwstr>
  </property>
  <property fmtid="{D5CDD505-2E9C-101B-9397-08002B2CF9AE}" pid="1872" name="Mendeley_Bookmark_RpzcbVINxM_101">
    <vt:lpwstr>ping-particle": "", "family": "Ally", "given": "Adrian", "non-dropping-particle": "", "parse-names": false, "suffix": ""}, {"dropping-particle": "", "family": "Arachchi", "given": "Harindra", "non-dropping-particle": "", "parse-names": false, "suffix": ""</vt:lpwstr>
  </property>
  <property fmtid="{D5CDD505-2E9C-101B-9397-08002B2CF9AE}" pid="1873" name="Mendeley_Bookmark_RpzcbVINxM_102">
    <vt:lpwstr>}, {"dropping-particle": "", "family": "Asa", "given": "Sylvia L.", "non-dropping-particle": "", "parse-names": false, "suffix": ""}, {"dropping-particle": "", "family": "Auman", "given": "J. Todd", "non-dropping-particle": "", "parse-names": false, "suff</vt:lpwstr>
  </property>
  <property fmtid="{D5CDD505-2E9C-101B-9397-08002B2CF9AE}" pid="1874" name="Mendeley_Bookmark_RpzcbVINxM_103">
    <vt:lpwstr>ix": ""}, {"dropping-particle": "", "family": "Balasundaram", "given": "Miruna", "non-dropping-particle": "", "parse-names": false, "suffix": ""}, {"dropping-particle": "", "family": "Balu", "given": "Saianand", "non-dropping-particle": "", "parse-names":</vt:lpwstr>
  </property>
  <property fmtid="{D5CDD505-2E9C-101B-9397-08002B2CF9AE}" pid="1875" name="Mendeley_Bookmark_RpzcbVINxM_104">
    <vt:lpwstr> false, "suffix": ""}, {"dropping-particle": "", "family": "Baylin", "given": "Stephen B.", "non-dropping-particle": "", "parse-names": false, "suffix": ""}, {"dropping-particle": "", "family": "Behera", "given": "Madhusmita", "non-dropping-particle": "",</vt:lpwstr>
  </property>
  <property fmtid="{D5CDD505-2E9C-101B-9397-08002B2CF9AE}" pid="1876" name="Mendeley_Bookmark_RpzcbVINxM_105">
    <vt:lpwstr> "parse-names": false, "suffix": ""}, {"dropping-particle": "", "family": "Bernard", "given": "Brady", "non-dropping-particle": "", "parse-names": false, "suffix": ""}, {"dropping-particle": "", "family": "Beroukhim", "given": "Rameen", "non-dropping-part</vt:lpwstr>
  </property>
  <property fmtid="{D5CDD505-2E9C-101B-9397-08002B2CF9AE}" pid="1877" name="Mendeley_Bookmark_RpzcbVINxM_106">
    <vt:lpwstr>icle": "", "parse-names": false, "suffix": ""}, {"dropping-particle": "", "family": "Bishop", "given": "Justin A.", "non-dropping-particle": "", "parse-names": false, "suffix": ""}, {"dropping-particle": "", "family": "Black", "given": "Aaron D.", "non-dr</vt:lpwstr>
  </property>
  <property fmtid="{D5CDD505-2E9C-101B-9397-08002B2CF9AE}" pid="1878" name="Mendeley_Bookmark_RpzcbVINxM_107">
    <vt:lpwstr>opping-particle": "", "parse-names": false, "suffix": ""}, {"dropping-particle": "", "family": "Bodenheimer", "given": "Tom", "non-dropping-particle": "", "parse-names": false, "suffix": ""}, {"dropping-particle": "", "family": "Boice", "given": "Lori", "</vt:lpwstr>
  </property>
  <property fmtid="{D5CDD505-2E9C-101B-9397-08002B2CF9AE}" pid="1879" name="Mendeley_Bookmark_RpzcbVINxM_108">
    <vt:lpwstr>non-dropping-particle": "", "parse-names": false, "suffix": ""}, {"dropping-particle": "", "family": "Bootwalla", "given": "Moiz S.", "non-dropping-particle": "", "parse-names": false, "suffix": ""}, {"dropping-particle": "", "family": "Bowen", "given": "</vt:lpwstr>
  </property>
  <property fmtid="{D5CDD505-2E9C-101B-9397-08002B2CF9AE}" pid="1880" name="Mendeley_Bookmark_RpzcbVINxM_109">
    <vt:lpwstr>Jay", "non-dropping-particle": "", "parse-names": false, "suffix": ""}, {"dropping-particle": "", "family": "Bowlby", "given": "Reanne", "non-dropping-particle": "", "parse-names": false, "suffix": ""}, {"dropping-particle": "", "family": "Bristow", "give</vt:lpwstr>
  </property>
  <property fmtid="{D5CDD505-2E9C-101B-9397-08002B2CF9AE}" pid="1881" name="Mendeley_Bookmark_RpzcbVINxM_11">
    <vt:lpwstr>e, "suffix": ""}, {"dropping-particle": "", "family": "Horne", "given": "Matthew J.", "non-dropping-particle": "", "parse-names": false, "suffix": ""}, {"dropping-particle": "", "family": "Virk", "given": "Renu K.", "non-dropping-particle": "", "parse-nam</vt:lpwstr>
  </property>
  <property fmtid="{D5CDD505-2E9C-101B-9397-08002B2CF9AE}" pid="1882" name="Mendeley_Bookmark_RpzcbVINxM_110">
    <vt:lpwstr>n": "Christopher A.", "non-dropping-particle": "", "parse-names": false, "suffix": ""}, {"dropping-particle": "", "family": "Brookens", "given": "Robin", "non-dropping-particle": "", "parse-names": false, "suffix": ""}, {"dropping-particle": "", "family":</vt:lpwstr>
  </property>
  <property fmtid="{D5CDD505-2E9C-101B-9397-08002B2CF9AE}" pid="1883" name="Mendeley_Bookmark_RpzcbVINxM_111">
    <vt:lpwstr> "Brooks", "given": "Denise", "non-dropping-particle": "", "parse-names": false, "suffix": ""}, {"dropping-particle": "", "family": "Bryant", "given": "Robert", "non-dropping-particle": "", "parse-names": false, "suffix": ""}, {"dropping-particle": "", "f</vt:lpwstr>
  </property>
  <property fmtid="{D5CDD505-2E9C-101B-9397-08002B2CF9AE}" pid="1884" name="Mendeley_Bookmark_RpzcbVINxM_112">
    <vt:lpwstr>amily": "Buda", "given": "Elizabeth", "non-dropping-particle": "", "parse-names": false, "suffix": ""}, {"dropping-particle": "", "family": "Butterfield", "given": "Yaron S.N.", "non-dropping-particle": "", "parse-names": false, "suffix": ""}, {"dropping-</vt:lpwstr>
  </property>
  <property fmtid="{D5CDD505-2E9C-101B-9397-08002B2CF9AE}" pid="1885" name="Mendeley_Bookmark_RpzcbVINxM_113">
    <vt:lpwstr>particle": "", "family": "Carling", "given": "Tobias", "non-dropping-particle": "", "parse-names": false, "suffix": ""}, {"dropping-particle": "", "family": "Carlsen", "given": "Rebecca", "non-dropping-particle": "", "parse-names": false, "suffix": ""}, {</vt:lpwstr>
  </property>
  <property fmtid="{D5CDD505-2E9C-101B-9397-08002B2CF9AE}" pid="1886" name="Mendeley_Bookmark_RpzcbVINxM_114">
    <vt:lpwstr>"dropping-particle": "", "family": "Carter", "given": "Scott L.", "non-dropping-particle": "", "parse-names": false, "suffix": ""}, {"dropping-particle": "", "family": "Carty", "given": "Sally E.", "non-dropping-particle": "", "parse-names": false, "suffi</vt:lpwstr>
  </property>
  <property fmtid="{D5CDD505-2E9C-101B-9397-08002B2CF9AE}" pid="1887" name="Mendeley_Bookmark_RpzcbVINxM_115">
    <vt:lpwstr>x": ""}, {"dropping-particle": "", "family": "Chan", "given": "Timothy A.", "non-dropping-particle": "", "parse-names": false, "suffix": ""}, {"dropping-particle": "", "family": "Chen", "given": "Amy Y.", "non-dropping-particle": "", "parse-names": false,</vt:lpwstr>
  </property>
  <property fmtid="{D5CDD505-2E9C-101B-9397-08002B2CF9AE}" pid="1888" name="Mendeley_Bookmark_RpzcbVINxM_116">
    <vt:lpwstr> "suffix": ""}, {"dropping-particle": "", "family": "Cherniack", "given": "Andrew D.", "non-dropping-particle": "", "parse-names": false, "suffix": ""}, {"dropping-particle": "", "family": "Cheung", "given": "Dorothy", "non-dropping-particle": "", "parse-</vt:lpwstr>
  </property>
  <property fmtid="{D5CDD505-2E9C-101B-9397-08002B2CF9AE}" pid="1889" name="Mendeley_Bookmark_RpzcbVINxM_117">
    <vt:lpwstr>names": false, "suffix": ""}, {"dropping-particle": "", "family": "Chin", "given": "Lynda", "non-dropping-particle": "", "parse-names": false, "suffix": ""}, {"dropping-particle": "", "family": "Cho", "given": "Juok", "non-dropping-particle": "", "parse-n</vt:lpwstr>
  </property>
  <property fmtid="{D5CDD505-2E9C-101B-9397-08002B2CF9AE}" pid="1890" name="Mendeley_Bookmark_RpzcbVINxM_118">
    <vt:lpwstr>ames": false, "suffix": ""}, {"dropping-particle": "", "family": "Chu", "given": "Andy", "non-dropping-particle": "", "parse-names": false, "suffix": ""}, {"dropping-particle": "", "family": "Chuah", "given": "Eric", "non-dropping-particle": "", "parse-na</vt:lpwstr>
  </property>
  <property fmtid="{D5CDD505-2E9C-101B-9397-08002B2CF9AE}" pid="1891" name="Mendeley_Bookmark_RpzcbVINxM_119">
    <vt:lpwstr>mes": false, "suffix": ""}, {"dropping-particle": "", "family": "Cibulskis", "given": "Kristian", "non-dropping-particle": "", "parse-names": false, "suffix": ""}, {"dropping-particle": "", "family": "Ciriello", "given": "Giovanni", "non-dropping-particle</vt:lpwstr>
  </property>
  <property fmtid="{D5CDD505-2E9C-101B-9397-08002B2CF9AE}" pid="1892" name="Mendeley_Bookmark_RpzcbVINxM_12">
    <vt:lpwstr>es": false, "suffix": ""}, {"dropping-particle": "", "family": "Morotti", "given": "Raffaella", "non-dropping-particle": "", "parse-names": false, "suffix": ""}, {"dropping-particle": "", "family": "Liu", "given": "Zongzhi", "non-dropping-particle": "", "</vt:lpwstr>
  </property>
  <property fmtid="{D5CDD505-2E9C-101B-9397-08002B2CF9AE}" pid="1893" name="Mendeley_Bookmark_RpzcbVINxM_120">
    <vt:lpwstr>": "", "parse-names": false, "suffix": ""}, {"dropping-particle": "", "family": "Clarke", "given": "Amanda", "non-dropping-particle": "", "parse-names": false, "suffix": ""}, {"dropping-particle": "", "family": "Clayman", "given": "Gary L.", "non-dropping</vt:lpwstr>
  </property>
  <property fmtid="{D5CDD505-2E9C-101B-9397-08002B2CF9AE}" pid="1894" name="Mendeley_Bookmark_RpzcbVINxM_121">
    <vt:lpwstr>-particle": "", "parse-names": false, "suffix": ""}, {"dropping-particle": "", "family": "Cope", "given": "Leslie", "non-dropping-particle": "", "parse-names": false, "suffix": ""}, {"dropping-particle": "", "family": "Copland", "given": "John A.", "non-d</vt:lpwstr>
  </property>
  <property fmtid="{D5CDD505-2E9C-101B-9397-08002B2CF9AE}" pid="1895" name="Mendeley_Bookmark_RpzcbVINxM_122">
    <vt:lpwstr>ropping-particle": "", "parse-names": false, "suffix": ""}, {"dropping-particle": "", "family": "Covington", "given": "Kyle", "non-dropping-particle": "", "parse-names": false, "suffix": ""}, {"dropping-particle": "", "family": "Danilova", "given": "Ludmi</vt:lpwstr>
  </property>
  <property fmtid="{D5CDD505-2E9C-101B-9397-08002B2CF9AE}" pid="1896" name="Mendeley_Bookmark_RpzcbVINxM_123">
    <vt:lpwstr>la", "non-dropping-particle": "", "parse-names": false, "suffix": ""}, {"dropping-particle": "", "family": "Davidsen", "given": "Tanja", "non-dropping-particle": "", "parse-names": false, "suffix": ""}, {"dropping-particle": "", "family": "Demchok", "give</vt:lpwstr>
  </property>
  <property fmtid="{D5CDD505-2E9C-101B-9397-08002B2CF9AE}" pid="1897" name="Mendeley_Bookmark_RpzcbVINxM_124">
    <vt:lpwstr>n": "John A.", "non-dropping-particle": "", "parse-names": false, "suffix": ""}, {"dropping-particle": "", "family": "DiCara", "given": "Daniel", "non-dropping-particle": "", "parse-names": false, "suffix": ""}, {"dropping-particle": "", "family": "Dhalla</vt:lpwstr>
  </property>
  <property fmtid="{D5CDD505-2E9C-101B-9397-08002B2CF9AE}" pid="1898" name="Mendeley_Bookmark_RpzcbVINxM_125">
    <vt:lpwstr>", "given": "Noreen", "non-dropping-particle": "", "parse-names": false, "suffix": ""}, {"dropping-particle": "", "family": "Dhir", "given": "Rajiv", "non-dropping-particle": "", "parse-names": false, "suffix": ""}, {"dropping-particle": "", "family": "Do</vt:lpwstr>
  </property>
  <property fmtid="{D5CDD505-2E9C-101B-9397-08002B2CF9AE}" pid="1899" name="Mendeley_Bookmark_RpzcbVINxM_126">
    <vt:lpwstr>okran", "given": "Sheliann S.", "non-dropping-particle": "", "parse-names": false, "suffix": ""}, {"dropping-particle": "", "family": "Dresdner", "given": "Gideon", "non-dropping-particle": "", "parse-names": false, "suffix": ""}, {"dropping-particle": ""</vt:lpwstr>
  </property>
  <property fmtid="{D5CDD505-2E9C-101B-9397-08002B2CF9AE}" pid="1900" name="Mendeley_Bookmark_RpzcbVINxM_127">
    <vt:lpwstr>, "family": "Eldridge", "given": "Jonathan", "non-dropping-particle": "", "parse-names": false, "suffix": ""}, {"dropping-particle": "", "family": "Eley", "given": "Greg", "non-dropping-particle": "", "parse-names": false, "suffix": ""}, {"dropping-partic</vt:lpwstr>
  </property>
  <property fmtid="{D5CDD505-2E9C-101B-9397-08002B2CF9AE}" pid="1901" name="Mendeley_Bookmark_RpzcbVINxM_128">
    <vt:lpwstr>le": "", "family": "El-Naggar", "given": "Adel K.", "non-dropping-particle": "", "parse-names": false, "suffix": ""}, {"dropping-particle": "", "family": "Eng", "given": "Stephanie", "non-dropping-particle": "", "parse-names": false, "suffix": ""}, {"drop</vt:lpwstr>
  </property>
  <property fmtid="{D5CDD505-2E9C-101B-9397-08002B2CF9AE}" pid="1902" name="Mendeley_Bookmark_RpzcbVINxM_129">
    <vt:lpwstr>ping-particle": "", "family": "Fagin", "given": "James A.", "non-dropping-particle": "", "parse-names": false, "suffix": ""}, {"dropping-particle": "", "family": "Fennell", "given": "Timothy", "non-dropping-particle": "", "parse-names": false, "suffix": "</vt:lpwstr>
  </property>
  <property fmtid="{D5CDD505-2E9C-101B-9397-08002B2CF9AE}" pid="1903" name="Mendeley_Bookmark_RpzcbVINxM_13">
    <vt:lpwstr>parse-names": false, "suffix": ""}, {"dropping-particle": "", "family": "Tallini", "given": "Giovanni", "non-dropping-particle": "", "parse-names": false, "suffix": ""}, {"dropping-particle": "", "family": "Nikiforova", "given": "Marina N.", "non-dropping</vt:lpwstr>
  </property>
  <property fmtid="{D5CDD505-2E9C-101B-9397-08002B2CF9AE}" pid="1904" name="Mendeley_Bookmark_RpzcbVINxM_130">
    <vt:lpwstr>"}, {"dropping-particle": "", "family": "Ferris", "given": "Robert L.", "non-dropping-particle": "", "parse-names": false, "suffix": ""}, {"dropping-particle": "", "family": "Fisher", "given": "Sheila", "non-dropping-particle": "", "parse-names": false, "</vt:lpwstr>
  </property>
  <property fmtid="{D5CDD505-2E9C-101B-9397-08002B2CF9AE}" pid="1905" name="Mendeley_Bookmark_RpzcbVINxM_131">
    <vt:lpwstr>suffix": ""}, {"dropping-particle": "", "family": "Frazer", "given": "Scott", "non-dropping-particle": "", "parse-names": false, "suffix": ""}, {"dropping-particle": "", "family": "Frick", "given": "Jessica", "non-dropping-particle": "", "parse-names": fa</vt:lpwstr>
  </property>
  <property fmtid="{D5CDD505-2E9C-101B-9397-08002B2CF9AE}" pid="1906" name="Mendeley_Bookmark_RpzcbVINxM_132">
    <vt:lpwstr>lse, "suffix": ""}, {"dropping-particle": "", "family": "Gabriel", "given": "Stacey B.", "non-dropping-particle": "", "parse-names": false, "suffix": ""}, {"dropping-particle": "", "family": "Ganly", "given": "Ian", "non-dropping-particle": "", "parse-nam</vt:lpwstr>
  </property>
  <property fmtid="{D5CDD505-2E9C-101B-9397-08002B2CF9AE}" pid="1907" name="Mendeley_Bookmark_RpzcbVINxM_133">
    <vt:lpwstr>es": false, "suffix": ""}, {"dropping-particle": "", "family": "Gao", "given": "Jianjiong", "non-dropping-particle": "", "parse-names": false, "suffix": ""}, {"dropping-particle": "", "family": "Garraway", "given": "Levi A.", "non-dropping-particle": "", </vt:lpwstr>
  </property>
  <property fmtid="{D5CDD505-2E9C-101B-9397-08002B2CF9AE}" pid="1908" name="Mendeley_Bookmark_RpzcbVINxM_134">
    <vt:lpwstr>"parse-names": false, "suffix": ""}, {"dropping-particle": "", "family": "Gastier-Foster", "given": "Julie M.", "non-dropping-particle": "", "parse-names": false, "suffix": ""}, {"dropping-particle": "", "family": "Getz", "given": "Gad", "non-dropping-par</vt:lpwstr>
  </property>
  <property fmtid="{D5CDD505-2E9C-101B-9397-08002B2CF9AE}" pid="1909" name="Mendeley_Bookmark_RpzcbVINxM_135">
    <vt:lpwstr>ticle": "", "parse-names": false, "suffix": ""}, {"dropping-particle": "", "family": "Gehlenborg", "given": "Nils", "non-dropping-particle": "", "parse-names": false, "suffix": ""}, {"dropping-particle": "", "family": "Ghossein", "given": "Ronald", "non-d</vt:lpwstr>
  </property>
  <property fmtid="{D5CDD505-2E9C-101B-9397-08002B2CF9AE}" pid="1910" name="Mendeley_Bookmark_RpzcbVINxM_136">
    <vt:lpwstr>ropping-particle": "", "parse-names": false, "suffix": ""}, {"dropping-particle": "", "family": "Gibbs", "given": "Richard A.", "non-dropping-particle": "", "parse-names": false, "suffix": ""}, {"dropping-particle": "", "family": "Giordano", "given": "Tho</vt:lpwstr>
  </property>
  <property fmtid="{D5CDD505-2E9C-101B-9397-08002B2CF9AE}" pid="1911" name="Mendeley_Bookmark_RpzcbVINxM_137">
    <vt:lpwstr>mas J.", "non-dropping-particle": "", "parse-names": false, "suffix": ""}, {"dropping-particle": "", "family": "Gomez-Hernandez", "given": "Karen", "non-dropping-particle": "", "parse-names": false, "suffix": ""}, {"dropping-particle": "", "family": "Grim</vt:lpwstr>
  </property>
  <property fmtid="{D5CDD505-2E9C-101B-9397-08002B2CF9AE}" pid="1912" name="Mendeley_Bookmark_RpzcbVINxM_138">
    <vt:lpwstr>sby", "given": "Jonna", "non-dropping-particle": "", "parse-names": false, "suffix": ""}, {"dropping-particle": "", "family": "Gross", "given": "Benjamin", "non-dropping-particle": "", "parse-names": false, "suffix": ""}, {"dropping-particle": "", "family</vt:lpwstr>
  </property>
  <property fmtid="{D5CDD505-2E9C-101B-9397-08002B2CF9AE}" pid="1913" name="Mendeley_Bookmark_RpzcbVINxM_139">
    <vt:lpwstr>": "Guin", "given": "Ranabir", "non-dropping-particle": "", "parse-names": false, "suffix": ""}, {"dropping-particle": "", "family": "Hadjipanayis", "given": "Angela", "non-dropping-particle": "", "parse-names": false, "suffix": ""}, {"dropping-particle":</vt:lpwstr>
  </property>
  <property fmtid="{D5CDD505-2E9C-101B-9397-08002B2CF9AE}" pid="1914" name="Mendeley_Bookmark_RpzcbVINxM_14">
    <vt:lpwstr>-particle": "", "parse-names": false, "suffix": ""}, {"dropping-particle": "", "family": "Christison-Lagay", "given": "Emily R.", "non-dropping-particle": "", "parse-names": false, "suffix": ""}, {"dropping-particle": "", "family": "Udelsman", "given": "R</vt:lpwstr>
  </property>
  <property fmtid="{D5CDD505-2E9C-101B-9397-08002B2CF9AE}" pid="1915" name="Mendeley_Bookmark_RpzcbVINxM_140">
    <vt:lpwstr> "", "family": "Harper", "given": "Hollie A.", "non-dropping-particle": "", "parse-names": false, "suffix": ""}, {"dropping-particle": "", "family": "Hayes", "given": "D. Neil", "non-dropping-particle": "", "parse-names": false, "suffix": ""}, {"dropping-</vt:lpwstr>
  </property>
  <property fmtid="{D5CDD505-2E9C-101B-9397-08002B2CF9AE}" pid="1916" name="Mendeley_Bookmark_RpzcbVINxM_141">
    <vt:lpwstr>particle": "", "family": "Heiman", "given": "David I.", "non-dropping-particle": "", "parse-names": false, "suffix": ""}, {"dropping-particle": "", "family": "Herman", "given": "James G.", "non-dropping-particle": "", "parse-names": false, "suffix": ""}, </vt:lpwstr>
  </property>
  <property fmtid="{D5CDD505-2E9C-101B-9397-08002B2CF9AE}" pid="1917" name="Mendeley_Bookmark_RpzcbVINxM_142">
    <vt:lpwstr>{"dropping-particle": "", "family": "Hoadley", "given": "Katherine A.", "non-dropping-particle": "", "parse-names": false, "suffix": ""}, {"dropping-particle": "", "family": "Hofree", "given": "Matan", "non-dropping-particle": "", "parse-names": false, "s</vt:lpwstr>
  </property>
  <property fmtid="{D5CDD505-2E9C-101B-9397-08002B2CF9AE}" pid="1918" name="Mendeley_Bookmark_RpzcbVINxM_143">
    <vt:lpwstr>uffix": ""}, {"dropping-particle": "", "family": "Holt", "given": "Robert A.", "non-dropping-particle": "", "parse-names": false, "suffix": ""}, {"dropping-particle": "", "family": "Hoyle", "given": "Alan P.", "non-dropping-particle": "", "parse-names": f</vt:lpwstr>
  </property>
  <property fmtid="{D5CDD505-2E9C-101B-9397-08002B2CF9AE}" pid="1919" name="Mendeley_Bookmark_RpzcbVINxM_144">
    <vt:lpwstr>alse, "suffix": ""}, {"dropping-particle": "", "family": "Huang", "given": "Franklin W.", "non-dropping-particle": "", "parse-names": false, "suffix": ""}, {"dropping-particle": "", "family": "Huang", "given": "Mei", "non-dropping-particle": "", "parse-na</vt:lpwstr>
  </property>
  <property fmtid="{D5CDD505-2E9C-101B-9397-08002B2CF9AE}" pid="1920" name="Mendeley_Bookmark_RpzcbVINxM_145">
    <vt:lpwstr>mes": false, "suffix": ""}, {"dropping-particle": "", "family": "Hutter", "given": "Carolyn M.", "non-dropping-particle": "", "parse-names": false, "suffix": ""}, {"dropping-particle": "", "family": "Ideker", "given": "Trey", "non-dropping-particle": "", </vt:lpwstr>
  </property>
  <property fmtid="{D5CDD505-2E9C-101B-9397-08002B2CF9AE}" pid="1921" name="Mendeley_Bookmark_RpzcbVINxM_146">
    <vt:lpwstr>"parse-names": false, "suffix": ""}, {"dropping-particle": "", "family": "Iype", "given": "Lisa", "non-dropping-particle": "", "parse-names": false, "suffix": ""}, {"dropping-particle": "", "family": "Jacobsen", "given": "Anders", "non-dropping-particle":</vt:lpwstr>
  </property>
  <property fmtid="{D5CDD505-2E9C-101B-9397-08002B2CF9AE}" pid="1922" name="Mendeley_Bookmark_RpzcbVINxM_147">
    <vt:lpwstr> "", "parse-names": false, "suffix": ""}, {"dropping-particle": "", "family": "Jefferys", "given": "Stuart R.", "non-dropping-particle": "", "parse-names": false, "suffix": ""}, {"dropping-particle": "", "family": "Jones", "given": "Corbin D.", "non-dropp</vt:lpwstr>
  </property>
  <property fmtid="{D5CDD505-2E9C-101B-9397-08002B2CF9AE}" pid="1923" name="Mendeley_Bookmark_RpzcbVINxM_148">
    <vt:lpwstr>ing-particle": "", "parse-names": false, "suffix": ""}, {"dropping-particle": "", "family": "Jones", "given": "Steven J.M.", "non-dropping-particle": "", "parse-names": false, "suffix": ""}, {"dropping-particle": "", "family": "Kasaian", "given": "Katayoo</vt:lpwstr>
  </property>
  <property fmtid="{D5CDD505-2E9C-101B-9397-08002B2CF9AE}" pid="1924" name="Mendeley_Bookmark_RpzcbVINxM_149">
    <vt:lpwstr>n", "non-dropping-particle": "", "parse-names": false, "suffix": ""}, {"dropping-particle": "", "family": "Kebebew", "given": "Electron", "non-dropping-particle": "", "parse-names": false, "suffix": ""}, {"dropping-particle": "", "family": "Khuri", "given</vt:lpwstr>
  </property>
  <property fmtid="{D5CDD505-2E9C-101B-9397-08002B2CF9AE}" pid="1925" name="Mendeley_Bookmark_RpzcbVINxM_15">
    <vt:lpwstr>obert", "non-dropping-particle": "", "parse-names": false, "suffix": ""}, {"dropping-particle": "", "family": "Dinauer", "given": "Catherine A.", "non-dropping-particle": "", "parse-names": false, "suffix": ""}, {"dropping-particle": "", "family": "Nikifo</vt:lpwstr>
  </property>
  <property fmtid="{D5CDD505-2E9C-101B-9397-08002B2CF9AE}" pid="1926" name="Mendeley_Bookmark_RpzcbVINxM_150">
    <vt:lpwstr>": "Fadlo R.", "non-dropping-particle": "", "parse-names": false, "suffix": ""}, {"dropping-particle": "", "family": "Kim", "given": "Jaegil", "non-dropping-particle": "", "parse-names": false, "suffix": ""}, {"dropping-particle": "", "family": "Kramer", </vt:lpwstr>
  </property>
  <property fmtid="{D5CDD505-2E9C-101B-9397-08002B2CF9AE}" pid="1927" name="Mendeley_Bookmark_RpzcbVINxM_151">
    <vt:lpwstr>"given": "Roger", "non-dropping-particle": "", "parse-names": false, "suffix": ""}, {"dropping-particle": "", "family": "Kreisberg", "given": "Richard", "non-dropping-particle": "", "parse-names": false, "suffix": ""}, {"dropping-particle": "", "family": </vt:lpwstr>
  </property>
  <property fmtid="{D5CDD505-2E9C-101B-9397-08002B2CF9AE}" pid="1928" name="Mendeley_Bookmark_RpzcbVINxM_152">
    <vt:lpwstr>"Kucherlapati", "given": "Raju", "non-dropping-particle": "", "parse-names": false, "suffix": ""}, {"dropping-particle": "", "family": "Kwiatkowski", "given": "David J.", "non-dropping-particle": "", "parse-names": false, "suffix": ""}, {"dropping-particl</vt:lpwstr>
  </property>
  <property fmtid="{D5CDD505-2E9C-101B-9397-08002B2CF9AE}" pid="1929" name="Mendeley_Bookmark_RpzcbVINxM_153">
    <vt:lpwstr>e": "", "family": "Ladanyi", "given": "Marc", "non-dropping-particle": "", "parse-names": false, "suffix": ""}, {"dropping-particle": "", "family": "Lai", "given": "Phillip H.", "non-dropping-particle": "", "parse-names": false, "suffix": ""}, {"dropping-</vt:lpwstr>
  </property>
  <property fmtid="{D5CDD505-2E9C-101B-9397-08002B2CF9AE}" pid="1930" name="Mendeley_Bookmark_RpzcbVINxM_154">
    <vt:lpwstr>particle": "", "family": "Laird", "given": "Peter W.", "non-dropping-particle": "", "parse-names": false, "suffix": ""}, {"dropping-particle": "", "family": "Lander", "given": "Eric", "non-dropping-particle": "", "parse-names": false, "suffix": ""}, {"dro</vt:lpwstr>
  </property>
  <property fmtid="{D5CDD505-2E9C-101B-9397-08002B2CF9AE}" pid="1931" name="Mendeley_Bookmark_RpzcbVINxM_155">
    <vt:lpwstr>pping-particle": "", "family": "Lawrence", "given": "Michael S.", "non-dropping-particle": "", "parse-names": false, "suffix": ""}, {"dropping-particle": "", "family": "Lee", "given": "Darlene", "non-dropping-particle": "", "parse-names": false, "suffix":</vt:lpwstr>
  </property>
  <property fmtid="{D5CDD505-2E9C-101B-9397-08002B2CF9AE}" pid="1932" name="Mendeley_Bookmark_RpzcbVINxM_156">
    <vt:lpwstr> ""}, {"dropping-particle": "", "family": "Lee", "given": "Eunjung", "non-dropping-particle": "", "parse-names": false, "suffix": ""}, {"dropping-particle": "", "family": "Lee", "given": "Semin", "non-dropping-particle": "", "parse-names": false, "suffix"</vt:lpwstr>
  </property>
  <property fmtid="{D5CDD505-2E9C-101B-9397-08002B2CF9AE}" pid="1933" name="Mendeley_Bookmark_RpzcbVINxM_157">
    <vt:lpwstr>: ""}, {"dropping-particle": "", "family": "Lee", "given": "William", "non-dropping-particle": "", "parse-names": false, "suffix": ""}, {"dropping-particle": "", "family": "Leraas", "given": "Kristen M.", "non-dropping-particle": "", "parse-names": false,</vt:lpwstr>
  </property>
  <property fmtid="{D5CDD505-2E9C-101B-9397-08002B2CF9AE}" pid="1934" name="Mendeley_Bookmark_RpzcbVINxM_158">
    <vt:lpwstr> "suffix": ""}, {"dropping-particle": "", "family": "Lichtenberg", "given": "Tara M.", "non-dropping-particle": "", "parse-names": false, "suffix": ""}, {"dropping-particle": "", "family": "Lichtenstein", "given": "Lee", "non-dropping-particle": "", "pars</vt:lpwstr>
  </property>
  <property fmtid="{D5CDD505-2E9C-101B-9397-08002B2CF9AE}" pid="1935" name="Mendeley_Bookmark_RpzcbVINxM_159">
    <vt:lpwstr>e-names": false, "suffix": ""}, {"dropping-particle": "", "family": "Lin", "given": "Pei", "non-dropping-particle": "", "parse-names": false, "suffix": ""}, {"dropping-particle": "", "family": "Ling", "given": "Shiyun", "non-dropping-particle": "", "parse</vt:lpwstr>
  </property>
  <property fmtid="{D5CDD505-2E9C-101B-9397-08002B2CF9AE}" pid="1936" name="Mendeley_Bookmark_RpzcbVINxM_16">
    <vt:lpwstr>rov", "given": "Yuri E.", "non-dropping-particle": "", "parse-names": false, "suffix": ""}], "container-title": "Cancer", "id": "ITEM-1", "issued": {"date-parts": [["2016"]]}, "title": "NTRK fusion oncogenes in pediatric papillary thyroid carcinoma in nor</vt:lpwstr>
  </property>
  <property fmtid="{D5CDD505-2E9C-101B-9397-08002B2CF9AE}" pid="1937" name="Mendeley_Bookmark_RpzcbVINxM_160">
    <vt:lpwstr>-names": false, "suffix": ""}, {"dropping-particle": "", "family": "Liu", "given": "Jinze", "non-dropping-particle": "", "parse-names": false, "suffix": ""}, {"dropping-particle": "", "family": "Liu", "given": "Wenbin", "non-dropping-particle": "", "parse</vt:lpwstr>
  </property>
  <property fmtid="{D5CDD505-2E9C-101B-9397-08002B2CF9AE}" pid="1938" name="Mendeley_Bookmark_RpzcbVINxM_161">
    <vt:lpwstr>-names": false, "suffix": ""}, {"dropping-particle": "", "family": "Liu", "given": "Yingchun", "non-dropping-particle": "", "parse-names": false, "suffix": ""}, {"dropping-particle": "", "family": "LiVolsi", "given": "Virginia A.", "non-dropping-particle"</vt:lpwstr>
  </property>
  <property fmtid="{D5CDD505-2E9C-101B-9397-08002B2CF9AE}" pid="1939" name="Mendeley_Bookmark_RpzcbVINxM_162">
    <vt:lpwstr>: "", "parse-names": false, "suffix": ""}, {"dropping-particle": "", "family": "Lu", "given": "Yiling", "non-dropping-particle": "", "parse-names": false, "suffix": ""}, {"dropping-particle": "", "family": "Ma", "given": "Yussanne", "non-dropping-particle</vt:lpwstr>
  </property>
  <property fmtid="{D5CDD505-2E9C-101B-9397-08002B2CF9AE}" pid="1940" name="Mendeley_Bookmark_RpzcbVINxM_163">
    <vt:lpwstr>": "", "parse-names": false, "suffix": ""}, {"dropping-particle": "", "family": "Mahadeshwar", "given": "Harshad S.", "non-dropping-particle": "", "parse-names": false, "suffix": ""}, {"dropping-particle": "", "family": "Marra", "given": "Marco A.", "non-</vt:lpwstr>
  </property>
  <property fmtid="{D5CDD505-2E9C-101B-9397-08002B2CF9AE}" pid="1941" name="Mendeley_Bookmark_RpzcbVINxM_164">
    <vt:lpwstr>dropping-particle": "", "parse-names": false, "suffix": ""}, {"dropping-particle": "", "family": "Mayo", "given": "Michael", "non-dropping-particle": "", "parse-names": false, "suffix": ""}, {"dropping-particle": "", "family": "McFadden", "given": "David </vt:lpwstr>
  </property>
  <property fmtid="{D5CDD505-2E9C-101B-9397-08002B2CF9AE}" pid="1942" name="Mendeley_Bookmark_RpzcbVINxM_165">
    <vt:lpwstr>G.", "non-dropping-particle": "", "parse-names": false, "suffix": ""}, {"dropping-particle": "", "family": "Meng", "given": "Shaowu", "non-dropping-particle": "", "parse-names": false, "suffix": ""}, {"dropping-particle": "", "family": "Meyerson", "given"</vt:lpwstr>
  </property>
  <property fmtid="{D5CDD505-2E9C-101B-9397-08002B2CF9AE}" pid="1943" name="Mendeley_Bookmark_RpzcbVINxM_166">
    <vt:lpwstr>: "Matthew", "non-dropping-particle": "", "parse-names": false, "suffix": ""}, {"dropping-particle": "", "family": "Mieczkowski", "given": "Piotr A.", "non-dropping-particle": "", "parse-names": false, "suffix": ""}, {"dropping-particle": "", "family": "M</vt:lpwstr>
  </property>
  <property fmtid="{D5CDD505-2E9C-101B-9397-08002B2CF9AE}" pid="1944" name="Mendeley_Bookmark_RpzcbVINxM_167">
    <vt:lpwstr>iller", "given": "Michael", "non-dropping-particle": "", "parse-names": false, "suffix": ""}, {"dropping-particle": "", "family": "Mills", "given": "Gordon", "non-dropping-particle": "", "parse-names": false, "suffix": ""}, {"dropping-particle": "", "fami</vt:lpwstr>
  </property>
  <property fmtid="{D5CDD505-2E9C-101B-9397-08002B2CF9AE}" pid="1945" name="Mendeley_Bookmark_RpzcbVINxM_168">
    <vt:lpwstr>ly": "Moore", "given": "Richard A.", "non-dropping-particle": "", "parse-names": false, "suffix": ""}, {"dropping-particle": "", "family": "Mose", "given": "Lisle E.", "non-dropping-particle": "", "parse-names": false, "suffix": ""}, {"dropping-particle":</vt:lpwstr>
  </property>
  <property fmtid="{D5CDD505-2E9C-101B-9397-08002B2CF9AE}" pid="1946" name="Mendeley_Bookmark_RpzcbVINxM_169">
    <vt:lpwstr> "", "family": "Mungall", "given": "Andrew J.", "non-dropping-particle": "", "parse-names": false, "suffix": ""}, {"dropping-particle": "", "family": "Murray", "given": "Bradley A.", "non-dropping-particle": "", "parse-names": false, "suffix": ""}, {"drop</vt:lpwstr>
  </property>
  <property fmtid="{D5CDD505-2E9C-101B-9397-08002B2CF9AE}" pid="1947" name="Mendeley_Bookmark_RpzcbVINxM_17">
    <vt:lpwstr>theast United States", "type": "article-journal"}, "uris": ["http://www.mendeley.com/documents/?uuid=e751292d-d7f7-44dd-9d93-34ac844ce340"]}, {"id": "ITEM-2", "itemData": {"DOI": "10.18632/oncotarget.17412", "ISSN": "19492553", "abstract": "138 papillary </vt:lpwstr>
  </property>
  <property fmtid="{D5CDD505-2E9C-101B-9397-08002B2CF9AE}" pid="1948" name="Mendeley_Bookmark_RpzcbVINxM_170">
    <vt:lpwstr>ping-particle": "", "family": "Nikiforov", "given": "Yuri E.", "non-dropping-particle": "", "parse-names": false, "suffix": ""}, {"dropping-particle": "", "family": "Noble", "given": "Michael S.", "non-dropping-particle": "", "parse-names": false, "suffix</vt:lpwstr>
  </property>
  <property fmtid="{D5CDD505-2E9C-101B-9397-08002B2CF9AE}" pid="1949" name="Mendeley_Bookmark_RpzcbVINxM_171">
    <vt:lpwstr>": ""}, {"dropping-particle": "", "family": "Ojesina", "given": "Akinyemi I.", "non-dropping-particle": "", "parse-names": false, "suffix": ""}, {"dropping-particle": "", "family": "Owonikoko", "given": "Taofeek K.", "non-dropping-particle": "", "parse-na</vt:lpwstr>
  </property>
  <property fmtid="{D5CDD505-2E9C-101B-9397-08002B2CF9AE}" pid="1950" name="Mendeley_Bookmark_RpzcbVINxM_172">
    <vt:lpwstr>mes": false, "suffix": ""}, {"dropping-particle": "", "family": "Ozenberger", "given": "Bradley A.", "non-dropping-particle": "", "parse-names": false, "suffix": ""}, {"dropping-particle": "", "family": "Pantazi", "given": "Angeliki", "non-dropping-partic</vt:lpwstr>
  </property>
  <property fmtid="{D5CDD505-2E9C-101B-9397-08002B2CF9AE}" pid="1951" name="Mendeley_Bookmark_RpzcbVINxM_173">
    <vt:lpwstr>le": "", "parse-names": false, "suffix": ""}, {"dropping-particle": "", "family": "Parfenov", "given": "Michael", "non-dropping-particle": "", "parse-names": false, "suffix": ""}, {"dropping-particle": "", "family": "Park", "given": "Peter J.", "non-dropp</vt:lpwstr>
  </property>
  <property fmtid="{D5CDD505-2E9C-101B-9397-08002B2CF9AE}" pid="1952" name="Mendeley_Bookmark_RpzcbVINxM_174">
    <vt:lpwstr>ing-particle": "", "parse-names": false, "suffix": ""}, {"dropping-particle": "", "family": "Parker", "given": "Joel S.", "non-dropping-particle": "", "parse-names": false, "suffix": ""}, {"dropping-particle": "", "family": "Paull", "given": "Evan O.", "n</vt:lpwstr>
  </property>
  <property fmtid="{D5CDD505-2E9C-101B-9397-08002B2CF9AE}" pid="1953" name="Mendeley_Bookmark_RpzcbVINxM_175">
    <vt:lpwstr>on-dropping-particle": "", "parse-names": false, "suffix": ""}, {"dropping-particle": "", "family": "Pedamallu", "given": "Chandra Sekhar", "non-dropping-particle": "", "parse-names": false, "suffix": ""}, {"dropping-particle": "", "family": "Perou", "giv</vt:lpwstr>
  </property>
  <property fmtid="{D5CDD505-2E9C-101B-9397-08002B2CF9AE}" pid="1954" name="Mendeley_Bookmark_RpzcbVINxM_176">
    <vt:lpwstr>en": "Charles M.", "non-dropping-particle": "", "parse-names": false, "suffix": ""}, {"dropping-particle": "", "family": "Prins", "given": "Jan F.", "non-dropping-particle": "", "parse-names": false, "suffix": ""}, {"dropping-particle": "", "family": "Pro</vt:lpwstr>
  </property>
  <property fmtid="{D5CDD505-2E9C-101B-9397-08002B2CF9AE}" pid="1955" name="Mendeley_Bookmark_RpzcbVINxM_177">
    <vt:lpwstr>topopov", "given": "Alexei", "non-dropping-particle": "", "parse-names": false, "suffix": ""}, {"dropping-particle": "", "family": "Ramalingam", "given": "Suresh S.", "non-dropping-particle": "", "parse-names": false, "suffix": ""}, {"dropping-particle": </vt:lpwstr>
  </property>
  <property fmtid="{D5CDD505-2E9C-101B-9397-08002B2CF9AE}" pid="1956" name="Mendeley_Bookmark_RpzcbVINxM_178">
    <vt:lpwstr>"", "family": "Ramirez", "given": "Nilsa C.", "non-dropping-particle": "", "parse-names": false, "suffix": ""}, {"dropping-particle": "", "family": "Ramirez", "given": "Ricardo", "non-dropping-particle": "", "parse-names": false, "suffix": ""}, {"dropping</vt:lpwstr>
  </property>
  <property fmtid="{D5CDD505-2E9C-101B-9397-08002B2CF9AE}" pid="1957" name="Mendeley_Bookmark_RpzcbVINxM_179">
    <vt:lpwstr>-particle": "", "family": "Raphael", "given": "Benjamin J.", "non-dropping-particle": "", "parse-names": false, "suffix": ""}, {"dropping-particle": "", "family": "Rathmell", "given": "W. Kimryn", "non-dropping-particle": "", "parse-names": false, "suffix</vt:lpwstr>
  </property>
  <property fmtid="{D5CDD505-2E9C-101B-9397-08002B2CF9AE}" pid="1958" name="Mendeley_Bookmark_RpzcbVINxM_18">
    <vt:lpwstr>thyroid carcinoma (PTC) samples were assessed for somatic mutation profile and fusion genes by targeted resequencing using a cancer panel (ThyGenCap TM) targeting 244 cancer-related genes and 20 potential fusion genes. At least one genetic alteration (inc</vt:lpwstr>
  </property>
  <property fmtid="{D5CDD505-2E9C-101B-9397-08002B2CF9AE}" pid="1959" name="Mendeley_Bookmark_RpzcbVINxM_180">
    <vt:lpwstr>": ""}, {"dropping-particle": "", "family": "Ren", "given": "Xiaojia", "non-dropping-particle": "", "parse-names": false, "suffix": ""}, {"dropping-particle": "", "family": "Reynolds", "given": "Sheila M.", "non-dropping-particle": "", "parse-names": fals</vt:lpwstr>
  </property>
  <property fmtid="{D5CDD505-2E9C-101B-9397-08002B2CF9AE}" pid="1960" name="Mendeley_Bookmark_RpzcbVINxM_181">
    <vt:lpwstr>e, "suffix": ""}, {"dropping-particle": "", "family": "Rheinbay", "given": "Esther", "non-dropping-particle": "", "parse-names": false, "suffix": ""}, {"dropping-particle": "", "family": "Ringel", "given": "Matthew D.", "non-dropping-particle": "", "parse</vt:lpwstr>
  </property>
  <property fmtid="{D5CDD505-2E9C-101B-9397-08002B2CF9AE}" pid="1961" name="Mendeley_Bookmark_RpzcbVINxM_182">
    <vt:lpwstr>-names": false, "suffix": ""}, {"dropping-particle": "", "family": "Rivera", "given": "Michael", "non-dropping-particle": "", "parse-names": false, "suffix": ""}, {"dropping-particle": "", "family": "Roach", "given": "Jeffrey", "non-dropping-particle": ""</vt:lpwstr>
  </property>
  <property fmtid="{D5CDD505-2E9C-101B-9397-08002B2CF9AE}" pid="1962" name="Mendeley_Bookmark_RpzcbVINxM_183">
    <vt:lpwstr>, "parse-names": false, "suffix": ""}, {"dropping-particle": "", "family": "Robertson", "given": "A. Gordon", "non-dropping-particle": "", "parse-names": false, "suffix": ""}, {"dropping-particle": "", "family": "Rosenberg", "given": "Mara W.", "non-dropp</vt:lpwstr>
  </property>
  <property fmtid="{D5CDD505-2E9C-101B-9397-08002B2CF9AE}" pid="1963" name="Mendeley_Bookmark_RpzcbVINxM_184">
    <vt:lpwstr>ing-particle": "", "parse-names": false, "suffix": ""}, {"dropping-particle": "", "family": "Rosenthal", "given": "Matthew", "non-dropping-particle": "", "parse-names": false, "suffix": ""}, {"dropping-particle": "", "family": "Sadeghi", "given": "Sara", </vt:lpwstr>
  </property>
  <property fmtid="{D5CDD505-2E9C-101B-9397-08002B2CF9AE}" pid="1964" name="Mendeley_Bookmark_RpzcbVINxM_185">
    <vt:lpwstr>"non-dropping-particle": "", "parse-names": false, "suffix": ""}, {"dropping-particle": "", "family": "Saksena", "given": "Gordon", "non-dropping-particle": "", "parse-names": false, "suffix": ""}, {"dropping-particle": "", "family": "Sander", "given": "C</vt:lpwstr>
  </property>
  <property fmtid="{D5CDD505-2E9C-101B-9397-08002B2CF9AE}" pid="1965" name="Mendeley_Bookmark_RpzcbVINxM_186">
    <vt:lpwstr>hris", "non-dropping-particle": "", "parse-names": false, "suffix": ""}, {"dropping-particle": "", "family": "Santoso", "given": "Netty", "non-dropping-particle": "", "parse-names": false, "suffix": ""}, {"dropping-particle": "", "family": "Schein", "give</vt:lpwstr>
  </property>
  <property fmtid="{D5CDD505-2E9C-101B-9397-08002B2CF9AE}" pid="1966" name="Mendeley_Bookmark_RpzcbVINxM_187">
    <vt:lpwstr>n": "Jacqueline E.", "non-dropping-particle": "", "parse-names": false, "suffix": ""}, {"dropping-particle": "", "family": "Schultz", "given": "Nikolaus", "non-dropping-particle": "", "parse-names": false, "suffix": ""}, {"dropping-particle": "", "family"</vt:lpwstr>
  </property>
  <property fmtid="{D5CDD505-2E9C-101B-9397-08002B2CF9AE}" pid="1967" name="Mendeley_Bookmark_RpzcbVINxM_188">
    <vt:lpwstr>: "Schumacher", "given": "Steven E.", "non-dropping-particle": "", "parse-names": false, "suffix": ""}, {"dropping-particle": "", "family": "Seethala", "given": "Raja R.", "non-dropping-particle": "", "parse-names": false, "suffix": ""}, {"dropping-partic</vt:lpwstr>
  </property>
  <property fmtid="{D5CDD505-2E9C-101B-9397-08002B2CF9AE}" pid="1968" name="Mendeley_Bookmark_RpzcbVINxM_189">
    <vt:lpwstr>le": "", "family": "Seidman", "given": "Jonathan", "non-dropping-particle": "", "parse-names": false, "suffix": ""}, {"dropping-particle": "", "family": "Senbabaoglu", "given": "Yasin", "non-dropping-particle": "", "parse-names": false, "suffix": ""}, {"d</vt:lpwstr>
  </property>
  <property fmtid="{D5CDD505-2E9C-101B-9397-08002B2CF9AE}" pid="1969" name="Mendeley_Bookmark_RpzcbVINxM_19">
    <vt:lpwstr>luding mutations and fusion genes) was observed in 118/138 (85.5%) samples. The most frequently mutated gene was BRAF V600E (57.2%). Moreover, we identified 11 fusion genes including eight previously reported ones and three novel fusion genes, UEVLD-RET, </vt:lpwstr>
  </property>
  <property fmtid="{D5CDD505-2E9C-101B-9397-08002B2CF9AE}" pid="1970" name="Mendeley_Bookmark_RpzcbVINxM_190">
    <vt:lpwstr>ropping-particle": "", "family": "Seth", "given": "Sahil", "non-dropping-particle": "", "parse-names": false, "suffix": ""}, {"dropping-particle": "", "family": "Sharpe", "given": "Samantha", "non-dropping-particle": "", "parse-names": false, "suffix": ""</vt:lpwstr>
  </property>
  <property fmtid="{D5CDD505-2E9C-101B-9397-08002B2CF9AE}" pid="1971" name="Mendeley_Bookmark_RpzcbVINxM_191">
    <vt:lpwstr>}, {"dropping-particle": "", "family": "Shaw", "given": "Kenna R.Mills", "non-dropping-particle": "", "parse-names": false, "suffix": ""}, {"dropping-particle": "", "family": "Shen", "given": "John P.", "non-dropping-particle": "", "parse-names": false, "</vt:lpwstr>
  </property>
  <property fmtid="{D5CDD505-2E9C-101B-9397-08002B2CF9AE}" pid="1972" name="Mendeley_Bookmark_RpzcbVINxM_192">
    <vt:lpwstr>suffix": ""}, {"dropping-particle": "", "family": "Shen", "given": "Ronglai", "non-dropping-particle": "", "parse-names": false, "suffix": ""}, {"dropping-particle": "", "family": "Sherman", "given": "Steven", "non-dropping-particle": "", "parse-names": f</vt:lpwstr>
  </property>
  <property fmtid="{D5CDD505-2E9C-101B-9397-08002B2CF9AE}" pid="1973" name="Mendeley_Bookmark_RpzcbVINxM_193">
    <vt:lpwstr>alse, "suffix": ""}, {"dropping-particle": "", "family": "Sheth", "given": "Margi", "non-dropping-particle": "", "parse-names": false, "suffix": ""}, {"dropping-particle": "", "family": "Shi", "given": "Yan", "non-dropping-particle": "", "parse-names": fa</vt:lpwstr>
  </property>
  <property fmtid="{D5CDD505-2E9C-101B-9397-08002B2CF9AE}" pid="1974" name="Mendeley_Bookmark_RpzcbVINxM_194">
    <vt:lpwstr>lse, "suffix": ""}, {"dropping-particle": "", "family": "Shmulevich", "given": "Ilya", "non-dropping-particle": "", "parse-names": false, "suffix": ""}, {"dropping-particle": "", "family": "Sica", "given": "Gabriel L.", "non-dropping-particle": "", "parse</vt:lpwstr>
  </property>
  <property fmtid="{D5CDD505-2E9C-101B-9397-08002B2CF9AE}" pid="1975" name="Mendeley_Bookmark_RpzcbVINxM_195">
    <vt:lpwstr>-names": false, "suffix": ""}, {"dropping-particle": "V.", "family": "Simons", "given": "Janae", "non-dropping-particle": "", "parse-names": false, "suffix": ""}, {"dropping-particle": "", "family": "Sinha", "given": "Rileen", "non-dropping-particle": "",</vt:lpwstr>
  </property>
  <property fmtid="{D5CDD505-2E9C-101B-9397-08002B2CF9AE}" pid="1976" name="Mendeley_Bookmark_RpzcbVINxM_196">
    <vt:lpwstr> "parse-names": false, "suffix": ""}, {"dropping-particle": "", "family": "Sipahimalani", "given": "Payal", "non-dropping-particle": "", "parse-names": false, "suffix": ""}, {"dropping-particle": "", "family": "Smallridge", "given": "Robert C.", "non-drop</vt:lpwstr>
  </property>
  <property fmtid="{D5CDD505-2E9C-101B-9397-08002B2CF9AE}" pid="1977" name="Mendeley_Bookmark_RpzcbVINxM_197">
    <vt:lpwstr>ping-particle": "", "parse-names": false, "suffix": ""}, {"dropping-particle": "", "family": "Sofia", "given": "Heidi J.", "non-dropping-particle": "", "parse-names": false, "suffix": ""}, {"dropping-particle": "", "family": "Soloway", "given": "Matthew G</vt:lpwstr>
  </property>
  <property fmtid="{D5CDD505-2E9C-101B-9397-08002B2CF9AE}" pid="1978" name="Mendeley_Bookmark_RpzcbVINxM_198">
    <vt:lpwstr>.", "non-dropping-particle": "", "parse-names": false, "suffix": ""}, {"dropping-particle": "", "family": "Song", "given": "Xingzhi", "non-dropping-particle": "", "parse-names": false, "suffix": ""}, {"dropping-particle": "", "family": "Sougnez", "given":</vt:lpwstr>
  </property>
  <property fmtid="{D5CDD505-2E9C-101B-9397-08002B2CF9AE}" pid="1979" name="Mendeley_Bookmark_RpzcbVINxM_199">
    <vt:lpwstr> "Carrie", "non-dropping-particle": "", "parse-names": false, "suffix": ""}, {"dropping-particle": "", "family": "Stewart", "given": "Chip", "non-dropping-particle": "", "parse-names": false, "suffix": ""}, {"dropping-particle": "", "family": "Stojanov", </vt:lpwstr>
  </property>
  <property fmtid="{D5CDD505-2E9C-101B-9397-08002B2CF9AE}" pid="1980" name="Mendeley_Bookmark_RpzcbVINxM_2">
    <vt:lpwstr>C), has been recently reported in children. METHODS The histopathology of 28 consecutive PTCs from the northeast United States was reviewed. None of the patients (ages 6-18 years; 20 females, 8 males) had significant exposure to radiation. Nucleic acid fr</vt:lpwstr>
  </property>
  <property fmtid="{D5CDD505-2E9C-101B-9397-08002B2CF9AE}" pid="1981" name="Mendeley_Bookmark_RpzcbVINxM_20">
    <vt:lpwstr>OSBPL9-BRAF, and SQSTM1-NTRK3. Alterations affecting the mitogen-activated protein kinase (MAPK) signaling pathway components were seen in 69.6% of the PTC cases and all of these driver mutations were mutually exclusive. Univariate analysis ascertained th</vt:lpwstr>
  </property>
  <property fmtid="{D5CDD505-2E9C-101B-9397-08002B2CF9AE}" pid="1982" name="Mendeley_Bookmark_RpzcbVINxM_200">
    <vt:lpwstr>"given": "Petar", "non-dropping-particle": "", "parse-names": false, "suffix": ""}, {"dropping-particle": "", "family": "Stuart", "given": "Joshua M.", "non-dropping-particle": "", "parse-names": false, "suffix": ""}, {"dropping-particle": "", "family": "</vt:lpwstr>
  </property>
  <property fmtid="{D5CDD505-2E9C-101B-9397-08002B2CF9AE}" pid="1983" name="Mendeley_Bookmark_RpzcbVINxM_201">
    <vt:lpwstr>Sumer", "given": "S. Onur", "non-dropping-particle": "", "parse-names": false, "suffix": ""}, {"dropping-particle": "", "family": "Sun", "given": "Yichao", "non-dropping-particle": "", "parse-names": false, "suffix": ""}, {"dropping-particle": "", "family</vt:lpwstr>
  </property>
  <property fmtid="{D5CDD505-2E9C-101B-9397-08002B2CF9AE}" pid="1984" name="Mendeley_Bookmark_RpzcbVINxM_202">
    <vt:lpwstr>": "Tabak", "given": "Barbara", "non-dropping-particle": "", "parse-names": false, "suffix": ""}, {"dropping-particle": "", "family": "Tam", "given": "Angela", "non-dropping-particle": "", "parse-names": false, "suffix": ""}, {"dropping-particle": "", "fa</vt:lpwstr>
  </property>
  <property fmtid="{D5CDD505-2E9C-101B-9397-08002B2CF9AE}" pid="1985" name="Mendeley_Bookmark_RpzcbVINxM_203">
    <vt:lpwstr>mily": "Tan", "given": "Donghui", "non-dropping-particle": "", "parse-names": false, "suffix": ""}, {"dropping-particle": "", "family": "Tang", "given": "Jiabin", "non-dropping-particle": "", "parse-names": false, "suffix": ""}, {"dropping-particle": "", </vt:lpwstr>
  </property>
  <property fmtid="{D5CDD505-2E9C-101B-9397-08002B2CF9AE}" pid="1986" name="Mendeley_Bookmark_RpzcbVINxM_204">
    <vt:lpwstr>"family": "Tarnuzzer", "given": "Roy", "non-dropping-particle": "", "parse-names": false, "suffix": ""}, {"dropping-particle": "", "family": "Taylor", "given": "Barry S.", "non-dropping-particle": "", "parse-names": false, "suffix": ""}, {"dropping-partic</vt:lpwstr>
  </property>
  <property fmtid="{D5CDD505-2E9C-101B-9397-08002B2CF9AE}" pid="1987" name="Mendeley_Bookmark_RpzcbVINxM_205">
    <vt:lpwstr>le": "", "family": "Thiessen", "given": "Nina", "non-dropping-particle": "", "parse-names": false, "suffix": ""}, {"dropping-particle": "", "family": "Thorne", "given": "Leigh", "non-dropping-particle": "", "parse-names": false, "suffix": ""}, {"dropping-</vt:lpwstr>
  </property>
  <property fmtid="{D5CDD505-2E9C-101B-9397-08002B2CF9AE}" pid="1988" name="Mendeley_Bookmark_RpzcbVINxM_206">
    <vt:lpwstr>particle": "", "family": "Thorsson", "given": "V\u00e9steinn", "non-dropping-particle": "", "parse-names": false, "suffix": ""}, {"dropping-particle": "", "family": "Tuttle", "given": "R. Michael", "non-dropping-particle": "", "parse-names": false, "suffi</vt:lpwstr>
  </property>
  <property fmtid="{D5CDD505-2E9C-101B-9397-08002B2CF9AE}" pid="1989" name="Mendeley_Bookmark_RpzcbVINxM_207">
    <vt:lpwstr>x": ""}, {"dropping-particle": "", "family": "Umbricht", "given": "Christopher B.", "non-dropping-particle": "", "parse-names": false, "suffix": ""}, {"dropping-particle": "", "family": "Berg", "given": "David J.", "non-dropping-particle": "Van Den", "par</vt:lpwstr>
  </property>
  <property fmtid="{D5CDD505-2E9C-101B-9397-08002B2CF9AE}" pid="1990" name="Mendeley_Bookmark_RpzcbVINxM_208">
    <vt:lpwstr>se-names": false, "suffix": ""}, {"dropping-particle": "", "family": "Vandin", "given": "Fabio", "non-dropping-particle": "", "parse-names": false, "suffix": ""}, {"dropping-particle": "", "family": "Veluvolu", "given": "Umadevi", "non-dropping-particle":</vt:lpwstr>
  </property>
  <property fmtid="{D5CDD505-2E9C-101B-9397-08002B2CF9AE}" pid="1991" name="Mendeley_Bookmark_RpzcbVINxM_209">
    <vt:lpwstr> "", "parse-names": false, "suffix": ""}, {"dropping-particle": "", "family": "Verhaak", "given": "Roel G.W.", "non-dropping-particle": "", "parse-names": false, "suffix": ""}, {"dropping-particle": "", "family": "Vinco", "given": "Michelle", "non-droppin</vt:lpwstr>
  </property>
  <property fmtid="{D5CDD505-2E9C-101B-9397-08002B2CF9AE}" pid="1992" name="Mendeley_Bookmark_RpzcbVINxM_21">
    <vt:lpwstr>at the fusion genes were strongly associated with distinct clinicopathological characteristics, such as young age, local invasion, extensive metastasis, and disease stage. In conclusion, our approach facilitated simultaneous high-throughput detection of g</vt:lpwstr>
  </property>
  <property fmtid="{D5CDD505-2E9C-101B-9397-08002B2CF9AE}" pid="1993" name="Mendeley_Bookmark_RpzcbVINxM_210">
    <vt:lpwstr>g-particle": "", "parse-names": false, "suffix": ""}, {"dropping-particle": "", "family": "Voet", "given": "Doug", "non-dropping-particle": "", "parse-names": false, "suffix": ""}, {"dropping-particle": "", "family": "Walter", "given": "Vonn", "non-droppi</vt:lpwstr>
  </property>
  <property fmtid="{D5CDD505-2E9C-101B-9397-08002B2CF9AE}" pid="1994" name="Mendeley_Bookmark_RpzcbVINxM_211">
    <vt:lpwstr>ng-particle": "", "parse-names": false, "suffix": ""}, {"dropping-particle": "", "family": "Wang", "given": "Zhining", "non-dropping-particle": "", "parse-names": false, "suffix": ""}, {"dropping-particle": "", "family": "Waring", "given": "Scot", "non-dr</vt:lpwstr>
  </property>
  <property fmtid="{D5CDD505-2E9C-101B-9397-08002B2CF9AE}" pid="1995" name="Mendeley_Bookmark_RpzcbVINxM_212">
    <vt:lpwstr>opping-particle": "", "parse-names": false, "suffix": ""}, {"dropping-particle": "", "family": "Weinberger", "given": "Paul M.", "non-dropping-particle": "", "parse-names": false, "suffix": ""}, {"dropping-particle": "", "family": "Weinhold", "given": "Ni</vt:lpwstr>
  </property>
  <property fmtid="{D5CDD505-2E9C-101B-9397-08002B2CF9AE}" pid="1996" name="Mendeley_Bookmark_RpzcbVINxM_213">
    <vt:lpwstr>ls", "non-dropping-particle": "", "parse-names": false, "suffix": ""}, {"dropping-particle": "", "family": "Weinstein", "given": "John N.", "non-dropping-particle": "", "parse-names": false, "suffix": ""}, {"dropping-particle": "", "family": "Weisenberger</vt:lpwstr>
  </property>
  <property fmtid="{D5CDD505-2E9C-101B-9397-08002B2CF9AE}" pid="1997" name="Mendeley_Bookmark_RpzcbVINxM_214">
    <vt:lpwstr>", "given": "Daniel J.", "non-dropping-particle": "", "parse-names": false, "suffix": ""}, {"dropping-particle": "", "family": "Wheeler", "given": "David", "non-dropping-particle": "", "parse-names": false, "suffix": ""}, {"dropping-particle": "", "family</vt:lpwstr>
  </property>
  <property fmtid="{D5CDD505-2E9C-101B-9397-08002B2CF9AE}" pid="1998" name="Mendeley_Bookmark_RpzcbVINxM_215">
    <vt:lpwstr>": "Wilkerson", "given": "Matthew D.", "non-dropping-particle": "", "parse-names": false, "suffix": ""}, {"dropping-particle": "", "family": "Wilson", "given": "Jocelyn", "non-dropping-particle": "", "parse-names": false, "suffix": ""}, {"dropping-particl</vt:lpwstr>
  </property>
  <property fmtid="{D5CDD505-2E9C-101B-9397-08002B2CF9AE}" pid="1999" name="Mendeley_Bookmark_RpzcbVINxM_216">
    <vt:lpwstr>e": "", "family": "Williams", "given": "Michelle", "non-dropping-particle": "", "parse-names": false, "suffix": ""}, {"dropping-particle": "", "family": "Winer", "given": "Daniel A.", "non-dropping-particle": "", "parse-names": false, "suffix": ""}, {"dro</vt:lpwstr>
  </property>
  <property fmtid="{D5CDD505-2E9C-101B-9397-08002B2CF9AE}" pid="2000" name="Mendeley_Bookmark_RpzcbVINxM_217">
    <vt:lpwstr>pping-particle": "", "family": "Wise", "given": "Lisa", "non-dropping-particle": "", "parse-names": false, "suffix": ""}, {"dropping-particle": "", "family": "Wu", "given": "Junyuan", "non-dropping-particle": "", "parse-names": false, "suffix": ""}, {"dro</vt:lpwstr>
  </property>
  <property fmtid="{D5CDD505-2E9C-101B-9397-08002B2CF9AE}" pid="2001" name="Mendeley_Bookmark_RpzcbVINxM_218">
    <vt:lpwstr>pping-particle": "", "family": "Xi", "given": "Liu", "non-dropping-particle": "", "parse-names": false, "suffix": ""}, {"dropping-particle": "", "family": "Xu", "given": "Andrew W.", "non-dropping-particle": "", "parse-names": false, "suffix": ""}, {"drop</vt:lpwstr>
  </property>
  <property fmtid="{D5CDD505-2E9C-101B-9397-08002B2CF9AE}" pid="2002" name="Mendeley_Bookmark_RpzcbVINxM_219">
    <vt:lpwstr>ping-particle": "", "family": "Yang", "given": "Liming", "non-dropping-particle": "", "parse-names": false, "suffix": ""}, {"dropping-particle": "", "family": "Yang", "given": "Lixing", "non-dropping-particle": "", "parse-names": false, "suffix": ""}, {"d</vt:lpwstr>
  </property>
  <property fmtid="{D5CDD505-2E9C-101B-9397-08002B2CF9AE}" pid="2003" name="Mendeley_Bookmark_RpzcbVINxM_22">
    <vt:lpwstr>ene fusions and somatic mutations in PTC samples.", "author": [{"dropping-particle": "", "family": "Lu", "given": "Zheming", "non-dropping-particle": "", "parse-names": false, "suffix": ""}, {"dropping-particle": "", "family": "Zhang", "given": "Yujie", "</vt:lpwstr>
  </property>
  <property fmtid="{D5CDD505-2E9C-101B-9397-08002B2CF9AE}" pid="2004" name="Mendeley_Bookmark_RpzcbVINxM_220">
    <vt:lpwstr>ropping-particle": "", "family": "Zack", "given": "Travis I.", "non-dropping-particle": "", "parse-names": false, "suffix": ""}, {"dropping-particle": "", "family": "Zeiger", "given": "Martha A.", "non-dropping-particle": "", "parse-names": false, "suffix</vt:lpwstr>
  </property>
  <property fmtid="{D5CDD505-2E9C-101B-9397-08002B2CF9AE}" pid="2005" name="Mendeley_Bookmark_RpzcbVINxM_221">
    <vt:lpwstr>": ""}, {"dropping-particle": "", "family": "Zeng", "given": "Dong", "non-dropping-particle": "", "parse-names": false, "suffix": ""}, {"dropping-particle": "", "family": "Zenklusen", "given": "Jean Claude", "non-dropping-particle": "", "parse-names": fal</vt:lpwstr>
  </property>
  <property fmtid="{D5CDD505-2E9C-101B-9397-08002B2CF9AE}" pid="2006" name="Mendeley_Bookmark_RpzcbVINxM_222">
    <vt:lpwstr>se, "suffix": ""}, {"dropping-particle": "", "family": "Zhao", "given": "Ni", "non-dropping-particle": "", "parse-names": false, "suffix": ""}, {"dropping-particle": "", "family": "Zhang", "given": "Hailei", "non-dropping-particle": "", "parse-names": fal</vt:lpwstr>
  </property>
  <property fmtid="{D5CDD505-2E9C-101B-9397-08002B2CF9AE}" pid="2007" name="Mendeley_Bookmark_RpzcbVINxM_223">
    <vt:lpwstr>se, "suffix": ""}, {"dropping-particle": "", "family": "Zhang", "given": "Jianhua", "non-dropping-particle": "", "parse-names": false, "suffix": ""}, {"dropping-particle": "", "family": "Zhang", "given": "Jiashan", "non-dropping-particle": "", "parse-name</vt:lpwstr>
  </property>
  <property fmtid="{D5CDD505-2E9C-101B-9397-08002B2CF9AE}" pid="2008" name="Mendeley_Bookmark_RpzcbVINxM_224">
    <vt:lpwstr>s": false, "suffix": ""}, {"dropping-particle": "", "family": "Zhang", "given": "Wei", "non-dropping-particle": "", "parse-names": false, "suffix": ""}, {"dropping-particle": "", "family": "Zmuda", "given": "Erik", "non-dropping-particle": "", "parse-name</vt:lpwstr>
  </property>
  <property fmtid="{D5CDD505-2E9C-101B-9397-08002B2CF9AE}" pid="2009" name="Mendeley_Bookmark_RpzcbVINxM_225">
    <vt:lpwstr>s": false, "suffix": ""}, {"dropping-particle": "", "family": "Zou", "given": "Lihua", "non-dropping-particle": "", "parse-names": false, "suffix": ""}], "container-title": "Cell", "id": "ITEM-5", "issued": {"date-parts": [["2014"]]}, "title": "Integrated</vt:lpwstr>
  </property>
  <property fmtid="{D5CDD505-2E9C-101B-9397-08002B2CF9AE}" pid="2010" name="Mendeley_Bookmark_RpzcbVINxM_226">
    <vt:lpwstr> Genomic Characterization of Papillary Thyroid Carcinoma", "type": "article-journal"}, "uris": ["http://www.mendeley.com/documents/?uuid=2caf8377-6acf-4286-9563-0533763ad635"]}], "mendeley": {"formattedCitation": "&lt;sup&gt;21,38\u201341&lt;/sup&gt;", "plainTextForm</vt:lpwstr>
  </property>
  <property fmtid="{D5CDD505-2E9C-101B-9397-08002B2CF9AE}" pid="2011" name="Mendeley_Bookmark_RpzcbVINxM_227">
    <vt:lpwstr>attedCitation": "21,38\u201341", "previouslyFormattedCitation": "&lt;sup&gt;21,38\u201341&lt;/sup&gt;"}, "properties": {"noteIndex": 0}, "schema": "https://github.com/citation-style-language/schema/raw/master/csl-citation.json"}</vt:lpwstr>
  </property>
  <property fmtid="{D5CDD505-2E9C-101B-9397-08002B2CF9AE}" pid="2012" name="Mendeley_Bookmark_RpzcbVINxM_23">
    <vt:lpwstr>non-dropping-particle": "", "parse-names": false, "suffix": ""}, {"dropping-particle": "", "family": "Feng", "given": "Dongdong", "non-dropping-particle": "", "parse-names": false, "suffix": ""}, {"dropping-particle": "", "family": "Sheng", "given": "Jind</vt:lpwstr>
  </property>
  <property fmtid="{D5CDD505-2E9C-101B-9397-08002B2CF9AE}" pid="2013" name="Mendeley_Bookmark_RpzcbVINxM_24">
    <vt:lpwstr>ong", "non-dropping-particle": "", "parse-names": false, "suffix": ""}, {"dropping-particle": "", "family": "Yang", "given": "Wenjun", "non-dropping-particle": "", "parse-names": false, "suffix": ""}, {"dropping-particle": "", "family": "Liu", "given": "B</vt:lpwstr>
  </property>
  <property fmtid="{D5CDD505-2E9C-101B-9397-08002B2CF9AE}" pid="2014" name="Mendeley_Bookmark_RpzcbVINxM_25">
    <vt:lpwstr>aoguo", "non-dropping-particle": "", "parse-names": false, "suffix": ""}], "container-title": "Oncotarget", "id": "ITEM-2", "issued": {"date-parts": [["2017"]]}, "title": "Targeted next generation sequencing identifies somatic mutations and gene fusions i</vt:lpwstr>
  </property>
  <property fmtid="{D5CDD505-2E9C-101B-9397-08002B2CF9AE}" pid="2015" name="Mendeley_Bookmark_RpzcbVINxM_26">
    <vt:lpwstr>n papillary thyroid carcinoma", "type": "article-journal"}, "uris": ["http://www.mendeley.com/documents/?uuid=a4d9c255-f2eb-4eff-99b7-9ce383992744"]}, {"id": "ITEM-3", "itemData": {"DOI": "10.1038/nm.4333", "ISSN": "1546170X", "abstract": "Tumor molecular</vt:lpwstr>
  </property>
  <property fmtid="{D5CDD505-2E9C-101B-9397-08002B2CF9AE}" pid="2016" name="Mendeley_Bookmark_RpzcbVINxM_27">
    <vt:lpwstr> profiling is a fundamental component of precision oncology, enabling the identification of genomic alterations in genes and pathways that can be targeted therapeutically. The existence of recurrent targetable alterations across distinct histologically de</vt:lpwstr>
  </property>
  <property fmtid="{D5CDD505-2E9C-101B-9397-08002B2CF9AE}" pid="2017" name="Mendeley_Bookmark_RpzcbVINxM_28">
    <vt:lpwstr>fined tumor types, coupled with an expanding portfolio of molecularly targeted therapies, demands flexible and comprehensive approaches to profile clinically relevant genes across the full spectrum of cancers. We established a large-scale, prospective cli</vt:lpwstr>
  </property>
  <property fmtid="{D5CDD505-2E9C-101B-9397-08002B2CF9AE}" pid="2018" name="Mendeley_Bookmark_RpzcbVINxM_29">
    <vt:lpwstr>nical sequencing initiative using a comprehensive assay, MSK-IMPACT, through which we have compiled tumor and matched normal sequence data from a unique cohort of more than 10,000 patients with advanced cancer and available pathological and clinical annot</vt:lpwstr>
  </property>
  <property fmtid="{D5CDD505-2E9C-101B-9397-08002B2CF9AE}" pid="2019" name="Mendeley_Bookmark_RpzcbVINxM_3">
    <vt:lpwstr>om tumors was tested for genetic abnormalities (n = 27). Negative results were reevaluated by targeted next-generation sequencing. RESULTS Seven of 27 PTCs (26%) had neurotrophic tyrosine kinase receptor (NTRK) fusion oncogenes (NTRK type 3/ets variant 6 </vt:lpwstr>
  </property>
  <property fmtid="{D5CDD505-2E9C-101B-9397-08002B2CF9AE}" pid="2020" name="Mendeley_Bookmark_RpzcbVINxM_30">
    <vt:lpwstr>ations. Using these data, we identified clinically relevant somatic mutations, novel noncoding alterations, and mutational signatures that were shared by common and rare tumor types. Patients were enrolled on genomically matched clinical trials at a rate </vt:lpwstr>
  </property>
  <property fmtid="{D5CDD505-2E9C-101B-9397-08002B2CF9AE}" pid="2021" name="Mendeley_Bookmark_RpzcbVINxM_31">
    <vt:lpwstr>of 11%. To enable discovery of novel biomarkers and deeper investigation into rare alterations and tumor types, all results are publicly accessible.", "author": [{"dropping-particle": "", "family": "Zehir", "given": "Ahmet", "non-dropping-particle": "", "</vt:lpwstr>
  </property>
  <property fmtid="{D5CDD505-2E9C-101B-9397-08002B2CF9AE}" pid="2022" name="Mendeley_Bookmark_RpzcbVINxM_32">
    <vt:lpwstr>parse-names": false, "suffix": ""}, {"dropping-particle": "", "family": "Benayed", "given": "Ryma", "non-dropping-particle": "", "parse-names": false, "suffix": ""}, {"dropping-particle": "", "family": "Shah", "given": "Ronak H.", "non-dropping-particle":</vt:lpwstr>
  </property>
  <property fmtid="{D5CDD505-2E9C-101B-9397-08002B2CF9AE}" pid="2023" name="Mendeley_Bookmark_RpzcbVINxM_33">
    <vt:lpwstr> "", "parse-names": false, "suffix": ""}, {"dropping-particle": "", "family": "Syed", "given": "Aijazuddin", "non-dropping-particle": "", "parse-names": false, "suffix": ""}, {"dropping-particle": "", "family": "Middha", "given": "Sumit", "non-dropping-pa</vt:lpwstr>
  </property>
  <property fmtid="{D5CDD505-2E9C-101B-9397-08002B2CF9AE}" pid="2024" name="Mendeley_Bookmark_RpzcbVINxM_34">
    <vt:lpwstr>rticle": "", "parse-names": false, "suffix": ""}, {"dropping-particle": "", "family": "Kim", "given": "Hyunjae R.", "non-dropping-particle": "", "parse-names": false, "suffix": ""}, {"dropping-particle": "", "family": "Srinivasan", "given": "Preethi", "no</vt:lpwstr>
  </property>
  <property fmtid="{D5CDD505-2E9C-101B-9397-08002B2CF9AE}" pid="2025" name="Mendeley_Bookmark_RpzcbVINxM_35">
    <vt:lpwstr>n-dropping-particle": "", "parse-names": false, "suffix": ""}, {"dropping-particle": "", "family": "Gao", "given": "Jianjiong", "non-dropping-particle": "", "parse-names": false, "suffix": ""}, {"dropping-particle": "", "family": "Chakravarty", "given": "</vt:lpwstr>
  </property>
  <property fmtid="{D5CDD505-2E9C-101B-9397-08002B2CF9AE}" pid="2026" name="Mendeley_Bookmark_RpzcbVINxM_36">
    <vt:lpwstr>Debyani", "non-dropping-particle": "", "parse-names": false, "suffix": ""}, {"dropping-particle": "", "family": "Devlin", "given": "Sean M.", "non-dropping-particle": "", "parse-names": false, "suffix": ""}, {"dropping-particle": "", "family": "Hellmann",</vt:lpwstr>
  </property>
  <property fmtid="{D5CDD505-2E9C-101B-9397-08002B2CF9AE}" pid="2027" name="Mendeley_Bookmark_RpzcbVINxM_37">
    <vt:lpwstr> "given": "Matthew D.", "non-dropping-particle": "", "parse-names": false, "suffix": ""}, {"dropping-particle": "", "family": "Barron", "given": "David A.", "non-dropping-particle": "", "parse-names": false, "suffix": ""}, {"dropping-particle": "", "famil</vt:lpwstr>
  </property>
  <property fmtid="{D5CDD505-2E9C-101B-9397-08002B2CF9AE}" pid="2028" name="Mendeley_Bookmark_RpzcbVINxM_38">
    <vt:lpwstr>y": "Schram", "given": "Alison M.", "non-dropping-particle": "", "parse-names": false, "suffix": ""}, {"dropping-particle": "", "family": "Hameed", "given": "Meera", "non-dropping-particle": "", "parse-names": false, "suffix": ""}, {"dropping-particle": "</vt:lpwstr>
  </property>
  <property fmtid="{D5CDD505-2E9C-101B-9397-08002B2CF9AE}" pid="2029" name="Mendeley_Bookmark_RpzcbVINxM_39">
    <vt:lpwstr>", "family": "Dogan", "given": "Snjezana", "non-dropping-particle": "", "parse-names": false, "suffix": ""}, {"dropping-particle": "", "family": "Ross", "given": "Dara S.", "non-dropping-particle": "", "parse-names": false, "suffix": ""}, {"dropping-parti</vt:lpwstr>
  </property>
  <property fmtid="{D5CDD505-2E9C-101B-9397-08002B2CF9AE}" pid="2030" name="Mendeley_Bookmark_RpzcbVINxM_4">
    <vt:lpwstr>[NTRK3/ETV6], n =5; NTRK3/unknown, n = 1; and NTRK type 1/translocated promoter region, nuclear basket protein [NTRK1/TPR], n = 1), including 5 tumors that measured &gt;2 cm and 3 that diffusely involved the entire thyroid or lobe. All 7 tumors had lymphatic</vt:lpwstr>
  </property>
  <property fmtid="{D5CDD505-2E9C-101B-9397-08002B2CF9AE}" pid="2031" name="Mendeley_Bookmark_RpzcbVINxM_40">
    <vt:lpwstr>cle": "", "family": "Hechtman", "given": "Jaclyn F.", "non-dropping-particle": "", "parse-names": false, "suffix": ""}, {"dropping-particle": "", "family": "DeLair", "given": "Deborah F.", "non-dropping-particle": "", "parse-names": false, "suffix": ""}, </vt:lpwstr>
  </property>
  <property fmtid="{D5CDD505-2E9C-101B-9397-08002B2CF9AE}" pid="2032" name="Mendeley_Bookmark_RpzcbVINxM_41">
    <vt:lpwstr>{"dropping-particle": "", "family": "Yao", "given": "Jin Juan", "non-dropping-particle": "", "parse-names": false, "suffix": ""}, {"dropping-particle": "", "family": "Mandelker", "given": "Diana L.", "non-dropping-particle": "", "parse-names": false, "suf</vt:lpwstr>
  </property>
  <property fmtid="{D5CDD505-2E9C-101B-9397-08002B2CF9AE}" pid="2033" name="Mendeley_Bookmark_RpzcbVINxM_42">
    <vt:lpwstr>fix": ""}, {"dropping-particle": "", "family": "Cheng", "given": "Donavan T.", "non-dropping-particle": "", "parse-names": false, "suffix": ""}, {"dropping-particle": "", "family": "Chandramohan", "given": "Raghu", "non-dropping-particle": "", "parse-name</vt:lpwstr>
  </property>
  <property fmtid="{D5CDD505-2E9C-101B-9397-08002B2CF9AE}" pid="2034" name="Mendeley_Bookmark_RpzcbVINxM_43">
    <vt:lpwstr>s": false, "suffix": ""}, {"dropping-particle": "", "family": "Mohanty", "given": "Abhinita S.", "non-dropping-particle": "", "parse-names": false, "suffix": ""}, {"dropping-particle": "", "family": "Ptashkin", "given": "Ryan N.", "non-dropping-particle":</vt:lpwstr>
  </property>
  <property fmtid="{D5CDD505-2E9C-101B-9397-08002B2CF9AE}" pid="2035" name="Mendeley_Bookmark_RpzcbVINxM_44">
    <vt:lpwstr> "", "parse-names": false, "suffix": ""}, {"dropping-particle": "", "family": "Jayakumaran", "given": "Gowtham", "non-dropping-particle": "", "parse-names": false, "suffix": ""}, {"dropping-particle": "", "family": "Prasad", "given": "Meera", "non-droppin</vt:lpwstr>
  </property>
  <property fmtid="{D5CDD505-2E9C-101B-9397-08002B2CF9AE}" pid="2036" name="Mendeley_Bookmark_RpzcbVINxM_45">
    <vt:lpwstr>g-particle": "", "parse-names": false, "suffix": ""}, {"dropping-particle": "", "family": "Syed", "given": "Mustafa H.", "non-dropping-particle": "", "parse-names": false, "suffix": ""}, {"dropping-particle": "", "family": "Rema", "given": "Anoop Balakris</vt:lpwstr>
  </property>
  <property fmtid="{D5CDD505-2E9C-101B-9397-08002B2CF9AE}" pid="2037" name="Mendeley_Bookmark_RpzcbVINxM_46">
    <vt:lpwstr>hnan", "non-dropping-particle": "", "parse-names": false, "suffix": ""}, {"dropping-particle": "", "family": "Liu", "given": "Zhen Y.", "non-dropping-particle": "", "parse-names": false, "suffix": ""}, {"dropping-particle": "", "family": "Nafa", "given": </vt:lpwstr>
  </property>
  <property fmtid="{D5CDD505-2E9C-101B-9397-08002B2CF9AE}" pid="2038" name="Mendeley_Bookmark_RpzcbVINxM_47">
    <vt:lpwstr>"Khedoudja", "non-dropping-particle": "", "parse-names": false, "suffix": ""}, {"dropping-particle": "", "family": "Borsu", "given": "Laetitia", "non-dropping-particle": "", "parse-names": false, "suffix": ""}, {"dropping-particle": "", "family": "Sadowsk</vt:lpwstr>
  </property>
  <property fmtid="{D5CDD505-2E9C-101B-9397-08002B2CF9AE}" pid="2039" name="Mendeley_Bookmark_RpzcbVINxM_48">
    <vt:lpwstr>a", "given": "Justyna", "non-dropping-particle": "", "parse-names": false, "suffix": ""}, {"dropping-particle": "", "family": "Casanova", "given": "Jacklyn", "non-dropping-particle": "", "parse-names": false, "suffix": ""}, {"dropping-particle": "", "fami</vt:lpwstr>
  </property>
  <property fmtid="{D5CDD505-2E9C-101B-9397-08002B2CF9AE}" pid="2040" name="Mendeley_Bookmark_RpzcbVINxM_49">
    <vt:lpwstr>ly": "Bacares", "given": "Ruben", "non-dropping-particle": "", "parse-names": false, "suffix": ""}, {"dropping-particle": "", "family": "Kiecka", "given": "Iwona J.", "non-dropping-particle": "", "parse-names": false, "suffix": ""}, {"dropping-particle": </vt:lpwstr>
  </property>
  <property fmtid="{D5CDD505-2E9C-101B-9397-08002B2CF9AE}" pid="2041" name="Mendeley_Bookmark_RpzcbVINxM_5">
    <vt:lpwstr> invasion, and 5 had vascular invasion. Six of 27 PTCs (22%) had ret proto-oncogene (RET) fusions (RET/PTC1, n = 5; RET/PTC3, n = 1); 2 tumors measured &gt;2 cm and diffusely involved the thyroid, and 5 had lymphatic invasion, with vascular invasion in 2. Th</vt:lpwstr>
  </property>
  <property fmtid="{D5CDD505-2E9C-101B-9397-08002B2CF9AE}" pid="2042" name="Mendeley_Bookmark_RpzcbVINxM_50">
    <vt:lpwstr>"", "family": "Razumova", "given": "Anna", "non-dropping-particle": "", "parse-names": false, "suffix": ""}, {"dropping-particle": "", "family": "Son", "given": "Julie B.", "non-dropping-particle": "", "parse-names": false, "suffix": ""}, {"dropping-parti</vt:lpwstr>
  </property>
  <property fmtid="{D5CDD505-2E9C-101B-9397-08002B2CF9AE}" pid="2043" name="Mendeley_Bookmark_RpzcbVINxM_51">
    <vt:lpwstr>cle": "", "family": "Stewart", "given": "Lisa", "non-dropping-particle": "", "parse-names": false, "suffix": ""}, {"dropping-particle": "", "family": "Baldi", "given": "Tessara", "non-dropping-particle": "", "parse-names": false, "suffix": ""}, {"dropping</vt:lpwstr>
  </property>
  <property fmtid="{D5CDD505-2E9C-101B-9397-08002B2CF9AE}" pid="2044" name="Mendeley_Bookmark_RpzcbVINxM_52">
    <vt:lpwstr>-particle": "", "family": "Mullaney", "given": "Kerry A.", "non-dropping-particle": "", "parse-names": false, "suffix": ""}, {"dropping-particle": "", "family": "Al-Ahmadie", "given": "Hikmat", "non-dropping-particle": "", "parse-names": false, "suffix": </vt:lpwstr>
  </property>
  <property fmtid="{D5CDD505-2E9C-101B-9397-08002B2CF9AE}" pid="2045" name="Mendeley_Bookmark_RpzcbVINxM_53">
    <vt:lpwstr>""}, {"dropping-particle": "", "family": "Vakiani", "given": "Efsevia", "non-dropping-particle": "", "parse-names": false, "suffix": ""}, {"dropping-particle": "", "family": "Abeshouse", "given": "Adam A.", "non-dropping-particle": "", "parse-names": fals</vt:lpwstr>
  </property>
  <property fmtid="{D5CDD505-2E9C-101B-9397-08002B2CF9AE}" pid="2046" name="Mendeley_Bookmark_RpzcbVINxM_54">
    <vt:lpwstr>e, "suffix": ""}, {"dropping-particle": "V.", "family": "Penson", "given": "Alexander", "non-dropping-particle": "", "parse-names": false, "suffix": ""}, {"dropping-particle": "", "family": "Jonsson", "given": "Philip", "non-dropping-particle": "", "parse</vt:lpwstr>
  </property>
  <property fmtid="{D5CDD505-2E9C-101B-9397-08002B2CF9AE}" pid="2047" name="Mendeley_Bookmark_RpzcbVINxM_55">
    <vt:lpwstr>-names": false, "suffix": ""}, {"dropping-particle": "", "family": "Camacho", "given": "Niedzica", "non-dropping-particle": "", "parse-names": false, "suffix": ""}, {"dropping-particle": "", "family": "Chang", "given": "Matthew T.", "non-dropping-particle</vt:lpwstr>
  </property>
  <property fmtid="{D5CDD505-2E9C-101B-9397-08002B2CF9AE}" pid="2048" name="Mendeley_Bookmark_RpzcbVINxM_56">
    <vt:lpwstr>": "", "parse-names": false, "suffix": ""}, {"dropping-particle": "", "family": "Won", "given": "Helen H.", "non-dropping-particle": "", "parse-names": false, "suffix": ""}, {"dropping-particle": "", "family": "Gross", "given": "Benjamin E.", "non-droppin</vt:lpwstr>
  </property>
  <property fmtid="{D5CDD505-2E9C-101B-9397-08002B2CF9AE}" pid="2049" name="Mendeley_Bookmark_RpzcbVINxM_57">
    <vt:lpwstr>g-particle": "", "parse-names": false, "suffix": ""}, {"dropping-particle": "", "family": "Kundra", "given": "Ritika", "non-dropping-particle": "", "parse-names": false, "suffix": ""}, {"dropping-particle": "", "family": "Heins", "given": "Zachary J.", "n</vt:lpwstr>
  </property>
  <property fmtid="{D5CDD505-2E9C-101B-9397-08002B2CF9AE}" pid="2050" name="Mendeley_Bookmark_RpzcbVINxM_58">
    <vt:lpwstr>on-dropping-particle": "", "parse-names": false, "suffix": ""}, {"dropping-particle": "", "family": "Chen", "given": "Hsiao Wei", "non-dropping-particle": "", "parse-names": false, "suffix": ""}, {"dropping-particle": "", "family": "Phillips", "given": "S</vt:lpwstr>
  </property>
  <property fmtid="{D5CDD505-2E9C-101B-9397-08002B2CF9AE}" pid="2051" name="Mendeley_Bookmark_RpzcbVINxM_59">
    <vt:lpwstr>arah", "non-dropping-particle": "", "parse-names": false, "suffix": ""}, {"dropping-particle": "", "family": "Zhang", "given": "Hongxin", "non-dropping-particle": "", "parse-names": false, "suffix": ""}, {"dropping-particle": "", "family": "Wang", "given"</vt:lpwstr>
  </property>
  <property fmtid="{D5CDD505-2E9C-101B-9397-08002B2CF9AE}" pid="2052" name="Mendeley_Bookmark_RpzcbVINxM_6">
    <vt:lpwstr>irteen PTCs had the B-Raf proto-oncogene, serine/threonine kinase (BRAF) valine-to-glutamic acid mutation at position 600 (BRAFV600E) (13 of 27 tumors; 48%), 11 measured &lt;2 cm, and 6 had lymphatic invasion (46%), with vascular invasion in 3. Fusion oncoge</vt:lpwstr>
  </property>
  <property fmtid="{D5CDD505-2E9C-101B-9397-08002B2CF9AE}" pid="2053" name="Mendeley_Bookmark_RpzcbVINxM_60">
    <vt:lpwstr>: "Jiaojiao", "non-dropping-particle": "", "parse-names": false, "suffix": ""}, {"dropping-particle": "", "family": "Ochoa", "given": "Angelica", "non-dropping-particle": "", "parse-names": false, "suffix": ""}, {"dropping-particle": "", "family": "Wills"</vt:lpwstr>
  </property>
  <property fmtid="{D5CDD505-2E9C-101B-9397-08002B2CF9AE}" pid="2054" name="Mendeley_Bookmark_RpzcbVINxM_61">
    <vt:lpwstr>, "given": "Jonathan", "non-dropping-particle": "", "parse-names": false, "suffix": ""}, {"dropping-particle": "", "family": "Eubank", "given": "Michael", "non-dropping-particle": "", "parse-names": false, "suffix": ""}, {"dropping-particle": "", "family"</vt:lpwstr>
  </property>
  <property fmtid="{D5CDD505-2E9C-101B-9397-08002B2CF9AE}" pid="2055" name="Mendeley_Bookmark_RpzcbVINxM_62">
    <vt:lpwstr>: "Thomas", "given": "Stacy B.", "non-dropping-particle": "", "parse-names": false, "suffix": ""}, {"dropping-particle": "", "family": "Gardos", "given": "Stuart M.", "non-dropping-particle": "", "parse-names": false, "suffix": ""}, {"dropping-particle": </vt:lpwstr>
  </property>
  <property fmtid="{D5CDD505-2E9C-101B-9397-08002B2CF9AE}" pid="2056" name="Mendeley_Bookmark_RpzcbVINxM_63">
    <vt:lpwstr>"", "family": "Reales", "given": "Dalicia N.", "non-dropping-particle": "", "parse-names": false, "suffix": ""}, {"dropping-particle": "", "family": "Galle", "given": "Jesse", "non-dropping-particle": "", "parse-names": false, "suffix": ""}, {"dropping-pa</vt:lpwstr>
  </property>
  <property fmtid="{D5CDD505-2E9C-101B-9397-08002B2CF9AE}" pid="2057" name="Mendeley_Bookmark_RpzcbVINxM_64">
    <vt:lpwstr>rticle": "", "family": "Durany", "given": "Robert", "non-dropping-particle": "", "parse-names": false, "suffix": ""}, {"dropping-particle": "", "family": "Cambria", "given": "Roy", "non-dropping-particle": "", "parse-names": false, "suffix": ""}, {"droppi</vt:lpwstr>
  </property>
  <property fmtid="{D5CDD505-2E9C-101B-9397-08002B2CF9AE}" pid="2058" name="Mendeley_Bookmark_RpzcbVINxM_65">
    <vt:lpwstr>ng-particle": "", "family": "Abida", "given": "Wassim", "non-dropping-particle": "", "parse-names": false, "suffix": ""}, {"dropping-particle": "", "family": "Cercek", "given": "Andrea", "non-dropping-particle": "", "parse-names": false, "suffix": ""}, {"</vt:lpwstr>
  </property>
  <property fmtid="{D5CDD505-2E9C-101B-9397-08002B2CF9AE}" pid="2059" name="Mendeley_Bookmark_RpzcbVINxM_66">
    <vt:lpwstr>dropping-particle": "", "family": "Feldman", "given": "Darren R.", "non-dropping-particle": "", "parse-names": false, "suffix": ""}, {"dropping-particle": "", "family": "Gounder", "given": "Mrinal M.", "non-dropping-particle": "", "parse-names": false, "s</vt:lpwstr>
  </property>
  <property fmtid="{D5CDD505-2E9C-101B-9397-08002B2CF9AE}" pid="2060" name="Mendeley_Bookmark_RpzcbVINxM_67">
    <vt:lpwstr>uffix": ""}, {"dropping-particle": "", "family": "Hakimi", "given": "A. Ari", "non-dropping-particle": "", "parse-names": false, "suffix": ""}, {"dropping-particle": "", "family": "Harding", "given": "James J.", "non-dropping-particle": "", "parse-names":</vt:lpwstr>
  </property>
  <property fmtid="{D5CDD505-2E9C-101B-9397-08002B2CF9AE}" pid="2061" name="Mendeley_Bookmark_RpzcbVINxM_68">
    <vt:lpwstr> false, "suffix": ""}, {"dropping-particle": "", "family": "Iyer", "given": "Gopa", "non-dropping-particle": "", "parse-names": false, "suffix": ""}, {"dropping-particle": "", "family": "Janjigian", "given": "Yelena Y.", "non-dropping-particle": "", "pars</vt:lpwstr>
  </property>
  <property fmtid="{D5CDD505-2E9C-101B-9397-08002B2CF9AE}" pid="2062" name="Mendeley_Bookmark_RpzcbVINxM_69">
    <vt:lpwstr>e-names": false, "suffix": ""}, {"dropping-particle": "", "family": "Jordan", "given": "Emmet J.", "non-dropping-particle": "", "parse-names": false, "suffix": ""}, {"dropping-particle": "", "family": "Kelly", "given": "Ciara M.", "non-dropping-particle":</vt:lpwstr>
  </property>
  <property fmtid="{D5CDD505-2E9C-101B-9397-08002B2CF9AE}" pid="2063" name="Mendeley_Bookmark_RpzcbVINxM_7">
    <vt:lpwstr>ne tumors, compared with BRAFV600E PTCs, were associated with large size (mean, 2.2 cm vs 1.5 cm, respectively; P =.05), solid and diffuse variants (11 of 13 vs 0 of 13 tumors, respectively; P &lt;.001), and lymphovascular invasion (12 of 13 vs 6 of 13 tumor</vt:lpwstr>
  </property>
  <property fmtid="{D5CDD505-2E9C-101B-9397-08002B2CF9AE}" pid="2064" name="Mendeley_Bookmark_RpzcbVINxM_70">
    <vt:lpwstr> "", "parse-names": false, "suffix": ""}, {"dropping-particle": "", "family": "Lowery", "given": "Maeve A.", "non-dropping-particle": "", "parse-names": false, "suffix": ""}, {"dropping-particle": "", "family": "Morris", "given": "Luc G.T.", "non-dropping</vt:lpwstr>
  </property>
  <property fmtid="{D5CDD505-2E9C-101B-9397-08002B2CF9AE}" pid="2065" name="Mendeley_Bookmark_RpzcbVINxM_71">
    <vt:lpwstr>-particle": "", "parse-names": false, "suffix": ""}, {"dropping-particle": "", "family": "Omuro", "given": "Antonio M.", "non-dropping-particle": "", "parse-names": false, "suffix": ""}, {"dropping-particle": "", "family": "Raj", "given": "Nitya", "non-dr</vt:lpwstr>
  </property>
  <property fmtid="{D5CDD505-2E9C-101B-9397-08002B2CF9AE}" pid="2066" name="Mendeley_Bookmark_RpzcbVINxM_72">
    <vt:lpwstr>opping-particle": "", "parse-names": false, "suffix": ""}, {"dropping-particle": "", "family": "Razavi", "given": "Pedram", "non-dropping-particle": "", "parse-names": false, "suffix": ""}, {"dropping-particle": "", "family": "Shoushtari", "given": "Alexa</vt:lpwstr>
  </property>
  <property fmtid="{D5CDD505-2E9C-101B-9397-08002B2CF9AE}" pid="2067" name="Mendeley_Bookmark_RpzcbVINxM_73">
    <vt:lpwstr>nder N.", "non-dropping-particle": "", "parse-names": false, "suffix": ""}, {"dropping-particle": "", "family": "Shukla", "given": "Neerav", "non-dropping-particle": "", "parse-names": false, "suffix": ""}, {"dropping-particle": "", "family": "Soumerai", </vt:lpwstr>
  </property>
  <property fmtid="{D5CDD505-2E9C-101B-9397-08002B2CF9AE}" pid="2068" name="Mendeley_Bookmark_RpzcbVINxM_74">
    <vt:lpwstr>"given": "Tara E.", "non-dropping-particle": "", "parse-names": false, "suffix": ""}, {"dropping-particle": "", "family": "Varghese", "given": "Anna M.", "non-dropping-particle": "", "parse-names": false, "suffix": ""}, {"dropping-particle": "", "family":</vt:lpwstr>
  </property>
  <property fmtid="{D5CDD505-2E9C-101B-9397-08002B2CF9AE}" pid="2069" name="Mendeley_Bookmark_RpzcbVINxM_75">
    <vt:lpwstr> "Yaeger", "given": "Rona", "non-dropping-particle": "", "parse-names": false, "suffix": ""}, {"dropping-particle": "", "family": "Coleman", "given": "Jonathan", "non-dropping-particle": "", "parse-names": false, "suffix": ""}, {"dropping-particle": "", "</vt:lpwstr>
  </property>
  <property fmtid="{D5CDD505-2E9C-101B-9397-08002B2CF9AE}" pid="2070" name="Mendeley_Bookmark_RpzcbVINxM_76">
    <vt:lpwstr>family": "Bochner", "given": "Bernard", "non-dropping-particle": "", "parse-names": false, "suffix": ""}, {"dropping-particle": "", "family": "Riely", "given": "Gregory J.", "non-dropping-particle": "", "parse-names": false, "suffix": ""}, {"dropping-part</vt:lpwstr>
  </property>
  <property fmtid="{D5CDD505-2E9C-101B-9397-08002B2CF9AE}" pid="2071" name="Mendeley_Bookmark_RpzcbVINxM_77">
    <vt:lpwstr>icle": "", "family": "Saltz", "given": "Leonard B.", "non-dropping-particle": "", "parse-names": false, "suffix": ""}, {"dropping-particle": "", "family": "Scher", "given": "Howard I.", "non-dropping-particle": "", "parse-names": false, "suffix": ""}, {"d</vt:lpwstr>
  </property>
  <property fmtid="{D5CDD505-2E9C-101B-9397-08002B2CF9AE}" pid="2072" name="Mendeley_Bookmark_RpzcbVINxM_78">
    <vt:lpwstr>ropping-particle": "", "family": "Sabbatini", "given": "Paul J.", "non-dropping-particle": "", "parse-names": false, "suffix": ""}, {"dropping-particle": "", "family": "Robson", "given": "Mark E.", "non-dropping-particle": "", "parse-names": false, "suffi</vt:lpwstr>
  </property>
  <property fmtid="{D5CDD505-2E9C-101B-9397-08002B2CF9AE}" pid="2073" name="Mendeley_Bookmark_RpzcbVINxM_79">
    <vt:lpwstr>x": ""}, {"dropping-particle": "", "family": "Klimstra", "given": "David S.", "non-dropping-particle": "", "parse-names": false, "suffix": ""}, {"dropping-particle": "", "family": "Taylor", "given": "Barry S.", "non-dropping-particle": "", "parse-names": </vt:lpwstr>
  </property>
  <property fmtid="{D5CDD505-2E9C-101B-9397-08002B2CF9AE}" pid="2074" name="Mendeley_Bookmark_RpzcbVINxM_8">
    <vt:lpwstr>s, respectively; P =.02); BRAFV600E PTCs were predominantly the classic variant (12 of 13 vs 1 of 13 tumors). Two tumors metastasized to the lung, and both had fusion oncogenes (NTRK1/TPR, n = 1; RET/PTC1, n = 1). CONCLUSIONS Fusion oncogene PTC presents </vt:lpwstr>
  </property>
  <property fmtid="{D5CDD505-2E9C-101B-9397-08002B2CF9AE}" pid="2075" name="Mendeley_Bookmark_RpzcbVINxM_80">
    <vt:lpwstr>false, "suffix": ""}, {"dropping-particle": "", "family": "Baselga", "given": "Jose", "non-dropping-particle": "", "parse-names": false, "suffix": ""}, {"dropping-particle": "", "family": "Schultz", "given": "Nikolaus", "non-dropping-particle": "", "parse</vt:lpwstr>
  </property>
  <property fmtid="{D5CDD505-2E9C-101B-9397-08002B2CF9AE}" pid="2076" name="Mendeley_Bookmark_RpzcbVINxM_81">
    <vt:lpwstr>-names": false, "suffix": ""}, {"dropping-particle": "", "family": "Hyman", "given": "David M.", "non-dropping-particle": "", "parse-names": false, "suffix": ""}, {"dropping-particle": "", "family": "Arcila", "given": "Maria E.", "non-dropping-particle": </vt:lpwstr>
  </property>
  <property fmtid="{D5CDD505-2E9C-101B-9397-08002B2CF9AE}" pid="2077" name="Mendeley_Bookmark_RpzcbVINxM_82">
    <vt:lpwstr>"", "parse-names": false, "suffix": ""}, {"dropping-particle": "", "family": "Solit", "given": "David B.", "non-dropping-particle": "", "parse-names": false, "suffix": ""}, {"dropping-particle": "", "family": "Ladanyi", "given": "Marc", "non-dropping-part</vt:lpwstr>
  </property>
  <property fmtid="{D5CDD505-2E9C-101B-9397-08002B2CF9AE}" pid="2078" name="Mendeley_Bookmark_RpzcbVINxM_83">
    <vt:lpwstr>icle": "", "parse-names": false, "suffix": ""}, {"dropping-particle": "", "family": "Berger", "given": "Michael F.", "non-dropping-particle": "", "parse-names": false, "suffix": ""}], "container-title": "Nature Medicine", "id": "ITEM-3", "issued": {"date-</vt:lpwstr>
  </property>
  <property fmtid="{D5CDD505-2E9C-101B-9397-08002B2CF9AE}" pid="2079" name="Mendeley_Bookmark_RpzcbVINxM_84">
    <vt:lpwstr>parts": [["2017"]]}, "title": "Mutational landscape of metastatic cancer revealed from prospective clinical sequencing of 10,000 patients", "type": "article-journal"}, "uris": ["http://www.mendeley.com/documents/?uuid=e6350301-d102-4265-a9c1-6385b512488d"</vt:lpwstr>
  </property>
  <property fmtid="{D5CDD505-2E9C-101B-9397-08002B2CF9AE}" pid="2080" name="Mendeley_Bookmark_RpzcbVINxM_85">
    <vt:lpwstr>]}, {"id": "ITEM-4", "itemData": {"DOI": "10.1210/jc.85.3.1170", "ISSN": "0021972X", "abstract": "The ret/PTC rearrangements (PTC-1, PTC-2, and PTC-3) are char-acteristic of papillary thyroid cancer (PTC). In adults, PTC-1 is com-mon and may be associated</vt:lpwstr>
  </property>
  <property fmtid="{D5CDD505-2E9C-101B-9397-08002B2CF9AE}" pid="2081" name="Mendeley_Bookmark_RpzcbVINxM_86">
    <vt:lpwstr> with an aggressive clinical course. The incidence and significance of ret/PTC mutations are less well under-stood in children. We examined spontaneous PTC from 33 patients (23 females and 10 males) with a median age of 18 yr (range, 6 \u201321 yr) and a </vt:lpwstr>
  </property>
  <property fmtid="{D5CDD505-2E9C-101B-9397-08002B2CF9AE}" pid="2082" name="Mendeley_Bookmark_RpzcbVINxM_87">
    <vt:lpwstr>median follow-up of 3.5 yr (range, 0 \u201313.4 yr). The ret/PTC mutations were identified in 15 tumors (45%), including 8 PTC-1 (8 of 15, 53%), 2 PTC-2 (2 of 15, 13%), 2 PTC-3 (2 of 15, 13%), and 3 (3 of 15, 20%) combined PTC mutations (PTC-1 and PTC-2).</vt:lpwstr>
  </property>
  <property fmtid="{D5CDD505-2E9C-101B-9397-08002B2CF9AE}" pid="2083" name="Mendeley_Bookmark_RpzcbVINxM_88">
    <vt:lpwstr> This distribution is significantly different (P \u03ed 0.001, by \u2439 2 analysis) from that reported for children with radiation-induced PTC. There was no correlation between the presence or type of ret/PTC mutation and patient age, tumor size, focalit</vt:lpwstr>
  </property>
  <property fmtid="{D5CDD505-2E9C-101B-9397-08002B2CF9AE}" pid="2084" name="Mendeley_Bookmark_RpzcbVINxM_89">
    <vt:lpwstr>y, extent of disease at diagnosis, or recurrence. We conclude that ret/PTC mutations are 1) common in sporadic childhood PTC, 2) predominantly PTC-1, 3) frequently multiple, and 4) of dif-ferent distribution than that reported for children with radiation-</vt:lpwstr>
  </property>
  <property fmtid="{D5CDD505-2E9C-101B-9397-08002B2CF9AE}" pid="2085" name="Mendeley_Bookmark_RpzcbVINxM_9">
    <vt:lpwstr>with more extensive disease and aggressive pathology than BRAFV600E PTC in the pediatric population. The high prevalence of the NTRK1/NTRK3 fusion oncogene PTCs in the United States is unusual and needs further investigation. Cancer 2016;122:1097-1107.", </vt:lpwstr>
  </property>
  <property fmtid="{D5CDD505-2E9C-101B-9397-08002B2CF9AE}" pid="2086" name="Mendeley_Bookmark_RpzcbVINxM_90">
    <vt:lpwstr>induced PTC.", "author": [{"dropping-particle": "", "family": "Fenton", "given": "Cydney L.", "non-dropping-particle": "", "parse-names": false, "suffix": ""}, {"dropping-particle": "", "family": "Lukes", "given": "Yvonne", "non-dropping-particle": "", "p</vt:lpwstr>
  </property>
  <property fmtid="{D5CDD505-2E9C-101B-9397-08002B2CF9AE}" pid="2087" name="Mendeley_Bookmark_RpzcbVINxM_91">
    <vt:lpwstr>arse-names": false, "suffix": ""}, {"dropping-particle": "", "family": "Nicholson", "given": "Diarmuid", "non-dropping-particle": "", "parse-names": false, "suffix": ""}, {"dropping-particle": "", "family": "Dinauer", "given": "Catherine A.", "non-droppin</vt:lpwstr>
  </property>
  <property fmtid="{D5CDD505-2E9C-101B-9397-08002B2CF9AE}" pid="2088" name="Mendeley_Bookmark_RpzcbVINxM_92">
    <vt:lpwstr>g-particle": "", "parse-names": false, "suffix": ""}, {"dropping-particle": "", "family": "Francis", "given": "Gary L.", "non-dropping-particle": "", "parse-names": false, "suffix": ""}, {"dropping-particle": "", "family": "Tuttle", "given": "R. Michael",</vt:lpwstr>
  </property>
  <property fmtid="{D5CDD505-2E9C-101B-9397-08002B2CF9AE}" pid="2089" name="Mendeley_Bookmark_RpzcbVINxM_93">
    <vt:lpwstr> "non-dropping-particle": "", "parse-names": false, "suffix": ""}], "container-title": "Journal of Clinical Endocrinology and Metabolism", "id": "ITEM-4", "issued": {"date-parts": [["2000"]]}, "title": "The ret/PTC mutations are common in sporadic papilla</vt:lpwstr>
  </property>
  <property fmtid="{D5CDD505-2E9C-101B-9397-08002B2CF9AE}" pid="2090" name="Mendeley_Bookmark_RpzcbVINxM_94">
    <vt:lpwstr>ry thyroid carcinoma of children and young adults", "type": "article-journal"}, "uris": ["http://www.mendeley.com/documents/?uuid=041b6ffb-0076-48f9-91e6-7b36ed8eeedb"]}, {"id": "ITEM-5", "itemData": {"DOI": "10.1016/j.cell.2014.09.050", "ISSN": "10974172</vt:lpwstr>
  </property>
  <property fmtid="{D5CDD505-2E9C-101B-9397-08002B2CF9AE}" pid="2091" name="Mendeley_Bookmark_RpzcbVINxM_95">
    <vt:lpwstr>", "abstract": "Papillary thyroid carcinoma (PTC) is the most common type of thyroid cancer. Here, we describe the genomic landscape of 496 PTCs. We observed a low frequency of somatic alterations (relative to other carcinomas) and extended the set of kno</vt:lpwstr>
  </property>
  <property fmtid="{D5CDD505-2E9C-101B-9397-08002B2CF9AE}" pid="2092" name="Mendeley_Bookmark_RpzcbVINxM_96">
    <vt:lpwstr>wn PTC driver alterations to include EIF1AX, PPM1D, and CHEK2 and diverse gene fusions. These discoveries reduced the fraction of PTC cases with unknown oncogenic driver from 25% to 3.5%. Combined analyses of genomic variants, gene expression, and methyla</vt:lpwstr>
  </property>
  <property fmtid="{D5CDD505-2E9C-101B-9397-08002B2CF9AE}" pid="2093" name="Mendeley_Bookmark_RpzcbVINxM_97">
    <vt:lpwstr>tion demonstrated that different driver groups lead to different pathologies with distinct signaling and differentiation characteristics. Similarly, we identified distinct molecular subgroups of BRAF-mutant tumors, and multidimensional analyses highlighte</vt:lpwstr>
  </property>
  <property fmtid="{D5CDD505-2E9C-101B-9397-08002B2CF9AE}" pid="2094" name="Mendeley_Bookmark_RpzcbVINxM_98">
    <vt:lpwstr>d a potential involvement of oncomiRs in less-differentiated subgroups. Our results propose a reclassification of thyroid cancers into molecular subtypes that better reflect their underlying signaling and differentiation properties, which has the potentia</vt:lpwstr>
  </property>
  <property fmtid="{D5CDD505-2E9C-101B-9397-08002B2CF9AE}" pid="2095" name="Mendeley_Bookmark_RpzcbVINxM_99">
    <vt:lpwstr>l to improve their pathological classification and better inform the management of the disease.", "author": [{"dropping-particle": "", "family": "Agrawal", "given": "Nishant", "non-dropping-particle": "", "parse-names": false, "suffix": ""}, {"dropping-pa</vt:lpwstr>
  </property>
  <property fmtid="{D5CDD505-2E9C-101B-9397-08002B2CF9AE}" pid="2096" name="Mendeley_Bookmark_SDNCWtUNTT_1">
    <vt:lpwstr>ADDIN CSL_CITATION {"citationItems": [{"id": "ITEM-1", "itemData": {"DOI": "10.1002/anie.201506919", "ISSN": "15213773", "abstract": "A review.  Although doctors feel uneasy with the mystery of why 100 mg of synthetic pure thyroxine from brand A should no</vt:lpwstr>
  </property>
  <property fmtid="{D5CDD505-2E9C-101B-9397-08002B2CF9AE}" pid="2097" name="Mendeley_Bookmark_SDNCWtUNTT_10">
    <vt:lpwstr>ternational Edition", "id": "ITEM-1", "issued": {"date-parts": [["2015"]]}, "title": "Thyroid hormones - From Crystal Packing to Activity to Reactivity", "type": "article"}, "uris": ["http://www.mendeley.com/documents/?uuid=0249c1cf-5010-438d-a391-a97d8cb</vt:lpwstr>
  </property>
  <property fmtid="{D5CDD505-2E9C-101B-9397-08002B2CF9AE}" pid="2098" name="Mendeley_Bookmark_SDNCWtUNTT_11">
    <vt:lpwstr>2a03c"]}], "mendeley": {"formattedCitation": "&lt;sup&gt;5&lt;/sup&gt;", "plainTextFormattedCitation": "5", "previouslyFormattedCitation": "&lt;sup&gt;5&lt;/sup&gt;"}, "properties": {"noteIndex": 0}, "schema": "https://github.com/citation-style-language/schema/raw/master/csl-cit</vt:lpwstr>
  </property>
  <property fmtid="{D5CDD505-2E9C-101B-9397-08002B2CF9AE}" pid="2099" name="Mendeley_Bookmark_SDNCWtUNTT_12">
    <vt:lpwstr>ation.json"}</vt:lpwstr>
  </property>
  <property fmtid="{D5CDD505-2E9C-101B-9397-08002B2CF9AE}" pid="2100" name="Mendeley_Bookmark_SDNCWtUNTT_2">
    <vt:lpwstr>t be equiv. to 100 mg of synthetic pure thyroxine from brand B, current medical guidelines acknowledge the patients' point.  The recent paper by Mondal and Mugesh (ibid. 127, 10983-10987) on the mol. features of thyroxine provides a stunningly simple answ</vt:lpwstr>
  </property>
  <property fmtid="{D5CDD505-2E9C-101B-9397-08002B2CF9AE}" pid="2101" name="Mendeley_Bookmark_SDNCWtUNTT_3">
    <vt:lpwstr>er to this mystery.  The authors crystd. synthetic thyroxine from different solvents and obsd. two different crystal forms: a triclinic (form I) and a monoclinic (form II) form.  Both polymorphs contained two mols. of T4 within the asym. unit.  However, t</vt:lpwstr>
  </property>
  <property fmtid="{D5CDD505-2E9C-101B-9397-08002B2CF9AE}" pid="2102" name="Mendeley_Bookmark_SDNCWtUNTT_4">
    <vt:lpwstr>he crystal packing differs between the two forms, and the T4 mols. also adopt different conformations that allow different intra- and intermol. interactions.  Differences occur in particular with respect to the orientation of the amino and carboxylic acid</vt:lpwstr>
  </property>
  <property fmtid="{D5CDD505-2E9C-101B-9397-08002B2CF9AE}" pid="2103" name="Mendeley_Bookmark_SDNCWtUNTT_5">
    <vt:lpwstr> groups relative to the di-Ph ether moiety and with regard to the crystal contacts, which involve a network of halogen bonds (XB).  The other intriguing finding in the paper by Mondal and Mugesh is that the chem. shifts of the ring carbons bonded to iodin</vt:lpwstr>
  </property>
  <property fmtid="{D5CDD505-2E9C-101B-9397-08002B2CF9AE}" pid="2104" name="Mendeley_Bookmark_SDNCWtUNTT_6">
    <vt:lpwstr>e (C3, C5, C3', C5') are remarkably different in the two polymorphs.  The authors suggest that these different chem. shifts reflect differential reactivities of the assocd. C-I bonds.  The crystals show directional XB along the axis of a C-I bond, which l</vt:lpwstr>
  </property>
  <property fmtid="{D5CDD505-2E9C-101B-9397-08002B2CF9AE}" pid="2105" name="Mendeley_Bookmark_SDNCWtUNTT_7">
    <vt:lpwstr>eads to assocn. of the donor with the pos. electrostatic potential (\u03c3-hole) of the iodine, and the bond strength is significantly influenced by the conformation of the mol.  This aspect is likely to be of high relevance for biochem., because during e</vt:lpwstr>
  </property>
  <property fmtid="{D5CDD505-2E9C-101B-9397-08002B2CF9AE}" pid="2106" name="Mendeley_Bookmark_SDNCWtUNTT_8">
    <vt:lpwstr>nzymic deiodination, the catalytic selenolate appears to attack the \u03c3-hole of the iodine in line via a halogen bond, thereby weakening the C-I bond for cleavage. [on SciFinder(R)]", "author": [{"dropping-particle": "", "family": "Schweizer", "given":</vt:lpwstr>
  </property>
  <property fmtid="{D5CDD505-2E9C-101B-9397-08002B2CF9AE}" pid="2107" name="Mendeley_Bookmark_SDNCWtUNTT_9">
    <vt:lpwstr> "Ulrich", "non-dropping-particle": "", "parse-names": false, "suffix": ""}, {"dropping-particle": "", "family": "Steegborn", "given": "Clemens", "non-dropping-particle": "", "parse-names": false, "suffix": ""}], "container-title": "Angewandte Chemie - In</vt:lpwstr>
  </property>
  <property fmtid="{D5CDD505-2E9C-101B-9397-08002B2CF9AE}" pid="2108" name="Mendeley_Bookmark_Sy73H3He1X_1">
    <vt:lpwstr>ADDIN CSL_CITATION {"citationItems": [{"id": "ITEM-1", "itemData": {"DOI": "10.1371/journal.pone.0179387", "ISSN": "19326203", "abstract": "\u00a9 2017 Jegerlehner et al. This is an open access article distributed under the terms of the Creative Commons A</vt:lpwstr>
  </property>
  <property fmtid="{D5CDD505-2E9C-101B-9397-08002B2CF9AE}" pid="2109" name="Mendeley_Bookmark_Sy73H3He1X_10">
    <vt:lpwstr>rdetection and unnecessary treatment of thyroid cancers.", "author": [{"dropping-particle": "", "family": "Jegerlehner", "given": "Sabrina", "non-dropping-particle": "", "parse-names": false, "suffix": ""}, {"dropping-particle": "", "family": "Bulliard", </vt:lpwstr>
  </property>
  <property fmtid="{D5CDD505-2E9C-101B-9397-08002B2CF9AE}" pid="2110" name="Mendeley_Bookmark_Sy73H3He1X_11">
    <vt:lpwstr>"given": "Jean Luc", "non-dropping-particle": "", "parse-names": false, "suffix": ""}, {"dropping-particle": "", "family": "Aujesky", "given": "Drahomir", "non-dropping-particle": "", "parse-names": false, "suffix": ""}, {"dropping-particle": "", "family"</vt:lpwstr>
  </property>
  <property fmtid="{D5CDD505-2E9C-101B-9397-08002B2CF9AE}" pid="2111" name="Mendeley_Bookmark_Sy73H3He1X_12">
    <vt:lpwstr>: "Rodondi", "given": "Nicolas", "non-dropping-particle": "", "parse-names": false, "suffix": ""}, {"dropping-particle": "", "family": "Germann", "given": "Simon", "non-dropping-particle": "", "parse-names": false, "suffix": ""}, {"dropping-particle": "",</vt:lpwstr>
  </property>
  <property fmtid="{D5CDD505-2E9C-101B-9397-08002B2CF9AE}" pid="2112" name="Mendeley_Bookmark_Sy73H3He1X_13">
    <vt:lpwstr> "family": "Konzelmann", "given": "Isabelle", "non-dropping-particle": "", "parse-names": false, "suffix": ""}, {"dropping-particle": "", "family": "Chiolero", "given": "Arnaud", "non-dropping-particle": "", "parse-names": false, "suffix": ""}, {"dropping</vt:lpwstr>
  </property>
  <property fmtid="{D5CDD505-2E9C-101B-9397-08002B2CF9AE}" pid="2113" name="Mendeley_Bookmark_Sy73H3He1X_14">
    <vt:lpwstr>-particle": "", "family": "Mousavi", "given": "M.", "non-dropping-particle": "", "parse-names": false, "suffix": ""}, {"dropping-particle": "", "family": "Camey", "given": "B.", "non-dropping-particle": "", "parse-names": false, "suffix": ""}, {"dropping-</vt:lpwstr>
  </property>
  <property fmtid="{D5CDD505-2E9C-101B-9397-08002B2CF9AE}" pid="2114" name="Mendeley_Bookmark_Sy73H3He1X_15">
    <vt:lpwstr>particle": "", "family": "Bouchardy", "given": "C.", "non-dropping-particle": "", "parse-names": false, "suffix": ""}, {"dropping-particle": "", "family": "Frick", "given": "H.", "non-dropping-particle": "", "parse-names": false, "suffix": ""}, {"dropping</vt:lpwstr>
  </property>
  <property fmtid="{D5CDD505-2E9C-101B-9397-08002B2CF9AE}" pid="2115" name="Mendeley_Bookmark_Sy73H3He1X_16">
    <vt:lpwstr>-particle": "", "family": "Diebold", "given": "J.", "non-dropping-particle": "", "parse-names": false, "suffix": ""}, {"dropping-particle": "", "family": "Maspoli", "given": "M.", "non-dropping-particle": "", "parse-names": false, "suffix": ""}, {"droppin</vt:lpwstr>
  </property>
  <property fmtid="{D5CDD505-2E9C-101B-9397-08002B2CF9AE}" pid="2116" name="Mendeley_Bookmark_Sy73H3He1X_17">
    <vt:lpwstr>g-particle": "", "family": "Schmidt", "given": "A.", "non-dropping-particle": "", "parse-names": false, "suffix": ""}, {"dropping-particle": "", "family": "Bordoni", "given": "A.", "non-dropping-particle": "", "parse-names": false, "suffix": ""}, {"droppi</vt:lpwstr>
  </property>
  <property fmtid="{D5CDD505-2E9C-101B-9397-08002B2CF9AE}" pid="2117" name="Mendeley_Bookmark_Sy73H3He1X_18">
    <vt:lpwstr>ng-particle": "", "family": "Blanc Moya", "given": "R.", "non-dropping-particle": "", "parse-names": false, "suffix": ""}, {"dropping-particle": "", "family": "Rohrmann", "given": "S.", "non-dropping-particle": "", "parse-names": false, "suffix": ""}, {"d</vt:lpwstr>
  </property>
  <property fmtid="{D5CDD505-2E9C-101B-9397-08002B2CF9AE}" pid="2118" name="Mendeley_Bookmark_Sy73H3He1X_19">
    <vt:lpwstr>ropping-particle": "", "family": "Bulliard", "given": "Jl", "non-dropping-particle": "", "parse-names": false, "suffix": ""}, {"dropping-particle": "", "family": "Konzelmann", "given": "I.", "non-dropping-particle": "", "parse-names": false, "suffix": ""}</vt:lpwstr>
  </property>
  <property fmtid="{D5CDD505-2E9C-101B-9397-08002B2CF9AE}" pid="2119" name="Mendeley_Bookmark_Sy73H3He1X_2">
    <vt:lpwstr>ttribution License, which permits unrestricted use, distribution, and reproduction in any medium, provided the original author and source are credited. Background: The increase in incidence of thyroid cancer during the last decades without concomitant ris</vt:lpwstr>
  </property>
  <property fmtid="{D5CDD505-2E9C-101B-9397-08002B2CF9AE}" pid="2120" name="Mendeley_Bookmark_Sy73H3He1X_20">
    <vt:lpwstr>], "container-title": "PLoS ONE", "id": "ITEM-1", "issued": {"date-parts": [["2017"]]}, "title": "Overdiagnosis and overtreatment of thyroid cancer: A population-based temporal trend study", "type": "article-journal"}, "uris": ["http://www.mendeley.com/do</vt:lpwstr>
  </property>
  <property fmtid="{D5CDD505-2E9C-101B-9397-08002B2CF9AE}" pid="2121" name="Mendeley_Bookmark_Sy73H3He1X_21">
    <vt:lpwstr>cuments/?uuid=e53a5c30-ef59-41ca-abd9-cde791193d08"]}], "mendeley": {"formattedCitation": "&lt;sup&gt;13&lt;/sup&gt;", "plainTextFormattedCitation": "13", "previouslyFormattedCitation": "&lt;sup&gt;13&lt;/sup&gt;"}, "properties": {"noteIndex": 0}, "schema": "https://github.com/c</vt:lpwstr>
  </property>
  <property fmtid="{D5CDD505-2E9C-101B-9397-08002B2CF9AE}" pid="2122" name="Mendeley_Bookmark_Sy73H3He1X_22">
    <vt:lpwstr>itation-style-language/schema/raw/master/csl-citation.json"}</vt:lpwstr>
  </property>
  <property fmtid="{D5CDD505-2E9C-101B-9397-08002B2CF9AE}" pid="2123" name="Mendeley_Bookmark_Sy73H3He1X_3">
    <vt:lpwstr>e in mortality may reflect the growing detection of indolent forms of thyroid cancer, and may have fueled unnecessary thyroidectomies. Our aim was therefore, to compare recent secular trends in surgical intervention rate for thyroid cancer with the incide</vt:lpwstr>
  </property>
  <property fmtid="{D5CDD505-2E9C-101B-9397-08002B2CF9AE}" pid="2124" name="Mendeley_Bookmark_Sy73H3He1X_4">
    <vt:lpwstr>nce and mortality of thyroid cancer to assess overdiagnosis and resulting overtreatment. Methods: We conducted a population-based temporal trend study in Switzerland from 1998 to 2012. All cases of invasive thyroid cancer, deaths from thyroid cancer, and </vt:lpwstr>
  </property>
  <property fmtid="{D5CDD505-2E9C-101B-9397-08002B2CF9AE}" pid="2125" name="Mendeley_Bookmark_Sy73H3He1X_5">
    <vt:lpwstr>cancer-related thyroidectomies were analyzed. We calculated changes in age-standardized thyroid cancer incidence rates, stratified by histologic subtype and tumor stage, thyroid cancer-specific mortality, and thyroidectomy rates. Results: Between 1998 and</vt:lpwstr>
  </property>
  <property fmtid="{D5CDD505-2E9C-101B-9397-08002B2CF9AE}" pid="2126" name="Mendeley_Bookmark_Sy73H3He1X_6">
    <vt:lpwstr> 2012, the age-standardized annual incidence of thyroid cancer increased from 5.9 to 11.7 cases/100,000 among women (annual mean absolute increase: +0.43/100,000/year) and from 2.7 to 3.9 cases/100,000 among men (+0.11/100,000/year). The increase was limi</vt:lpwstr>
  </property>
  <property fmtid="{D5CDD505-2E9C-101B-9397-08002B2CF9AE}" pid="2127" name="Mendeley_Bookmark_Sy73H3He1X_7">
    <vt:lpwstr>ted to the papillary subtype, the most indolent form of thyroid cancer. The incidence of early stages increased sharply, the incidence of advanced stages increased marginally, and the mortality from thyroid cancer decreased slightly. There was a three- to</vt:lpwstr>
  </property>
  <property fmtid="{D5CDD505-2E9C-101B-9397-08002B2CF9AE}" pid="2128" name="Mendeley_Bookmark_Sy73H3He1X_8">
    <vt:lpwstr> four-fold increase in the age-standardized annual thyroidectomy rate in both sexes. Conclusions: We observed a large increase in the incidence of thyroid cancer, limited to papillary and early stage tumors, with a three- to four-fold parallel increase in</vt:lpwstr>
  </property>
  <property fmtid="{D5CDD505-2E9C-101B-9397-08002B2CF9AE}" pid="2129" name="Mendeley_Bookmark_Sy73H3He1X_9">
    <vt:lpwstr> thyroidectomy. The mortality slightly decreased. These findings suggest that a substantial and growing part of the detected thyroid cancers are overdiagnosed and overtreated. Impact: Targeted screening and diagnostic strategies are warranted to avoid ove</vt:lpwstr>
  </property>
  <property fmtid="{D5CDD505-2E9C-101B-9397-08002B2CF9AE}" pid="2130" name="Mendeley_Bookmark_TdCAFD9cqA_1">
    <vt:lpwstr>ADDIN CSL_CITATION {"citationItems": [{"id": "ITEM-1", "itemData": {"abstract": "A number of factors may affect the interpretation of cancer incidence, mortality, and survival statistics provided in this report. Survival rates for all cancers combined: Th</vt:lpwstr>
  </property>
  <property fmtid="{D5CDD505-2E9C-101B-9397-08002B2CF9AE}" pid="2131" name="Mendeley_Bookmark_TdCAFD9cqA_10">
    <vt:lpwstr>: "", "parse-names": false, "suffix": ""}, {"dropping-particle": "", "family": "Miller", "given": "D", "non-dropping-particle": "", "parse-names": false, "suffix": ""}, {"dropping-particle": "", "family": "Bishop", "given": "K", "non-dropping-particle": "</vt:lpwstr>
  </property>
  <property fmtid="{D5CDD505-2E9C-101B-9397-08002B2CF9AE}" pid="2132" name="Mendeley_Bookmark_TdCAFD9cqA_11">
    <vt:lpwstr>", "parse-names": false, "suffix": ""}, {"dropping-particle": "", "family": "Altekruse", "given": "SF", "non-dropping-particle": "", "parse-names": false, "suffix": ""}, {"dropping-particle": "", "family": "Kosary", "given": "CL", "non-dropping-particle":</vt:lpwstr>
  </property>
  <property fmtid="{D5CDD505-2E9C-101B-9397-08002B2CF9AE}" pid="2133" name="Mendeley_Bookmark_TdCAFD9cqA_12">
    <vt:lpwstr> "", "parse-names": false, "suffix": ""}, {"dropping-particle": "", "family": "Yu", "given": "M", "non-dropping-particle": "", "parse-names": false, "suffix": ""}, {"dropping-particle": "", "family": "Ruhl", "given": "J", "non-dropping-particle": "", "par</vt:lpwstr>
  </property>
  <property fmtid="{D5CDD505-2E9C-101B-9397-08002B2CF9AE}" pid="2134" name="Mendeley_Bookmark_TdCAFD9cqA_13">
    <vt:lpwstr>se-names": false, "suffix": ""}, {"dropping-particle": "", "family": "Tatalovich", "given": "Z", "non-dropping-particle": "", "parse-names": false, "suffix": ""}, {"dropping-particle": "", "family": "Mariotto", "given": "A", "non-dropping-particle": "", "</vt:lpwstr>
  </property>
  <property fmtid="{D5CDD505-2E9C-101B-9397-08002B2CF9AE}" pid="2135" name="Mendeley_Bookmark_TdCAFD9cqA_14">
    <vt:lpwstr>parse-names": false, "suffix": ""}, {"dropping-particle": "", "family": "Lewis", "given": "DR", "non-dropping-particle": "", "parse-names": false, "suffix": ""}, {"dropping-particle": "", "family": "Chen", "given": "HS", "non-dropping-particle": "", "pars</vt:lpwstr>
  </property>
  <property fmtid="{D5CDD505-2E9C-101B-9397-08002B2CF9AE}" pid="2136" name="Mendeley_Bookmark_TdCAFD9cqA_15">
    <vt:lpwstr>e-names": false, "suffix": ""}, {"dropping-particle": "", "family": "Feuer", "given": "EJ", "non-dropping-particle": "", "parse-names": false, "suffix": ""}, {"dropping-particle": "", "family": "Cronin", "given": "KA", "non-dropping-particle": "", "parse-</vt:lpwstr>
  </property>
  <property fmtid="{D5CDD505-2E9C-101B-9397-08002B2CF9AE}" pid="2137" name="Mendeley_Bookmark_TdCAFD9cqA_16">
    <vt:lpwstr>names": false, "suffix": ""}], "container-title": "National Cancer Institute", "id": "ITEM-1", "issued": {"date-parts": [["2015"]]}, "title": "SEER Cancer Statistics Review", "type": "article-journal"}, "uris": ["http://www.mendeley.com/documents/?uuid=e5</vt:lpwstr>
  </property>
  <property fmtid="{D5CDD505-2E9C-101B-9397-08002B2CF9AE}" pid="2138" name="Mendeley_Bookmark_TdCAFD9cqA_17">
    <vt:lpwstr>7173b1-9c3a-4c8f-ba07-039bdc63e5d3"]}, {"id": "ITEM-2", "itemData": {"abstract": "CONTEXT: Because of its outstanding sensitivity, stimulation of calcitonin secretion with iv injection of pentagastrin is widely used for biochemical diagnosis of medullary </vt:lpwstr>
  </property>
  <property fmtid="{D5CDD505-2E9C-101B-9397-08002B2CF9AE}" pid="2139" name="Mendeley_Bookmark_TdCAFD9cqA_18">
    <vt:lpwstr>thyroid cancer.\\n\\nOBJECTIVE: The objective of this study was to explore the relationship between the results of the pentagastrin stimulation test and extent of disease in patients with previously untreated medullary thyroid cancer.\\n\\nDESIGN: This wa</vt:lpwstr>
  </property>
  <property fmtid="{D5CDD505-2E9C-101B-9397-08002B2CF9AE}" pid="2140" name="Mendeley_Bookmark_TdCAFD9cqA_19">
    <vt:lpwstr>s a retrospective study.\\n\\nSETTING: The investigation took place at a tertiary referral center.\\n\\nPATIENTS: Included were 89 patients with increased basal calcitonin levels who had a pentagastrin test at this institution before initial neck surgery </vt:lpwstr>
  </property>
  <property fmtid="{D5CDD505-2E9C-101B-9397-08002B2CF9AE}" pid="2141" name="Mendeley_Bookmark_TdCAFD9cqA_2">
    <vt:lpwstr>e mix of cancers changes over time as the incidence of some cancers increases and the incidence of others decreases. The overall cancer survival rate can fluctuate even when the survival rates for site-specific cancers remain unchanged. (While it is possi</vt:lpwstr>
  </property>
  <property fmtid="{D5CDD505-2E9C-101B-9397-08002B2CF9AE}" pid="2142" name="Mendeley_Bookmark_TdCAFD9cqA_20">
    <vt:lpwstr>for medullary thyroid cancer.\\n\\nMAIN OUTCOME MEASURE: Measurements included basal and stimulated calcitonin levels, carcinoembryonic antigen levels, primary tumor diameter, extrathyroidal extension, lymph node metastases, and distant metastases.\\n\\nR</vt:lpwstr>
  </property>
  <property fmtid="{D5CDD505-2E9C-101B-9397-08002B2CF9AE}" pid="2143" name="Mendeley_Bookmark_TdCAFD9cqA_21">
    <vt:lpwstr>ESULTS: There was a strong dose-dependent relationship between a less than 10-fold increase in preoperative calcitonin levels after iv stimulation with pentagastrin and both the frequency (41-54 vs. 4-27%; P = 0.001) and number (means of 3.0-10.8 vs. 0-1.</vt:lpwstr>
  </property>
  <property fmtid="{D5CDD505-2E9C-101B-9397-08002B2CF9AE}" pid="2144" name="Mendeley_Bookmark_TdCAFD9cqA_22">
    <vt:lpwstr>1 positive nodes, P &lt; 0.001) of lymph node metastases. Weaker associations were identified with the respective frequency of extrathyroidal extension (14-27 vs. 0-7%; P = 0.027), distant metastasis (9-23 vs. 0%; P = 0.017), and postoperative normalization </vt:lpwstr>
  </property>
  <property fmtid="{D5CDD505-2E9C-101B-9397-08002B2CF9AE}" pid="2145" name="Mendeley_Bookmark_TdCAFD9cqA_23">
    <vt:lpwstr>of calcitonin (40-55 vs. 53-82%; P = 0.029). On multivariate analysis, only lymph node metastases were associated with a less than 10-fold increase in preoperative calcitonin levels.\\n\\nCONCLUSIONS: Based on these clinical data and preclinical literatur</vt:lpwstr>
  </property>
  <property fmtid="{D5CDD505-2E9C-101B-9397-08002B2CF9AE}" pid="2146" name="Mendeley_Bookmark_TdCAFD9cqA_24">
    <vt:lpwstr>e, reduced responsiveness to stimulation with pentagastrin may reflect early dedifferentiation. Evidence of this condition may enable early risk stratification in patients with medullary thyroid cancer.", "author": [{"dropping-particle": "", "family": "Bo</vt:lpwstr>
  </property>
  <property fmtid="{D5CDD505-2E9C-101B-9397-08002B2CF9AE}" pid="2147" name="Mendeley_Bookmark_TdCAFD9cqA_25">
    <vt:lpwstr>ron, Walter", "given": "F.", "non-dropping-particle": "", "parse-names": false, "suffix": ""}, {"dropping-particle": "", "family": "Boulpaep", "given": "Emile L.", "non-dropping-particle": "", "parse-names": false, "suffix": ""}], "container-title": "US E</vt:lpwstr>
  </property>
  <property fmtid="{D5CDD505-2E9C-101B-9397-08002B2CF9AE}" pid="2148" name="Mendeley_Bookmark_TdCAFD9cqA_26">
    <vt:lpwstr>lsevier Health Bookshop", "id": "ITEM-2", "issued": {"date-parts": [["2009"]]}, "title": "Medical Physiology 2nd edition.", "type": "webpage"}, "uris": ["http://www.mendeley.com/documents/?uuid=1b7f5584-5cd3-46ec-b1ca-706ca27ea9d6"]}], "mendeley": {"forma</vt:lpwstr>
  </property>
  <property fmtid="{D5CDD505-2E9C-101B-9397-08002B2CF9AE}" pid="2149" name="Mendeley_Bookmark_TdCAFD9cqA_27">
    <vt:lpwstr>ttedCitation": "&lt;sup&gt;2,10&lt;/sup&gt;", "plainTextFormattedCitation": "2,10", "previouslyFormattedCitation": "&lt;sup&gt;2,10&lt;/sup&gt;"}, "properties": {"noteIndex": 0}, "schema": "https://github.com/citation-style-language/schema/raw/master/csl-citation.json"}</vt:lpwstr>
  </property>
  <property fmtid="{D5CDD505-2E9C-101B-9397-08002B2CF9AE}" pid="2150" name="Mendeley_Bookmark_TdCAFD9cqA_3">
    <vt:lpwstr>ble to adjust the survival rate for all cancers combined on the basis of the relative frequencies of the component cancers, rates adjusted in this manner differ by only a small amount from unadjusted rates. In the future, such an adjustment may become mor</vt:lpwstr>
  </property>
  <property fmtid="{D5CDD505-2E9C-101B-9397-08002B2CF9AE}" pid="2151" name="Mendeley_Bookmark_TdCAFD9cqA_4">
    <vt:lpwstr>e important if there are substantial changes in the incidence of various cancers.) Early detection/screening: The improved earlier detection and diagnosis of cancers caused by new screening procedures may produce an increase in both incidence rates and su</vt:lpwstr>
  </property>
  <property fmtid="{D5CDD505-2E9C-101B-9397-08002B2CF9AE}" pid="2152" name="Mendeley_Bookmark_TdCAFD9cqA_5">
    <vt:lpwstr>rvival rates. These increases can occur as a result of the introduction of a new procedure to screen subgroups of the population for a specific cancer; they need not be related to whether use of the screening test results in a decrease in mortality from t</vt:lpwstr>
  </property>
  <property fmtid="{D5CDD505-2E9C-101B-9397-08002B2CF9AE}" pid="2153" name="Mendeley_Bookmark_TdCAFD9cqA_6">
    <vt:lpwstr>hat cancer. As the proportion of cancers detected at screening increases, presumably as a result of increased screening of the population, patient survival rates will increase, because they are based on survival time after diagnosis. The interval between </vt:lpwstr>
  </property>
  <property fmtid="{D5CDD505-2E9C-101B-9397-08002B2CF9AE}" pid="2154" name="Mendeley_Bookmark_TdCAFD9cqA_7">
    <vt:lpwstr>the time a cancer is diagnosed by a screening procedure and the time when the cancer would have been diagnosed in the absence of screening is called lead-time (Zelen, 1976). (Screening for breast cancer has been demonstrated to result in increased surviva</vt:lpwstr>
  </property>
  <property fmtid="{D5CDD505-2E9C-101B-9397-08002B2CF9AE}" pid="2155" name="Mendeley_Bookmark_TdCAFD9cqA_8">
    <vt:lpwstr>l over and above that resulting from lead-time alone and to reduce breast cancer mortality. The benefit of screening is being studied for some other cancers.)", "author": [{"dropping-particle": "", "family": "Howlader", "given": "N", "non-dropping-particl</vt:lpwstr>
  </property>
  <property fmtid="{D5CDD505-2E9C-101B-9397-08002B2CF9AE}" pid="2156" name="Mendeley_Bookmark_TdCAFD9cqA_9">
    <vt:lpwstr>e": "", "parse-names": false, "suffix": ""}, {"dropping-particle": "", "family": "Noone", "given": "AM", "non-dropping-particle": "", "parse-names": false, "suffix": ""}, {"dropping-particle": "", "family": "Krapcho", "given": "M", "non-dropping-particle"</vt:lpwstr>
  </property>
  <property fmtid="{D5CDD505-2E9C-101B-9397-08002B2CF9AE}" pid="2157" name="Mendeley_Bookmark_U5mtAZdK4Z_1">
    <vt:lpwstr>ADDIN CSL_CITATION {"citationItems": [{"id": "ITEM-1", "itemData": {"DOI": "10.22074/cellj.2017.5123", "ISSN": "22285814", "abstract": "The detection of KRAS and BRAF mutations is a crucial step for the correct therapeutic approach and predicting the epid</vt:lpwstr>
  </property>
  <property fmtid="{D5CDD505-2E9C-101B-9397-08002B2CF9AE}" pid="2158" name="Mendeley_Bookmark_U5mtAZdK4Z_10">
    <vt:lpwstr>tion-style-language/schema/raw/master/csl-citation.json"}</vt:lpwstr>
  </property>
  <property fmtid="{D5CDD505-2E9C-101B-9397-08002B2CF9AE}" pid="2159" name="Mendeley_Bookmark_U5mtAZdK4Z_2">
    <vt:lpwstr>ermal growth factor receptor (EGFR)-Targeted therapy resistance of colorectal carcinomas. The concomitant KRAS and BRAF mutations occur rarely in the colorectal cancers (CRCs) with the prevalence of less than 0.001% of the cases. In patients with KRAS-mut</vt:lpwstr>
  </property>
  <property fmtid="{D5CDD505-2E9C-101B-9397-08002B2CF9AE}" pid="2160" name="Mendeley_Bookmark_U5mtAZdK4Z_3">
    <vt:lpwstr>ant tumors, BRAF mutations should not regularly be tested unless the patient is participating in a clinical trial enriching for the presence of KRAS or BRAF-mutated tumor. The current report demonstrates a case with advanced adenocarcinoma of the colon sh</vt:lpwstr>
  </property>
  <property fmtid="{D5CDD505-2E9C-101B-9397-08002B2CF9AE}" pid="2161" name="Mendeley_Bookmark_U5mtAZdK4Z_4">
    <vt:lpwstr>owing the coexistence of KRAS and BRAF mutations and may have profound clinical implications for disease progression and therapeutic responses.", "author": [{"dropping-particle": "", "family": "Larki", "given": "Pegah", "non-dropping-particle": "", "parse</vt:lpwstr>
  </property>
  <property fmtid="{D5CDD505-2E9C-101B-9397-08002B2CF9AE}" pid="2162" name="Mendeley_Bookmark_U5mtAZdK4Z_5">
    <vt:lpwstr>-names": false, "suffix": ""}, {"dropping-particle": "", "family": "Gharib", "given": "Ehsan", "non-dropping-particle": "", "parse-names": false, "suffix": ""}, {"dropping-particle": "", "family": "Taleghani", "given": "Mohammad Yaghoob", "non-dropping-pa</vt:lpwstr>
  </property>
  <property fmtid="{D5CDD505-2E9C-101B-9397-08002B2CF9AE}" pid="2163" name="Mendeley_Bookmark_U5mtAZdK4Z_6">
    <vt:lpwstr>rticle": "", "parse-names": false, "suffix": ""}, {"dropping-particle": "", "family": "Khorshidi", "given": "Fatemeh", "non-dropping-particle": "", "parse-names": false, "suffix": ""}, {"dropping-particle": "", "family": "Nazemalhosseini-Mojarad", "given"</vt:lpwstr>
  </property>
  <property fmtid="{D5CDD505-2E9C-101B-9397-08002B2CF9AE}" pid="2164" name="Mendeley_Bookmark_U5mtAZdK4Z_7">
    <vt:lpwstr>: "Ehsan", "non-dropping-particle": "", "parse-names": false, "suffix": ""}, {"dropping-particle": "", "family": "Aghdaei", "given": "Hamid Asadzadeh", "non-dropping-particle": "", "parse-names": false, "suffix": ""}], "container-title": "Cell Journal", "</vt:lpwstr>
  </property>
  <property fmtid="{D5CDD505-2E9C-101B-9397-08002B2CF9AE}" pid="2165" name="Mendeley_Bookmark_U5mtAZdK4Z_8">
    <vt:lpwstr>id": "ITEM-1", "issued": {"date-parts": [["2017"]]}, "title": "Coexistence of kras and braf mutations in colorectal cancer: A case report supporting the concept of tumoral heterogeneity", "type": "article-journal"}, "uris": ["http://www.mendeley.com/docum</vt:lpwstr>
  </property>
  <property fmtid="{D5CDD505-2E9C-101B-9397-08002B2CF9AE}" pid="2166" name="Mendeley_Bookmark_U5mtAZdK4Z_9">
    <vt:lpwstr>ents/?uuid=d032cc73-a25b-4530-9d4e-082aab01778a"]}], "mendeley": {"formattedCitation": "&lt;sup&gt;30&lt;/sup&gt;", "plainTextFormattedCitation": "30", "previouslyFormattedCitation": "&lt;sup&gt;30&lt;/sup&gt;"}, "properties": {"noteIndex": 0}, "schema": "https://github.com/cita</vt:lpwstr>
  </property>
  <property fmtid="{D5CDD505-2E9C-101B-9397-08002B2CF9AE}" pid="2167" name="Mendeley_Bookmark_UY04XQLjMg_1">
    <vt:lpwstr>ADDIN CSL_CITATION {"citationItems": [{"id": "ITEM-1", "itemData": {"abstract": "CONTEXT: Because of its outstanding sensitivity, stimulation of calcitonin secretion with iv injection of pentagastrin is widely used for biochemical diagnosis of medullary t</vt:lpwstr>
  </property>
  <property fmtid="{D5CDD505-2E9C-101B-9397-08002B2CF9AE}" pid="2168" name="Mendeley_Bookmark_UY04XQLjMg_10">
    <vt:lpwstr>sevier Health Bookshop", "id": "ITEM-1", "issued": {"date-parts": [["2009"]]}, "title": "Medical Physiology 2nd edition.", "type": "webpage"}, "uris": ["http://www.mendeley.com/documents/?uuid=1b7f5584-5cd3-46ec-b1ca-706ca27ea9d6"]}], "mendeley": {"format</vt:lpwstr>
  </property>
  <property fmtid="{D5CDD505-2E9C-101B-9397-08002B2CF9AE}" pid="2169" name="Mendeley_Bookmark_UY04XQLjMg_11">
    <vt:lpwstr>tedCitation": "&lt;sup&gt;2&lt;/sup&gt;", "plainTextFormattedCitation": "2", "previouslyFormattedCitation": "&lt;sup&gt;2&lt;/sup&gt;"}, "properties": {"noteIndex": 0}, "schema": "https://github.com/citation-style-language/schema/raw/master/csl-citation.json"}</vt:lpwstr>
  </property>
  <property fmtid="{D5CDD505-2E9C-101B-9397-08002B2CF9AE}" pid="2170" name="Mendeley_Bookmark_UY04XQLjMg_2">
    <vt:lpwstr>hyroid cancer.\\n\\nOBJECTIVE: The objective of this study was to explore the relationship between the results of the pentagastrin stimulation test and extent of disease in patients with previously untreated medullary thyroid cancer.\\n\\nDESIGN: This was</vt:lpwstr>
  </property>
  <property fmtid="{D5CDD505-2E9C-101B-9397-08002B2CF9AE}" pid="2171" name="Mendeley_Bookmark_UY04XQLjMg_3">
    <vt:lpwstr> a retrospective study.\\n\\nSETTING: The investigation took place at a tertiary referral center.\\n\\nPATIENTS: Included were 89 patients with increased basal calcitonin levels who had a pentagastrin test at this institution before initial neck surgery f</vt:lpwstr>
  </property>
  <property fmtid="{D5CDD505-2E9C-101B-9397-08002B2CF9AE}" pid="2172" name="Mendeley_Bookmark_UY04XQLjMg_4">
    <vt:lpwstr>or medullary thyroid cancer.\\n\\nMAIN OUTCOME MEASURE: Measurements included basal and stimulated calcitonin levels, carcinoembryonic antigen levels, primary tumor diameter, extrathyroidal extension, lymph node metastases, and distant metastases.\\n\\nRE</vt:lpwstr>
  </property>
  <property fmtid="{D5CDD505-2E9C-101B-9397-08002B2CF9AE}" pid="2173" name="Mendeley_Bookmark_UY04XQLjMg_5">
    <vt:lpwstr>SULTS: There was a strong dose-dependent relationship between a less than 10-fold increase in preoperative calcitonin levels after iv stimulation with pentagastrin and both the frequency (41-54 vs. 4-27%; P = 0.001) and number (means of 3.0-10.8 vs. 0-1.1</vt:lpwstr>
  </property>
  <property fmtid="{D5CDD505-2E9C-101B-9397-08002B2CF9AE}" pid="2174" name="Mendeley_Bookmark_UY04XQLjMg_6">
    <vt:lpwstr> positive nodes, P &lt; 0.001) of lymph node metastases. Weaker associations were identified with the respective frequency of extrathyroidal extension (14-27 vs. 0-7%; P = 0.027), distant metastasis (9-23 vs. 0%; P = 0.017), and postoperative normalization o</vt:lpwstr>
  </property>
  <property fmtid="{D5CDD505-2E9C-101B-9397-08002B2CF9AE}" pid="2175" name="Mendeley_Bookmark_UY04XQLjMg_7">
    <vt:lpwstr>f calcitonin (40-55 vs. 53-82%; P = 0.029). On multivariate analysis, only lymph node metastases were associated with a less than 10-fold increase in preoperative calcitonin levels.\\n\\nCONCLUSIONS: Based on these clinical data and preclinical literature</vt:lpwstr>
  </property>
  <property fmtid="{D5CDD505-2E9C-101B-9397-08002B2CF9AE}" pid="2176" name="Mendeley_Bookmark_UY04XQLjMg_8">
    <vt:lpwstr>, reduced responsiveness to stimulation with pentagastrin may reflect early dedifferentiation. Evidence of this condition may enable early risk stratification in patients with medullary thyroid cancer.", "author": [{"dropping-particle": "", "family": "Bor</vt:lpwstr>
  </property>
  <property fmtid="{D5CDD505-2E9C-101B-9397-08002B2CF9AE}" pid="2177" name="Mendeley_Bookmark_UY04XQLjMg_9">
    <vt:lpwstr>on, Walter", "given": "F.", "non-dropping-particle": "", "parse-names": false, "suffix": ""}, {"dropping-particle": "", "family": "Boulpaep", "given": "Emile L.", "non-dropping-particle": "", "parse-names": false, "suffix": ""}], "container-title": "US El</vt:lpwstr>
  </property>
  <property fmtid="{D5CDD505-2E9C-101B-9397-08002B2CF9AE}" pid="2178" name="Mendeley_Bookmark_V2ZlJhIOOF_1">
    <vt:lpwstr>ADDIN CSL_CITATION {"citationItems": [{"id": "ITEM-1", "itemData": {"DOI": "10.1021/acs.jmedchem.7b01306", "ISSN": "15204804", "abstract": "Oncogenic BRAF kinase deregulates the ERK signaling pathway in a large number of human tumors. FDA-approved BRAF in</vt:lpwstr>
  </property>
  <property fmtid="{D5CDD505-2E9C-101B-9397-08002B2CF9AE}" pid="2179" name="Mendeley_Bookmark_V2ZlJhIOOF_2">
    <vt:lpwstr>hibitors for BRAFV600E/K tumors have provided impressive clinical responses extending survival of melanoma patients. However, these drugs display paradoxical activation in normal tissue with BRAFWT due to RAF transactivation and priming, acquired drug res</vt:lpwstr>
  </property>
  <property fmtid="{D5CDD505-2E9C-101B-9397-08002B2CF9AE}" pid="2180" name="Mendeley_Bookmark_V2ZlJhIOOF_3">
    <vt:lpwstr>istance, and limited clinical effectiveness in non-V600 BRAF-dependent tumors, underscoring the urgent need to develop improved BRAF inhibitors. This Perspective provides an overview of recent structural and biochemical insights into the mechanisms of BRA</vt:lpwstr>
  </property>
  <property fmtid="{D5CDD505-2E9C-101B-9397-08002B2CF9AE}" pid="2181" name="Mendeley_Bookmark_V2ZlJhIOOF_4">
    <vt:lpwstr>F regulation by BRAF inhibitors that are linked to their clinical activity, clinical liabilities, and medicinal chemistry properties. The effectiveness and challenges of structurally diverse next generation RAF inhibitors currently in preclinical and clin</vt:lpwstr>
  </property>
  <property fmtid="{D5CDD505-2E9C-101B-9397-08002B2CF9AE}" pid="2182" name="Mendeley_Bookmark_V2ZlJhIOOF_5">
    <vt:lpwstr>ical development are discussed, along with mechanistic insights for developing more effective RAF inhibitors targeting different oncogenic B...", "author": [{"dropping-particle": "", "family": "Agianian", "given": "Bogos", "non-dropping-particle": "", "pa</vt:lpwstr>
  </property>
  <property fmtid="{D5CDD505-2E9C-101B-9397-08002B2CF9AE}" pid="2183" name="Mendeley_Bookmark_V2ZlJhIOOF_6">
    <vt:lpwstr>rse-names": false, "suffix": ""}, {"dropping-particle": "", "family": "Gavathiotis", "given": "Evripidis", "non-dropping-particle": "", "parse-names": false, "suffix": ""}], "container-title": "Journal of Medicinal Chemistry", "id": "ITEM-1", "issued": {"</vt:lpwstr>
  </property>
  <property fmtid="{D5CDD505-2E9C-101B-9397-08002B2CF9AE}" pid="2184" name="Mendeley_Bookmark_V2ZlJhIOOF_7">
    <vt:lpwstr>date-parts": [["2018"]]}, "title": "Current Insights of BRAF Inhibitors in Cancer", "type": "article"}, "uris": ["http://www.mendeley.com/documents/?uuid=700fbc8e-34b0-4800-bf17-3b477fcb63f1"]}], "mendeley": {"formattedCitation": "&lt;sup&gt;27&lt;/sup&gt;", "plainTe</vt:lpwstr>
  </property>
  <property fmtid="{D5CDD505-2E9C-101B-9397-08002B2CF9AE}" pid="2185" name="Mendeley_Bookmark_V2ZlJhIOOF_8">
    <vt:lpwstr>xtFormattedCitation": "27", "previouslyFormattedCitation": "&lt;sup&gt;27&lt;/sup&gt;"}, "properties": {"noteIndex": 0}, "schema": "https://github.com/citation-style-language/schema/raw/master/csl-citation.json"}</vt:lpwstr>
  </property>
  <property fmtid="{D5CDD505-2E9C-101B-9397-08002B2CF9AE}" pid="2186" name="Mendeley_Bookmark_V3cnmK7X9s_1">
    <vt:lpwstr>ADDIN CSL_CITATION {"citationItems": [{"id": "ITEM-1", "itemData": {"DOI": "10.1093/nar/gkr223", "ISSN": "03051048", "abstract": "Chromosomal translocations are one of the most common types of genetic rearrangements and are molecular signatures for many t</vt:lpwstr>
  </property>
  <property fmtid="{D5CDD505-2E9C-101B-9397-08002B2CF9AE}" pid="2187" name="Mendeley_Bookmark_V3cnmK7X9s_2">
    <vt:lpwstr>ypes of cancers. They are considered as primary causes for cancers, especially lymphoma and leukemia. Although many translocations have been reported in the last four decades, the mechanism by which chromosomes break during a translocation remains largely</vt:lpwstr>
  </property>
  <property fmtid="{D5CDD505-2E9C-101B-9397-08002B2CF9AE}" pid="2188" name="Mendeley_Bookmark_V3cnmK7X9s_3">
    <vt:lpwstr> unknown. In this review, we summarize recent advances made in understanding the molecular mechanism of chromosomal translocations.", "author": [{"dropping-particle": "", "family": "Nambiar", "given": "Mridula", "non-dropping-particle": "", "parse-names":</vt:lpwstr>
  </property>
  <property fmtid="{D5CDD505-2E9C-101B-9397-08002B2CF9AE}" pid="2189" name="Mendeley_Bookmark_V3cnmK7X9s_4">
    <vt:lpwstr> false, "suffix": ""}, {"dropping-particle": "", "family": "Raghavan", "given": "Sathees C.", "non-dropping-particle": "", "parse-names": false, "suffix": ""}], "container-title": "Nucleic Acids Research", "id": "ITEM-1", "issued": {"date-parts": [["2011"</vt:lpwstr>
  </property>
  <property fmtid="{D5CDD505-2E9C-101B-9397-08002B2CF9AE}" pid="2190" name="Mendeley_Bookmark_V3cnmK7X9s_5">
    <vt:lpwstr>]]}, "title": "How does DNA break during chromosomal translocations?", "type": "article-journal"}, "uris": ["http://www.mendeley.com/documents/?uuid=0628ed0d-e16b-46a9-ad5f-c25844aefd13"]}], "mendeley": {"formattedCitation": "&lt;sup&gt;35&lt;/sup&gt;", "plainTextFor</vt:lpwstr>
  </property>
  <property fmtid="{D5CDD505-2E9C-101B-9397-08002B2CF9AE}" pid="2191" name="Mendeley_Bookmark_V3cnmK7X9s_6">
    <vt:lpwstr>mattedCitation": "35", "previouslyFormattedCitation": "&lt;sup&gt;35&lt;/sup&gt;"}, "properties": {"noteIndex": 0}, "schema": "https://github.com/citation-style-language/schema/raw/master/csl-citation.json"}</vt:lpwstr>
  </property>
  <property fmtid="{D5CDD505-2E9C-101B-9397-08002B2CF9AE}" pid="2192" name="Mendeley_Bookmark_VIRLdKSbYw_1">
    <vt:lpwstr>ADDIN CSL_CITATION {"citationItems": [{"id": "ITEM-1", "itemData": {"abstract": "The SEER Cancer Statistics Review (CSR), a report of the most recent cancer incidence, mortality, survival, prevalence, and lifetime risk statistics, is published annually by</vt:lpwstr>
  </property>
  <property fmtid="{D5CDD505-2E9C-101B-9397-08002B2CF9AE}" pid="2193" name="Mendeley_Bookmark_VIRLdKSbYw_10">
    <vt:lpwstr>ing-particle": "", "family": "Cronin", "given": "KA", "non-dropping-particle": "", "parse-names": false, "suffix": ""}], "container-title": "National Cancer Institute", "id": "ITEM-1", "issued": {"date-parts": [["2017"]]}, "title": "SEER Cancer Statistics</vt:lpwstr>
  </property>
  <property fmtid="{D5CDD505-2E9C-101B-9397-08002B2CF9AE}" pid="2194" name="Mendeley_Bookmark_VIRLdKSbYw_11">
    <vt:lpwstr> Review (CSR), 1975-2014", "type": "article-journal"}, "uris": ["http://www.mendeley.com/documents/?uuid=14c372f2-386b-45e1-bbf9-ac0676fc1da5"]}], "mendeley": {"formattedCitation": "&lt;sup&gt;11&lt;/sup&gt;", "plainTextFormattedCitation": "11", "previouslyFormattedC</vt:lpwstr>
  </property>
  <property fmtid="{D5CDD505-2E9C-101B-9397-08002B2CF9AE}" pid="2195" name="Mendeley_Bookmark_VIRLdKSbYw_12">
    <vt:lpwstr>itation": "&lt;sup&gt;11&lt;/sup&gt;"}, "properties": {"noteIndex": 0}, "schema": "https://github.com/citation-style-language/schema/raw/master/csl-citation.json"}</vt:lpwstr>
  </property>
  <property fmtid="{D5CDD505-2E9C-101B-9397-08002B2CF9AE}" pid="2196" name="Mendeley_Bookmark_VIRLdKSbYw_2">
    <vt:lpwstr> the Surveillance Research Program of the NCI. The scope and purpose of this work are consistent with a report to the Senate Appropriations Committee (Breslow, 1988) which recommended that a broad profile of cancer be presented to the American public on a</vt:lpwstr>
  </property>
  <property fmtid="{D5CDD505-2E9C-101B-9397-08002B2CF9AE}" pid="2197" name="Mendeley_Bookmark_VIRLdKSbYw_3">
    <vt:lpwstr> routine basis. This edition includes statistics from 1975 through 2014, the most recent year for which data are available.", "author": [{"dropping-particle": "", "family": "Howlader", "given": "N", "non-dropping-particle": "", "parse-names": false, "suff</vt:lpwstr>
  </property>
  <property fmtid="{D5CDD505-2E9C-101B-9397-08002B2CF9AE}" pid="2198" name="Mendeley_Bookmark_VIRLdKSbYw_4">
    <vt:lpwstr>ix": ""}, {"dropping-particle": "", "family": "Noone", "given": "AM", "non-dropping-particle": "", "parse-names": false, "suffix": ""}, {"dropping-particle": "", "family": "Krapcho", "given": "M", "non-dropping-particle": "", "parse-names": false, "suffix</vt:lpwstr>
  </property>
  <property fmtid="{D5CDD505-2E9C-101B-9397-08002B2CF9AE}" pid="2199" name="Mendeley_Bookmark_VIRLdKSbYw_5">
    <vt:lpwstr>": ""}, {"dropping-particle": "", "family": "Miller", "given": "D", "non-dropping-particle": "", "parse-names": false, "suffix": ""}, {"dropping-particle": "", "family": "Bishop", "given": "K", "non-dropping-particle": "", "parse-names": false, "suffix": </vt:lpwstr>
  </property>
  <property fmtid="{D5CDD505-2E9C-101B-9397-08002B2CF9AE}" pid="2200" name="Mendeley_Bookmark_VIRLdKSbYw_6">
    <vt:lpwstr>""}, {"dropping-particle": "", "family": "Kosary", "given": "CL", "non-dropping-particle": "", "parse-names": false, "suffix": ""}, {"dropping-particle": "", "family": "Yu", "given": "M", "non-dropping-particle": "", "parse-names": false, "suffix": ""}, {</vt:lpwstr>
  </property>
  <property fmtid="{D5CDD505-2E9C-101B-9397-08002B2CF9AE}" pid="2201" name="Mendeley_Bookmark_VIRLdKSbYw_7">
    <vt:lpwstr>"dropping-particle": "", "family": "Ruhl", "given": "J", "non-dropping-particle": "", "parse-names": false, "suffix": ""}, {"dropping-particle": "", "family": "Tatalovich", "given": "Z", "non-dropping-particle": "", "parse-names": false, "suffix": ""}, {"</vt:lpwstr>
  </property>
  <property fmtid="{D5CDD505-2E9C-101B-9397-08002B2CF9AE}" pid="2202" name="Mendeley_Bookmark_VIRLdKSbYw_8">
    <vt:lpwstr>dropping-particle": "", "family": "Mariotto", "given": "A", "non-dropping-particle": "", "parse-names": false, "suffix": ""}, {"dropping-particle": "", "family": "Lewis", "given": "DR", "non-dropping-particle": "", "parse-names": false, "suffix": ""}, {"d</vt:lpwstr>
  </property>
  <property fmtid="{D5CDD505-2E9C-101B-9397-08002B2CF9AE}" pid="2203" name="Mendeley_Bookmark_VIRLdKSbYw_9">
    <vt:lpwstr>ropping-particle": "", "family": "Chen", "given": "HS", "non-dropping-particle": "", "parse-names": false, "suffix": ""}, {"dropping-particle": "", "family": "Feuer", "given": "EJ", "non-dropping-particle": "", "parse-names": false, "suffix": ""}, {"dropp</vt:lpwstr>
  </property>
  <property fmtid="{D5CDD505-2E9C-101B-9397-08002B2CF9AE}" pid="2204" name="Mendeley_Bookmark_VM9y8PxdI9_1">
    <vt:lpwstr>ADDIN CSL_CITATION {"citationItems": [{"id": "ITEM-1", "itemData": {"DOI": "10.1038/nrc3431", "ISSN": "1474175X", "abstract": "Thyroid cancer is a common endocrine malignancy. There has been exciting progress in understanding its molecular pathogenesis in</vt:lpwstr>
  </property>
  <property fmtid="{D5CDD505-2E9C-101B-9397-08002B2CF9AE}" pid="2205" name="Mendeley_Bookmark_VM9y8PxdI9_2">
    <vt:lpwstr> recent years, as best exemplified by the elucidation of the fundamental role of several major signalling pathways and related molecular derangements. Central to these mechanisms are the genetic and epigenetic alterations in these pathways, such as mutati</vt:lpwstr>
  </property>
  <property fmtid="{D5CDD505-2E9C-101B-9397-08002B2CF9AE}" pid="2206" name="Mendeley_Bookmark_VM9y8PxdI9_3">
    <vt:lpwstr>on, gene copy-number gain and aberrant gene methylation. Many of these molecular alterations represent novel diagnostic and prognostic molecular markers and therapeutic targets for thyroid cancer, which provide unprecedented opportunities for further rese</vt:lpwstr>
  </property>
  <property fmtid="{D5CDD505-2E9C-101B-9397-08002B2CF9AE}" pid="2207" name="Mendeley_Bookmark_VM9y8PxdI9_4">
    <vt:lpwstr>arch and clinical development of novel treatment strategies for this cancer.", "author": [{"dropping-particle": "", "family": "Xing", "given": "Mingzhao", "non-dropping-particle": "", "parse-names": false, "suffix": ""}], "container-title": "Nature Review</vt:lpwstr>
  </property>
  <property fmtid="{D5CDD505-2E9C-101B-9397-08002B2CF9AE}" pid="2208" name="Mendeley_Bookmark_VM9y8PxdI9_5">
    <vt:lpwstr>s Cancer", "id": "ITEM-1", "issued": {"date-parts": [["2013"]]}, "title": "Molecular pathogenesis and mechanisms of thyroid cancer", "type": "article"}, "uris": ["http://www.mendeley.com/documents/?uuid=a8963489-2ec1-4f63-8507-19ba79038572"]}], "mendeley"</vt:lpwstr>
  </property>
  <property fmtid="{D5CDD505-2E9C-101B-9397-08002B2CF9AE}" pid="2209" name="Mendeley_Bookmark_VM9y8PxdI9_6">
    <vt:lpwstr>: {"formattedCitation": "&lt;sup&gt;34&lt;/sup&gt;", "plainTextFormattedCitation": "34", "previouslyFormattedCitation": "&lt;sup&gt;34&lt;/sup&gt;"}, "properties": {"noteIndex": 0}, "schema": "https://github.com/citation-style-language/schema/raw/master/csl-citation.json"}</vt:lpwstr>
  </property>
  <property fmtid="{D5CDD505-2E9C-101B-9397-08002B2CF9AE}" pid="2210" name="Mendeley_Bookmark_VZYHmRRSps_1">
    <vt:lpwstr>ADDIN CSL_CITATION {"citationItems": [{"id": "ITEM-1", "itemData": {"DOI": "10.1089/thy.2017.0318", "ISSN": "15579077", "abstract": "\u00a9 Copyright 2018, Mary Ann Liebert, Inc. 2018. Background: Gene fusions are known in many cancers as driver or passen</vt:lpwstr>
  </property>
  <property fmtid="{D5CDD505-2E9C-101B-9397-08002B2CF9AE}" pid="2211" name="Mendeley_Bookmark_VZYHmRRSps_2">
    <vt:lpwstr>ger mutations. They play an important role in both the etiology and pathogenesis of cancer and are considered as potential diagnostic and prognostic markers and possible therapeutic targets. The spectrum and prevalence of gene fusions in thyroid cancer ra</vt:lpwstr>
  </property>
  <property fmtid="{D5CDD505-2E9C-101B-9397-08002B2CF9AE}" pid="2212" name="Mendeley_Bookmark_VZYHmRRSps_3">
    <vt:lpwstr>nges from single cases up to 80%, depending on the specific type of cancer. During last three years, massive parallel sequencing technologies have revealed new fusions and allowed detailed characteristics of fusions in different types of thyroid cancer. S</vt:lpwstr>
  </property>
  <property fmtid="{D5CDD505-2E9C-101B-9397-08002B2CF9AE}" pid="2213" name="Mendeley_Bookmark_VZYHmRRSps_4">
    <vt:lpwstr>ummary: This article reviews all known fusions and their prevalence in papillary, poorly differentiated and anaplastic, follicular, and medullary carcinomas. The mechanisms of fusion formation are described. In addition, the mechanisms of oncogenic transf</vt:lpwstr>
  </property>
  <property fmtid="{D5CDD505-2E9C-101B-9397-08002B2CF9AE}" pid="2214" name="Mendeley_Bookmark_VZYHmRRSps_5">
    <vt:lpwstr>ormation, such as altered gene expression, forced oligomerization, and subcellular localization, are given. Conclusion: The prognostic value and perspectives of the utilization of gene fusions as therapeutic targets are discussed.", "author": [{"dropping-</vt:lpwstr>
  </property>
  <property fmtid="{D5CDD505-2E9C-101B-9397-08002B2CF9AE}" pid="2215" name="Mendeley_Bookmark_VZYHmRRSps_6">
    <vt:lpwstr>particle": "", "family": "Yakushina", "given": "Valentina D.", "non-dropping-particle": "", "parse-names": false, "suffix": ""}, {"dropping-particle": "V.", "family": "Lerner", "given": "Larisa", "non-dropping-particle": "", "parse-names": false, "suffix"</vt:lpwstr>
  </property>
  <property fmtid="{D5CDD505-2E9C-101B-9397-08002B2CF9AE}" pid="2216" name="Mendeley_Bookmark_VZYHmRRSps_7">
    <vt:lpwstr>: ""}, {"dropping-particle": "V.", "family": "Lavrov", "given": "Alexander", "non-dropping-particle": "", "parse-names": false, "suffix": ""}], "container-title": "Thyroid", "id": "ITEM-1", "issued": {"date-parts": [["2018"]]}, "title": "Gene fusions in t</vt:lpwstr>
  </property>
  <property fmtid="{D5CDD505-2E9C-101B-9397-08002B2CF9AE}" pid="2217" name="Mendeley_Bookmark_VZYHmRRSps_8">
    <vt:lpwstr>hyroid cancer", "type": "article"}, "uris": ["http://www.mendeley.com/documents/?uuid=ff4b7c17-3724-458c-9d35-37b11bf27b12"]}], "mendeley": {"formattedCitation": "&lt;sup&gt;42&lt;/sup&gt;", "plainTextFormattedCitation": "42", "previouslyFormattedCitation": "&lt;sup&gt;42&lt;</vt:lpwstr>
  </property>
  <property fmtid="{D5CDD505-2E9C-101B-9397-08002B2CF9AE}" pid="2218" name="Mendeley_Bookmark_VZYHmRRSps_9">
    <vt:lpwstr>/sup&gt;"}, "properties": {"noteIndex": 0}, "schema": "https://github.com/citation-style-language/schema/raw/master/csl-citation.json"}</vt:lpwstr>
  </property>
  <property fmtid="{D5CDD505-2E9C-101B-9397-08002B2CF9AE}" pid="2219" name="Mendeley_Bookmark_W1qFRe9g5K_1">
    <vt:lpwstr>ADDIN CSL_CITATION {"citationItems": [{"id": "ITEM-1", "itemData": {"DOI": "10.1111/cas.12583", "ISSN": "13497006", "abstract": "After the Tokyo Electric Power Company Fukushima Daiichi nuclear power plant accident, cancer risk from low-dose radiation exp</vt:lpwstr>
  </property>
  <property fmtid="{D5CDD505-2E9C-101B-9397-08002B2CF9AE}" pid="2220" name="Mendeley_Bookmark_W1qFRe9g5K_2">
    <vt:lpwstr>osure has been deeply concerning. The linear no-threshold model is applied for the purpose of radiation protection, but it is a model based on the concept that ionizing radiation induces stochastic oncogenic alterations in the target cells. As the elucida</vt:lpwstr>
  </property>
  <property fmtid="{D5CDD505-2E9C-101B-9397-08002B2CF9AE}" pid="2221" name="Mendeley_Bookmark_W1qFRe9g5K_3">
    <vt:lpwstr>tion of the mechanism of radiation-induced carcinogenesis is indispensable to justify the concept, studies aimed at the determination of molecular changes associated with thyroid cancers among children who suffered effects from the Chernobyl nuclear accid</vt:lpwstr>
  </property>
  <property fmtid="{D5CDD505-2E9C-101B-9397-08002B2CF9AE}" pid="2222" name="Mendeley_Bookmark_W1qFRe9g5K_4">
    <vt:lpwstr>ent will be overviewed. We intend to discuss whether any radiation signatures are associated with radiation-induced childhood thyroid cancers.", "author": [{"dropping-particle": "", "family": "Suzuki", "given": "Keiji", "non-dropping-particle": "", "parse</vt:lpwstr>
  </property>
  <property fmtid="{D5CDD505-2E9C-101B-9397-08002B2CF9AE}" pid="2223" name="Mendeley_Bookmark_W1qFRe9g5K_5">
    <vt:lpwstr>-names": false, "suffix": ""}, {"dropping-particle": "", "family": "Mitsutake", "given": "Norisato", "non-dropping-particle": "", "parse-names": false, "suffix": ""}, {"dropping-particle": "", "family": "Saenko", "given": "Vladimir", "non-dropping-particl</vt:lpwstr>
  </property>
  <property fmtid="{D5CDD505-2E9C-101B-9397-08002B2CF9AE}" pid="2224" name="Mendeley_Bookmark_W1qFRe9g5K_6">
    <vt:lpwstr>e": "", "parse-names": false, "suffix": ""}, {"dropping-particle": "", "family": "Yamashita", "given": "Shunichi", "non-dropping-particle": "", "parse-names": false, "suffix": ""}], "container-title": "Cancer Science", "id": "ITEM-1", "issued": {"date-par</vt:lpwstr>
  </property>
  <property fmtid="{D5CDD505-2E9C-101B-9397-08002B2CF9AE}" pid="2225" name="Mendeley_Bookmark_W1qFRe9g5K_7">
    <vt:lpwstr>ts": [["2015"]]}, "title": "Radiation signatures in childhood thyroid cancers after the Chernobyl accident: Possible roles of radiation in carcinogenesis", "type": "article"}, "uris": ["http://www.mendeley.com/documents/?uuid=f104dc76-a2c8-419d-803c-cf107</vt:lpwstr>
  </property>
  <property fmtid="{D5CDD505-2E9C-101B-9397-08002B2CF9AE}" pid="2226" name="Mendeley_Bookmark_W1qFRe9g5K_8">
    <vt:lpwstr>6996121"]}], "mendeley": {"formattedCitation": "&lt;sup&gt;36&lt;/sup&gt;", "plainTextFormattedCitation": "36", "previouslyFormattedCitation": "&lt;sup&gt;36&lt;/sup&gt;"}, "properties": {"noteIndex": 0}, "schema": "https://github.com/citation-style-language/schema/raw/master/cs</vt:lpwstr>
  </property>
  <property fmtid="{D5CDD505-2E9C-101B-9397-08002B2CF9AE}" pid="2227" name="Mendeley_Bookmark_W1qFRe9g5K_9">
    <vt:lpwstr>l-citation.json"}</vt:lpwstr>
  </property>
  <property fmtid="{D5CDD505-2E9C-101B-9397-08002B2CF9AE}" pid="2228" name="Mendeley_Bookmark_XKTkH1bQYt_1">
    <vt:lpwstr>ADDIN CSL_CITATION {"citationItems": [{"id": "ITEM-1", "itemData": {"DOI": "10.1038/nrc969", "ISSN": "1474175X", "abstract": "The RAS proteins control signalling pathways that are key regulators of several aspects of normal cell growth and malignant trans</vt:lpwstr>
  </property>
  <property fmtid="{D5CDD505-2E9C-101B-9397-08002B2CF9AE}" pid="2229" name="Mendeley_Bookmark_XKTkH1bQYt_10">
    <vt:lpwstr>hor": [{"dropping-particle": "", "family": "Oikonomou", "given": "Eftychia", "non-dropping-particle": "", "parse-names": false, "suffix": ""}, {"dropping-particle": "", "family": "Koustas", "given": "Evangelos", "non-dropping-particle": "", "parse-names":</vt:lpwstr>
  </property>
  <property fmtid="{D5CDD505-2E9C-101B-9397-08002B2CF9AE}" pid="2230" name="Mendeley_Bookmark_XKTkH1bQYt_11">
    <vt:lpwstr> false, "suffix": ""}, {"dropping-particle": "", "family": "Goulielmaki", "given": "Maria", "non-dropping-particle": "", "parse-names": false, "suffix": ""}, {"dropping-particle": "", "family": "Pintzas", "given": "Alexander", "non-dropping-particle": "",</vt:lpwstr>
  </property>
  <property fmtid="{D5CDD505-2E9C-101B-9397-08002B2CF9AE}" pid="2231" name="Mendeley_Bookmark_XKTkH1bQYt_12">
    <vt:lpwstr> "parse-names": false, "suffix": ""}], "container-title": "Oncotarget", "id": "ITEM-2", "issued": {"date-parts": [["2014"]]}, "title": "BRAF vs RAS oncogenes: Are mutations of the same pathway equal? Differential signalling and therapeutic implications", </vt:lpwstr>
  </property>
  <property fmtid="{D5CDD505-2E9C-101B-9397-08002B2CF9AE}" pid="2232" name="Mendeley_Bookmark_XKTkH1bQYt_13">
    <vt:lpwstr>"type": "article-journal"}, "uris": ["http://www.mendeley.com/documents/?uuid=15398362-d984-4a2a-9e93-cc6fb9992487"]}], "mendeley": {"formattedCitation": "&lt;sup&gt;28,29&lt;/sup&gt;", "plainTextFormattedCitation": "28,29", "previouslyFormattedCitation": "&lt;sup&gt;28,29</vt:lpwstr>
  </property>
  <property fmtid="{D5CDD505-2E9C-101B-9397-08002B2CF9AE}" pid="2233" name="Mendeley_Bookmark_XKTkH1bQYt_14">
    <vt:lpwstr>&lt;/sup&gt;"}, "properties": {"noteIndex": 0}, "schema": "https://github.com/citation-style-language/schema/raw/master/csl-citation.json"}</vt:lpwstr>
  </property>
  <property fmtid="{D5CDD505-2E9C-101B-9397-08002B2CF9AE}" pid="2234" name="Mendeley_Bookmark_XKTkH1bQYt_2">
    <vt:lpwstr>formation. They are aberrant in most human tumours due to activating mutations in the RAS genes themselves or to alterations in upstream or downstream signalling components. Rational therapies that target the RAS pathways might inhibit tumour growth, surv</vt:lpwstr>
  </property>
  <property fmtid="{D5CDD505-2E9C-101B-9397-08002B2CF9AE}" pid="2235" name="Mendeley_Bookmark_XKTkH1bQYt_3">
    <vt:lpwstr>ival and spread. Several of these new therapeutic agents are showing promise in the clinic and many more are being developed.", "author": [{"dropping-particle": "", "family": "Downward", "given": "Julian", "non-dropping-particle": "", "parse-names": false</vt:lpwstr>
  </property>
  <property fmtid="{D5CDD505-2E9C-101B-9397-08002B2CF9AE}" pid="2236" name="Mendeley_Bookmark_XKTkH1bQYt_4">
    <vt:lpwstr>, "suffix": ""}], "container-title": "Nature Reviews Cancer", "id": "ITEM-1", "issued": {"date-parts": [["2003"]]}, "title": "Targeting RAS signalling pathways in cancer therapy", "type": "article"}, "uris": ["http://www.mendeley.com/documents/?uuid=2b9c5</vt:lpwstr>
  </property>
  <property fmtid="{D5CDD505-2E9C-101B-9397-08002B2CF9AE}" pid="2237" name="Mendeley_Bookmark_XKTkH1bQYt_5">
    <vt:lpwstr>521-b8c2-4a0b-9062-df87fbb5d68c"]}, {"id": "ITEM-2", "itemData": {"DOI": "10.18632/oncotarget.2555", "ISSN": "19492553", "abstract": "As the increased knowledge of tumour heterogeneity and genetic alterations progresses, it exemplifies the need for furthe</vt:lpwstr>
  </property>
  <property fmtid="{D5CDD505-2E9C-101B-9397-08002B2CF9AE}" pid="2238" name="Mendeley_Bookmark_XKTkH1bQYt_6">
    <vt:lpwstr>r personalized medicine in modern cancer management. Here, the similarities but also the differential effects of RAS and BRAF oncogenic signalling are examined and further implications in personalized cancer diagnosis and therapy are discussed. Redundant </vt:lpwstr>
  </property>
  <property fmtid="{D5CDD505-2E9C-101B-9397-08002B2CF9AE}" pid="2239" name="Mendeley_Bookmark_XKTkH1bQYt_7">
    <vt:lpwstr>mechanisms mediated by the two oncogenes as well as differential regulation of signalling pathways and gene expression by RAS as compared to BRAF are addressed. The implications of RAS vs BRAF differential functions, in relevant tumour types including col</vt:lpwstr>
  </property>
  <property fmtid="{D5CDD505-2E9C-101B-9397-08002B2CF9AE}" pid="2240" name="Mendeley_Bookmark_XKTkH1bQYt_8">
    <vt:lpwstr>orectal cancer, melanoma, lung cancer are discussed. Current therapeutic findings and future viewpoints concerning the exploitation of RAS-BRAF-pathway alterations for the development of novel therapeutics and efficient rational combinations, as well as c</vt:lpwstr>
  </property>
  <property fmtid="{D5CDD505-2E9C-101B-9397-08002B2CF9AE}" pid="2241" name="Mendeley_Bookmark_XKTkH1bQYt_9">
    <vt:lpwstr>ompanion tests for relevant markers of response will be evaluated. The concept that drug-resistant cells may also display drug dependency, such that altered dosing may prevent the emergence of lethal drug resistance posed a major therapy hindrance.", "aut</vt:lpwstr>
  </property>
  <property fmtid="{D5CDD505-2E9C-101B-9397-08002B2CF9AE}" pid="2242" name="Mendeley_Bookmark_XLARkFxgw1_1">
    <vt:lpwstr>ADDIN CSL_CITATION {"citationItems": [{"id": "ITEM-1", "itemData": {"DOI": "10.1002/lary.26473", "ISSN": "15314995", "abstract": "Background: The thyroid cancer incidence rate has tripled in the United States since the 1980s, especially among wom-en and s</vt:lpwstr>
  </property>
  <property fmtid="{D5CDD505-2E9C-101B-9397-08002B2CF9AE}" pid="2243" name="Mendeley_Bookmark_XLARkFxgw1_10">
    <vt:lpwstr>ping-particle": "", "parse-names": false, "suffix": ""}], "container-title": "Laryngoscope", "id": "ITEM-1", "issued": {"date-parts": [["2017"]]}, "title": "Changes in thyroid cancer incidence, post-2009 American Thyroid Association guidelines", "type": "</vt:lpwstr>
  </property>
  <property fmtid="{D5CDD505-2E9C-101B-9397-08002B2CF9AE}" pid="2244" name="Mendeley_Bookmark_XLARkFxgw1_11">
    <vt:lpwstr>article-journal"}, "uris": ["http://www.mendeley.com/documents/?uuid=b70e83ff-d14e-4c6f-b1c5-d7846dcfee18"]}], "mendeley": {"formattedCitation": "&lt;sup&gt;12&lt;/sup&gt;", "plainTextFormattedCitation": "12", "previouslyFormattedCitation": "&lt;sup&gt;12&lt;/sup&gt;"}, "propert</vt:lpwstr>
  </property>
  <property fmtid="{D5CDD505-2E9C-101B-9397-08002B2CF9AE}" pid="2245" name="Mendeley_Bookmark_XLARkFxgw1_12">
    <vt:lpwstr>ies": {"noteIndex": 0}, "schema": "https://github.com/citation-style-language/schema/raw/master/csl-citation.json"}</vt:lpwstr>
  </property>
  <property fmtid="{D5CDD505-2E9C-101B-9397-08002B2CF9AE}" pid="2246" name="Mendeley_Bookmark_XLARkFxgw1_2">
    <vt:lpwstr>mall-sized tumors. This trend has been attributed to increased detection due to the availability of ultrasound and fine-needle aspiration technology. In 2009, the American Thyroid Association (ATA) released revisions to their guidelines for well-different</vt:lpwstr>
  </property>
  <property fmtid="{D5CDD505-2E9C-101B-9397-08002B2CF9AE}" pid="2247" name="Mendeley_Bookmark_XLARkFxgw1_3">
    <vt:lpwstr>iated thyroid cancers. Objective: To examine trends in thyroid cancer incidence rates by tumor size and gender following the 2009 ATA guide-line revisions. Methods: Cases of differentiated thyroid cancer diagnosed from 2000 to 2012 were analyzed from the </vt:lpwstr>
  </property>
  <property fmtid="{D5CDD505-2E9C-101B-9397-08002B2CF9AE}" pid="2248" name="Mendeley_Bookmark_XLARkFxgw1_4">
    <vt:lpwstr>National Cancer Institute Surveillance Epidemiology and End Results program, 18 registries. Trends in incidence rates based on gender (males, females) and tumor size (&lt; 1.0 cm, 1.0\u20132.9 cm, 3.0\u20133.9 cm, 4.0 cm) were analyzed using Joinpoint Regres</vt:lpwstr>
  </property>
  <property fmtid="{D5CDD505-2E9C-101B-9397-08002B2CF9AE}" pid="2249" name="Mendeley_Bookmark_XLARkFxgw1_5">
    <vt:lpwstr>sion and reported as the annual percentage change (APC). Results: From 2000 to 2009, overall thyroid cancer incidence rates increased rapidly by about 8% per year in both sexes. Incidence rates increased across all tumor sizes, but especially in tumors 1.</vt:lpwstr>
  </property>
  <property fmtid="{D5CDD505-2E9C-101B-9397-08002B2CF9AE}" pid="2250" name="Mendeley_Bookmark_XLARkFxgw1_6">
    <vt:lpwstr>0 to 2.9 cm (men, APC 5 7.7; women, APC 5 7.8) and &lt; 1.0 cm (men, APC 5 7.8; women 5 10.9) for both genders. Since 2009, the trend slowed in men (APC 5 3.0) and women (APC 5 2.8). The deceleration among females was confined to tumors less than 2.9 cm. Tre</vt:lpwstr>
  </property>
  <property fmtid="{D5CDD505-2E9C-101B-9397-08002B2CF9AE}" pid="2251" name="Mendeley_Bookmark_XLARkFxgw1_7">
    <vt:lpwstr>nds for all size groups in males remained constant from 2000 to 2012. Conclusion: The rapid increase in thyroid cancer incidence rates over the past three decades has recently slowed, espe-cially among small-sized cancers and women, which coincides with t</vt:lpwstr>
  </property>
  <property fmtid="{D5CDD505-2E9C-101B-9397-08002B2CF9AE}" pid="2252" name="Mendeley_Bookmark_XLARkFxgw1_8">
    <vt:lpwstr>he 2009 ATA guideline revisions.", "author": [{"dropping-particle": "", "family": "Shi", "given": "Lucy L.", "non-dropping-particle": "", "parse-names": false, "suffix": ""}, {"dropping-particle": "", "family": "DeSantis", "given": "Carol", "non-dropping-</vt:lpwstr>
  </property>
  <property fmtid="{D5CDD505-2E9C-101B-9397-08002B2CF9AE}" pid="2253" name="Mendeley_Bookmark_XLARkFxgw1_9">
    <vt:lpwstr>particle": "", "parse-names": false, "suffix": ""}, {"dropping-particle": "", "family": "Jemal", "given": "Ahmedin", "non-dropping-particle": "", "parse-names": false, "suffix": ""}, {"dropping-particle": "", "family": "Chen", "given": "Amy Y.", "non-drop</vt:lpwstr>
  </property>
  <property fmtid="{D5CDD505-2E9C-101B-9397-08002B2CF9AE}" pid="2254" name="Mendeley_Bookmark_XZDtEwz47I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2255" name="Mendeley_Bookmark_XZDtEwz47I_10">
    <vt:lpwstr>alytic subunit of p110\u03b1 of PI3K, is amplified in some cases of papillary thyroid cancer (PTC). Mutations in the PIK3CA have also been identified in thyroid cancers and, although relatively common in anaplastic thyroid carcinoma, are uncommon in PTC. </vt:lpwstr>
  </property>
  <property fmtid="{D5CDD505-2E9C-101B-9397-08002B2CF9AE}" pid="2256" name="Mendeley_Bookmark_XZDtEwz47I_11">
    <vt:lpwstr>Objective: The objective of the study was to investigate genetic alterations like PIK3CA gene mutation, PIK3CA amplification, RAS, and RAF mutations and to further explore the relationship of these genetic alterations with various clinicopathological char</vt:lpwstr>
  </property>
  <property fmtid="{D5CDD505-2E9C-101B-9397-08002B2CF9AE}" pid="2257" name="Mendeley_Bookmark_XZDtEwz47I_12">
    <vt:lpwstr>acteristics in Middle Eastern PTC. Design: We used the fluorescence in situ hybridization technique for analysis of PIK3CA amplification from 536 PTC cases, and selected amplified samples were further validated by real-time quantitative PCR. Mutation anal</vt:lpwstr>
  </property>
  <property fmtid="{D5CDD505-2E9C-101B-9397-08002B2CF9AE}" pid="2258" name="Mendeley_Bookmark_XZDtEwz47I_13">
    <vt:lpwstr>ysis was done by direct DNA sequencing of PIK3CA, N2-RAS, and BRAF genes. Results: PIK3CA amplification was seen in 265 of 499 PTC cases analyzed (53.1%); PIK3CA gene mutations in four of 207 PTC (1.9%); N2-RAS mutations in 16 of 265 PTC (6%); and BRAF mu</vt:lpwstr>
  </property>
  <property fmtid="{D5CDD505-2E9C-101B-9397-08002B2CF9AE}" pid="2259" name="Mendeley_Bookmark_XZDtEwz47I_14">
    <vt:lpwstr>tations in 153 of 296 PTC (51.7%). N-RAS mutations were-associated with an early stage (P = 0.0465) and lower incidence of extrathyroidal extension (P = 0.027), whereas BRAF mutations were-associated with metastasis (P = 0.0274) and poor disease-free surv</vt:lpwstr>
  </property>
  <property fmtid="{D5CDD505-2E9C-101B-9397-08002B2CF9AE}" pid="2260" name="Mendeley_Bookmark_XZDtEwz47I_15">
    <vt:lpwstr>ival (P = 0.0121) in PTCs. Conclusion: A higher incidence of PIK3CA alterations and the possible synergistic effect of PIK3CA alterations and BRAF mutations suggest their major role in Middle Eastern PTC tumorigenesis and argue for therapeutic targeting o</vt:lpwstr>
  </property>
  <property fmtid="{D5CDD505-2E9C-101B-9397-08002B2CF9AE}" pid="2261" name="Mendeley_Bookmark_XZDtEwz47I_16">
    <vt:lpwstr>f PI3K/AKT and MAPK pathways. Copyright \u00a9 2008 by The Endocrine Society.", "author": [{"dropping-particle": "", "family": "Abubaker", "given": "Jehad", "non-dropping-particle": "", "parse-names": false, "suffix": ""}, {"dropping-particle": "", "famil</vt:lpwstr>
  </property>
  <property fmtid="{D5CDD505-2E9C-101B-9397-08002B2CF9AE}" pid="2262" name="Mendeley_Bookmark_XZDtEwz47I_17">
    <vt:lpwstr>y": "Jehan", "given": "Zeenath", "non-dropping-particle": "", "parse-names": false, "suffix": ""}, {"dropping-particle": "", "family": "Bavi", "given": "Prashant", "non-dropping-particle": "", "parse-names": false, "suffix": ""}, {"dropping-particle": "",</vt:lpwstr>
  </property>
  <property fmtid="{D5CDD505-2E9C-101B-9397-08002B2CF9AE}" pid="2263" name="Mendeley_Bookmark_XZDtEwz47I_18">
    <vt:lpwstr> "family": "Sultana", "given": "Mehar", "non-dropping-particle": "", "parse-names": false, "suffix": ""}, {"dropping-particle": "", "family": "Al-Harbi", "given": "Sayer", "non-dropping-particle": "", "parse-names": false, "suffix": ""}, {"dropping-partic</vt:lpwstr>
  </property>
  <property fmtid="{D5CDD505-2E9C-101B-9397-08002B2CF9AE}" pid="2264" name="Mendeley_Bookmark_XZDtEwz47I_19">
    <vt:lpwstr>le": "", "family": "Ibrahim", "given": "Muna", "non-dropping-particle": "", "parse-names": false, "suffix": ""}, {"dropping-particle": "", "family": "Al-Nuaim", "given": "Abdulrahman", "non-dropping-particle": "", "parse-names": false, "suffix": ""}, {"dr</vt:lpwstr>
  </property>
  <property fmtid="{D5CDD505-2E9C-101B-9397-08002B2CF9AE}" pid="2265" name="Mendeley_Bookmark_XZDtEwz47I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2266" name="Mendeley_Bookmark_XZDtEwz47I_20">
    <vt:lpwstr>opping-particle": "", "family": "Ahmed", "given": "Mohammed", "non-dropping-particle": "", "parse-names": false, "suffix": ""}, {"dropping-particle": "", "family": "Amin", "given": "Tarek", "non-dropping-particle": "", "parse-names": false, "suffix": ""},</vt:lpwstr>
  </property>
  <property fmtid="{D5CDD505-2E9C-101B-9397-08002B2CF9AE}" pid="2267" name="Mendeley_Bookmark_XZDtEwz47I_21">
    <vt:lpwstr> {"dropping-particle": "", "family": "Al-Fehaily", "given": "Maha", "non-dropping-particle": "", "parse-names": false, "suffix": ""}, {"dropping-particle": "", "family": "Al-Sanea", "given": "Osama", "non-dropping-particle": "", "parse-names": false, "suf</vt:lpwstr>
  </property>
  <property fmtid="{D5CDD505-2E9C-101B-9397-08002B2CF9AE}" pid="2268" name="Mendeley_Bookmark_XZDtEwz47I_22">
    <vt:lpwstr>fix": ""}, {"dropping-particle": "", "family": "Al-Dayel", "given": "Fouad", "non-dropping-particle": "", "parse-names": false, "suffix": ""}, {"dropping-particle": "", "family": "Uddin", "given": "Shahab", "non-dropping-particle": "", "parse-names": fals</vt:lpwstr>
  </property>
  <property fmtid="{D5CDD505-2E9C-101B-9397-08002B2CF9AE}" pid="2269" name="Mendeley_Bookmark_XZDtEwz47I_23">
    <vt:lpwstr>e, "suffix": ""}, {"dropping-particle": "", "family": "Al-Kuraya", "given": "Khawla S.", "non-dropping-particle": "", "parse-names": false, "suffix": ""}], "container-title": "Journal of Clinical Endocrinology and Metabolism", "id": "ITEM-2", "issued": {"</vt:lpwstr>
  </property>
  <property fmtid="{D5CDD505-2E9C-101B-9397-08002B2CF9AE}" pid="2270" name="Mendeley_Bookmark_XZDtEwz47I_24">
    <vt:lpwstr>date-parts": [["2008"]]}, "title": "Clinicopathological analysis of papillary thyroid cancer with PIK3CA alterations in a Middle Eastern population", "type": "article-journal"}, "uris": ["http://www.mendeley.com/documents/?uuid=6f55f8f3-9510-4af1-b5a9-4f8</vt:lpwstr>
  </property>
  <property fmtid="{D5CDD505-2E9C-101B-9397-08002B2CF9AE}" pid="2271" name="Mendeley_Bookmark_XZDtEwz47I_25">
    <vt:lpwstr>3f6b6a692"]}], "mendeley": {"formattedCitation": "&lt;sup&gt;32,33&lt;/sup&gt;", "plainTextFormattedCitation": "32,33", "previouslyFormattedCitation": "&lt;sup&gt;32,33&lt;/sup&gt;"}, "properties": {"noteIndex": 0}, "schema": "https://github.com/citation-style-language/schema/ra</vt:lpwstr>
  </property>
  <property fmtid="{D5CDD505-2E9C-101B-9397-08002B2CF9AE}" pid="2272" name="Mendeley_Bookmark_XZDtEwz47I_26">
    <vt:lpwstr>w/master/csl-citation.json"}</vt:lpwstr>
  </property>
  <property fmtid="{D5CDD505-2E9C-101B-9397-08002B2CF9AE}" pid="2273" name="Mendeley_Bookmark_XZDtEwz47I_3">
    <vt:lpwstr>lse, "suffix": ""}, {"dropping-particle": "", "family": "Hou", "given": "Peng", "non-dropping-particle": "", "parse-names": false, "suffix": ""}, {"dropping-particle": "", "family": "Ji", "given": "Meiju", "non-dropping-particle": "", "parse-names": false</vt:lpwstr>
  </property>
  <property fmtid="{D5CDD505-2E9C-101B-9397-08002B2CF9AE}" pid="2274" name="Mendeley_Bookmark_XZDtEwz47I_4">
    <vt:lpwstr>, "suffix": ""}, {"dropping-particle": "", "family": "Guan", "given": "Haixia", "non-dropping-particle": "", "parse-names": false, "suffix": ""}, {"dropping-particle": "", "family": "Studeman", "given": "Kimberly", "non-dropping-particle": "", "parse-name</vt:lpwstr>
  </property>
  <property fmtid="{D5CDD505-2E9C-101B-9397-08002B2CF9AE}" pid="2275" name="Mendeley_Bookmark_XZDtEwz47I_5">
    <vt:lpwstr>s": false, "suffix": ""}, {"dropping-particle": "", "family": "Jensen", "given": "Kirk", "non-dropping-particle": "", "parse-names": false, "suffix": ""}, {"dropping-particle": "", "family": "Vasko", "given": "Vasily", "non-dropping-particle": "", "parse-</vt:lpwstr>
  </property>
  <property fmtid="{D5CDD505-2E9C-101B-9397-08002B2CF9AE}" pid="2276" name="Mendeley_Bookmark_XZDtEwz47I_6">
    <vt:lpwstr>names": false, "suffix": ""}, {"dropping-particle": "", "family": "El-Naggar", "given": "Adel K.", "non-dropping-particle": "", "parse-names": false, "suffix": ""}, {"dropping-particle": "", "family": "Xing", "given": "Michael Mingzhao", "non-dropping-par</vt:lpwstr>
  </property>
  <property fmtid="{D5CDD505-2E9C-101B-9397-08002B2CF9AE}" pid="2277" name="Mendeley_Bookmark_XZDtEwz47I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2278" name="Mendeley_Bookmark_XZDtEwz47I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2279" name="Mendeley_Bookmark_XZDtEwz47I_9">
    <vt:lpwstr>TEM-2", "itemData": {"DOI": "10.1210/jc.2007-1717", "ISSN": "0021972X", "abstract": "Context: Genetic aberration in phosphatidylinositol 3-kinase (PI3K)/AKT pathway has been detected in numerous and diverse human cancers. PIK3CA, which encodes for the cat</vt:lpwstr>
  </property>
  <property fmtid="{D5CDD505-2E9C-101B-9397-08002B2CF9AE}" pid="2280" name="Mendeley_Bookmark_YPxQzXBdNh_1">
    <vt:lpwstr>ADDIN CSL_CITATION {"citationItems": [{"id": "ITEM-1", "itemData": {"DOI": "10.4158/EP.17.3.456", "ISSN": "19342403", "abstract": "OBJECTIVE Thyrotoxicosis has multiple etiologies, manifestations, and potential therapies. Appropriate treatment requires an</vt:lpwstr>
  </property>
  <property fmtid="{D5CDD505-2E9C-101B-9397-08002B2CF9AE}" pid="2281" name="Mendeley_Bookmark_YPxQzXBdNh_10">
    <vt:lpwstr>ily": "Burch", "given": "Henry B.", "non-dropping-particle": "", "parse-names": false, "suffix": ""}, {"dropping-particle": "", "family": "Cooper", "given": "David S.", "non-dropping-particle": "", "parse-names": false, "suffix": ""}, {"dropping-particle"</vt:lpwstr>
  </property>
  <property fmtid="{D5CDD505-2E9C-101B-9397-08002B2CF9AE}" pid="2282" name="Mendeley_Bookmark_YPxQzXBdNh_11">
    <vt:lpwstr>: "", "family": "Garber", "given": "Jeffrey R.", "non-dropping-particle": "", "parse-names": false, "suffix": ""}, {"dropping-particle": "", "family": "Carol Greenlee", "given": "M.", "non-dropping-particle": "", "parse-names": false, "suffix": ""}, {"dro</vt:lpwstr>
  </property>
  <property fmtid="{D5CDD505-2E9C-101B-9397-08002B2CF9AE}" pid="2283" name="Mendeley_Bookmark_YPxQzXBdNh_12">
    <vt:lpwstr>pping-particle": "", "family": "Klein", "given": "Irwin", "non-dropping-particle": "", "parse-names": false, "suffix": ""}, {"dropping-particle": "", "family": "Laurberg", "given": "Peter", "non-dropping-particle": "", "parse-names": false, "suffix": ""},</vt:lpwstr>
  </property>
  <property fmtid="{D5CDD505-2E9C-101B-9397-08002B2CF9AE}" pid="2284" name="Mendeley_Bookmark_YPxQzXBdNh_13">
    <vt:lpwstr> {"dropping-particle": "", "family": "Ross McDougall", "given": "I.", "non-dropping-particle": "", "parse-names": false, "suffix": ""}, {"dropping-particle": "", "family": "Montori", "given": "Victor M.", "non-dropping-particle": "", "parse-names": false,</vt:lpwstr>
  </property>
  <property fmtid="{D5CDD505-2E9C-101B-9397-08002B2CF9AE}" pid="2285" name="Mendeley_Bookmark_YPxQzXBdNh_14">
    <vt:lpwstr> "suffix": ""}, {"dropping-particle": "", "family": "Rivkees", "given": "Scott A.", "non-dropping-particle": "", "parse-names": false, "suffix": ""}, {"dropping-particle": "", "family": "Ross", "given": "Douglas S.", "non-dropping-particle": "", "parse-na</vt:lpwstr>
  </property>
  <property fmtid="{D5CDD505-2E9C-101B-9397-08002B2CF9AE}" pid="2286" name="Mendeley_Bookmark_YPxQzXBdNh_15">
    <vt:lpwstr>mes": false, "suffix": ""}, {"dropping-particle": "", "family": "Sosa", "given": "Julie Ann", "non-dropping-particle": "", "parse-names": false, "suffix": ""}, {"dropping-particle": "", "family": "Stan", "given": "Marius N.", "non-dropping-particle": "", </vt:lpwstr>
  </property>
  <property fmtid="{D5CDD505-2E9C-101B-9397-08002B2CF9AE}" pid="2287" name="Mendeley_Bookmark_YPxQzXBdNh_16">
    <vt:lpwstr>"parse-names": false, "suffix": ""}], "container-title": "Endocrine Practice", "id": "ITEM-1", "issued": {"date-parts": [["2011"]]}, "title": "Hyperthyroidism and other causes of thyrotoxicosis: Management guidelines of the american thyroid association an</vt:lpwstr>
  </property>
  <property fmtid="{D5CDD505-2E9C-101B-9397-08002B2CF9AE}" pid="2288" name="Mendeley_Bookmark_YPxQzXBdNh_17">
    <vt:lpwstr>d American association of clinical endocrinoloigists", "type": "article-journal"}, "uris": ["http://www.mendeley.com/documents/?uuid=4ab6b89b-8202-445f-ac2d-1245470e7bbe"]}, {"id": "ITEM-2", "itemData": {"DOI": "10.1016/j.mcna.2012.01.005", "ISSN": "00257</vt:lpwstr>
  </property>
  <property fmtid="{D5CDD505-2E9C-101B-9397-08002B2CF9AE}" pid="2289" name="Mendeley_Bookmark_YPxQzXBdNh_18">
    <vt:lpwstr>125", "abstract": "Hypothyroidism is the result of inadequate production of thyroid hormone or inadequate action of thyroid hormone in target tissues. Primary hypothyroidism is the principal manifestation of hypothyroidism, but other causes include centra</vt:lpwstr>
  </property>
  <property fmtid="{D5CDD505-2E9C-101B-9397-08002B2CF9AE}" pid="2290" name="Mendeley_Bookmark_YPxQzXBdNh_19">
    <vt:lpwstr>l deficiency of thyrotropin-releasing hormone or thyroid-stimulating hormone (TSH), or consumptive hypothyroidism from excessive inactivation of thyroid hormone. Subclinical hypothyroidism is present when there is elevated TSH but a normal free thyroxine </vt:lpwstr>
  </property>
  <property fmtid="{D5CDD505-2E9C-101B-9397-08002B2CF9AE}" pid="2291" name="Mendeley_Bookmark_YPxQzXBdNh_2">
    <vt:lpwstr> accurate diagnosis and is influenced by coexisting medical conditions and patient preference. This article describes evidence-based clinical guidelines for the management of thyrotoxicosis that would be useful to generalist and subspeciality physicians a</vt:lpwstr>
  </property>
  <property fmtid="{D5CDD505-2E9C-101B-9397-08002B2CF9AE}" pid="2292" name="Mendeley_Bookmark_YPxQzXBdNh_20">
    <vt:lpwstr>level. Treatment involves oral administration of exogenous synthetic thyroid hormone. This review presents an update on the etiology and types of hypothyroidism, including subclinical disease; drugs and thyroid function; and diagnosis and treatment of hyp</vt:lpwstr>
  </property>
  <property fmtid="{D5CDD505-2E9C-101B-9397-08002B2CF9AE}" pid="2293" name="Mendeley_Bookmark_YPxQzXBdNh_21">
    <vt:lpwstr>othyroidism. \u00a9 2012 Elsevier Inc.", "author": [{"dropping-particle": "", "family": "Almandoz", "given": "Jaime P.", "non-dropping-particle": "", "parse-names": false, "suffix": ""}, {"dropping-particle": "", "family": "Gharib", "given": "Hossein", "n</vt:lpwstr>
  </property>
  <property fmtid="{D5CDD505-2E9C-101B-9397-08002B2CF9AE}" pid="2294" name="Mendeley_Bookmark_YPxQzXBdNh_22">
    <vt:lpwstr>on-dropping-particle": "", "parse-names": false, "suffix": ""}], "container-title": "Medical Clinics of North America", "id": "ITEM-2", "issued": {"date-parts": [["2012"]]}, "title": "Hypothyroidism: Etiology, Diagnosis, and Management", "type": "article"</vt:lpwstr>
  </property>
  <property fmtid="{D5CDD505-2E9C-101B-9397-08002B2CF9AE}" pid="2295" name="Mendeley_Bookmark_YPxQzXBdNh_23">
    <vt:lpwstr>}, "uris": ["http://www.mendeley.com/documents/?uuid=ee05544e-d4df-4135-ab20-62ac5b19eef8"]}], "mendeley": {"formattedCitation": "&lt;sup&gt;6,7&lt;/sup&gt;", "plainTextFormattedCitation": "6,7", "previouslyFormattedCitation": "&lt;sup&gt;6,7&lt;/sup&gt;"}, "properties": {"noteI</vt:lpwstr>
  </property>
  <property fmtid="{D5CDD505-2E9C-101B-9397-08002B2CF9AE}" pid="2296" name="Mendeley_Bookmark_YPxQzXBdNh_24">
    <vt:lpwstr>ndex": 0}, "schema": "https://github.com/citation-style-language/schema/raw/master/csl-citation.json"}</vt:lpwstr>
  </property>
  <property fmtid="{D5CDD505-2E9C-101B-9397-08002B2CF9AE}" pid="2297" name="Mendeley_Bookmark_YPxQzXBdNh_3">
    <vt:lpwstr>nd others providing care for patients with this condition. METHODS The development of these guidelines was commissioned by the American Thyroid Association in association with the American Association of Clinical Endocrinologists. The American Thyroid Ass</vt:lpwstr>
  </property>
  <property fmtid="{D5CDD505-2E9C-101B-9397-08002B2CF9AE}" pid="2298" name="Mendeley_Bookmark_YPxQzXBdNh_4">
    <vt:lpwstr>ociation and American Association of Clinical Endocrinologists assembled a task force of expert clinicians who authored this report. The task force examined relevant literature using a systematic PubMed search supplemented with additional published materi</vt:lpwstr>
  </property>
  <property fmtid="{D5CDD505-2E9C-101B-9397-08002B2CF9AE}" pid="2299" name="Mendeley_Bookmark_YPxQzXBdNh_5">
    <vt:lpwstr>als. An evidence-based medicine approach that incorporated the knowledge and experience of the panel was used to develop the text and a series of specific recommendations. The strength of the recommendations and the quality of evidence supporting each was</vt:lpwstr>
  </property>
  <property fmtid="{D5CDD505-2E9C-101B-9397-08002B2CF9AE}" pid="2300" name="Mendeley_Bookmark_YPxQzXBdNh_6">
    <vt:lpwstr> rated according to the approach recommended by the Grading of Recommendations, Assessment, Development, and Evaluation Group. RESULTS Clinical topics addressed include the initial evaluation and management of thyrotoxicosis; management of Graves' hyperth</vt:lpwstr>
  </property>
  <property fmtid="{D5CDD505-2E9C-101B-9397-08002B2CF9AE}" pid="2301" name="Mendeley_Bookmark_YPxQzXBdNh_7">
    <vt:lpwstr>yroidism using radioactive iodine, antithyroid drugs, or surgery; management of toxic multinodular goiter or toxic adenoma using radioactive iodine or surgery; Graves' disease in children, adolescents, or pregnant patients; subclinical hyperthyroidism; hy</vt:lpwstr>
  </property>
  <property fmtid="{D5CDD505-2E9C-101B-9397-08002B2CF9AE}" pid="2302" name="Mendeley_Bookmark_YPxQzXBdNh_8">
    <vt:lpwstr>perthyroidism in patients with Graves' ophthalmopathy; and management of other miscellaneous causes of thyrotoxicosis. CONCLUSIONS One hundred evidence-based recommendations were developed to aid in the care of patients with thyrotoxicosis and to share wh</vt:lpwstr>
  </property>
  <property fmtid="{D5CDD505-2E9C-101B-9397-08002B2CF9AE}" pid="2303" name="Mendeley_Bookmark_YPxQzXBdNh_9">
    <vt:lpwstr>at the task force believes is current, rational, and optimal medical practice.", "author": [{"dropping-particle": "", "family": "Bahn", "given": "Rebecca S.", "non-dropping-particle": "", "parse-names": false, "suffix": ""}, {"dropping-particle": "", "fam</vt:lpwstr>
  </property>
  <property fmtid="{D5CDD505-2E9C-101B-9397-08002B2CF9AE}" pid="2304" name="Mendeley_Bookmark_YaIaNCoHuU_1">
    <vt:lpwstr>ADDIN CSL_CITATION {"citationItems": [{"id": "ITEM-1", "itemData": {"DOI": "10.1089/thy.2014.0594", "ISSN": "15579077", "abstract": "\u00a9 2015, Mary Ann Liebert, Inc. Background: An ongoing epidemic of thyroid carcinoma (TC) has affected Americans since</vt:lpwstr>
  </property>
  <property fmtid="{D5CDD505-2E9C-101B-9397-08002B2CF9AE}" pid="2305" name="Mendeley_Bookmark_YaIaNCoHuU_10">
    <vt:lpwstr>g-particle": "", "family": "Brito", "given": "Juan P.", "non-dropping-particle": "", "parse-names": false, "suffix": ""}, {"dropping-particle": "", "family": "Nofal", "given": "Alaa", "non-dropping-particle": "Al", "parse-names": false, "suffix": ""}, {"d</vt:lpwstr>
  </property>
  <property fmtid="{D5CDD505-2E9C-101B-9397-08002B2CF9AE}" pid="2306" name="Mendeley_Bookmark_YaIaNCoHuU_11">
    <vt:lpwstr>ropping-particle": "", "family": "Montori", "given": "Victor M.", "non-dropping-particle": "", "parse-names": false, "suffix": ""}, {"dropping-particle": "", "family": "Hay", "given": "Ian D.", "non-dropping-particle": "", "parse-names": false, "suffix": </vt:lpwstr>
  </property>
  <property fmtid="{D5CDD505-2E9C-101B-9397-08002B2CF9AE}" pid="2307" name="Mendeley_Bookmark_YaIaNCoHuU_12">
    <vt:lpwstr>""}, {"dropping-particle": "", "family": "Morris", "given": "John C.", "non-dropping-particle": "", "parse-names": false, "suffix": ""}], "container-title": "Thyroid", "id": "ITEM-1", "issued": {"date-parts": [["2015"]]}, "title": "The Impact of Subclinic</vt:lpwstr>
  </property>
  <property fmtid="{D5CDD505-2E9C-101B-9397-08002B2CF9AE}" pid="2308" name="Mendeley_Bookmark_YaIaNCoHuU_13">
    <vt:lpwstr>al Disease and Mechanism of Detection on the Rise in Thyroid Cancer Incidence: A Population-Based Study in Olmsted County, Minnesota during 1935 Through 2012", "type": "article-journal"}, "uris": ["http://www.mendeley.com/documents/?uuid=337cc129-6128-42e</vt:lpwstr>
  </property>
  <property fmtid="{D5CDD505-2E9C-101B-9397-08002B2CF9AE}" pid="2309" name="Mendeley_Bookmark_YaIaNCoHuU_14">
    <vt:lpwstr>a-b3da-3aaa8da589d6"]}], "mendeley": {"formattedCitation": "&lt;sup&gt;18&lt;/sup&gt;", "plainTextFormattedCitation": "18", "previouslyFormattedCitation": "&lt;sup&gt;18&lt;/sup&gt;"}, "properties": {"noteIndex": 0}, "schema": "https://github.com/citation-style-language/schema/r</vt:lpwstr>
  </property>
  <property fmtid="{D5CDD505-2E9C-101B-9397-08002B2CF9AE}" pid="2310" name="Mendeley_Bookmark_YaIaNCoHuU_15">
    <vt:lpwstr>aw/master/csl-citation.json"}</vt:lpwstr>
  </property>
  <property fmtid="{D5CDD505-2E9C-101B-9397-08002B2CF9AE}" pid="2311" name="Mendeley_Bookmark_YaIaNCoHuU_2">
    <vt:lpwstr> 1975. Understanding the contribution of subclinical disease and the mechanism of such disease detection may help to alter the course of this epidemic. Methods: We used Rochester Epidemiology Project resources to examine the incidence of TC cases, disease</vt:lpwstr>
  </property>
  <property fmtid="{D5CDD505-2E9C-101B-9397-08002B2CF9AE}" pid="2312" name="Mendeley_Bookmark_YaIaNCoHuU_3">
    <vt:lpwstr> specific mortality, and method of diagnosis during 1935 through 2012. During 2000-2012, we also extracted the mechanism of detection of clinically occult tumors. Results: The age-adjusted incidence (AAI) for TC increased from 7.1 [95% confidence interval</vt:lpwstr>
  </property>
  <property fmtid="{D5CDD505-2E9C-101B-9397-08002B2CF9AE}" pid="2313" name="Mendeley_Bookmark_YaIaNCoHuU_4">
    <vt:lpwstr> (CI) 5.5-8.8] per 100,000 person-years (p-y) during 1990-1999 to 13.7 [CI 11.8-15.6] per 100,000 p-y during 2000-2012, with no change in disease-specific mortality since 1935. The incidence trend analysis stratified by the mechanism of detection revealed</vt:lpwstr>
  </property>
  <property fmtid="{D5CDD505-2E9C-101B-9397-08002B2CF9AE}" pid="2314" name="Mendeley_Bookmark_YaIaNCoHuU_5">
    <vt:lpwstr> the AAI of clinically recognized TC was 5.5 per 100,000 p-y [CI 3.4-7.5] in 1960-1969, a rate similar to the incidence seen during 2000-2012. However, AAI of clinically occult TC increased from 0.2 per 100,000 p-y [CI 0.0-0.6] in 1935-1949 to 1.9 per 100</vt:lpwstr>
  </property>
  <property fmtid="{D5CDD505-2E9C-101B-9397-08002B2CF9AE}" pid="2315" name="Mendeley_Bookmark_YaIaNCoHuU_6">
    <vt:lpwstr>,000 p-y [CI 1.2-2.9] in 1990-1999 and to 7.4 per 100,000 p-y [CI 6.0-8.8] in 2000-2012. During 2000-2012, the most frequent reasons for recognition of \"occult\" tumors were (1) incidental discovery during diagnostic neck imaging in 40 (19%), (2) patholo</vt:lpwstr>
  </property>
  <property fmtid="{D5CDD505-2E9C-101B-9397-08002B2CF9AE}" pid="2316" name="Mendeley_Bookmark_YaIaNCoHuU_7">
    <vt:lpwstr>gy review of specimens from thyroid surgery for benign conditions in 29 (14%), and (3) investigations of patients with symptoms or palpable nodules that were clearly not associated with coexistent but occult TC but triggered the use of diagnostic neck ima</vt:lpwstr>
  </property>
  <property fmtid="{D5CDD505-2E9C-101B-9397-08002B2CF9AE}" pid="2317" name="Mendeley_Bookmark_YaIaNCoHuU_8">
    <vt:lpwstr>ging in 37 (27%). Conclusions: In this population-based study conducted in Olmsted County, Minnesota, the rapid increased incidence of TC during 2000-2012 can be completely attributed to the increased diagnosis of occult TCs, which are mainly found throug</vt:lpwstr>
  </property>
  <property fmtid="{D5CDD505-2E9C-101B-9397-08002B2CF9AE}" pid="2318" name="Mendeley_Bookmark_YaIaNCoHuU_9">
    <vt:lpwstr>h the use of diagnostic neck imaging. The incidence of clinical TC and disease-specific TC mortality remains stable since 1970, implying that the observed increased incidence is due to the increased detection of subclinical lesions.", "author": [{"droppin</vt:lpwstr>
  </property>
  <property fmtid="{D5CDD505-2E9C-101B-9397-08002B2CF9AE}" pid="2319" name="Mendeley_Bookmark_Yj27kvtMq8_1">
    <vt:lpwstr>ADDIN CSL_CITATION {"citationItems": [{"id": "ITEM-1", "itemData": {"DOI": "10.3390/cancers11091262", "abstract": "BRAF mutations have been identified as targetable, oncogenic mutations in many cancers. Given the paucity of treatments for primary brain tu</vt:lpwstr>
  </property>
  <property fmtid="{D5CDD505-2E9C-101B-9397-08002B2CF9AE}" pid="2320" name="Mendeley_Bookmark_Yj27kvtMq8_10">
    <vt:lpwstr>ation.json"}</vt:lpwstr>
  </property>
  <property fmtid="{D5CDD505-2E9C-101B-9397-08002B2CF9AE}" pid="2321" name="Mendeley_Bookmark_Yj27kvtMq8_2">
    <vt:lpwstr>mors and the poor prognosis associated with high-grade gliomas, BRAF mutations in glioma are of considerable interest. In this review, we present the spectrum of BRAF mutations and fusion alterations present in each class of primary brain tumor based on p</vt:lpwstr>
  </property>
  <property fmtid="{D5CDD505-2E9C-101B-9397-08002B2CF9AE}" pid="2322" name="Mendeley_Bookmark_Yj27kvtMq8_3">
    <vt:lpwstr>ublicly available databases and publications. We also summarize clinical experience with RAF and MEK inhibitors in patients with primary brain tumors and describe ongoing clinical trials of RAF inhibitors in glioma. Sensitivity to RAF and MEK inhibitors v</vt:lpwstr>
  </property>
  <property fmtid="{D5CDD505-2E9C-101B-9397-08002B2CF9AE}" pid="2323" name="Mendeley_Bookmark_Yj27kvtMq8_4">
    <vt:lpwstr>aries among BRAF mutations and between tumor types as only class I BRAF V600 mutations are sensitive to clinically available RAF inhibitors. While class II and III BRAF mutations are found in primary brain tumors, further research is necessary to determin</vt:lpwstr>
  </property>
  <property fmtid="{D5CDD505-2E9C-101B-9397-08002B2CF9AE}" pid="2324" name="Mendeley_Bookmark_Yj27kvtMq8_5">
    <vt:lpwstr>e their sensitivity to third-generation RAF inhibitors and/or MEK inhibitors. We recommend that the neuro-oncologist consider using these drugs primarily in the setting of a clinical trial for patients with BRAF-altered glioma in order to advance our know</vt:lpwstr>
  </property>
  <property fmtid="{D5CDD505-2E9C-101B-9397-08002B2CF9AE}" pid="2325" name="Mendeley_Bookmark_Yj27kvtMq8_6">
    <vt:lpwstr>ledge of their efficacy in this patient population.", "author": [{"dropping-particle": "", "family": "Schreck", "given": "Karisa C.", "non-dropping-particle": "", "parse-names": false, "suffix": ""}, {"dropping-particle": "", "family": "Grossman", "given"</vt:lpwstr>
  </property>
  <property fmtid="{D5CDD505-2E9C-101B-9397-08002B2CF9AE}" pid="2326" name="Mendeley_Bookmark_Yj27kvtMq8_7">
    <vt:lpwstr>: "Stuart A.", "non-dropping-particle": "", "parse-names": false, "suffix": ""}, {"dropping-particle": "", "family": "Pratilas", "given": "Christine A.", "non-dropping-particle": "", "parse-names": false, "suffix": ""}], "container-title": "Cancers", "id"</vt:lpwstr>
  </property>
  <property fmtid="{D5CDD505-2E9C-101B-9397-08002B2CF9AE}" pid="2327" name="Mendeley_Bookmark_Yj27kvtMq8_8">
    <vt:lpwstr>: "ITEM-1", "issued": {"date-parts": [["2019"]]}, "title": "BRAF Mutations and the Utility of RAF and MEK Inhibitors in Primary Brain Tumors", "type": "article-journal"}, "uris": ["http://www.mendeley.com/documents/?uuid=5ab7ac03-9142-4d11-8404-58d4121fc6</vt:lpwstr>
  </property>
  <property fmtid="{D5CDD505-2E9C-101B-9397-08002B2CF9AE}" pid="2328" name="Mendeley_Bookmark_Yj27kvtMq8_9">
    <vt:lpwstr>18"]}], "mendeley": {"formattedCitation": "&lt;sup&gt;24&lt;/sup&gt;", "plainTextFormattedCitation": "24", "previouslyFormattedCitation": "&lt;sup&gt;24&lt;/sup&gt;"}, "properties": {"noteIndex": 0}, "schema": "https://github.com/citation-style-language/schema/raw/master/csl-cit</vt:lpwstr>
  </property>
  <property fmtid="{D5CDD505-2E9C-101B-9397-08002B2CF9AE}" pid="2329" name="Mendeley_Bookmark_YlmZch7i3d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2330" name="Mendeley_Bookmark_YlmZch7i3d_10">
    <vt:lpwstr>", "family": "Boucai", "given": "Laura", "non-dropping-particle": "", "parse-names": false, "suffix": ""}, {"dropping-particle": "", "family": "Sinha", "given": "Rileen", "non-dropping-particle": "", "parse-names": false, "suffix": ""}, {"dropping-particl</vt:lpwstr>
  </property>
  <property fmtid="{D5CDD505-2E9C-101B-9397-08002B2CF9AE}" pid="2331" name="Mendeley_Bookmark_YlmZch7i3d_11">
    <vt:lpwstr>e": "", "family": "Knauf", "given": "Jeffrey A.", "non-dropping-particle": "", "parse-names": false, "suffix": ""}, {"dropping-particle": "", "family": "Shah", "given": "Ronak H.", "non-dropping-particle": "", "parse-names": false, "suffix": ""}, {"droppi</vt:lpwstr>
  </property>
  <property fmtid="{D5CDD505-2E9C-101B-9397-08002B2CF9AE}" pid="2332" name="Mendeley_Bookmark_YlmZch7i3d_12">
    <vt:lpwstr>ng-particle": "", "family": "Dogan", "given": "Snjezana", "non-dropping-particle": "", "parse-names": false, "suffix": ""}, {"dropping-particle": "", "family": "Ricarte-Filho", "given": "Julio C.", "non-dropping-particle": "", "parse-names": false, "suffi</vt:lpwstr>
  </property>
  <property fmtid="{D5CDD505-2E9C-101B-9397-08002B2CF9AE}" pid="2333" name="Mendeley_Bookmark_YlmZch7i3d_13">
    <vt:lpwstr>x": ""}, {"dropping-particle": "", "family": "Krishnamoorthy", "given": "Gnana P.", "non-dropping-particle": "", "parse-names": false, "suffix": ""}, {"dropping-particle": "", "family": "Xu", "given": "Bin", "non-dropping-particle": "", "parse-names": fal</vt:lpwstr>
  </property>
  <property fmtid="{D5CDD505-2E9C-101B-9397-08002B2CF9AE}" pid="2334" name="Mendeley_Bookmark_YlmZch7i3d_14">
    <vt:lpwstr>se, "suffix": ""}, {"dropping-particle": "", "family": "Schultz", "given": "Nikolaus", "non-dropping-particle": "", "parse-names": false, "suffix": ""}, {"dropping-particle": "", "family": "Berger", "given": "Michael F.", "non-dropping-particle": "", "par</vt:lpwstr>
  </property>
  <property fmtid="{D5CDD505-2E9C-101B-9397-08002B2CF9AE}" pid="2335" name="Mendeley_Bookmark_YlmZch7i3d_15">
    <vt:lpwstr>se-names": false, "suffix": ""}, {"dropping-particle": "", "family": "Sander", "given": "Chris", "non-dropping-particle": "", "parse-names": false, "suffix": ""}, {"dropping-particle": "", "family": "Taylor", "given": "Barry S.", "non-dropping-particle": </vt:lpwstr>
  </property>
  <property fmtid="{D5CDD505-2E9C-101B-9397-08002B2CF9AE}" pid="2336" name="Mendeley_Bookmark_YlmZch7i3d_16">
    <vt:lpwstr>"", "parse-names": false, "suffix": ""}, {"dropping-particle": "", "family": "Ghossein", "given": "Ronald", "non-dropping-particle": "", "parse-names": false, "suffix": ""}, {"dropping-particle": "", "family": "Ganly", "given": "Ian", "non-dropping-partic</vt:lpwstr>
  </property>
  <property fmtid="{D5CDD505-2E9C-101B-9397-08002B2CF9AE}" pid="2337" name="Mendeley_Bookmark_YlmZch7i3d_17">
    <vt:lpwstr>le": "", "parse-names": false, "suffix": ""}, {"dropping-particle": "", "family": "Fagin", "given": "James A.", "non-dropping-particle": "", "parse-names": false, "suffix": ""}], "container-title": "Journal of Clinical Investigation", "id": "ITEM-1", "iss</vt:lpwstr>
  </property>
  <property fmtid="{D5CDD505-2E9C-101B-9397-08002B2CF9AE}" pid="2338" name="Mendeley_Bookmark_YlmZch7i3d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2339" name="Mendeley_Bookmark_YlmZch7i3d_19">
    <vt:lpwstr>}], "mendeley": {"formattedCitation": "&lt;sup&gt;45&lt;/sup&gt;", "plainTextFormattedCitation": "45", "previouslyFormattedCitation": "&lt;sup&gt;45&lt;/sup&gt;"}, "properties": {"noteIndex": 0}, "schema": "https://github.com/citation-style-language/schema/raw/master/csl-citatio</vt:lpwstr>
  </property>
  <property fmtid="{D5CDD505-2E9C-101B-9397-08002B2CF9AE}" pid="2340" name="Mendeley_Bookmark_YlmZch7i3d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2341" name="Mendeley_Bookmark_YlmZch7i3d_20">
    <vt:lpwstr>n.json"}</vt:lpwstr>
  </property>
  <property fmtid="{D5CDD505-2E9C-101B-9397-08002B2CF9AE}" pid="2342" name="Mendeley_Bookmark_YlmZch7i3d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2343" name="Mendeley_Bookmark_YlmZch7i3d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2344" name="Mendeley_Bookmark_YlmZch7i3d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2345" name="Mendeley_Bookmark_YlmZch7i3d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2346" name="Mendeley_Bookmark_YlmZch7i3d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2347" name="Mendeley_Bookmark_YlmZch7i3d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2348" name="Mendeley_Bookmark_YlmZch7i3d_9">
    <vt:lpwstr>nda", "given": "I\u00f1igo", "non-dropping-particle": "", "parse-names": false, "suffix": ""}, {"dropping-particle": "", "family": "Ibrahimpasic", "given": "Tihana", "non-dropping-particle": "", "parse-names": false, "suffix": ""}, {"dropping-particle": "</vt:lpwstr>
  </property>
  <property fmtid="{D5CDD505-2E9C-101B-9397-08002B2CF9AE}" pid="2349" name="Mendeley_Bookmark_YnTYxKY6K3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2350" name="Mendeley_Bookmark_YnTYxKY6K3_10">
    <vt:lpwstr>suffix": ""}, {"dropping-particle": "", "family": "Balu", "given": "Saianand", "non-dropping-particle": "", "parse-names": false, "suffix": ""}, {"dropping-particle": "", "family": "Baylin", "given": "Stephen B.", "non-dropping-particle": "", "parse-names</vt:lpwstr>
  </property>
  <property fmtid="{D5CDD505-2E9C-101B-9397-08002B2CF9AE}" pid="2351" name="Mendeley_Bookmark_YnTYxKY6K3_100">
    <vt:lpwstr>, "suffix": ""}, {"dropping-particle": "", "family": "Shi", "given": "Yan", "non-dropping-particle": "", "parse-names": false, "suffix": ""}, {"dropping-particle": "", "family": "Shmulevich", "given": "Ilya", "non-dropping-particle": "", "parse-names": fa</vt:lpwstr>
  </property>
  <property fmtid="{D5CDD505-2E9C-101B-9397-08002B2CF9AE}" pid="2352" name="Mendeley_Bookmark_YnTYxKY6K3_101">
    <vt:lpwstr>lse, "suffix": ""}, {"dropping-particle": "", "family": "Sica", "given": "Gabriel L.", "non-dropping-particle": "", "parse-names": false, "suffix": ""}, {"dropping-particle": "V.", "family": "Simons", "given": "Janae", "non-dropping-particle": "", "parse-</vt:lpwstr>
  </property>
  <property fmtid="{D5CDD505-2E9C-101B-9397-08002B2CF9AE}" pid="2353" name="Mendeley_Bookmark_YnTYxKY6K3_102">
    <vt:lpwstr>names": false, "suffix": ""}, {"dropping-particle": "", "family": "Sinha", "given": "Rileen", "non-dropping-particle": "", "parse-names": false, "suffix": ""}, {"dropping-particle": "", "family": "Sipahimalani", "given": "Payal", "non-dropping-particle": </vt:lpwstr>
  </property>
  <property fmtid="{D5CDD505-2E9C-101B-9397-08002B2CF9AE}" pid="2354" name="Mendeley_Bookmark_YnTYxKY6K3_103">
    <vt:lpwstr>"", "parse-names": false, "suffix": ""}, {"dropping-particle": "", "family": "Smallridge", "given": "Robert C.", "non-dropping-particle": "", "parse-names": false, "suffix": ""}, {"dropping-particle": "", "family": "Sofia", "given": "Heidi J.", "non-dropp</vt:lpwstr>
  </property>
  <property fmtid="{D5CDD505-2E9C-101B-9397-08002B2CF9AE}" pid="2355" name="Mendeley_Bookmark_YnTYxKY6K3_104">
    <vt:lpwstr>ing-particle": "", "parse-names": false, "suffix": ""}, {"dropping-particle": "", "family": "Soloway", "given": "Matthew G.", "non-dropping-particle": "", "parse-names": false, "suffix": ""}, {"dropping-particle": "", "family": "Song", "given": "Xingzhi",</vt:lpwstr>
  </property>
  <property fmtid="{D5CDD505-2E9C-101B-9397-08002B2CF9AE}" pid="2356" name="Mendeley_Bookmark_YnTYxKY6K3_105">
    <vt:lpwstr> "non-dropping-particle": "", "parse-names": false, "suffix": ""}, {"dropping-particle": "", "family": "Sougnez", "given": "Carrie", "non-dropping-particle": "", "parse-names": false, "suffix": ""}, {"dropping-particle": "", "family": "Stewart", "given": </vt:lpwstr>
  </property>
  <property fmtid="{D5CDD505-2E9C-101B-9397-08002B2CF9AE}" pid="2357" name="Mendeley_Bookmark_YnTYxKY6K3_106">
    <vt:lpwstr>"Chip", "non-dropping-particle": "", "parse-names": false, "suffix": ""}, {"dropping-particle": "", "family": "Stojanov", "given": "Petar", "non-dropping-particle": "", "parse-names": false, "suffix": ""}, {"dropping-particle": "", "family": "Stuart", "gi</vt:lpwstr>
  </property>
  <property fmtid="{D5CDD505-2E9C-101B-9397-08002B2CF9AE}" pid="2358" name="Mendeley_Bookmark_YnTYxKY6K3_107">
    <vt:lpwstr>ven": "Joshua M.", "non-dropping-particle": "", "parse-names": false, "suffix": ""}, {"dropping-particle": "", "family": "Sumer", "given": "S. Onur", "non-dropping-particle": "", "parse-names": false, "suffix": ""}, {"dropping-particle": "", "family": "Su</vt:lpwstr>
  </property>
  <property fmtid="{D5CDD505-2E9C-101B-9397-08002B2CF9AE}" pid="2359" name="Mendeley_Bookmark_YnTYxKY6K3_108">
    <vt:lpwstr>n", "given": "Yichao", "non-dropping-particle": "", "parse-names": false, "suffix": ""}, {"dropping-particle": "", "family": "Tabak", "given": "Barbara", "non-dropping-particle": "", "parse-names": false, "suffix": ""}, {"dropping-particle": "", "family":</vt:lpwstr>
  </property>
  <property fmtid="{D5CDD505-2E9C-101B-9397-08002B2CF9AE}" pid="2360" name="Mendeley_Bookmark_YnTYxKY6K3_109">
    <vt:lpwstr> "Tam", "given": "Angela", "non-dropping-particle": "", "parse-names": false, "suffix": ""}, {"dropping-particle": "", "family": "Tan", "given": "Donghui", "non-dropping-particle": "", "parse-names": false, "suffix": ""}, {"dropping-particle": "", "family</vt:lpwstr>
  </property>
  <property fmtid="{D5CDD505-2E9C-101B-9397-08002B2CF9AE}" pid="2361" name="Mendeley_Bookmark_YnTYxKY6K3_11">
    <vt:lpwstr>": false, "suffix": ""}, {"dropping-particle": "", "family": "Behera", "given": "Madhusmita", "non-dropping-particle": "", "parse-names": false, "suffix": ""}, {"dropping-particle": "", "family": "Bernard", "given": "Brady", "non-dropping-particle": "", "</vt:lpwstr>
  </property>
  <property fmtid="{D5CDD505-2E9C-101B-9397-08002B2CF9AE}" pid="2362" name="Mendeley_Bookmark_YnTYxKY6K3_110">
    <vt:lpwstr>": "Tang", "given": "Jiabin", "non-dropping-particle": "", "parse-names": false, "suffix": ""}, {"dropping-particle": "", "family": "Tarnuzzer", "given": "Roy", "non-dropping-particle": "", "parse-names": false, "suffix": ""}, {"dropping-particle": "", "f</vt:lpwstr>
  </property>
  <property fmtid="{D5CDD505-2E9C-101B-9397-08002B2CF9AE}" pid="2363" name="Mendeley_Bookmark_YnTYxKY6K3_111">
    <vt:lpwstr>amily": "Taylor", "given": "Barry S.", "non-dropping-particle": "", "parse-names": false, "suffix": ""}, {"dropping-particle": "", "family": "Thiessen", "given": "Nina", "non-dropping-particle": "", "parse-names": false, "suffix": ""}, {"dropping-particle</vt:lpwstr>
  </property>
  <property fmtid="{D5CDD505-2E9C-101B-9397-08002B2CF9AE}" pid="2364" name="Mendeley_Bookmark_YnTYxKY6K3_112">
    <vt:lpwstr>": "", "family": "Thorne", "given": "Leigh", "non-dropping-particle": "", "parse-names": false, "suffix": ""}, {"dropping-particle": "", "family": "Thorsson", "given": "V\u00e9steinn", "non-dropping-particle": "", "parse-names": false, "suffix": ""}, {"dr</vt:lpwstr>
  </property>
  <property fmtid="{D5CDD505-2E9C-101B-9397-08002B2CF9AE}" pid="2365" name="Mendeley_Bookmark_YnTYxKY6K3_113">
    <vt:lpwstr>opping-particle": "", "family": "Tuttle", "given": "R. Michael", "non-dropping-particle": "", "parse-names": false, "suffix": ""}, {"dropping-particle": "", "family": "Umbricht", "given": "Christopher B.", "non-dropping-particle": "", "parse-names": false</vt:lpwstr>
  </property>
  <property fmtid="{D5CDD505-2E9C-101B-9397-08002B2CF9AE}" pid="2366" name="Mendeley_Bookmark_YnTYxKY6K3_114">
    <vt:lpwstr>, "suffix": ""}, {"dropping-particle": "", "family": "Berg", "given": "David J.", "non-dropping-particle": "Van Den", "parse-names": false, "suffix": ""}, {"dropping-particle": "", "family": "Vandin", "given": "Fabio", "non-dropping-particle": "", "parse-</vt:lpwstr>
  </property>
  <property fmtid="{D5CDD505-2E9C-101B-9397-08002B2CF9AE}" pid="2367" name="Mendeley_Bookmark_YnTYxKY6K3_115">
    <vt:lpwstr>names": false, "suffix": ""}, {"dropping-particle": "", "family": "Veluvolu", "given": "Umadevi", "non-dropping-particle": "", "parse-names": false, "suffix": ""}, {"dropping-particle": "", "family": "Verhaak", "given": "Roel G.W.", "non-dropping-particle</vt:lpwstr>
  </property>
  <property fmtid="{D5CDD505-2E9C-101B-9397-08002B2CF9AE}" pid="2368" name="Mendeley_Bookmark_YnTYxKY6K3_116">
    <vt:lpwstr>": "", "parse-names": false, "suffix": ""}, {"dropping-particle": "", "family": "Vinco", "given": "Michelle", "non-dropping-particle": "", "parse-names": false, "suffix": ""}, {"dropping-particle": "", "family": "Voet", "given": "Doug", "non-dropping-part</vt:lpwstr>
  </property>
  <property fmtid="{D5CDD505-2E9C-101B-9397-08002B2CF9AE}" pid="2369" name="Mendeley_Bookmark_YnTYxKY6K3_117">
    <vt:lpwstr>icle": "", "parse-names": false, "suffix": ""}, {"dropping-particle": "", "family": "Walter", "given": "Vonn", "non-dropping-particle": "", "parse-names": false, "suffix": ""}, {"dropping-particle": "", "family": "Wang", "given": "Zhining", "non-dropping-</vt:lpwstr>
  </property>
  <property fmtid="{D5CDD505-2E9C-101B-9397-08002B2CF9AE}" pid="2370" name="Mendeley_Bookmark_YnTYxKY6K3_118">
    <vt:lpwstr>particle": "", "parse-names": false, "suffix": ""}, {"dropping-particle": "", "family": "Waring", "given": "Scot", "non-dropping-particle": "", "parse-names": false, "suffix": ""}, {"dropping-particle": "", "family": "Weinberger", "given": "Paul M.", "non</vt:lpwstr>
  </property>
  <property fmtid="{D5CDD505-2E9C-101B-9397-08002B2CF9AE}" pid="2371" name="Mendeley_Bookmark_YnTYxKY6K3_119">
    <vt:lpwstr>-dropping-particle": "", "parse-names": false, "suffix": ""}, {"dropping-particle": "", "family": "Weinhold", "given": "Nils", "non-dropping-particle": "", "parse-names": false, "suffix": ""}, {"dropping-particle": "", "family": "Weinstein", "given": "Joh</vt:lpwstr>
  </property>
  <property fmtid="{D5CDD505-2E9C-101B-9397-08002B2CF9AE}" pid="2372" name="Mendeley_Bookmark_YnTYxKY6K3_12">
    <vt:lpwstr>parse-names": false, "suffix": ""}, {"dropping-particle": "", "family": "Beroukhim", "given": "Rameen", "non-dropping-particle": "", "parse-names": false, "suffix": ""}, {"dropping-particle": "", "family": "Bishop", "given": "Justin A.", "non-dropping-par</vt:lpwstr>
  </property>
  <property fmtid="{D5CDD505-2E9C-101B-9397-08002B2CF9AE}" pid="2373" name="Mendeley_Bookmark_YnTYxKY6K3_120">
    <vt:lpwstr>n N.", "non-dropping-particle": "", "parse-names": false, "suffix": ""}, {"dropping-particle": "", "family": "Weisenberger", "given": "Daniel J.", "non-dropping-particle": "", "parse-names": false, "suffix": ""}, {"dropping-particle": "", "family": "Wheel</vt:lpwstr>
  </property>
  <property fmtid="{D5CDD505-2E9C-101B-9397-08002B2CF9AE}" pid="2374" name="Mendeley_Bookmark_YnTYxKY6K3_121">
    <vt:lpwstr>er", "given": "David", "non-dropping-particle": "", "parse-names": false, "suffix": ""}, {"dropping-particle": "", "family": "Wilkerson", "given": "Matthew D.", "non-dropping-particle": "", "parse-names": false, "suffix": ""}, {"dropping-particle": "", "f</vt:lpwstr>
  </property>
  <property fmtid="{D5CDD505-2E9C-101B-9397-08002B2CF9AE}" pid="2375" name="Mendeley_Bookmark_YnTYxKY6K3_122">
    <vt:lpwstr>amily": "Wilson", "given": "Jocelyn", "non-dropping-particle": "", "parse-names": false, "suffix": ""}, {"dropping-particle": "", "family": "Williams", "given": "Michelle", "non-dropping-particle": "", "parse-names": false, "suffix": ""}, {"dropping-parti</vt:lpwstr>
  </property>
  <property fmtid="{D5CDD505-2E9C-101B-9397-08002B2CF9AE}" pid="2376" name="Mendeley_Bookmark_YnTYxKY6K3_123">
    <vt:lpwstr>cle": "", "family": "Winer", "given": "Daniel A.", "non-dropping-particle": "", "parse-names": false, "suffix": ""}, {"dropping-particle": "", "family": "Wise", "given": "Lisa", "non-dropping-particle": "", "parse-names": false, "suffix": ""}, {"dropping-</vt:lpwstr>
  </property>
  <property fmtid="{D5CDD505-2E9C-101B-9397-08002B2CF9AE}" pid="2377" name="Mendeley_Bookmark_YnTYxKY6K3_124">
    <vt:lpwstr>particle": "", "family": "Wu", "given": "Junyuan", "non-dropping-particle": "", "parse-names": false, "suffix": ""}, {"dropping-particle": "", "family": "Xi", "given": "Liu", "non-dropping-particle": "", "parse-names": false, "suffix": ""}, {"dropping-par</vt:lpwstr>
  </property>
  <property fmtid="{D5CDD505-2E9C-101B-9397-08002B2CF9AE}" pid="2378" name="Mendeley_Bookmark_YnTYxKY6K3_125">
    <vt:lpwstr>ticle": "", "family": "Xu", "given": "Andrew W.", "non-dropping-particle": "", "parse-names": false, "suffix": ""}, {"dropping-particle": "", "family": "Yang", "given": "Liming", "non-dropping-particle": "", "parse-names": false, "suffix": ""}, {"dropping</vt:lpwstr>
  </property>
  <property fmtid="{D5CDD505-2E9C-101B-9397-08002B2CF9AE}" pid="2379" name="Mendeley_Bookmark_YnTYxKY6K3_126">
    <vt:lpwstr>-particle": "", "family": "Yang", "given": "Lixing", "non-dropping-particle": "", "parse-names": false, "suffix": ""}, {"dropping-particle": "", "family": "Zack", "given": "Travis I.", "non-dropping-particle": "", "parse-names": false, "suffix": ""}, {"dr</vt:lpwstr>
  </property>
  <property fmtid="{D5CDD505-2E9C-101B-9397-08002B2CF9AE}" pid="2380" name="Mendeley_Bookmark_YnTYxKY6K3_127">
    <vt:lpwstr>opping-particle": "", "family": "Zeiger", "given": "Martha A.", "non-dropping-particle": "", "parse-names": false, "suffix": ""}, {"dropping-particle": "", "family": "Zeng", "given": "Dong", "non-dropping-particle": "", "parse-names": false, "suffix": ""}</vt:lpwstr>
  </property>
  <property fmtid="{D5CDD505-2E9C-101B-9397-08002B2CF9AE}" pid="2381" name="Mendeley_Bookmark_YnTYxKY6K3_128">
    <vt:lpwstr>, {"dropping-particle": "", "family": "Zenklusen", "given": "Jean Claude", "non-dropping-particle": "", "parse-names": false, "suffix": ""}, {"dropping-particle": "", "family": "Zhao", "given": "Ni", "non-dropping-particle": "", "parse-names": false, "suf</vt:lpwstr>
  </property>
  <property fmtid="{D5CDD505-2E9C-101B-9397-08002B2CF9AE}" pid="2382" name="Mendeley_Bookmark_YnTYxKY6K3_129">
    <vt:lpwstr>fix": ""}, {"dropping-particle": "", "family": "Zhang", "given": "Hailei", "non-dropping-particle": "", "parse-names": false, "suffix": ""}, {"dropping-particle": "", "family": "Zhang", "given": "Jianhua", "non-dropping-particle": "", "parse-names": false</vt:lpwstr>
  </property>
  <property fmtid="{D5CDD505-2E9C-101B-9397-08002B2CF9AE}" pid="2383" name="Mendeley_Bookmark_YnTYxKY6K3_13">
    <vt:lpwstr>ticle": "", "parse-names": false, "suffix": ""}, {"dropping-particle": "", "family": "Black", "given": "Aaron D.", "non-dropping-particle": "", "parse-names": false, "suffix": ""}, {"dropping-particle": "", "family": "Bodenheimer", "given": "Tom", "non-dr</vt:lpwstr>
  </property>
  <property fmtid="{D5CDD505-2E9C-101B-9397-08002B2CF9AE}" pid="2384" name="Mendeley_Bookmark_YnTYxKY6K3_130">
    <vt:lpwstr>, "suffix": ""}, {"dropping-particle": "", "family": "Zhang", "given": "Jiashan", "non-dropping-particle": "", "parse-names": false, "suffix": ""}, {"dropping-particle": "", "family": "Zhang", "given": "Wei", "non-dropping-particle": "", "parse-names": fa</vt:lpwstr>
  </property>
  <property fmtid="{D5CDD505-2E9C-101B-9397-08002B2CF9AE}" pid="2385" name="Mendeley_Bookmark_YnTYxKY6K3_131">
    <vt:lpwstr>lse, "suffix": ""}, {"dropping-particle": "", "family": "Zmuda", "given": "Erik", "non-dropping-particle": "", "parse-names": false, "suffix": ""}, {"dropping-particle": "", "family": "Zou", "given": "Lihua", "non-dropping-particle": "", "parse-names": fa</vt:lpwstr>
  </property>
  <property fmtid="{D5CDD505-2E9C-101B-9397-08002B2CF9AE}" pid="2386" name="Mendeley_Bookmark_YnTYxKY6K3_132">
    <vt:lpwstr>lse, "suffix": ""}], "container-title": "Cell", "id": "ITEM-1", "issued": {"date-parts": [["2014"]]}, "title": "Integrated Genomic Characterization of Papillary Thyroid Carcinoma", "type": "article-journal"}, "uris": ["http://www.mendeley.com/documents/?u</vt:lpwstr>
  </property>
  <property fmtid="{D5CDD505-2E9C-101B-9397-08002B2CF9AE}" pid="2387" name="Mendeley_Bookmark_YnTYxKY6K3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2388" name="Mendeley_Bookmark_YnTYxKY6K3_134">
    <vt:lpwstr>yle-language/schema/raw/master/csl-citation.json"}</vt:lpwstr>
  </property>
  <property fmtid="{D5CDD505-2E9C-101B-9397-08002B2CF9AE}" pid="2389" name="Mendeley_Bookmark_YnTYxKY6K3_14">
    <vt:lpwstr>opping-particle": "", "parse-names": false, "suffix": ""}, {"dropping-particle": "", "family": "Boice", "given": "Lori", "non-dropping-particle": "", "parse-names": false, "suffix": ""}, {"dropping-particle": "", "family": "Bootwalla", "given": "Moiz S.",</vt:lpwstr>
  </property>
  <property fmtid="{D5CDD505-2E9C-101B-9397-08002B2CF9AE}" pid="2390" name="Mendeley_Bookmark_YnTYxKY6K3_15">
    <vt:lpwstr> "non-dropping-particle": "", "parse-names": false, "suffix": ""}, {"dropping-particle": "", "family": "Bowen", "given": "Jay", "non-dropping-particle": "", "parse-names": false, "suffix": ""}, {"dropping-particle": "", "family": "Bowlby", "given": "Reann</vt:lpwstr>
  </property>
  <property fmtid="{D5CDD505-2E9C-101B-9397-08002B2CF9AE}" pid="2391" name="Mendeley_Bookmark_YnTYxKY6K3_16">
    <vt:lpwstr>e", "non-dropping-particle": "", "parse-names": false, "suffix": ""}, {"dropping-particle": "", "family": "Bristow", "given": "Christopher A.", "non-dropping-particle": "", "parse-names": false, "suffix": ""}, {"dropping-particle": "", "family": "Brookens</vt:lpwstr>
  </property>
  <property fmtid="{D5CDD505-2E9C-101B-9397-08002B2CF9AE}" pid="2392" name="Mendeley_Bookmark_YnTYxKY6K3_17">
    <vt:lpwstr>", "given": "Robin", "non-dropping-particle": "", "parse-names": false, "suffix": ""}, {"dropping-particle": "", "family": "Brooks", "given": "Denise", "non-dropping-particle": "", "parse-names": false, "suffix": ""}, {"dropping-particle": "", "family": "</vt:lpwstr>
  </property>
  <property fmtid="{D5CDD505-2E9C-101B-9397-08002B2CF9AE}" pid="2393" name="Mendeley_Bookmark_YnTYxKY6K3_18">
    <vt:lpwstr>Bryant", "given": "Robert", "non-dropping-particle": "", "parse-names": false, "suffix": ""}, {"dropping-particle": "", "family": "Buda", "given": "Elizabeth", "non-dropping-particle": "", "parse-names": false, "suffix": ""}, {"dropping-particle": "", "fa</vt:lpwstr>
  </property>
  <property fmtid="{D5CDD505-2E9C-101B-9397-08002B2CF9AE}" pid="2394" name="Mendeley_Bookmark_YnTYxKY6K3_19">
    <vt:lpwstr>mily": "Butterfield", "given": "Yaron S.N.", "non-dropping-particle": "", "parse-names": false, "suffix": ""}, {"dropping-particle": "", "family": "Carling", "given": "Tobias", "non-dropping-particle": "", "parse-names": false, "suffix": ""}, {"dropping-p</vt:lpwstr>
  </property>
  <property fmtid="{D5CDD505-2E9C-101B-9397-08002B2CF9AE}" pid="2395" name="Mendeley_Bookmark_YnTYxKY6K3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2396" name="Mendeley_Bookmark_YnTYxKY6K3_20">
    <vt:lpwstr>article": "", "family": "Carlsen", "given": "Rebecca", "non-dropping-particle": "", "parse-names": false, "suffix": ""}, {"dropping-particle": "", "family": "Carter", "given": "Scott L.", "non-dropping-particle": "", "parse-names": false, "suffix": ""}, {</vt:lpwstr>
  </property>
  <property fmtid="{D5CDD505-2E9C-101B-9397-08002B2CF9AE}" pid="2397" name="Mendeley_Bookmark_YnTYxKY6K3_21">
    <vt:lpwstr>"dropping-particle": "", "family": "Carty", "given": "Sally E.", "non-dropping-particle": "", "parse-names": false, "suffix": ""}, {"dropping-particle": "", "family": "Chan", "given": "Timothy A.", "non-dropping-particle": "", "parse-names": false, "suffi</vt:lpwstr>
  </property>
  <property fmtid="{D5CDD505-2E9C-101B-9397-08002B2CF9AE}" pid="2398" name="Mendeley_Bookmark_YnTYxKY6K3_22">
    <vt:lpwstr>x": ""}, {"dropping-particle": "", "family": "Chen", "given": "Amy Y.", "non-dropping-particle": "", "parse-names": false, "suffix": ""}, {"dropping-particle": "", "family": "Cherniack", "given": "Andrew D.", "non-dropping-particle": "", "parse-names": fa</vt:lpwstr>
  </property>
  <property fmtid="{D5CDD505-2E9C-101B-9397-08002B2CF9AE}" pid="2399" name="Mendeley_Bookmark_YnTYxKY6K3_23">
    <vt:lpwstr>lse, "suffix": ""}, {"dropping-particle": "", "family": "Cheung", "given": "Dorothy", "non-dropping-particle": "", "parse-names": false, "suffix": ""}, {"dropping-particle": "", "family": "Chin", "given": "Lynda", "non-dropping-particle": "", "parse-names</vt:lpwstr>
  </property>
  <property fmtid="{D5CDD505-2E9C-101B-9397-08002B2CF9AE}" pid="2400" name="Mendeley_Bookmark_YnTYxKY6K3_24">
    <vt:lpwstr>": false, "suffix": ""}, {"dropping-particle": "", "family": "Cho", "given": "Juok", "non-dropping-particle": "", "parse-names": false, "suffix": ""}, {"dropping-particle": "", "family": "Chu", "given": "Andy", "non-dropping-particle": "", "parse-names": </vt:lpwstr>
  </property>
  <property fmtid="{D5CDD505-2E9C-101B-9397-08002B2CF9AE}" pid="2401" name="Mendeley_Bookmark_YnTYxKY6K3_25">
    <vt:lpwstr>false, "suffix": ""}, {"dropping-particle": "", "family": "Chuah", "given": "Eric", "non-dropping-particle": "", "parse-names": false, "suffix": ""}, {"dropping-particle": "", "family": "Cibulskis", "given": "Kristian", "non-dropping-particle": "", "parse</vt:lpwstr>
  </property>
  <property fmtid="{D5CDD505-2E9C-101B-9397-08002B2CF9AE}" pid="2402" name="Mendeley_Bookmark_YnTYxKY6K3_26">
    <vt:lpwstr>-names": false, "suffix": ""}, {"dropping-particle": "", "family": "Ciriello", "given": "Giovanni", "non-dropping-particle": "", "parse-names": false, "suffix": ""}, {"dropping-particle": "", "family": "Clarke", "given": "Amanda", "non-dropping-particle":</vt:lpwstr>
  </property>
  <property fmtid="{D5CDD505-2E9C-101B-9397-08002B2CF9AE}" pid="2403" name="Mendeley_Bookmark_YnTYxKY6K3_27">
    <vt:lpwstr> "", "parse-names": false, "suffix": ""}, {"dropping-particle": "", "family": "Clayman", "given": "Gary L.", "non-dropping-particle": "", "parse-names": false, "suffix": ""}, {"dropping-particle": "", "family": "Cope", "given": "Leslie", "non-dropping-par</vt:lpwstr>
  </property>
  <property fmtid="{D5CDD505-2E9C-101B-9397-08002B2CF9AE}" pid="2404" name="Mendeley_Bookmark_YnTYxKY6K3_28">
    <vt:lpwstr>ticle": "", "parse-names": false, "suffix": ""}, {"dropping-particle": "", "family": "Copland", "given": "John A.", "non-dropping-particle": "", "parse-names": false, "suffix": ""}, {"dropping-particle": "", "family": "Covington", "given": "Kyle", "non-dr</vt:lpwstr>
  </property>
  <property fmtid="{D5CDD505-2E9C-101B-9397-08002B2CF9AE}" pid="2405" name="Mendeley_Bookmark_YnTYxKY6K3_29">
    <vt:lpwstr>opping-particle": "", "parse-names": false, "suffix": ""}, {"dropping-particle": "", "family": "Danilova", "given": "Ludmila", "non-dropping-particle": "", "parse-names": false, "suffix": ""}, {"dropping-particle": "", "family": "Davidsen", "given": "Tanj</vt:lpwstr>
  </property>
  <property fmtid="{D5CDD505-2E9C-101B-9397-08002B2CF9AE}" pid="2406" name="Mendeley_Bookmark_YnTYxKY6K3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2407" name="Mendeley_Bookmark_YnTYxKY6K3_30">
    <vt:lpwstr>a", "non-dropping-particle": "", "parse-names": false, "suffix": ""}, {"dropping-particle": "", "family": "Demchok", "given": "John A.", "non-dropping-particle": "", "parse-names": false, "suffix": ""}, {"dropping-particle": "", "family": "DiCara", "given</vt:lpwstr>
  </property>
  <property fmtid="{D5CDD505-2E9C-101B-9397-08002B2CF9AE}" pid="2408" name="Mendeley_Bookmark_YnTYxKY6K3_31">
    <vt:lpwstr>": "Daniel", "non-dropping-particle": "", "parse-names": false, "suffix": ""}, {"dropping-particle": "", "family": "Dhalla", "given": "Noreen", "non-dropping-particle": "", "parse-names": false, "suffix": ""}, {"dropping-particle": "", "family": "Dhir", "</vt:lpwstr>
  </property>
  <property fmtid="{D5CDD505-2E9C-101B-9397-08002B2CF9AE}" pid="2409" name="Mendeley_Bookmark_YnTYxKY6K3_32">
    <vt:lpwstr>given": "Rajiv", "non-dropping-particle": "", "parse-names": false, "suffix": ""}, {"dropping-particle": "", "family": "Dookran", "given": "Sheliann S.", "non-dropping-particle": "", "parse-names": false, "suffix": ""}, {"dropping-particle": "", "family":</vt:lpwstr>
  </property>
  <property fmtid="{D5CDD505-2E9C-101B-9397-08002B2CF9AE}" pid="2410" name="Mendeley_Bookmark_YnTYxKY6K3_33">
    <vt:lpwstr> "Dresdner", "given": "Gideon", "non-dropping-particle": "", "parse-names": false, "suffix": ""}, {"dropping-particle": "", "family": "Eldridge", "given": "Jonathan", "non-dropping-particle": "", "parse-names": false, "suffix": ""}, {"dropping-particle": </vt:lpwstr>
  </property>
  <property fmtid="{D5CDD505-2E9C-101B-9397-08002B2CF9AE}" pid="2411" name="Mendeley_Bookmark_YnTYxKY6K3_34">
    <vt:lpwstr>"", "family": "Eley", "given": "Greg", "non-dropping-particle": "", "parse-names": false, "suffix": ""}, {"dropping-particle": "", "family": "El-Naggar", "given": "Adel K.", "non-dropping-particle": "", "parse-names": false, "suffix": ""}, {"dropping-part</vt:lpwstr>
  </property>
  <property fmtid="{D5CDD505-2E9C-101B-9397-08002B2CF9AE}" pid="2412" name="Mendeley_Bookmark_YnTYxKY6K3_35">
    <vt:lpwstr>icle": "", "family": "Eng", "given": "Stephanie", "non-dropping-particle": "", "parse-names": false, "suffix": ""}, {"dropping-particle": "", "family": "Fagin", "given": "James A.", "non-dropping-particle": "", "parse-names": false, "suffix": ""}, {"dropp</vt:lpwstr>
  </property>
  <property fmtid="{D5CDD505-2E9C-101B-9397-08002B2CF9AE}" pid="2413" name="Mendeley_Bookmark_YnTYxKY6K3_36">
    <vt:lpwstr>ing-particle": "", "family": "Fennell", "given": "Timothy", "non-dropping-particle": "", "parse-names": false, "suffix": ""}, {"dropping-particle": "", "family": "Ferris", "given": "Robert L.", "non-dropping-particle": "", "parse-names": false, "suffix": </vt:lpwstr>
  </property>
  <property fmtid="{D5CDD505-2E9C-101B-9397-08002B2CF9AE}" pid="2414" name="Mendeley_Bookmark_YnTYxKY6K3_37">
    <vt:lpwstr>""}, {"dropping-particle": "", "family": "Fisher", "given": "Sheila", "non-dropping-particle": "", "parse-names": false, "suffix": ""}, {"dropping-particle": "", "family": "Frazer", "given": "Scott", "non-dropping-particle": "", "parse-names": false, "suf</vt:lpwstr>
  </property>
  <property fmtid="{D5CDD505-2E9C-101B-9397-08002B2CF9AE}" pid="2415" name="Mendeley_Bookmark_YnTYxKY6K3_38">
    <vt:lpwstr>fix": ""}, {"dropping-particle": "", "family": "Frick", "given": "Jessica", "non-dropping-particle": "", "parse-names": false, "suffix": ""}, {"dropping-particle": "", "family": "Gabriel", "given": "Stacey B.", "non-dropping-particle": "", "parse-names": </vt:lpwstr>
  </property>
  <property fmtid="{D5CDD505-2E9C-101B-9397-08002B2CF9AE}" pid="2416" name="Mendeley_Bookmark_YnTYxKY6K3_39">
    <vt:lpwstr>false, "suffix": ""}, {"dropping-particle": "", "family": "Ganly", "given": "Ian", "non-dropping-particle": "", "parse-names": false, "suffix": ""}, {"dropping-particle": "", "family": "Gao", "given": "Jianjiong", "non-dropping-particle": "", "parse-names</vt:lpwstr>
  </property>
  <property fmtid="{D5CDD505-2E9C-101B-9397-08002B2CF9AE}" pid="2417" name="Mendeley_Bookmark_YnTYxKY6K3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2418" name="Mendeley_Bookmark_YnTYxKY6K3_40">
    <vt:lpwstr>": false, "suffix": ""}, {"dropping-particle": "", "family": "Garraway", "given": "Levi A.", "non-dropping-particle": "", "parse-names": false, "suffix": ""}, {"dropping-particle": "", "family": "Gastier-Foster", "given": "Julie M.", "non-dropping-particl</vt:lpwstr>
  </property>
  <property fmtid="{D5CDD505-2E9C-101B-9397-08002B2CF9AE}" pid="2419" name="Mendeley_Bookmark_YnTYxKY6K3_41">
    <vt:lpwstr>e": "", "parse-names": false, "suffix": ""}, {"dropping-particle": "", "family": "Getz", "given": "Gad", "non-dropping-particle": "", "parse-names": false, "suffix": ""}, {"dropping-particle": "", "family": "Gehlenborg", "given": "Nils", "non-dropping-par</vt:lpwstr>
  </property>
  <property fmtid="{D5CDD505-2E9C-101B-9397-08002B2CF9AE}" pid="2420" name="Mendeley_Bookmark_YnTYxKY6K3_42">
    <vt:lpwstr>ticle": "", "parse-names": false, "suffix": ""}, {"dropping-particle": "", "family": "Ghossein", "given": "Ronald", "non-dropping-particle": "", "parse-names": false, "suffix": ""}, {"dropping-particle": "", "family": "Gibbs", "given": "Richard A.", "non-</vt:lpwstr>
  </property>
  <property fmtid="{D5CDD505-2E9C-101B-9397-08002B2CF9AE}" pid="2421" name="Mendeley_Bookmark_YnTYxKY6K3_43">
    <vt:lpwstr>dropping-particle": "", "parse-names": false, "suffix": ""}, {"dropping-particle": "", "family": "Giordano", "given": "Thomas J.", "non-dropping-particle": "", "parse-names": false, "suffix": ""}, {"dropping-particle": "", "family": "Gomez-Hernandez", "gi</vt:lpwstr>
  </property>
  <property fmtid="{D5CDD505-2E9C-101B-9397-08002B2CF9AE}" pid="2422" name="Mendeley_Bookmark_YnTYxKY6K3_44">
    <vt:lpwstr>ven": "Karen", "non-dropping-particle": "", "parse-names": false, "suffix": ""}, {"dropping-particle": "", "family": "Grimsby", "given": "Jonna", "non-dropping-particle": "", "parse-names": false, "suffix": ""}, {"dropping-particle": "", "family": "Gross"</vt:lpwstr>
  </property>
  <property fmtid="{D5CDD505-2E9C-101B-9397-08002B2CF9AE}" pid="2423" name="Mendeley_Bookmark_YnTYxKY6K3_45">
    <vt:lpwstr>, "given": "Benjamin", "non-dropping-particle": "", "parse-names": false, "suffix": ""}, {"dropping-particle": "", "family": "Guin", "given": "Ranabir", "non-dropping-particle": "", "parse-names": false, "suffix": ""}, {"dropping-particle": "", "family": </vt:lpwstr>
  </property>
  <property fmtid="{D5CDD505-2E9C-101B-9397-08002B2CF9AE}" pid="2424" name="Mendeley_Bookmark_YnTYxKY6K3_46">
    <vt:lpwstr>"Hadjipanayis", "given": "Angela", "non-dropping-particle": "", "parse-names": false, "suffix": ""}, {"dropping-particle": "", "family": "Harper", "given": "Hollie A.", "non-dropping-particle": "", "parse-names": false, "suffix": ""}, {"dropping-particle"</vt:lpwstr>
  </property>
  <property fmtid="{D5CDD505-2E9C-101B-9397-08002B2CF9AE}" pid="2425" name="Mendeley_Bookmark_YnTYxKY6K3_47">
    <vt:lpwstr>: "", "family": "Hayes", "given": "D. Neil", "non-dropping-particle": "", "parse-names": false, "suffix": ""}, {"dropping-particle": "", "family": "Heiman", "given": "David I.", "non-dropping-particle": "", "parse-names": false, "suffix": ""}, {"dropping-</vt:lpwstr>
  </property>
  <property fmtid="{D5CDD505-2E9C-101B-9397-08002B2CF9AE}" pid="2426" name="Mendeley_Bookmark_YnTYxKY6K3_48">
    <vt:lpwstr>particle": "", "family": "Herman", "given": "James G.", "non-dropping-particle": "", "parse-names": false, "suffix": ""}, {"dropping-particle": "", "family": "Hoadley", "given": "Katherine A.", "non-dropping-particle": "", "parse-names": false, "suffix": </vt:lpwstr>
  </property>
  <property fmtid="{D5CDD505-2E9C-101B-9397-08002B2CF9AE}" pid="2427" name="Mendeley_Bookmark_YnTYxKY6K3_49">
    <vt:lpwstr>""}, {"dropping-particle": "", "family": "Hofree", "given": "Matan", "non-dropping-particle": "", "parse-names": false, "suffix": ""}, {"dropping-particle": "", "family": "Holt", "given": "Robert A.", "non-dropping-particle": "", "parse-names": false, "su</vt:lpwstr>
  </property>
  <property fmtid="{D5CDD505-2E9C-101B-9397-08002B2CF9AE}" pid="2428" name="Mendeley_Bookmark_YnTYxKY6K3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2429" name="Mendeley_Bookmark_YnTYxKY6K3_50">
    <vt:lpwstr>ffix": ""}, {"dropping-particle": "", "family": "Hoyle", "given": "Alan P.", "non-dropping-particle": "", "parse-names": false, "suffix": ""}, {"dropping-particle": "", "family": "Huang", "given": "Franklin W.", "non-dropping-particle": "", "parse-names":</vt:lpwstr>
  </property>
  <property fmtid="{D5CDD505-2E9C-101B-9397-08002B2CF9AE}" pid="2430" name="Mendeley_Bookmark_YnTYxKY6K3_51">
    <vt:lpwstr> false, "suffix": ""}, {"dropping-particle": "", "family": "Huang", "given": "Mei", "non-dropping-particle": "", "parse-names": false, "suffix": ""}, {"dropping-particle": "", "family": "Hutter", "given": "Carolyn M.", "non-dropping-particle": "", "parse-</vt:lpwstr>
  </property>
  <property fmtid="{D5CDD505-2E9C-101B-9397-08002B2CF9AE}" pid="2431" name="Mendeley_Bookmark_YnTYxKY6K3_52">
    <vt:lpwstr>names": false, "suffix": ""}, {"dropping-particle": "", "family": "Ideker", "given": "Trey", "non-dropping-particle": "", "parse-names": false, "suffix": ""}, {"dropping-particle": "", "family": "Iype", "given": "Lisa", "non-dropping-particle": "", "parse</vt:lpwstr>
  </property>
  <property fmtid="{D5CDD505-2E9C-101B-9397-08002B2CF9AE}" pid="2432" name="Mendeley_Bookmark_YnTYxKY6K3_53">
    <vt:lpwstr>-names": false, "suffix": ""}, {"dropping-particle": "", "family": "Jacobsen", "given": "Anders", "non-dropping-particle": "", "parse-names": false, "suffix": ""}, {"dropping-particle": "", "family": "Jefferys", "given": "Stuart R.", "non-dropping-particl</vt:lpwstr>
  </property>
  <property fmtid="{D5CDD505-2E9C-101B-9397-08002B2CF9AE}" pid="2433" name="Mendeley_Bookmark_YnTYxKY6K3_54">
    <vt:lpwstr>e": "", "parse-names": false, "suffix": ""}, {"dropping-particle": "", "family": "Jones", "given": "Corbin D.", "non-dropping-particle": "", "parse-names": false, "suffix": ""}, {"dropping-particle": "", "family": "Jones", "given": "Steven J.M.", "non-dro</vt:lpwstr>
  </property>
  <property fmtid="{D5CDD505-2E9C-101B-9397-08002B2CF9AE}" pid="2434" name="Mendeley_Bookmark_YnTYxKY6K3_55">
    <vt:lpwstr>pping-particle": "", "parse-names": false, "suffix": ""}, {"dropping-particle": "", "family": "Kasaian", "given": "Katayoon", "non-dropping-particle": "", "parse-names": false, "suffix": ""}, {"dropping-particle": "", "family": "Kebebew", "given": "Electr</vt:lpwstr>
  </property>
  <property fmtid="{D5CDD505-2E9C-101B-9397-08002B2CF9AE}" pid="2435" name="Mendeley_Bookmark_YnTYxKY6K3_56">
    <vt:lpwstr>on", "non-dropping-particle": "", "parse-names": false, "suffix": ""}, {"dropping-particle": "", "family": "Khuri", "given": "Fadlo R.", "non-dropping-particle": "", "parse-names": false, "suffix": ""}, {"dropping-particle": "", "family": "Kim", "given": </vt:lpwstr>
  </property>
  <property fmtid="{D5CDD505-2E9C-101B-9397-08002B2CF9AE}" pid="2436" name="Mendeley_Bookmark_YnTYxKY6K3_57">
    <vt:lpwstr>"Jaegil", "non-dropping-particle": "", "parse-names": false, "suffix": ""}, {"dropping-particle": "", "family": "Kramer", "given": "Roger", "non-dropping-particle": "", "parse-names": false, "suffix": ""}, {"dropping-particle": "", "family": "Kreisberg", </vt:lpwstr>
  </property>
  <property fmtid="{D5CDD505-2E9C-101B-9397-08002B2CF9AE}" pid="2437" name="Mendeley_Bookmark_YnTYxKY6K3_58">
    <vt:lpwstr>"given": "Richard", "non-dropping-particle": "", "parse-names": false, "suffix": ""}, {"dropping-particle": "", "family": "Kucherlapati", "given": "Raju", "non-dropping-particle": "", "parse-names": false, "suffix": ""}, {"dropping-particle": "", "family"</vt:lpwstr>
  </property>
  <property fmtid="{D5CDD505-2E9C-101B-9397-08002B2CF9AE}" pid="2438" name="Mendeley_Bookmark_YnTYxKY6K3_59">
    <vt:lpwstr>: "Kwiatkowski", "given": "David J.", "non-dropping-particle": "", "parse-names": false, "suffix": ""}, {"dropping-particle": "", "family": "Ladanyi", "given": "Marc", "non-dropping-particle": "", "parse-names": false, "suffix": ""}, {"dropping-particle":</vt:lpwstr>
  </property>
  <property fmtid="{D5CDD505-2E9C-101B-9397-08002B2CF9AE}" pid="2439" name="Mendeley_Bookmark_YnTYxKY6K3_6">
    <vt:lpwstr>, "family": "Agrawal", "given": "Nishant", "non-dropping-particle": "", "parse-names": false, "suffix": ""}, {"dropping-particle": "", "family": "Akbani", "given": "Rehan", "non-dropping-particle": "", "parse-names": false, "suffix": ""}, {"dropping-parti</vt:lpwstr>
  </property>
  <property fmtid="{D5CDD505-2E9C-101B-9397-08002B2CF9AE}" pid="2440" name="Mendeley_Bookmark_YnTYxKY6K3_60">
    <vt:lpwstr> "", "family": "Lai", "given": "Phillip H.", "non-dropping-particle": "", "parse-names": false, "suffix": ""}, {"dropping-particle": "", "family": "Laird", "given": "Peter W.", "non-dropping-particle": "", "parse-names": false, "suffix": ""}, {"dropping-p</vt:lpwstr>
  </property>
  <property fmtid="{D5CDD505-2E9C-101B-9397-08002B2CF9AE}" pid="2441" name="Mendeley_Bookmark_YnTYxKY6K3_61">
    <vt:lpwstr>article": "", "family": "Lander", "given": "Eric", "non-dropping-particle": "", "parse-names": false, "suffix": ""}, {"dropping-particle": "", "family": "Lawrence", "given": "Michael S.", "non-dropping-particle": "", "parse-names": false, "suffix": ""}, {</vt:lpwstr>
  </property>
  <property fmtid="{D5CDD505-2E9C-101B-9397-08002B2CF9AE}" pid="2442" name="Mendeley_Bookmark_YnTYxKY6K3_62">
    <vt:lpwstr>"dropping-particle": "", "family": "Lee", "given": "Darlene", "non-dropping-particle": "", "parse-names": false, "suffix": ""}, {"dropping-particle": "", "family": "Lee", "given": "Eunjung", "non-dropping-particle": "", "parse-names": false, "suffix": ""}</vt:lpwstr>
  </property>
  <property fmtid="{D5CDD505-2E9C-101B-9397-08002B2CF9AE}" pid="2443" name="Mendeley_Bookmark_YnTYxKY6K3_63">
    <vt:lpwstr>, {"dropping-particle": "", "family": "Lee", "given": "Semin", "non-dropping-particle": "", "parse-names": false, "suffix": ""}, {"dropping-particle": "", "family": "Lee", "given": "William", "non-dropping-particle": "", "parse-names": false, "suffix": ""</vt:lpwstr>
  </property>
  <property fmtid="{D5CDD505-2E9C-101B-9397-08002B2CF9AE}" pid="2444" name="Mendeley_Bookmark_YnTYxKY6K3_64">
    <vt:lpwstr>}, {"dropping-particle": "", "family": "Leraas", "given": "Kristen M.", "non-dropping-particle": "", "parse-names": false, "suffix": ""}, {"dropping-particle": "", "family": "Lichtenberg", "given": "Tara M.", "non-dropping-particle": "", "parse-names": fa</vt:lpwstr>
  </property>
  <property fmtid="{D5CDD505-2E9C-101B-9397-08002B2CF9AE}" pid="2445" name="Mendeley_Bookmark_YnTYxKY6K3_65">
    <vt:lpwstr>lse, "suffix": ""}, {"dropping-particle": "", "family": "Lichtenstein", "given": "Lee", "non-dropping-particle": "", "parse-names": false, "suffix": ""}, {"dropping-particle": "", "family": "Lin", "given": "Pei", "non-dropping-particle": "", "parse-names"</vt:lpwstr>
  </property>
  <property fmtid="{D5CDD505-2E9C-101B-9397-08002B2CF9AE}" pid="2446" name="Mendeley_Bookmark_YnTYxKY6K3_66">
    <vt:lpwstr>: false, "suffix": ""}, {"dropping-particle": "", "family": "Ling", "given": "Shiyun", "non-dropping-particle": "", "parse-names": false, "suffix": ""}, {"dropping-particle": "", "family": "Liu", "given": "Jinze", "non-dropping-particle": "", "parse-names</vt:lpwstr>
  </property>
  <property fmtid="{D5CDD505-2E9C-101B-9397-08002B2CF9AE}" pid="2447" name="Mendeley_Bookmark_YnTYxKY6K3_67">
    <vt:lpwstr>": false, "suffix": ""}, {"dropping-particle": "", "family": "Liu", "given": "Wenbin", "non-dropping-particle": "", "parse-names": false, "suffix": ""}, {"dropping-particle": "", "family": "Liu", "given": "Yingchun", "non-dropping-particle": "", "parse-na</vt:lpwstr>
  </property>
  <property fmtid="{D5CDD505-2E9C-101B-9397-08002B2CF9AE}" pid="2448" name="Mendeley_Bookmark_YnTYxKY6K3_68">
    <vt:lpwstr>mes": false, "suffix": ""}, {"dropping-particle": "", "family": "LiVolsi", "given": "Virginia A.", "non-dropping-particle": "", "parse-names": false, "suffix": ""}, {"dropping-particle": "", "family": "Lu", "given": "Yiling", "non-dropping-particle": "", </vt:lpwstr>
  </property>
  <property fmtid="{D5CDD505-2E9C-101B-9397-08002B2CF9AE}" pid="2449" name="Mendeley_Bookmark_YnTYxKY6K3_69">
    <vt:lpwstr>"parse-names": false, "suffix": ""}, {"dropping-particle": "", "family": "Ma", "given": "Yussanne", "non-dropping-particle": "", "parse-names": false, "suffix": ""}, {"dropping-particle": "", "family": "Mahadeshwar", "given": "Harshad S.", "non-dropping-p</vt:lpwstr>
  </property>
  <property fmtid="{D5CDD505-2E9C-101B-9397-08002B2CF9AE}" pid="2450" name="Mendeley_Bookmark_YnTYxKY6K3_7">
    <vt:lpwstr>cle": "", "family": "Aksoy", "given": "B. Arman", "non-dropping-particle": "", "parse-names": false, "suffix": ""}, {"dropping-particle": "", "family": "Ally", "given": "Adrian", "non-dropping-particle": "", "parse-names": false, "suffix": ""}, {"dropping</vt:lpwstr>
  </property>
  <property fmtid="{D5CDD505-2E9C-101B-9397-08002B2CF9AE}" pid="2451" name="Mendeley_Bookmark_YnTYxKY6K3_70">
    <vt:lpwstr>article": "", "parse-names": false, "suffix": ""}, {"dropping-particle": "", "family": "Marra", "given": "Marco A.", "non-dropping-particle": "", "parse-names": false, "suffix": ""}, {"dropping-particle": "", "family": "Mayo", "given": "Michael", "non-dro</vt:lpwstr>
  </property>
  <property fmtid="{D5CDD505-2E9C-101B-9397-08002B2CF9AE}" pid="2452" name="Mendeley_Bookmark_YnTYxKY6K3_71">
    <vt:lpwstr>pping-particle": "", "parse-names": false, "suffix": ""}, {"dropping-particle": "", "family": "McFadden", "given": "David G.", "non-dropping-particle": "", "parse-names": false, "suffix": ""}, {"dropping-particle": "", "family": "Meng", "given": "Shaowu",</vt:lpwstr>
  </property>
  <property fmtid="{D5CDD505-2E9C-101B-9397-08002B2CF9AE}" pid="2453" name="Mendeley_Bookmark_YnTYxKY6K3_72">
    <vt:lpwstr> "non-dropping-particle": "", "parse-names": false, "suffix": ""}, {"dropping-particle": "", "family": "Meyerson", "given": "Matthew", "non-dropping-particle": "", "parse-names": false, "suffix": ""}, {"dropping-particle": "", "family": "Mieczkowski", "gi</vt:lpwstr>
  </property>
  <property fmtid="{D5CDD505-2E9C-101B-9397-08002B2CF9AE}" pid="2454" name="Mendeley_Bookmark_YnTYxKY6K3_73">
    <vt:lpwstr>ven": "Piotr A.", "non-dropping-particle": "", "parse-names": false, "suffix": ""}, {"dropping-particle": "", "family": "Miller", "given": "Michael", "non-dropping-particle": "", "parse-names": false, "suffix": ""}, {"dropping-particle": "", "family": "Mi</vt:lpwstr>
  </property>
  <property fmtid="{D5CDD505-2E9C-101B-9397-08002B2CF9AE}" pid="2455" name="Mendeley_Bookmark_YnTYxKY6K3_74">
    <vt:lpwstr>lls", "given": "Gordon", "non-dropping-particle": "", "parse-names": false, "suffix": ""}, {"dropping-particle": "", "family": "Moore", "given": "Richard A.", "non-dropping-particle": "", "parse-names": false, "suffix": ""}, {"dropping-particle": "", "fam</vt:lpwstr>
  </property>
  <property fmtid="{D5CDD505-2E9C-101B-9397-08002B2CF9AE}" pid="2456" name="Mendeley_Bookmark_YnTYxKY6K3_75">
    <vt:lpwstr>ily": "Mose", "given": "Lisle E.", "non-dropping-particle": "", "parse-names": false, "suffix": ""}, {"dropping-particle": "", "family": "Mungall", "given": "Andrew J.", "non-dropping-particle": "", "parse-names": false, "suffix": ""}, {"dropping-particle</vt:lpwstr>
  </property>
  <property fmtid="{D5CDD505-2E9C-101B-9397-08002B2CF9AE}" pid="2457" name="Mendeley_Bookmark_YnTYxKY6K3_76">
    <vt:lpwstr>": "", "family": "Murray", "given": "Bradley A.", "non-dropping-particle": "", "parse-names": false, "suffix": ""}, {"dropping-particle": "", "family": "Nikiforov", "given": "Yuri E.", "non-dropping-particle": "", "parse-names": false, "suffix": ""}, {"dr</vt:lpwstr>
  </property>
  <property fmtid="{D5CDD505-2E9C-101B-9397-08002B2CF9AE}" pid="2458" name="Mendeley_Bookmark_YnTYxKY6K3_77">
    <vt:lpwstr>opping-particle": "", "family": "Noble", "given": "Michael S.", "non-dropping-particle": "", "parse-names": false, "suffix": ""}, {"dropping-particle": "", "family": "Ojesina", "given": "Akinyemi I.", "non-dropping-particle": "", "parse-names": false, "su</vt:lpwstr>
  </property>
  <property fmtid="{D5CDD505-2E9C-101B-9397-08002B2CF9AE}" pid="2459" name="Mendeley_Bookmark_YnTYxKY6K3_78">
    <vt:lpwstr>ffix": ""}, {"dropping-particle": "", "family": "Owonikoko", "given": "Taofeek K.", "non-dropping-particle": "", "parse-names": false, "suffix": ""}, {"dropping-particle": "", "family": "Ozenberger", "given": "Bradley A.", "non-dropping-particle": "", "pa</vt:lpwstr>
  </property>
  <property fmtid="{D5CDD505-2E9C-101B-9397-08002B2CF9AE}" pid="2460" name="Mendeley_Bookmark_YnTYxKY6K3_79">
    <vt:lpwstr>rse-names": false, "suffix": ""}, {"dropping-particle": "", "family": "Pantazi", "given": "Angeliki", "non-dropping-particle": "", "parse-names": false, "suffix": ""}, {"dropping-particle": "", "family": "Parfenov", "given": "Michael", "non-dropping-parti</vt:lpwstr>
  </property>
  <property fmtid="{D5CDD505-2E9C-101B-9397-08002B2CF9AE}" pid="2461" name="Mendeley_Bookmark_YnTYxKY6K3_8">
    <vt:lpwstr>-particle": "", "family": "Arachchi", "given": "Harindra", "non-dropping-particle": "", "parse-names": false, "suffix": ""}, {"dropping-particle": "", "family": "Asa", "given": "Sylvia L.", "non-dropping-particle": "", "parse-names": false, "suffix": ""},</vt:lpwstr>
  </property>
  <property fmtid="{D5CDD505-2E9C-101B-9397-08002B2CF9AE}" pid="2462" name="Mendeley_Bookmark_YnTYxKY6K3_80">
    <vt:lpwstr>cle": "", "parse-names": false, "suffix": ""}, {"dropping-particle": "", "family": "Park", "given": "Peter J.", "non-dropping-particle": "", "parse-names": false, "suffix": ""}, {"dropping-particle": "", "family": "Parker", "given": "Joel S.", "non-droppi</vt:lpwstr>
  </property>
  <property fmtid="{D5CDD505-2E9C-101B-9397-08002B2CF9AE}" pid="2463" name="Mendeley_Bookmark_YnTYxKY6K3_81">
    <vt:lpwstr>ng-particle": "", "parse-names": false, "suffix": ""}, {"dropping-particle": "", "family": "Paull", "given": "Evan O.", "non-dropping-particle": "", "parse-names": false, "suffix": ""}, {"dropping-particle": "", "family": "Pedamallu", "given": "Chandra Se</vt:lpwstr>
  </property>
  <property fmtid="{D5CDD505-2E9C-101B-9397-08002B2CF9AE}" pid="2464" name="Mendeley_Bookmark_YnTYxKY6K3_82">
    <vt:lpwstr>khar", "non-dropping-particle": "", "parse-names": false, "suffix": ""}, {"dropping-particle": "", "family": "Perou", "given": "Charles M.", "non-dropping-particle": "", "parse-names": false, "suffix": ""}, {"dropping-particle": "", "family": "Prins", "gi</vt:lpwstr>
  </property>
  <property fmtid="{D5CDD505-2E9C-101B-9397-08002B2CF9AE}" pid="2465" name="Mendeley_Bookmark_YnTYxKY6K3_83">
    <vt:lpwstr>ven": "Jan F.", "non-dropping-particle": "", "parse-names": false, "suffix": ""}, {"dropping-particle": "", "family": "Protopopov", "given": "Alexei", "non-dropping-particle": "", "parse-names": false, "suffix": ""}, {"dropping-particle": "", "family": "R</vt:lpwstr>
  </property>
  <property fmtid="{D5CDD505-2E9C-101B-9397-08002B2CF9AE}" pid="2466" name="Mendeley_Bookmark_YnTYxKY6K3_84">
    <vt:lpwstr>amalingam", "given": "Suresh S.", "non-dropping-particle": "", "parse-names": false, "suffix": ""}, {"dropping-particle": "", "family": "Ramirez", "given": "Nilsa C.", "non-dropping-particle": "", "parse-names": false, "suffix": ""}, {"dropping-particle":</vt:lpwstr>
  </property>
  <property fmtid="{D5CDD505-2E9C-101B-9397-08002B2CF9AE}" pid="2467" name="Mendeley_Bookmark_YnTYxKY6K3_85">
    <vt:lpwstr> "", "family": "Ramirez", "given": "Ricardo", "non-dropping-particle": "", "parse-names": false, "suffix": ""}, {"dropping-particle": "", "family": "Raphael", "given": "Benjamin J.", "non-dropping-particle": "", "parse-names": false, "suffix": ""}, {"drop</vt:lpwstr>
  </property>
  <property fmtid="{D5CDD505-2E9C-101B-9397-08002B2CF9AE}" pid="2468" name="Mendeley_Bookmark_YnTYxKY6K3_86">
    <vt:lpwstr>ping-particle": "", "family": "Rathmell", "given": "W. Kimryn", "non-dropping-particle": "", "parse-names": false, "suffix": ""}, {"dropping-particle": "", "family": "Ren", "given": "Xiaojia", "non-dropping-particle": "", "parse-names": false, "suffix": "</vt:lpwstr>
  </property>
  <property fmtid="{D5CDD505-2E9C-101B-9397-08002B2CF9AE}" pid="2469" name="Mendeley_Bookmark_YnTYxKY6K3_87">
    <vt:lpwstr>"}, {"dropping-particle": "", "family": "Reynolds", "given": "Sheila M.", "non-dropping-particle": "", "parse-names": false, "suffix": ""}, {"dropping-particle": "", "family": "Rheinbay", "given": "Esther", "non-dropping-particle": "", "parse-names": fals</vt:lpwstr>
  </property>
  <property fmtid="{D5CDD505-2E9C-101B-9397-08002B2CF9AE}" pid="2470" name="Mendeley_Bookmark_YnTYxKY6K3_88">
    <vt:lpwstr>e, "suffix": ""}, {"dropping-particle": "", "family": "Ringel", "given": "Matthew D.", "non-dropping-particle": "", "parse-names": false, "suffix": ""}, {"dropping-particle": "", "family": "Rivera", "given": "Michael", "non-dropping-particle": "", "parse-</vt:lpwstr>
  </property>
  <property fmtid="{D5CDD505-2E9C-101B-9397-08002B2CF9AE}" pid="2471" name="Mendeley_Bookmark_YnTYxKY6K3_89">
    <vt:lpwstr>names": false, "suffix": ""}, {"dropping-particle": "", "family": "Roach", "given": "Jeffrey", "non-dropping-particle": "", "parse-names": false, "suffix": ""}, {"dropping-particle": "", "family": "Robertson", "given": "A. Gordon", "non-dropping-particle"</vt:lpwstr>
  </property>
  <property fmtid="{D5CDD505-2E9C-101B-9397-08002B2CF9AE}" pid="2472" name="Mendeley_Bookmark_YnTYxKY6K3_9">
    <vt:lpwstr> {"dropping-particle": "", "family": "Auman", "given": "J. Todd", "non-dropping-particle": "", "parse-names": false, "suffix": ""}, {"dropping-particle": "", "family": "Balasundaram", "given": "Miruna", "non-dropping-particle": "", "parse-names": false, "</vt:lpwstr>
  </property>
  <property fmtid="{D5CDD505-2E9C-101B-9397-08002B2CF9AE}" pid="2473" name="Mendeley_Bookmark_YnTYxKY6K3_90">
    <vt:lpwstr>: "", "parse-names": false, "suffix": ""}, {"dropping-particle": "", "family": "Rosenberg", "given": "Mara W.", "non-dropping-particle": "", "parse-names": false, "suffix": ""}, {"dropping-particle": "", "family": "Rosenthal", "given": "Matthew", "non-dro</vt:lpwstr>
  </property>
  <property fmtid="{D5CDD505-2E9C-101B-9397-08002B2CF9AE}" pid="2474" name="Mendeley_Bookmark_YnTYxKY6K3_91">
    <vt:lpwstr>pping-particle": "", "parse-names": false, "suffix": ""}, {"dropping-particle": "", "family": "Sadeghi", "given": "Sara", "non-dropping-particle": "", "parse-names": false, "suffix": ""}, {"dropping-particle": "", "family": "Saksena", "given": "Gordon", "</vt:lpwstr>
  </property>
  <property fmtid="{D5CDD505-2E9C-101B-9397-08002B2CF9AE}" pid="2475" name="Mendeley_Bookmark_YnTYxKY6K3_92">
    <vt:lpwstr>non-dropping-particle": "", "parse-names": false, "suffix": ""}, {"dropping-particle": "", "family": "Sander", "given": "Chris", "non-dropping-particle": "", "parse-names": false, "suffix": ""}, {"dropping-particle": "", "family": "Santoso", "given": "Net</vt:lpwstr>
  </property>
  <property fmtid="{D5CDD505-2E9C-101B-9397-08002B2CF9AE}" pid="2476" name="Mendeley_Bookmark_YnTYxKY6K3_93">
    <vt:lpwstr>ty", "non-dropping-particle": "", "parse-names": false, "suffix": ""}, {"dropping-particle": "", "family": "Schein", "given": "Jacqueline E.", "non-dropping-particle": "", "parse-names": false, "suffix": ""}, {"dropping-particle": "", "family": "Schultz",</vt:lpwstr>
  </property>
  <property fmtid="{D5CDD505-2E9C-101B-9397-08002B2CF9AE}" pid="2477" name="Mendeley_Bookmark_YnTYxKY6K3_94">
    <vt:lpwstr> "given": "Nikolaus", "non-dropping-particle": "", "parse-names": false, "suffix": ""}, {"dropping-particle": "", "family": "Schumacher", "given": "Steven E.", "non-dropping-particle": "", "parse-names": false, "suffix": ""}, {"dropping-particle": "", "fa</vt:lpwstr>
  </property>
  <property fmtid="{D5CDD505-2E9C-101B-9397-08002B2CF9AE}" pid="2478" name="Mendeley_Bookmark_YnTYxKY6K3_95">
    <vt:lpwstr>mily": "Seethala", "given": "Raja R.", "non-dropping-particle": "", "parse-names": false, "suffix": ""}, {"dropping-particle": "", "family": "Seidman", "given": "Jonathan", "non-dropping-particle": "", "parse-names": false, "suffix": ""}, {"dropping-parti</vt:lpwstr>
  </property>
  <property fmtid="{D5CDD505-2E9C-101B-9397-08002B2CF9AE}" pid="2479" name="Mendeley_Bookmark_YnTYxKY6K3_96">
    <vt:lpwstr>cle": "", "family": "Senbabaoglu", "given": "Yasin", "non-dropping-particle": "", "parse-names": false, "suffix": ""}, {"dropping-particle": "", "family": "Seth", "given": "Sahil", "non-dropping-particle": "", "parse-names": false, "suffix": ""}, {"droppi</vt:lpwstr>
  </property>
  <property fmtid="{D5CDD505-2E9C-101B-9397-08002B2CF9AE}" pid="2480" name="Mendeley_Bookmark_YnTYxKY6K3_97">
    <vt:lpwstr>ng-particle": "", "family": "Sharpe", "given": "Samantha", "non-dropping-particle": "", "parse-names": false, "suffix": ""}, {"dropping-particle": "", "family": "Shaw", "given": "Kenna R.Mills", "non-dropping-particle": "", "parse-names": false, "suffix":</vt:lpwstr>
  </property>
  <property fmtid="{D5CDD505-2E9C-101B-9397-08002B2CF9AE}" pid="2481" name="Mendeley_Bookmark_YnTYxKY6K3_98">
    <vt:lpwstr> ""}, {"dropping-particle": "", "family": "Shen", "given": "John P.", "non-dropping-particle": "", "parse-names": false, "suffix": ""}, {"dropping-particle": "", "family": "Shen", "given": "Ronglai", "non-dropping-particle": "", "parse-names": false, "suf</vt:lpwstr>
  </property>
  <property fmtid="{D5CDD505-2E9C-101B-9397-08002B2CF9AE}" pid="2482" name="Mendeley_Bookmark_YnTYxKY6K3_99">
    <vt:lpwstr>fix": ""}, {"dropping-particle": "", "family": "Sherman", "given": "Steven", "non-dropping-particle": "", "parse-names": false, "suffix": ""}, {"dropping-particle": "", "family": "Sheth", "given": "Margi", "non-dropping-particle": "", "parse-names": false</vt:lpwstr>
  </property>
  <property fmtid="{D5CDD505-2E9C-101B-9397-08002B2CF9AE}" pid="2483" name="Mendeley_Bookmark_ZlyjXPVrEw_1">
    <vt:lpwstr>ADDIN CSL_CITATION {"citationItems": [{"id": "ITEM-1", "itemData": {"DOI": "10.1093/annonc/mdx401", "ISSN": "15698041", "abstract": "The MAPK cascade plays a crucial role in tumor cell proliferation and survival. Accumulating evidence suggests that mutati</vt:lpwstr>
  </property>
  <property fmtid="{D5CDD505-2E9C-101B-9397-08002B2CF9AE}" pid="2484" name="Mendeley_Bookmark_ZlyjXPVrEw_10">
    <vt:lpwstr> "uris": ["http://www.mendeley.com/documents/?uuid=6719eafc-d55f-43e4-8a1f-2399d1842092"]}], "mendeley": {"formattedCitation": "&lt;sup&gt;23&lt;/sup&gt;", "plainTextFormattedCitation": "23", "previouslyFormattedCitation": "&lt;sup&gt;23&lt;/sup&gt;"}, "properties": {"noteIndex"</vt:lpwstr>
  </property>
  <property fmtid="{D5CDD505-2E9C-101B-9397-08002B2CF9AE}" pid="2485" name="Mendeley_Bookmark_ZlyjXPVrEw_11">
    <vt:lpwstr>: 0}, "schema": "https://github.com/citation-style-language/schema/raw/master/csl-citation.json"}</vt:lpwstr>
  </property>
  <property fmtid="{D5CDD505-2E9C-101B-9397-08002B2CF9AE}" pid="2486" name="Mendeley_Bookmark_ZlyjXPVrEw_2">
    <vt:lpwstr>ons in the BRAF oncogene are not only associated with poor prognosis but also linked with less benefit when treated with anti-epidermal growth factor receptor (EGFR) antibodies in metastatic colorectal cancer (mCRC). Targeting this molecular aberration ha</vt:lpwstr>
  </property>
  <property fmtid="{D5CDD505-2E9C-101B-9397-08002B2CF9AE}" pid="2487" name="Mendeley_Bookmark_ZlyjXPVrEw_3">
    <vt:lpwstr>s thus become a matter of particular interest in mCRC drug development. In contrast to other malignances such as BRAF mutant (mt) melanoma, efficacy observed with BRAF inhibitors in mono-therapy in mCRC is poor. Several mechanisms of resistance have been </vt:lpwstr>
  </property>
  <property fmtid="{D5CDD505-2E9C-101B-9397-08002B2CF9AE}" pid="2488" name="Mendeley_Bookmark_ZlyjXPVrEw_4">
    <vt:lpwstr>identified leading to the development of different treatment strategies that have shown promising activity in early clinical trials. Hence, rational combination of targeted therapies is expected to further increase the efficacy of selective BRAF inhibitor</vt:lpwstr>
  </property>
  <property fmtid="{D5CDD505-2E9C-101B-9397-08002B2CF9AE}" pid="2489" name="Mendeley_Bookmark_ZlyjXPVrEw_5">
    <vt:lpwstr>s. Herein, we discuss the main clinical and molecular characteristics of BRAF mt colorectal cancer (CRC) and its translation into the clinic, with a focus on developmental therapeutics and combination strategies. In addition, we contextualize the availabl</vt:lpwstr>
  </property>
  <property fmtid="{D5CDD505-2E9C-101B-9397-08002B2CF9AE}" pid="2490" name="Mendeley_Bookmark_ZlyjXPVrEw_6">
    <vt:lpwstr>e data with potential future approaches that include the extended access to next-generation sequencing platforms and gene expression strategies for molecular subtyping. These approaches will facilitate the identification of certain patient profiles provid</vt:lpwstr>
  </property>
  <property fmtid="{D5CDD505-2E9C-101B-9397-08002B2CF9AE}" pid="2491" name="Mendeley_Bookmark_ZlyjXPVrEw_7">
    <vt:lpwstr>ing more therapeutic possibilities.", "author": [{"dropping-particle": "", "family": "Sanz-Garcia", "given": "E.", "non-dropping-particle": "", "parse-names": false, "suffix": ""}, {"dropping-particle": "", "family": "Argiles", "given": "G.", "non-droppin</vt:lpwstr>
  </property>
  <property fmtid="{D5CDD505-2E9C-101B-9397-08002B2CF9AE}" pid="2492" name="Mendeley_Bookmark_ZlyjXPVrEw_8">
    <vt:lpwstr>g-particle": "", "parse-names": false, "suffix": ""}, {"dropping-particle": "", "family": "Elez", "given": "E.", "non-dropping-particle": "", "parse-names": false, "suffix": ""}, {"dropping-particle": "", "family": "Tabernero", "given": "J.", "non-droppin</vt:lpwstr>
  </property>
  <property fmtid="{D5CDD505-2E9C-101B-9397-08002B2CF9AE}" pid="2493" name="Mendeley_Bookmark_ZlyjXPVrEw_9">
    <vt:lpwstr>g-particle": "", "parse-names": false, "suffix": ""}], "container-title": "Annals of Oncology", "id": "ITEM-1", "issued": {"date-parts": [["2017"]]}, "title": "BRAF mutant colorectal cancer: Prognosis, treatment, and new perspectives", "type": "article"},</vt:lpwstr>
  </property>
  <property fmtid="{D5CDD505-2E9C-101B-9397-08002B2CF9AE}" pid="2494" name="Mendeley_Bookmark_Zyak9wNV6g_1">
    <vt:lpwstr>ADDIN CSL_CITATION {"citationItems": [{"id": "ITEM-1", "itemData": {"DOI": "10.1111/bjd.15436", "ISSN": "13652133", "abstract": "\u00a9 2017 British Association of Dermatologists BRAF gene mutations can be found in approximately 50% of melanomas, but the </vt:lpwstr>
  </property>
  <property fmtid="{D5CDD505-2E9C-101B-9397-08002B2CF9AE}" pid="2495" name="Mendeley_Bookmark_Zyak9wNV6g_10">
    <vt:lpwstr>31"]}], "mendeley": {"formattedCitation": "&lt;sup&gt;22&lt;/sup&gt;", "plainTextFormattedCitation": "22", "previouslyFormattedCitation": "&lt;sup&gt;22&lt;/sup&gt;"}, "properties": {"noteIndex": 0}, "schema": "https://github.com/citation-style-language/schema/raw/master/csl-cit</vt:lpwstr>
  </property>
  <property fmtid="{D5CDD505-2E9C-101B-9397-08002B2CF9AE}" pid="2496" name="Mendeley_Bookmark_Zyak9wNV6g_11">
    <vt:lpwstr>ation.json"}</vt:lpwstr>
  </property>
  <property fmtid="{D5CDD505-2E9C-101B-9397-08002B2CF9AE}" pid="2497" name="Mendeley_Bookmark_Zyak9wNV6g_2">
    <vt:lpwstr>most common BRAF mutation leads to substitution at residue 600 of the protein, from valine to glutamic acid. BRAF V 600E occurs in up to 95% of all melanoma cases and can be successfully blocked by using a combination of BRAF- and MEK inhibitors. The wide</vt:lpwstr>
  </property>
  <property fmtid="{D5CDD505-2E9C-101B-9397-08002B2CF9AE}" pid="2498" name="Mendeley_Bookmark_Zyak9wNV6g_3">
    <vt:lpwstr>r availability of next-generation sequencing is revealing more non-V600 BRAF mutations, and the clinical implications of these mutations are widely unknown. In this review, we will discuss the biology of the MAPK pathway and the different types of BRAF mu</vt:lpwstr>
  </property>
  <property fmtid="{D5CDD505-2E9C-101B-9397-08002B2CF9AE}" pid="2499" name="Mendeley_Bookmark_Zyak9wNV6g_4">
    <vt:lpwstr>tations as well as their effect on MEK activation. Current literature will be reviewed including in\u00a0vitro data, case reports and case series.", "author": [{"dropping-particle": "", "family": "Richtig", "given": "G.", "non-dropping-particle": "", "par</vt:lpwstr>
  </property>
  <property fmtid="{D5CDD505-2E9C-101B-9397-08002B2CF9AE}" pid="2500" name="Mendeley_Bookmark_Zyak9wNV6g_5">
    <vt:lpwstr>se-names": false, "suffix": ""}, {"dropping-particle": "", "family": "Hoeller", "given": "C.", "non-dropping-particle": "", "parse-names": false, "suffix": ""}, {"dropping-particle": "", "family": "Kashofer", "given": "K.", "non-dropping-particle": "", "p</vt:lpwstr>
  </property>
  <property fmtid="{D5CDD505-2E9C-101B-9397-08002B2CF9AE}" pid="2501" name="Mendeley_Bookmark_Zyak9wNV6g_6">
    <vt:lpwstr>arse-names": false, "suffix": ""}, {"dropping-particle": "", "family": "Aigelsreiter", "given": "A.", "non-dropping-particle": "", "parse-names": false, "suffix": ""}, {"dropping-particle": "", "family": "Heinemann", "given": "A.", "non-dropping-particle"</vt:lpwstr>
  </property>
  <property fmtid="{D5CDD505-2E9C-101B-9397-08002B2CF9AE}" pid="2502" name="Mendeley_Bookmark_Zyak9wNV6g_7">
    <vt:lpwstr>: "", "parse-names": false, "suffix": ""}, {"dropping-particle": "", "family": "Kwong", "given": "L. N.", "non-dropping-particle": "", "parse-names": false, "suffix": ""}, {"dropping-particle": "", "family": "Pichler", "given": "M.", "non-dropping-particl</vt:lpwstr>
  </property>
  <property fmtid="{D5CDD505-2E9C-101B-9397-08002B2CF9AE}" pid="2503" name="Mendeley_Bookmark_Zyak9wNV6g_8">
    <vt:lpwstr>e": "", "parse-names": false, "suffix": ""}, {"dropping-particle": "", "family": "Richtig", "given": "E.", "non-dropping-particle": "", "parse-names": false, "suffix": ""}], "container-title": "British Journal of Dermatology", "id": "ITEM-1", "issued": {"</vt:lpwstr>
  </property>
  <property fmtid="{D5CDD505-2E9C-101B-9397-08002B2CF9AE}" pid="2504" name="Mendeley_Bookmark_Zyak9wNV6g_9">
    <vt:lpwstr>date-parts": [["2017"]]}, "title": "Beyond the BRAFV600E hotspot: biology and clinical implications of rare BRAF gene mutations in melanoma patients", "type": "article"}, "uris": ["http://www.mendeley.com/documents/?uuid=c16f4ea8-ca75-40b2-b161-212a355ab0</vt:lpwstr>
  </property>
  <property fmtid="{D5CDD505-2E9C-101B-9397-08002B2CF9AE}" pid="2505" name="Mendeley_Bookmark_aSOnoKzb0h_1">
    <vt:lpwstr>ADDIN CSL_CITATION {"citationItems": [{"id": "ITEM-1", "itemData": {"DOI": "10.1016/j.cell.2011.02.013", "ISSN": "00928674", "abstract": "The hallmarks of cancer comprise six biological capabilities acquired during the multistep development of human tumor</vt:lpwstr>
  </property>
  <property fmtid="{D5CDD505-2E9C-101B-9397-08002B2CF9AE}" pid="2506" name="Mendeley_Bookmark_aSOnoKzb0h_2">
    <vt:lpwstr>s. The hallmarks constitute an organizing principle for rationalizing the complexities of neoplastic disease. They include sustaining proliferative signaling, evading growth suppressors, resisting cell death, enabling replicative immortality, inducing ang</vt:lpwstr>
  </property>
  <property fmtid="{D5CDD505-2E9C-101B-9397-08002B2CF9AE}" pid="2507" name="Mendeley_Bookmark_aSOnoKzb0h_3">
    <vt:lpwstr>iogenesis, and activating invasion and metastasis. Underlying these hallmarks are genome instability, which generates the genetic diversity that expedites their acquisition, and inflammation, which fosters multiple hallmark functions. Conceptual progress </vt:lpwstr>
  </property>
  <property fmtid="{D5CDD505-2E9C-101B-9397-08002B2CF9AE}" pid="2508" name="Mendeley_Bookmark_aSOnoKzb0h_4">
    <vt:lpwstr>in the last decade has added two emerging hallmarks of potential generality to this list - reprogramming of energy metabolism and evading immune destruction. In addition to cancer cells, tumors exhibit another dimension of complexity: they contain a reper</vt:lpwstr>
  </property>
  <property fmtid="{D5CDD505-2E9C-101B-9397-08002B2CF9AE}" pid="2509" name="Mendeley_Bookmark_aSOnoKzb0h_5">
    <vt:lpwstr>toire of recruited, ostensibly normal cells that contribute to the acquisition of hallmark traits by creating the \"tumor microenvironment.\" Recognition of the widespread applicability of these concepts will increasingly affect the development of new mea</vt:lpwstr>
  </property>
  <property fmtid="{D5CDD505-2E9C-101B-9397-08002B2CF9AE}" pid="2510" name="Mendeley_Bookmark_aSOnoKzb0h_6">
    <vt:lpwstr>ns to treat human cancer. \u00a9 2011 Elsevier Inc.", "author": [{"dropping-particle": "", "family": "Hanahan", "given": "Douglas", "non-dropping-particle": "", "parse-names": false, "suffix": ""}, {"dropping-particle": "", "family": "Weinberg", "given": </vt:lpwstr>
  </property>
  <property fmtid="{D5CDD505-2E9C-101B-9397-08002B2CF9AE}" pid="2511" name="Mendeley_Bookmark_aSOnoKzb0h_7">
    <vt:lpwstr>"Robert A.", "non-dropping-particle": "", "parse-names": false, "suffix": ""}], "container-title": "Cell", "id": "ITEM-1", "issued": {"date-parts": [["2011"]]}, "title": "Hallmarks of cancer: The next generation", "type": "article"}, "uris": ["http://www.</vt:lpwstr>
  </property>
  <property fmtid="{D5CDD505-2E9C-101B-9397-08002B2CF9AE}" pid="2512" name="Mendeley_Bookmark_aSOnoKzb0h_8">
    <vt:lpwstr>mendeley.com/documents/?uuid=d81f8172-b678-407e-8f95-4bea62f6df2b"]}], "mendeley": {"formattedCitation": "&lt;sup&gt;20&lt;/sup&gt;", "plainTextFormattedCitation": "20", "previouslyFormattedCitation": "&lt;sup&gt;20&lt;/sup&gt;"}, "properties": {"noteIndex": 0}, "schema": "https</vt:lpwstr>
  </property>
  <property fmtid="{D5CDD505-2E9C-101B-9397-08002B2CF9AE}" pid="2513" name="Mendeley_Bookmark_aSOnoKzb0h_9">
    <vt:lpwstr>://github.com/citation-style-language/schema/raw/master/csl-citation.json"}</vt:lpwstr>
  </property>
  <property fmtid="{D5CDD505-2E9C-101B-9397-08002B2CF9AE}" pid="2514" name="Mendeley_Bookmark_aXi0nECfMJ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2515" name="Mendeley_Bookmark_aXi0nECfMJ_10">
    <vt:lpwstr>", "family": "Boucai", "given": "Laura", "non-dropping-particle": "", "parse-names": false, "suffix": ""}, {"dropping-particle": "", "family": "Sinha", "given": "Rileen", "non-dropping-particle": "", "parse-names": false, "suffix": ""}, {"dropping-particl</vt:lpwstr>
  </property>
  <property fmtid="{D5CDD505-2E9C-101B-9397-08002B2CF9AE}" pid="2516" name="Mendeley_Bookmark_aXi0nECfMJ_11">
    <vt:lpwstr>e": "", "family": "Knauf", "given": "Jeffrey A.", "non-dropping-particle": "", "parse-names": false, "suffix": ""}, {"dropping-particle": "", "family": "Shah", "given": "Ronak H.", "non-dropping-particle": "", "parse-names": false, "suffix": ""}, {"droppi</vt:lpwstr>
  </property>
  <property fmtid="{D5CDD505-2E9C-101B-9397-08002B2CF9AE}" pid="2517" name="Mendeley_Bookmark_aXi0nECfMJ_12">
    <vt:lpwstr>ng-particle": "", "family": "Dogan", "given": "Snjezana", "non-dropping-particle": "", "parse-names": false, "suffix": ""}, {"dropping-particle": "", "family": "Ricarte-Filho", "given": "Julio C.", "non-dropping-particle": "", "parse-names": false, "suffi</vt:lpwstr>
  </property>
  <property fmtid="{D5CDD505-2E9C-101B-9397-08002B2CF9AE}" pid="2518" name="Mendeley_Bookmark_aXi0nECfMJ_13">
    <vt:lpwstr>x": ""}, {"dropping-particle": "", "family": "Krishnamoorthy", "given": "Gnana P.", "non-dropping-particle": "", "parse-names": false, "suffix": ""}, {"dropping-particle": "", "family": "Xu", "given": "Bin", "non-dropping-particle": "", "parse-names": fal</vt:lpwstr>
  </property>
  <property fmtid="{D5CDD505-2E9C-101B-9397-08002B2CF9AE}" pid="2519" name="Mendeley_Bookmark_aXi0nECfMJ_14">
    <vt:lpwstr>se, "suffix": ""}, {"dropping-particle": "", "family": "Schultz", "given": "Nikolaus", "non-dropping-particle": "", "parse-names": false, "suffix": ""}, {"dropping-particle": "", "family": "Berger", "given": "Michael F.", "non-dropping-particle": "", "par</vt:lpwstr>
  </property>
  <property fmtid="{D5CDD505-2E9C-101B-9397-08002B2CF9AE}" pid="2520" name="Mendeley_Bookmark_aXi0nECfMJ_15">
    <vt:lpwstr>se-names": false, "suffix": ""}, {"dropping-particle": "", "family": "Sander", "given": "Chris", "non-dropping-particle": "", "parse-names": false, "suffix": ""}, {"dropping-particle": "", "family": "Taylor", "given": "Barry S.", "non-dropping-particle": </vt:lpwstr>
  </property>
  <property fmtid="{D5CDD505-2E9C-101B-9397-08002B2CF9AE}" pid="2521" name="Mendeley_Bookmark_aXi0nECfMJ_16">
    <vt:lpwstr>"", "parse-names": false, "suffix": ""}, {"dropping-particle": "", "family": "Ghossein", "given": "Ronald", "non-dropping-particle": "", "parse-names": false, "suffix": ""}, {"dropping-particle": "", "family": "Ganly", "given": "Ian", "non-dropping-partic</vt:lpwstr>
  </property>
  <property fmtid="{D5CDD505-2E9C-101B-9397-08002B2CF9AE}" pid="2522" name="Mendeley_Bookmark_aXi0nECfMJ_17">
    <vt:lpwstr>le": "", "parse-names": false, "suffix": ""}, {"dropping-particle": "", "family": "Fagin", "given": "James A.", "non-dropping-particle": "", "parse-names": false, "suffix": ""}], "container-title": "Journal of Clinical Investigation", "id": "ITEM-1", "iss</vt:lpwstr>
  </property>
  <property fmtid="{D5CDD505-2E9C-101B-9397-08002B2CF9AE}" pid="2523" name="Mendeley_Bookmark_aXi0nECfMJ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2524" name="Mendeley_Bookmark_aXi0nECfMJ_19">
    <vt:lpwstr>}, {"id": "ITEM-2", "itemData": {"DOI": "10.1158/0008-5472.CAN-06-3524", "ISSN": "00085472", "abstract": "Inactivation and silencing of the tumor suppressor PTEN are found in many different epithelial tumors, including thyroid neoplasia. Cowden Disease pa</vt:lpwstr>
  </property>
  <property fmtid="{D5CDD505-2E9C-101B-9397-08002B2CF9AE}" pid="2525" name="Mendeley_Bookmark_aXi0nECfMJ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2526" name="Mendeley_Bookmark_aXi0nECfMJ_20">
    <vt:lpwstr>tients, who harbor germ-line PTEN mutations, often display thyroid abnormalities, including multinodular goiter and follicular adenomas, and are at increased risk of thyroid cancer. To gain insights into the role PTEN plays in thyroid function and disease</vt:lpwstr>
  </property>
  <property fmtid="{D5CDD505-2E9C-101B-9397-08002B2CF9AE}" pid="2527" name="Mendeley_Bookmark_aXi0nECfMJ_21">
    <vt:lpwstr>, we have generated a mouse strain, in which Cre-mediated recombination is used to specifically delete Pten in the thyrocytes. We found that Pten mutant mice develop diffuse goiter characterized by extremely enlarged follicles, in the presence of normal t</vt:lpwstr>
  </property>
  <property fmtid="{D5CDD505-2E9C-101B-9397-08002B2CF9AE}" pid="2528" name="Mendeley_Bookmark_aXi0nECfMJ_22">
    <vt:lpwstr>hyroid-stimulating hormone and T4 hormone levels. Loss of Pten resulted in a significant increase in the thyrocyte proliferative index, which was more prominent in the female mice, and in increased cell density in the female thyroid glands. Surprisingly, </vt:lpwstr>
  </property>
  <property fmtid="{D5CDD505-2E9C-101B-9397-08002B2CF9AE}" pid="2529" name="Mendeley_Bookmark_aXi0nECfMJ_23">
    <vt:lpwstr>goitrogen treatment did not cause a substantial increase of the mutant thyroid size and increased only to some extent the proliferation index of the female thyrocytes, suggesting that a relevant part of the thyroid-stimulating hormone-induced proliferatio</vt:lpwstr>
  </property>
  <property fmtid="{D5CDD505-2E9C-101B-9397-08002B2CF9AE}" pid="2530" name="Mendeley_Bookmark_aXi0nECfMJ_24">
    <vt:lpwstr>n signals are funneled through the phosphatidylinositol-3-kinase (PI3K)/Akt cascade. Although complete loss of Pten was not sufficient to cause invasive tumors, over two thirds of the mutant females developed follicular adenomas by 10 months of age, showi</vt:lpwstr>
  </property>
  <property fmtid="{D5CDD505-2E9C-101B-9397-08002B2CF9AE}" pid="2531" name="Mendeley_Bookmark_aXi0nECfMJ_25">
    <vt:lpwstr>ng that loss of Pten renders the thyroid highly susceptible to neoplastic transformation through mechanisms that include increased thyrocyte proliferation. Our findings show that constitutive activation of the PI3K/Akt cascade is sufficient to stimulate c</vt:lpwstr>
  </property>
  <property fmtid="{D5CDD505-2E9C-101B-9397-08002B2CF9AE}" pid="2532" name="Mendeley_Bookmark_aXi0nECfMJ_26">
    <vt:lpwstr>ontinuous autonomous growth and provide novel clues to the pathogenesis of Cowden Disease and sporadic nontoxic goiter.", "author": [{"dropping-particle": "", "family": "Yeager", "given": "Nicole", "non-dropping-particle": "", "parse-names": false, "suffi</vt:lpwstr>
  </property>
  <property fmtid="{D5CDD505-2E9C-101B-9397-08002B2CF9AE}" pid="2533" name="Mendeley_Bookmark_aXi0nECfMJ_27">
    <vt:lpwstr>x": ""}, {"dropping-particle": "", "family": "Klein-Szanto", "given": "Andres", "non-dropping-particle": "", "parse-names": false, "suffix": ""}, {"dropping-particle": "", "family": "Kimura", "given": "Shioko", "non-dropping-particle": "", "parse-names": </vt:lpwstr>
  </property>
  <property fmtid="{D5CDD505-2E9C-101B-9397-08002B2CF9AE}" pid="2534" name="Mendeley_Bookmark_aXi0nECfMJ_28">
    <vt:lpwstr>false, "suffix": ""}, {"dropping-particle": "", "family": "Cristofano", "given": "Antonio", "non-dropping-particle": "Di", "parse-names": false, "suffix": ""}], "container-title": "Cancer Research", "id": "ITEM-2", "issued": {"date-parts": [["2007"]]}, "t</vt:lpwstr>
  </property>
  <property fmtid="{D5CDD505-2E9C-101B-9397-08002B2CF9AE}" pid="2535" name="Mendeley_Bookmark_aXi0nECfMJ_29">
    <vt:lpwstr>itle": "Pten loss in the mouse thyroid causes goiter and follicular adenomas: Insights into thyroid function and cowden disease pathogenesis", "type": "article-journal"}, "uris": ["http://www.mendeley.com/documents/?uuid=67b1148d-a995-46fa-8461-6d09855051</vt:lpwstr>
  </property>
  <property fmtid="{D5CDD505-2E9C-101B-9397-08002B2CF9AE}" pid="2536" name="Mendeley_Bookmark_aXi0nECfMJ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2537" name="Mendeley_Bookmark_aXi0nECfMJ_30">
    <vt:lpwstr>e5"]}], "mendeley": {"formattedCitation": "&lt;sup&gt;45,46&lt;/sup&gt;", "plainTextFormattedCitation": "45,46", "previouslyFormattedCitation": "&lt;sup&gt;45,46&lt;/sup&gt;"}, "properties": {"noteIndex": 0}, "schema": "https://github.com/citation-style-language/schema/raw/maste</vt:lpwstr>
  </property>
  <property fmtid="{D5CDD505-2E9C-101B-9397-08002B2CF9AE}" pid="2538" name="Mendeley_Bookmark_aXi0nECfMJ_31">
    <vt:lpwstr>r/csl-citation.json"}</vt:lpwstr>
  </property>
  <property fmtid="{D5CDD505-2E9C-101B-9397-08002B2CF9AE}" pid="2539" name="Mendeley_Bookmark_aXi0nECfMJ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2540" name="Mendeley_Bookmark_aXi0nECfMJ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2541" name="Mendeley_Bookmark_aXi0nECfMJ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2542" name="Mendeley_Bookmark_aXi0nECfMJ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2543" name="Mendeley_Bookmark_aXi0nECfMJ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2544" name="Mendeley_Bookmark_aXi0nECfMJ_9">
    <vt:lpwstr>nda", "given": "I\u00f1igo", "non-dropping-particle": "", "parse-names": false, "suffix": ""}, {"dropping-particle": "", "family": "Ibrahimpasic", "given": "Tihana", "non-dropping-particle": "", "parse-names": false, "suffix": ""}, {"dropping-particle": "</vt:lpwstr>
  </property>
  <property fmtid="{D5CDD505-2E9C-101B-9397-08002B2CF9AE}" pid="2545" name="Mendeley_Bookmark_adyXiwhLQJ_1">
    <vt:lpwstr>ADDIN CSL_CITATION {"citationItems": [{"id": "ITEM-1", "itemData": {"DOI": "10.1111/bjd.15436", "ISSN": "13652133", "abstract": "\u00a9 2017 British Association of Dermatologists BRAF gene mutations can be found in approximately 50% of melanomas, but the </vt:lpwstr>
  </property>
  <property fmtid="{D5CDD505-2E9C-101B-9397-08002B2CF9AE}" pid="2546" name="Mendeley_Bookmark_adyXiwhLQJ_10">
    <vt:lpwstr>31"]}], "mendeley": {"formattedCitation": "&lt;sup&gt;22&lt;/sup&gt;", "plainTextFormattedCitation": "22", "previouslyFormattedCitation": "&lt;sup&gt;22&lt;/sup&gt;"}, "properties": {"noteIndex": 0}, "schema": "https://github.com/citation-style-language/schema/raw/master/csl-cit</vt:lpwstr>
  </property>
  <property fmtid="{D5CDD505-2E9C-101B-9397-08002B2CF9AE}" pid="2547" name="Mendeley_Bookmark_adyXiwhLQJ_11">
    <vt:lpwstr>ation.json"}</vt:lpwstr>
  </property>
  <property fmtid="{D5CDD505-2E9C-101B-9397-08002B2CF9AE}" pid="2548" name="Mendeley_Bookmark_adyXiwhLQJ_2">
    <vt:lpwstr>most common BRAF mutation leads to substitution at residue 600 of the protein, from valine to glutamic acid. BRAF V 600E occurs in up to 95% of all melanoma cases and can be successfully blocked by using a combination of BRAF- and MEK inhibitors. The wide</vt:lpwstr>
  </property>
  <property fmtid="{D5CDD505-2E9C-101B-9397-08002B2CF9AE}" pid="2549" name="Mendeley_Bookmark_adyXiwhLQJ_3">
    <vt:lpwstr>r availability of next-generation sequencing is revealing more non-V600 BRAF mutations, and the clinical implications of these mutations are widely unknown. In this review, we will discuss the biology of the MAPK pathway and the different types of BRAF mu</vt:lpwstr>
  </property>
  <property fmtid="{D5CDD505-2E9C-101B-9397-08002B2CF9AE}" pid="2550" name="Mendeley_Bookmark_adyXiwhLQJ_4">
    <vt:lpwstr>tations as well as their effect on MEK activation. Current literature will be reviewed including in\u00a0vitro data, case reports and case series.", "author": [{"dropping-particle": "", "family": "Richtig", "given": "G.", "non-dropping-particle": "", "par</vt:lpwstr>
  </property>
  <property fmtid="{D5CDD505-2E9C-101B-9397-08002B2CF9AE}" pid="2551" name="Mendeley_Bookmark_adyXiwhLQJ_5">
    <vt:lpwstr>se-names": false, "suffix": ""}, {"dropping-particle": "", "family": "Hoeller", "given": "C.", "non-dropping-particle": "", "parse-names": false, "suffix": ""}, {"dropping-particle": "", "family": "Kashofer", "given": "K.", "non-dropping-particle": "", "p</vt:lpwstr>
  </property>
  <property fmtid="{D5CDD505-2E9C-101B-9397-08002B2CF9AE}" pid="2552" name="Mendeley_Bookmark_adyXiwhLQJ_6">
    <vt:lpwstr>arse-names": false, "suffix": ""}, {"dropping-particle": "", "family": "Aigelsreiter", "given": "A.", "non-dropping-particle": "", "parse-names": false, "suffix": ""}, {"dropping-particle": "", "family": "Heinemann", "given": "A.", "non-dropping-particle"</vt:lpwstr>
  </property>
  <property fmtid="{D5CDD505-2E9C-101B-9397-08002B2CF9AE}" pid="2553" name="Mendeley_Bookmark_adyXiwhLQJ_7">
    <vt:lpwstr>: "", "parse-names": false, "suffix": ""}, {"dropping-particle": "", "family": "Kwong", "given": "L. N.", "non-dropping-particle": "", "parse-names": false, "suffix": ""}, {"dropping-particle": "", "family": "Pichler", "given": "M.", "non-dropping-particl</vt:lpwstr>
  </property>
  <property fmtid="{D5CDD505-2E9C-101B-9397-08002B2CF9AE}" pid="2554" name="Mendeley_Bookmark_adyXiwhLQJ_8">
    <vt:lpwstr>e": "", "parse-names": false, "suffix": ""}, {"dropping-particle": "", "family": "Richtig", "given": "E.", "non-dropping-particle": "", "parse-names": false, "suffix": ""}], "container-title": "British Journal of Dermatology", "id": "ITEM-1", "issued": {"</vt:lpwstr>
  </property>
  <property fmtid="{D5CDD505-2E9C-101B-9397-08002B2CF9AE}" pid="2555" name="Mendeley_Bookmark_adyXiwhLQJ_9">
    <vt:lpwstr>date-parts": [["2017"]]}, "title": "Beyond the BRAFV600E hotspot: biology and clinical implications of rare BRAF gene mutations in melanoma patients", "type": "article"}, "uris": ["http://www.mendeley.com/documents/?uuid=c16f4ea8-ca75-40b2-b161-212a355ab0</vt:lpwstr>
  </property>
  <property fmtid="{D5CDD505-2E9C-101B-9397-08002B2CF9AE}" pid="2556" name="Mendeley_Bookmark_ai5KXNQbt7_1">
    <vt:lpwstr>ADDIN CSL_CITATION {"citationItems": [{"id": "ITEM-1", "itemData": {"DOI": "10.1038/nrc969", "ISSN": "1474175X", "abstract": "The RAS proteins control signalling pathways that are key regulators of several aspects of normal cell growth and malignant trans</vt:lpwstr>
  </property>
  <property fmtid="{D5CDD505-2E9C-101B-9397-08002B2CF9AE}" pid="2557" name="Mendeley_Bookmark_ai5KXNQbt7_10">
    <vt:lpwstr>hor": [{"dropping-particle": "", "family": "Oikonomou", "given": "Eftychia", "non-dropping-particle": "", "parse-names": false, "suffix": ""}, {"dropping-particle": "", "family": "Koustas", "given": "Evangelos", "non-dropping-particle": "", "parse-names":</vt:lpwstr>
  </property>
  <property fmtid="{D5CDD505-2E9C-101B-9397-08002B2CF9AE}" pid="2558" name="Mendeley_Bookmark_ai5KXNQbt7_11">
    <vt:lpwstr> false, "suffix": ""}, {"dropping-particle": "", "family": "Goulielmaki", "given": "Maria", "non-dropping-particle": "", "parse-names": false, "suffix": ""}, {"dropping-particle": "", "family": "Pintzas", "given": "Alexander", "non-dropping-particle": "",</vt:lpwstr>
  </property>
  <property fmtid="{D5CDD505-2E9C-101B-9397-08002B2CF9AE}" pid="2559" name="Mendeley_Bookmark_ai5KXNQbt7_12">
    <vt:lpwstr> "parse-names": false, "suffix": ""}], "container-title": "Oncotarget", "id": "ITEM-2", "issued": {"date-parts": [["2014"]]}, "title": "BRAF vs RAS oncogenes: Are mutations of the same pathway equal? Differential signalling and therapeutic implications", </vt:lpwstr>
  </property>
  <property fmtid="{D5CDD505-2E9C-101B-9397-08002B2CF9AE}" pid="2560" name="Mendeley_Bookmark_ai5KXNQbt7_13">
    <vt:lpwstr>"type": "article-journal"}, "uris": ["http://www.mendeley.com/documents/?uuid=15398362-d984-4a2a-9e93-cc6fb9992487"]}], "mendeley": {"formattedCitation": "&lt;sup&gt;28,29&lt;/sup&gt;", "plainTextFormattedCitation": "28,29", "previouslyFormattedCitation": "&lt;sup&gt;28,29</vt:lpwstr>
  </property>
  <property fmtid="{D5CDD505-2E9C-101B-9397-08002B2CF9AE}" pid="2561" name="Mendeley_Bookmark_ai5KXNQbt7_14">
    <vt:lpwstr>&lt;/sup&gt;"}, "properties": {"noteIndex": 0}, "schema": "https://github.com/citation-style-language/schema/raw/master/csl-citation.json"}</vt:lpwstr>
  </property>
  <property fmtid="{D5CDD505-2E9C-101B-9397-08002B2CF9AE}" pid="2562" name="Mendeley_Bookmark_ai5KXNQbt7_2">
    <vt:lpwstr>formation. They are aberrant in most human tumours due to activating mutations in the RAS genes themselves or to alterations in upstream or downstream signalling components. Rational therapies that target the RAS pathways might inhibit tumour growth, surv</vt:lpwstr>
  </property>
  <property fmtid="{D5CDD505-2E9C-101B-9397-08002B2CF9AE}" pid="2563" name="Mendeley_Bookmark_ai5KXNQbt7_3">
    <vt:lpwstr>ival and spread. Several of these new therapeutic agents are showing promise in the clinic and many more are being developed.", "author": [{"dropping-particle": "", "family": "Downward", "given": "Julian", "non-dropping-particle": "", "parse-names": false</vt:lpwstr>
  </property>
  <property fmtid="{D5CDD505-2E9C-101B-9397-08002B2CF9AE}" pid="2564" name="Mendeley_Bookmark_ai5KXNQbt7_4">
    <vt:lpwstr>, "suffix": ""}], "container-title": "Nature Reviews Cancer", "id": "ITEM-1", "issued": {"date-parts": [["2003"]]}, "title": "Targeting RAS signalling pathways in cancer therapy", "type": "article"}, "uris": ["http://www.mendeley.com/documents/?uuid=2b9c5</vt:lpwstr>
  </property>
  <property fmtid="{D5CDD505-2E9C-101B-9397-08002B2CF9AE}" pid="2565" name="Mendeley_Bookmark_ai5KXNQbt7_5">
    <vt:lpwstr>521-b8c2-4a0b-9062-df87fbb5d68c"]}, {"id": "ITEM-2", "itemData": {"DOI": "10.18632/oncotarget.2555", "ISSN": "19492553", "abstract": "As the increased knowledge of tumour heterogeneity and genetic alterations progresses, it exemplifies the need for furthe</vt:lpwstr>
  </property>
  <property fmtid="{D5CDD505-2E9C-101B-9397-08002B2CF9AE}" pid="2566" name="Mendeley_Bookmark_ai5KXNQbt7_6">
    <vt:lpwstr>r personalized medicine in modern cancer management. Here, the similarities but also the differential effects of RAS and BRAF oncogenic signalling are examined and further implications in personalized cancer diagnosis and therapy are discussed. Redundant </vt:lpwstr>
  </property>
  <property fmtid="{D5CDD505-2E9C-101B-9397-08002B2CF9AE}" pid="2567" name="Mendeley_Bookmark_ai5KXNQbt7_7">
    <vt:lpwstr>mechanisms mediated by the two oncogenes as well as differential regulation of signalling pathways and gene expression by RAS as compared to BRAF are addressed. The implications of RAS vs BRAF differential functions, in relevant tumour types including col</vt:lpwstr>
  </property>
  <property fmtid="{D5CDD505-2E9C-101B-9397-08002B2CF9AE}" pid="2568" name="Mendeley_Bookmark_ai5KXNQbt7_8">
    <vt:lpwstr>orectal cancer, melanoma, lung cancer are discussed. Current therapeutic findings and future viewpoints concerning the exploitation of RAS-BRAF-pathway alterations for the development of novel therapeutics and efficient rational combinations, as well as c</vt:lpwstr>
  </property>
  <property fmtid="{D5CDD505-2E9C-101B-9397-08002B2CF9AE}" pid="2569" name="Mendeley_Bookmark_ai5KXNQbt7_9">
    <vt:lpwstr>ompanion tests for relevant markers of response will be evaluated. The concept that drug-resistant cells may also display drug dependency, such that altered dosing may prevent the emergence of lethal drug resistance posed a major therapy hindrance.", "aut</vt:lpwstr>
  </property>
  <property fmtid="{D5CDD505-2E9C-101B-9397-08002B2CF9AE}" pid="2570" name="Mendeley_Bookmark_cVGOmMIvo1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2571" name="Mendeley_Bookmark_cVGOmMIvo1_10">
    <vt:lpwstr>", "family": "Boucai", "given": "Laura", "non-dropping-particle": "", "parse-names": false, "suffix": ""}, {"dropping-particle": "", "family": "Sinha", "given": "Rileen", "non-dropping-particle": "", "parse-names": false, "suffix": ""}, {"dropping-particl</vt:lpwstr>
  </property>
  <property fmtid="{D5CDD505-2E9C-101B-9397-08002B2CF9AE}" pid="2572" name="Mendeley_Bookmark_cVGOmMIvo1_11">
    <vt:lpwstr>e": "", "family": "Knauf", "given": "Jeffrey A.", "non-dropping-particle": "", "parse-names": false, "suffix": ""}, {"dropping-particle": "", "family": "Shah", "given": "Ronak H.", "non-dropping-particle": "", "parse-names": false, "suffix": ""}, {"droppi</vt:lpwstr>
  </property>
  <property fmtid="{D5CDD505-2E9C-101B-9397-08002B2CF9AE}" pid="2573" name="Mendeley_Bookmark_cVGOmMIvo1_12">
    <vt:lpwstr>ng-particle": "", "family": "Dogan", "given": "Snjezana", "non-dropping-particle": "", "parse-names": false, "suffix": ""}, {"dropping-particle": "", "family": "Ricarte-Filho", "given": "Julio C.", "non-dropping-particle": "", "parse-names": false, "suffi</vt:lpwstr>
  </property>
  <property fmtid="{D5CDD505-2E9C-101B-9397-08002B2CF9AE}" pid="2574" name="Mendeley_Bookmark_cVGOmMIvo1_13">
    <vt:lpwstr>x": ""}, {"dropping-particle": "", "family": "Krishnamoorthy", "given": "Gnana P.", "non-dropping-particle": "", "parse-names": false, "suffix": ""}, {"dropping-particle": "", "family": "Xu", "given": "Bin", "non-dropping-particle": "", "parse-names": fal</vt:lpwstr>
  </property>
  <property fmtid="{D5CDD505-2E9C-101B-9397-08002B2CF9AE}" pid="2575" name="Mendeley_Bookmark_cVGOmMIvo1_14">
    <vt:lpwstr>se, "suffix": ""}, {"dropping-particle": "", "family": "Schultz", "given": "Nikolaus", "non-dropping-particle": "", "parse-names": false, "suffix": ""}, {"dropping-particle": "", "family": "Berger", "given": "Michael F.", "non-dropping-particle": "", "par</vt:lpwstr>
  </property>
  <property fmtid="{D5CDD505-2E9C-101B-9397-08002B2CF9AE}" pid="2576" name="Mendeley_Bookmark_cVGOmMIvo1_15">
    <vt:lpwstr>se-names": false, "suffix": ""}, {"dropping-particle": "", "family": "Sander", "given": "Chris", "non-dropping-particle": "", "parse-names": false, "suffix": ""}, {"dropping-particle": "", "family": "Taylor", "given": "Barry S.", "non-dropping-particle": </vt:lpwstr>
  </property>
  <property fmtid="{D5CDD505-2E9C-101B-9397-08002B2CF9AE}" pid="2577" name="Mendeley_Bookmark_cVGOmMIvo1_16">
    <vt:lpwstr>"", "parse-names": false, "suffix": ""}, {"dropping-particle": "", "family": "Ghossein", "given": "Ronald", "non-dropping-particle": "", "parse-names": false, "suffix": ""}, {"dropping-particle": "", "family": "Ganly", "given": "Ian", "non-dropping-partic</vt:lpwstr>
  </property>
  <property fmtid="{D5CDD505-2E9C-101B-9397-08002B2CF9AE}" pid="2578" name="Mendeley_Bookmark_cVGOmMIvo1_17">
    <vt:lpwstr>le": "", "parse-names": false, "suffix": ""}, {"dropping-particle": "", "family": "Fagin", "given": "James A.", "non-dropping-particle": "", "parse-names": false, "suffix": ""}], "container-title": "Journal of Clinical Investigation", "id": "ITEM-1", "iss</vt:lpwstr>
  </property>
  <property fmtid="{D5CDD505-2E9C-101B-9397-08002B2CF9AE}" pid="2579" name="Mendeley_Bookmark_cVGOmMIvo1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2580" name="Mendeley_Bookmark_cVGOmMIvo1_19">
    <vt:lpwstr>}], "mendeley": {"formattedCitation": "&lt;sup&gt;45&lt;/sup&gt;", "plainTextFormattedCitation": "45", "previouslyFormattedCitation": "&lt;sup&gt;45&lt;/sup&gt;"}, "properties": {"noteIndex": 0}, "schema": "https://github.com/citation-style-language/schema/raw/master/csl-citatio</vt:lpwstr>
  </property>
  <property fmtid="{D5CDD505-2E9C-101B-9397-08002B2CF9AE}" pid="2581" name="Mendeley_Bookmark_cVGOmMIvo1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2582" name="Mendeley_Bookmark_cVGOmMIvo1_20">
    <vt:lpwstr>n.json"}</vt:lpwstr>
  </property>
  <property fmtid="{D5CDD505-2E9C-101B-9397-08002B2CF9AE}" pid="2583" name="Mendeley_Bookmark_cVGOmMIvo1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2584" name="Mendeley_Bookmark_cVGOmMIvo1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2585" name="Mendeley_Bookmark_cVGOmMIvo1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2586" name="Mendeley_Bookmark_cVGOmMIvo1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2587" name="Mendeley_Bookmark_cVGOmMIvo1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2588" name="Mendeley_Bookmark_cVGOmMIvo1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2589" name="Mendeley_Bookmark_cVGOmMIvo1_9">
    <vt:lpwstr>nda", "given": "I\u00f1igo", "non-dropping-particle": "", "parse-names": false, "suffix": ""}, {"dropping-particle": "", "family": "Ibrahimpasic", "given": "Tihana", "non-dropping-particle": "", "parse-names": false, "suffix": ""}, {"dropping-particle": "</vt:lpwstr>
  </property>
  <property fmtid="{D5CDD505-2E9C-101B-9397-08002B2CF9AE}" pid="2590" name="Mendeley_Bookmark_cYLug4jtBV_1">
    <vt:lpwstr>ADDIN CSL_CITATION {"citationItems": [{"id": "ITEM-1", "itemData": {"DOI": "10.1016/j.cell.2011.02.013", "ISSN": "00928674", "abstract": "The hallmarks of cancer comprise six biological capabilities acquired during the multistep development of human tumor</vt:lpwstr>
  </property>
  <property fmtid="{D5CDD505-2E9C-101B-9397-08002B2CF9AE}" pid="2591" name="Mendeley_Bookmark_cYLug4jtBV_2">
    <vt:lpwstr>s. The hallmarks constitute an organizing principle for rationalizing the complexities of neoplastic disease. They include sustaining proliferative signaling, evading growth suppressors, resisting cell death, enabling replicative immortality, inducing ang</vt:lpwstr>
  </property>
  <property fmtid="{D5CDD505-2E9C-101B-9397-08002B2CF9AE}" pid="2592" name="Mendeley_Bookmark_cYLug4jtBV_3">
    <vt:lpwstr>iogenesis, and activating invasion and metastasis. Underlying these hallmarks are genome instability, which generates the genetic diversity that expedites their acquisition, and inflammation, which fosters multiple hallmark functions. Conceptual progress </vt:lpwstr>
  </property>
  <property fmtid="{D5CDD505-2E9C-101B-9397-08002B2CF9AE}" pid="2593" name="Mendeley_Bookmark_cYLug4jtBV_4">
    <vt:lpwstr>in the last decade has added two emerging hallmarks of potential generality to this list - reprogramming of energy metabolism and evading immune destruction. In addition to cancer cells, tumors exhibit another dimension of complexity: they contain a reper</vt:lpwstr>
  </property>
  <property fmtid="{D5CDD505-2E9C-101B-9397-08002B2CF9AE}" pid="2594" name="Mendeley_Bookmark_cYLug4jtBV_5">
    <vt:lpwstr>toire of recruited, ostensibly normal cells that contribute to the acquisition of hallmark traits by creating the \"tumor microenvironment.\" Recognition of the widespread applicability of these concepts will increasingly affect the development of new mea</vt:lpwstr>
  </property>
  <property fmtid="{D5CDD505-2E9C-101B-9397-08002B2CF9AE}" pid="2595" name="Mendeley_Bookmark_cYLug4jtBV_6">
    <vt:lpwstr>ns to treat human cancer. \u00a9 2011 Elsevier Inc.", "author": [{"dropping-particle": "", "family": "Hanahan", "given": "Douglas", "non-dropping-particle": "", "parse-names": false, "suffix": ""}, {"dropping-particle": "", "family": "Weinberg", "given": </vt:lpwstr>
  </property>
  <property fmtid="{D5CDD505-2E9C-101B-9397-08002B2CF9AE}" pid="2596" name="Mendeley_Bookmark_cYLug4jtBV_7">
    <vt:lpwstr>"Robert A.", "non-dropping-particle": "", "parse-names": false, "suffix": ""}], "container-title": "Cell", "id": "ITEM-1", "issued": {"date-parts": [["2011"]]}, "title": "Hallmarks of cancer: The next generation", "type": "article"}, "uris": ["http://www.</vt:lpwstr>
  </property>
  <property fmtid="{D5CDD505-2E9C-101B-9397-08002B2CF9AE}" pid="2597" name="Mendeley_Bookmark_cYLug4jtBV_8">
    <vt:lpwstr>mendeley.com/documents/?uuid=d81f8172-b678-407e-8f95-4bea62f6df2b"]}], "mendeley": {"formattedCitation": "&lt;sup&gt;20&lt;/sup&gt;", "plainTextFormattedCitation": "20", "previouslyFormattedCitation": "&lt;sup&gt;20&lt;/sup&gt;"}, "properties": {"noteIndex": 0}, "schema": "https</vt:lpwstr>
  </property>
  <property fmtid="{D5CDD505-2E9C-101B-9397-08002B2CF9AE}" pid="2598" name="Mendeley_Bookmark_cYLug4jtBV_9">
    <vt:lpwstr>://github.com/citation-style-language/schema/raw/master/csl-citation.json"}</vt:lpwstr>
  </property>
  <property fmtid="{D5CDD505-2E9C-101B-9397-08002B2CF9AE}" pid="2599" name="Mendeley_Bookmark_cfMFemw5QI_1">
    <vt:lpwstr>ADDIN CSL_CITATION {"citationItems": [{"id": "ITEM-1", "itemData": {"DOI": "10.1126/science.296.5573.1655", "ISSN": "00368075", "abstract": "Phosphorylated lipids are produced at cellular membranes during signaling events and contribute to the recruitment</vt:lpwstr>
  </property>
  <property fmtid="{D5CDD505-2E9C-101B-9397-08002B2CF9AE}" pid="2600" name="Mendeley_Bookmark_cfMFemw5QI_2">
    <vt:lpwstr> and activation of various signaling components. The role of phosphoinositide 3-kinase (PI3K), which catalyzes the production of phosphatidylinositol-3,4,5-trisphosphate, in cell survival pathways; the regulation of gene expression and cell metabolism; an</vt:lpwstr>
  </property>
  <property fmtid="{D5CDD505-2E9C-101B-9397-08002B2CF9AE}" pid="2601" name="Mendeley_Bookmark_cfMFemw5QI_3">
    <vt:lpwstr>d cytoskeletal rearrangements are highlighted. The PI3K pathway is implicated in human diseases including diabetes and cancer, and understanding the intricacies of this pathway may provide new avenues for therapuetic intervention.", "author": [{"dropping-</vt:lpwstr>
  </property>
  <property fmtid="{D5CDD505-2E9C-101B-9397-08002B2CF9AE}" pid="2602" name="Mendeley_Bookmark_cfMFemw5QI_4">
    <vt:lpwstr>particle": "", "family": "Cantley", "given": "Lewis C.", "non-dropping-particle": "", "parse-names": false, "suffix": ""}], "container-title": "Science", "id": "ITEM-1", "issued": {"date-parts": [["2002"]]}, "title": "The phosphoinositide 3-kinase pathway</vt:lpwstr>
  </property>
  <property fmtid="{D5CDD505-2E9C-101B-9397-08002B2CF9AE}" pid="2603" name="Mendeley_Bookmark_cfMFemw5QI_5">
    <vt:lpwstr>", "type": "article"}, "uris": ["http://www.mendeley.com/documents/?uuid=42b611d8-5e87-4346-8d65-c537120f1652"]}], "mendeley": {"formattedCitation": "&lt;sup&gt;43&lt;/sup&gt;", "plainTextFormattedCitation": "43", "previouslyFormattedCitation": "&lt;sup&gt;43&lt;/sup&gt;"}, "pro</vt:lpwstr>
  </property>
  <property fmtid="{D5CDD505-2E9C-101B-9397-08002B2CF9AE}" pid="2604" name="Mendeley_Bookmark_cfMFemw5QI_6">
    <vt:lpwstr>perties": {"noteIndex": 0}, "schema": "https://github.com/citation-style-language/schema/raw/master/csl-citation.json"}</vt:lpwstr>
  </property>
  <property fmtid="{D5CDD505-2E9C-101B-9397-08002B2CF9AE}" pid="2605" name="Mendeley_Bookmark_ciVf1Oyp8b_1">
    <vt:lpwstr>ADDIN CSL_CITATION {"citationItems": [{"id": "ITEM-1", "itemData": {"DOI": "10.1089/thy.2015.0020", "ISSN": "15579077", "abstract": "BACKGROUND Thyroid nodules are a common clinical problem, and differentiated thyroid cancer is becoming increasingly preva</vt:lpwstr>
  </property>
  <property fmtid="{D5CDD505-2E9C-101B-9397-08002B2CF9AE}" pid="2606" name="Mendeley_Bookmark_ciVf1Oyp8b_10">
    <vt:lpwstr>rveillance for recurrent disease using imaging and serum thyroglobulin, thyroid hormone therapy, management of recurrent and metastatic disease, consideration for clinical trials and targeted therapy, as well as directions for future research. CONCLUSIONS</vt:lpwstr>
  </property>
  <property fmtid="{D5CDD505-2E9C-101B-9397-08002B2CF9AE}" pid="2607" name="Mendeley_Bookmark_ciVf1Oyp8b_11">
    <vt:lpwstr> We have developed evidence-based recommendations to inform clinical decision-ma\u2026", "author": [{"dropping-particle": "", "family": "Haugen", "given": "Bryan R.", "non-dropping-particle": "", "parse-names": false, "suffix": ""}, {"dropping-particle": </vt:lpwstr>
  </property>
  <property fmtid="{D5CDD505-2E9C-101B-9397-08002B2CF9AE}" pid="2608" name="Mendeley_Bookmark_ciVf1Oyp8b_12">
    <vt:lpwstr>"", "family": "Alexander", "given": "Erik K.", "non-dropping-particle": "", "parse-names": false, "suffix": ""}, {"dropping-particle": "", "family": "Bible", "given": "Keith C.", "non-dropping-particle": "", "parse-names": false, "suffix": ""}, {"dropping</vt:lpwstr>
  </property>
  <property fmtid="{D5CDD505-2E9C-101B-9397-08002B2CF9AE}" pid="2609" name="Mendeley_Bookmark_ciVf1Oyp8b_13">
    <vt:lpwstr>-particle": "", "family": "Doherty", "given": "Gerard M.", "non-dropping-particle": "", "parse-names": false, "suffix": ""}, {"dropping-particle": "", "family": "Mandel", "given": "Susan J.", "non-dropping-particle": "", "parse-names": false, "suffix": ""</vt:lpwstr>
  </property>
  <property fmtid="{D5CDD505-2E9C-101B-9397-08002B2CF9AE}" pid="2610" name="Mendeley_Bookmark_ciVf1Oyp8b_14">
    <vt:lpwstr>}, {"dropping-particle": "", "family": "Nikiforov", "given": "Yuri E.", "non-dropping-particle": "", "parse-names": false, "suffix": ""}, {"dropping-particle": "", "family": "Pacini", "given": "Furio", "non-dropping-particle": "", "parse-names": false, "s</vt:lpwstr>
  </property>
  <property fmtid="{D5CDD505-2E9C-101B-9397-08002B2CF9AE}" pid="2611" name="Mendeley_Bookmark_ciVf1Oyp8b_15">
    <vt:lpwstr>uffix": ""}, {"dropping-particle": "", "family": "Randolph", "given": "Gregory W.", "non-dropping-particle": "", "parse-names": false, "suffix": ""}, {"dropping-particle": "", "family": "Sawka", "given": "Anna M.", "non-dropping-particle": "", "parse-name</vt:lpwstr>
  </property>
  <property fmtid="{D5CDD505-2E9C-101B-9397-08002B2CF9AE}" pid="2612" name="Mendeley_Bookmark_ciVf1Oyp8b_16">
    <vt:lpwstr>s": false, "suffix": ""}, {"dropping-particle": "", "family": "Schlumberger", "given": "Martin", "non-dropping-particle": "", "parse-names": false, "suffix": ""}, {"dropping-particle": "", "family": "Schuff", "given": "Kathryn G.", "non-dropping-particle"</vt:lpwstr>
  </property>
  <property fmtid="{D5CDD505-2E9C-101B-9397-08002B2CF9AE}" pid="2613" name="Mendeley_Bookmark_ciVf1Oyp8b_17">
    <vt:lpwstr>: "", "parse-names": false, "suffix": ""}, {"dropping-particle": "", "family": "Sherman", "given": "Steven I.", "non-dropping-particle": "", "parse-names": false, "suffix": ""}, {"dropping-particle": "", "family": "Sosa", "given": "Julie Ann", "non-droppi</vt:lpwstr>
  </property>
  <property fmtid="{D5CDD505-2E9C-101B-9397-08002B2CF9AE}" pid="2614" name="Mendeley_Bookmark_ciVf1Oyp8b_18">
    <vt:lpwstr>ng-particle": "", "parse-names": false, "suffix": ""}, {"dropping-particle": "", "family": "Steward", "given": "David L.", "non-dropping-particle": "", "parse-names": false, "suffix": ""}, {"dropping-particle": "", "family": "Tuttle", "given": "R. Michael</vt:lpwstr>
  </property>
  <property fmtid="{D5CDD505-2E9C-101B-9397-08002B2CF9AE}" pid="2615" name="Mendeley_Bookmark_ciVf1Oyp8b_19">
    <vt:lpwstr>", "non-dropping-particle": "", "parse-names": false, "suffix": ""}, {"dropping-particle": "", "family": "Wartofsky", "given": "Leonard", "non-dropping-particle": "", "parse-names": false, "suffix": ""}], "container-title": "Thyroid", "id": "ITEM-1", "iss</vt:lpwstr>
  </property>
  <property fmtid="{D5CDD505-2E9C-101B-9397-08002B2CF9AE}" pid="2616" name="Mendeley_Bookmark_ciVf1Oyp8b_2">
    <vt:lpwstr>lent. Since the American Thyroid Association's (ATA's) guidelines for the management of these disorders were revised in 2009, significant scientific advances have occurred in the field. The aim of these guidelines is to inform clinicians, patients, resear</vt:lpwstr>
  </property>
  <property fmtid="{D5CDD505-2E9C-101B-9397-08002B2CF9AE}" pid="2617" name="Mendeley_Bookmark_ciVf1Oyp8b_20">
    <vt:lpwstr>ued": {"date-parts": [["2016"]]}, "title": "2015 American Thyroid Association Management Guidelines for Adult Patients with Thyroid Nodules and Differentiated Thyroid Cancer: The American Thyroid Association Guidelines Task Force on Thyroid Nodules and Di</vt:lpwstr>
  </property>
  <property fmtid="{D5CDD505-2E9C-101B-9397-08002B2CF9AE}" pid="2618" name="Mendeley_Bookmark_ciVf1Oyp8b_21">
    <vt:lpwstr>fferentiated Thyroid Cancer", "type": "article-journal"}, "uris": ["http://www.mendeley.com/documents/?uuid=79800d1e-37ce-4db1-a0a8-095c2e975ca4"]}], "mendeley": {"formattedCitation": "&lt;sup&gt;19&lt;/sup&gt;", "plainTextFormattedCitation": "19", "previouslyFormatt</vt:lpwstr>
  </property>
  <property fmtid="{D5CDD505-2E9C-101B-9397-08002B2CF9AE}" pid="2619" name="Mendeley_Bookmark_ciVf1Oyp8b_22">
    <vt:lpwstr>edCitation": "&lt;sup&gt;19&lt;/sup&gt;"}, "properties": {"noteIndex": 0}, "schema": "https://github.com/citation-style-language/schema/raw/master/csl-citation.json"}</vt:lpwstr>
  </property>
  <property fmtid="{D5CDD505-2E9C-101B-9397-08002B2CF9AE}" pid="2620" name="Mendeley_Bookmark_ciVf1Oyp8b_3">
    <vt:lpwstr>chers, and health policy makers on published evidence relating to the diagnosis and management of thyroid nodules and differentiated thyroid cancer. METHODS The specific clinical questions addressed in these guidelines were based on prior versions of the </vt:lpwstr>
  </property>
  <property fmtid="{D5CDD505-2E9C-101B-9397-08002B2CF9AE}" pid="2621" name="Mendeley_Bookmark_ciVf1Oyp8b_4">
    <vt:lpwstr>guidelines, stakeholder input, and input of task force members. Task force panel members were educated on knowledge synthesis methods, including electronic database searching, review and selection of relevant citations, and critical appraisal of selected </vt:lpwstr>
  </property>
  <property fmtid="{D5CDD505-2E9C-101B-9397-08002B2CF9AE}" pid="2622" name="Mendeley_Bookmark_ciVf1Oyp8b_5">
    <vt:lpwstr>studies. Published English language articles on adults were eligible for inclusion. The American College of Physicians Guideline Grading System was used for critical appraisal of evidence and grading strength of recommendations for therapeutic interventio</vt:lpwstr>
  </property>
  <property fmtid="{D5CDD505-2E9C-101B-9397-08002B2CF9AE}" pid="2623" name="Mendeley_Bookmark_ciVf1Oyp8b_6">
    <vt:lpwstr>ns. We developed a similarly formatted system to appraise the quality of such studies and resultant recommendations. The guideline panel had complete editorial independence from the ATA. Competing interests of guideline task force members were regularly u</vt:lpwstr>
  </property>
  <property fmtid="{D5CDD505-2E9C-101B-9397-08002B2CF9AE}" pid="2624" name="Mendeley_Bookmark_ciVf1Oyp8b_7">
    <vt:lpwstr>pdated, managed, and communicated to the ATA and task force members. RESULTS The revised guidelines for the management of thyroid nodules include recommendations regarding initial evaluation, clinical and ultrasound criteria for fine-needle aspiration bio</vt:lpwstr>
  </property>
  <property fmtid="{D5CDD505-2E9C-101B-9397-08002B2CF9AE}" pid="2625" name="Mendeley_Bookmark_ciVf1Oyp8b_8">
    <vt:lpwstr>psy, interpretation of fine-needle aspiration biopsy results, use of molecular markers, and management of benign thyroid nodules. Recommendations regarding the initial management of thyroid cancer include those relating to screening for thyroid cancer, st</vt:lpwstr>
  </property>
  <property fmtid="{D5CDD505-2E9C-101B-9397-08002B2CF9AE}" pid="2626" name="Mendeley_Bookmark_ciVf1Oyp8b_9">
    <vt:lpwstr>aging and risk assessment, surgical management, radioiodine remnant ablation and therapy, and thyrotropin suppression therapy using levothyroxine. Recommendations related to long-term management of differentiated thyroid cancer include those related to su</vt:lpwstr>
  </property>
  <property fmtid="{D5CDD505-2E9C-101B-9397-08002B2CF9AE}" pid="2627" name="Mendeley_Bookmark_dR16wslvGh_1">
    <vt:lpwstr>ADDIN CSL_CITATION {"citationItems": [{"id": "ITEM-1", "itemData": {"DOI": "10.1093/annonc/mdx401", "ISSN": "15698041", "abstract": "The MAPK cascade plays a crucial role in tumor cell proliferation and survival. Accumulating evidence suggests that mutati</vt:lpwstr>
  </property>
  <property fmtid="{D5CDD505-2E9C-101B-9397-08002B2CF9AE}" pid="2628" name="Mendeley_Bookmark_dR16wslvGh_10">
    <vt:lpwstr> "uris": ["http://www.mendeley.com/documents/?uuid=6719eafc-d55f-43e4-8a1f-2399d1842092"]}], "mendeley": {"formattedCitation": "&lt;sup&gt;23&lt;/sup&gt;", "plainTextFormattedCitation": "23", "previouslyFormattedCitation": "&lt;sup&gt;23&lt;/sup&gt;"}, "properties": {"noteIndex"</vt:lpwstr>
  </property>
  <property fmtid="{D5CDD505-2E9C-101B-9397-08002B2CF9AE}" pid="2629" name="Mendeley_Bookmark_dR16wslvGh_11">
    <vt:lpwstr>: 0}, "schema": "https://github.com/citation-style-language/schema/raw/master/csl-citation.json"}</vt:lpwstr>
  </property>
  <property fmtid="{D5CDD505-2E9C-101B-9397-08002B2CF9AE}" pid="2630" name="Mendeley_Bookmark_dR16wslvGh_2">
    <vt:lpwstr>ons in the BRAF oncogene are not only associated with poor prognosis but also linked with less benefit when treated with anti-epidermal growth factor receptor (EGFR) antibodies in metastatic colorectal cancer (mCRC). Targeting this molecular aberration ha</vt:lpwstr>
  </property>
  <property fmtid="{D5CDD505-2E9C-101B-9397-08002B2CF9AE}" pid="2631" name="Mendeley_Bookmark_dR16wslvGh_3">
    <vt:lpwstr>s thus become a matter of particular interest in mCRC drug development. In contrast to other malignances such as BRAF mutant (mt) melanoma, efficacy observed with BRAF inhibitors in mono-therapy in mCRC is poor. Several mechanisms of resistance have been </vt:lpwstr>
  </property>
  <property fmtid="{D5CDD505-2E9C-101B-9397-08002B2CF9AE}" pid="2632" name="Mendeley_Bookmark_dR16wslvGh_4">
    <vt:lpwstr>identified leading to the development of different treatment strategies that have shown promising activity in early clinical trials. Hence, rational combination of targeted therapies is expected to further increase the efficacy of selective BRAF inhibitor</vt:lpwstr>
  </property>
  <property fmtid="{D5CDD505-2E9C-101B-9397-08002B2CF9AE}" pid="2633" name="Mendeley_Bookmark_dR16wslvGh_5">
    <vt:lpwstr>s. Herein, we discuss the main clinical and molecular characteristics of BRAF mt colorectal cancer (CRC) and its translation into the clinic, with a focus on developmental therapeutics and combination strategies. In addition, we contextualize the availabl</vt:lpwstr>
  </property>
  <property fmtid="{D5CDD505-2E9C-101B-9397-08002B2CF9AE}" pid="2634" name="Mendeley_Bookmark_dR16wslvGh_6">
    <vt:lpwstr>e data with potential future approaches that include the extended access to next-generation sequencing platforms and gene expression strategies for molecular subtyping. These approaches will facilitate the identification of certain patient profiles provid</vt:lpwstr>
  </property>
  <property fmtid="{D5CDD505-2E9C-101B-9397-08002B2CF9AE}" pid="2635" name="Mendeley_Bookmark_dR16wslvGh_7">
    <vt:lpwstr>ing more therapeutic possibilities.", "author": [{"dropping-particle": "", "family": "Sanz-Garcia", "given": "E.", "non-dropping-particle": "", "parse-names": false, "suffix": ""}, {"dropping-particle": "", "family": "Argiles", "given": "G.", "non-droppin</vt:lpwstr>
  </property>
  <property fmtid="{D5CDD505-2E9C-101B-9397-08002B2CF9AE}" pid="2636" name="Mendeley_Bookmark_dR16wslvGh_8">
    <vt:lpwstr>g-particle": "", "parse-names": false, "suffix": ""}, {"dropping-particle": "", "family": "Elez", "given": "E.", "non-dropping-particle": "", "parse-names": false, "suffix": ""}, {"dropping-particle": "", "family": "Tabernero", "given": "J.", "non-droppin</vt:lpwstr>
  </property>
  <property fmtid="{D5CDD505-2E9C-101B-9397-08002B2CF9AE}" pid="2637" name="Mendeley_Bookmark_dR16wslvGh_9">
    <vt:lpwstr>g-particle": "", "parse-names": false, "suffix": ""}], "container-title": "Annals of Oncology", "id": "ITEM-1", "issued": {"date-parts": [["2017"]]}, "title": "BRAF mutant colorectal cancer: Prognosis, treatment, and new perspectives", "type": "article"},</vt:lpwstr>
  </property>
  <property fmtid="{D5CDD505-2E9C-101B-9397-08002B2CF9AE}" pid="2638" name="Mendeley_Bookmark_dXv3Il6W5h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2639" name="Mendeley_Bookmark_dXv3Il6W5h_10">
    <vt:lpwstr>", "family": "Boucai", "given": "Laura", "non-dropping-particle": "", "parse-names": false, "suffix": ""}, {"dropping-particle": "", "family": "Sinha", "given": "Rileen", "non-dropping-particle": "", "parse-names": false, "suffix": ""}, {"dropping-particl</vt:lpwstr>
  </property>
  <property fmtid="{D5CDD505-2E9C-101B-9397-08002B2CF9AE}" pid="2640" name="Mendeley_Bookmark_dXv3Il6W5h_11">
    <vt:lpwstr>e": "", "family": "Knauf", "given": "Jeffrey A.", "non-dropping-particle": "", "parse-names": false, "suffix": ""}, {"dropping-particle": "", "family": "Shah", "given": "Ronak H.", "non-dropping-particle": "", "parse-names": false, "suffix": ""}, {"droppi</vt:lpwstr>
  </property>
  <property fmtid="{D5CDD505-2E9C-101B-9397-08002B2CF9AE}" pid="2641" name="Mendeley_Bookmark_dXv3Il6W5h_12">
    <vt:lpwstr>ng-particle": "", "family": "Dogan", "given": "Snjezana", "non-dropping-particle": "", "parse-names": false, "suffix": ""}, {"dropping-particle": "", "family": "Ricarte-Filho", "given": "Julio C.", "non-dropping-particle": "", "parse-names": false, "suffi</vt:lpwstr>
  </property>
  <property fmtid="{D5CDD505-2E9C-101B-9397-08002B2CF9AE}" pid="2642" name="Mendeley_Bookmark_dXv3Il6W5h_13">
    <vt:lpwstr>x": ""}, {"dropping-particle": "", "family": "Krishnamoorthy", "given": "Gnana P.", "non-dropping-particle": "", "parse-names": false, "suffix": ""}, {"dropping-particle": "", "family": "Xu", "given": "Bin", "non-dropping-particle": "", "parse-names": fal</vt:lpwstr>
  </property>
  <property fmtid="{D5CDD505-2E9C-101B-9397-08002B2CF9AE}" pid="2643" name="Mendeley_Bookmark_dXv3Il6W5h_14">
    <vt:lpwstr>se, "suffix": ""}, {"dropping-particle": "", "family": "Schultz", "given": "Nikolaus", "non-dropping-particle": "", "parse-names": false, "suffix": ""}, {"dropping-particle": "", "family": "Berger", "given": "Michael F.", "non-dropping-particle": "", "par</vt:lpwstr>
  </property>
  <property fmtid="{D5CDD505-2E9C-101B-9397-08002B2CF9AE}" pid="2644" name="Mendeley_Bookmark_dXv3Il6W5h_15">
    <vt:lpwstr>se-names": false, "suffix": ""}, {"dropping-particle": "", "family": "Sander", "given": "Chris", "non-dropping-particle": "", "parse-names": false, "suffix": ""}, {"dropping-particle": "", "family": "Taylor", "given": "Barry S.", "non-dropping-particle": </vt:lpwstr>
  </property>
  <property fmtid="{D5CDD505-2E9C-101B-9397-08002B2CF9AE}" pid="2645" name="Mendeley_Bookmark_dXv3Il6W5h_16">
    <vt:lpwstr>"", "parse-names": false, "suffix": ""}, {"dropping-particle": "", "family": "Ghossein", "given": "Ronald", "non-dropping-particle": "", "parse-names": false, "suffix": ""}, {"dropping-particle": "", "family": "Ganly", "given": "Ian", "non-dropping-partic</vt:lpwstr>
  </property>
  <property fmtid="{D5CDD505-2E9C-101B-9397-08002B2CF9AE}" pid="2646" name="Mendeley_Bookmark_dXv3Il6W5h_17">
    <vt:lpwstr>le": "", "parse-names": false, "suffix": ""}, {"dropping-particle": "", "family": "Fagin", "given": "James A.", "non-dropping-particle": "", "parse-names": false, "suffix": ""}], "container-title": "Journal of Clinical Investigation", "id": "ITEM-1", "iss</vt:lpwstr>
  </property>
  <property fmtid="{D5CDD505-2E9C-101B-9397-08002B2CF9AE}" pid="2647" name="Mendeley_Bookmark_dXv3Il6W5h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2648" name="Mendeley_Bookmark_dXv3Il6W5h_19">
    <vt:lpwstr>}], "mendeley": {"formattedCitation": "&lt;sup&gt;45&lt;/sup&gt;", "plainTextFormattedCitation": "45", "previouslyFormattedCitation": "&lt;sup&gt;45&lt;/sup&gt;"}, "properties": {"noteIndex": 0}, "schema": "https://github.com/citation-style-language/schema/raw/master/csl-citatio</vt:lpwstr>
  </property>
  <property fmtid="{D5CDD505-2E9C-101B-9397-08002B2CF9AE}" pid="2649" name="Mendeley_Bookmark_dXv3Il6W5h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2650" name="Mendeley_Bookmark_dXv3Il6W5h_20">
    <vt:lpwstr>n.json"}</vt:lpwstr>
  </property>
  <property fmtid="{D5CDD505-2E9C-101B-9397-08002B2CF9AE}" pid="2651" name="Mendeley_Bookmark_dXv3Il6W5h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2652" name="Mendeley_Bookmark_dXv3Il6W5h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2653" name="Mendeley_Bookmark_dXv3Il6W5h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2654" name="Mendeley_Bookmark_dXv3Il6W5h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2655" name="Mendeley_Bookmark_dXv3Il6W5h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2656" name="Mendeley_Bookmark_dXv3Il6W5h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2657" name="Mendeley_Bookmark_dXv3Il6W5h_9">
    <vt:lpwstr>nda", "given": "I\u00f1igo", "non-dropping-particle": "", "parse-names": false, "suffix": ""}, {"dropping-particle": "", "family": "Ibrahimpasic", "given": "Tihana", "non-dropping-particle": "", "parse-names": false, "suffix": ""}, {"dropping-particle": "</vt:lpwstr>
  </property>
  <property fmtid="{D5CDD505-2E9C-101B-9397-08002B2CF9AE}" pid="2658" name="Mendeley_Bookmark_ds6Bb3hge7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2659" name="Mendeley_Bookmark_ds6Bb3hge7_10">
    <vt:lpwstr>suffix": ""}, {"dropping-particle": "", "family": "Balu", "given": "Saianand", "non-dropping-particle": "", "parse-names": false, "suffix": ""}, {"dropping-particle": "", "family": "Baylin", "given": "Stephen B.", "non-dropping-particle": "", "parse-names</vt:lpwstr>
  </property>
  <property fmtid="{D5CDD505-2E9C-101B-9397-08002B2CF9AE}" pid="2660" name="Mendeley_Bookmark_ds6Bb3hge7_100">
    <vt:lpwstr>, "suffix": ""}, {"dropping-particle": "", "family": "Shi", "given": "Yan", "non-dropping-particle": "", "parse-names": false, "suffix": ""}, {"dropping-particle": "", "family": "Shmulevich", "given": "Ilya", "non-dropping-particle": "", "parse-names": fa</vt:lpwstr>
  </property>
  <property fmtid="{D5CDD505-2E9C-101B-9397-08002B2CF9AE}" pid="2661" name="Mendeley_Bookmark_ds6Bb3hge7_101">
    <vt:lpwstr>lse, "suffix": ""}, {"dropping-particle": "", "family": "Sica", "given": "Gabriel L.", "non-dropping-particle": "", "parse-names": false, "suffix": ""}, {"dropping-particle": "V.", "family": "Simons", "given": "Janae", "non-dropping-particle": "", "parse-</vt:lpwstr>
  </property>
  <property fmtid="{D5CDD505-2E9C-101B-9397-08002B2CF9AE}" pid="2662" name="Mendeley_Bookmark_ds6Bb3hge7_102">
    <vt:lpwstr>names": false, "suffix": ""}, {"dropping-particle": "", "family": "Sinha", "given": "Rileen", "non-dropping-particle": "", "parse-names": false, "suffix": ""}, {"dropping-particle": "", "family": "Sipahimalani", "given": "Payal", "non-dropping-particle": </vt:lpwstr>
  </property>
  <property fmtid="{D5CDD505-2E9C-101B-9397-08002B2CF9AE}" pid="2663" name="Mendeley_Bookmark_ds6Bb3hge7_103">
    <vt:lpwstr>"", "parse-names": false, "suffix": ""}, {"dropping-particle": "", "family": "Smallridge", "given": "Robert C.", "non-dropping-particle": "", "parse-names": false, "suffix": ""}, {"dropping-particle": "", "family": "Sofia", "given": "Heidi J.", "non-dropp</vt:lpwstr>
  </property>
  <property fmtid="{D5CDD505-2E9C-101B-9397-08002B2CF9AE}" pid="2664" name="Mendeley_Bookmark_ds6Bb3hge7_104">
    <vt:lpwstr>ing-particle": "", "parse-names": false, "suffix": ""}, {"dropping-particle": "", "family": "Soloway", "given": "Matthew G.", "non-dropping-particle": "", "parse-names": false, "suffix": ""}, {"dropping-particle": "", "family": "Song", "given": "Xingzhi",</vt:lpwstr>
  </property>
  <property fmtid="{D5CDD505-2E9C-101B-9397-08002B2CF9AE}" pid="2665" name="Mendeley_Bookmark_ds6Bb3hge7_105">
    <vt:lpwstr> "non-dropping-particle": "", "parse-names": false, "suffix": ""}, {"dropping-particle": "", "family": "Sougnez", "given": "Carrie", "non-dropping-particle": "", "parse-names": false, "suffix": ""}, {"dropping-particle": "", "family": "Stewart", "given": </vt:lpwstr>
  </property>
  <property fmtid="{D5CDD505-2E9C-101B-9397-08002B2CF9AE}" pid="2666" name="Mendeley_Bookmark_ds6Bb3hge7_106">
    <vt:lpwstr>"Chip", "non-dropping-particle": "", "parse-names": false, "suffix": ""}, {"dropping-particle": "", "family": "Stojanov", "given": "Petar", "non-dropping-particle": "", "parse-names": false, "suffix": ""}, {"dropping-particle": "", "family": "Stuart", "gi</vt:lpwstr>
  </property>
  <property fmtid="{D5CDD505-2E9C-101B-9397-08002B2CF9AE}" pid="2667" name="Mendeley_Bookmark_ds6Bb3hge7_107">
    <vt:lpwstr>ven": "Joshua M.", "non-dropping-particle": "", "parse-names": false, "suffix": ""}, {"dropping-particle": "", "family": "Sumer", "given": "S. Onur", "non-dropping-particle": "", "parse-names": false, "suffix": ""}, {"dropping-particle": "", "family": "Su</vt:lpwstr>
  </property>
  <property fmtid="{D5CDD505-2E9C-101B-9397-08002B2CF9AE}" pid="2668" name="Mendeley_Bookmark_ds6Bb3hge7_108">
    <vt:lpwstr>n", "given": "Yichao", "non-dropping-particle": "", "parse-names": false, "suffix": ""}, {"dropping-particle": "", "family": "Tabak", "given": "Barbara", "non-dropping-particle": "", "parse-names": false, "suffix": ""}, {"dropping-particle": "", "family":</vt:lpwstr>
  </property>
  <property fmtid="{D5CDD505-2E9C-101B-9397-08002B2CF9AE}" pid="2669" name="Mendeley_Bookmark_ds6Bb3hge7_109">
    <vt:lpwstr> "Tam", "given": "Angela", "non-dropping-particle": "", "parse-names": false, "suffix": ""}, {"dropping-particle": "", "family": "Tan", "given": "Donghui", "non-dropping-particle": "", "parse-names": false, "suffix": ""}, {"dropping-particle": "", "family</vt:lpwstr>
  </property>
  <property fmtid="{D5CDD505-2E9C-101B-9397-08002B2CF9AE}" pid="2670" name="Mendeley_Bookmark_ds6Bb3hge7_11">
    <vt:lpwstr>": false, "suffix": ""}, {"dropping-particle": "", "family": "Behera", "given": "Madhusmita", "non-dropping-particle": "", "parse-names": false, "suffix": ""}, {"dropping-particle": "", "family": "Bernard", "given": "Brady", "non-dropping-particle": "", "</vt:lpwstr>
  </property>
  <property fmtid="{D5CDD505-2E9C-101B-9397-08002B2CF9AE}" pid="2671" name="Mendeley_Bookmark_ds6Bb3hge7_110">
    <vt:lpwstr>": "Tang", "given": "Jiabin", "non-dropping-particle": "", "parse-names": false, "suffix": ""}, {"dropping-particle": "", "family": "Tarnuzzer", "given": "Roy", "non-dropping-particle": "", "parse-names": false, "suffix": ""}, {"dropping-particle": "", "f</vt:lpwstr>
  </property>
  <property fmtid="{D5CDD505-2E9C-101B-9397-08002B2CF9AE}" pid="2672" name="Mendeley_Bookmark_ds6Bb3hge7_111">
    <vt:lpwstr>amily": "Taylor", "given": "Barry S.", "non-dropping-particle": "", "parse-names": false, "suffix": ""}, {"dropping-particle": "", "family": "Thiessen", "given": "Nina", "non-dropping-particle": "", "parse-names": false, "suffix": ""}, {"dropping-particle</vt:lpwstr>
  </property>
  <property fmtid="{D5CDD505-2E9C-101B-9397-08002B2CF9AE}" pid="2673" name="Mendeley_Bookmark_ds6Bb3hge7_112">
    <vt:lpwstr>": "", "family": "Thorne", "given": "Leigh", "non-dropping-particle": "", "parse-names": false, "suffix": ""}, {"dropping-particle": "", "family": "Thorsson", "given": "V\u00e9steinn", "non-dropping-particle": "", "parse-names": false, "suffix": ""}, {"dr</vt:lpwstr>
  </property>
  <property fmtid="{D5CDD505-2E9C-101B-9397-08002B2CF9AE}" pid="2674" name="Mendeley_Bookmark_ds6Bb3hge7_113">
    <vt:lpwstr>opping-particle": "", "family": "Tuttle", "given": "R. Michael", "non-dropping-particle": "", "parse-names": false, "suffix": ""}, {"dropping-particle": "", "family": "Umbricht", "given": "Christopher B.", "non-dropping-particle": "", "parse-names": false</vt:lpwstr>
  </property>
  <property fmtid="{D5CDD505-2E9C-101B-9397-08002B2CF9AE}" pid="2675" name="Mendeley_Bookmark_ds6Bb3hge7_114">
    <vt:lpwstr>, "suffix": ""}, {"dropping-particle": "", "family": "Berg", "given": "David J.", "non-dropping-particle": "Van Den", "parse-names": false, "suffix": ""}, {"dropping-particle": "", "family": "Vandin", "given": "Fabio", "non-dropping-particle": "", "parse-</vt:lpwstr>
  </property>
  <property fmtid="{D5CDD505-2E9C-101B-9397-08002B2CF9AE}" pid="2676" name="Mendeley_Bookmark_ds6Bb3hge7_115">
    <vt:lpwstr>names": false, "suffix": ""}, {"dropping-particle": "", "family": "Veluvolu", "given": "Umadevi", "non-dropping-particle": "", "parse-names": false, "suffix": ""}, {"dropping-particle": "", "family": "Verhaak", "given": "Roel G.W.", "non-dropping-particle</vt:lpwstr>
  </property>
  <property fmtid="{D5CDD505-2E9C-101B-9397-08002B2CF9AE}" pid="2677" name="Mendeley_Bookmark_ds6Bb3hge7_116">
    <vt:lpwstr>": "", "parse-names": false, "suffix": ""}, {"dropping-particle": "", "family": "Vinco", "given": "Michelle", "non-dropping-particle": "", "parse-names": false, "suffix": ""}, {"dropping-particle": "", "family": "Voet", "given": "Doug", "non-dropping-part</vt:lpwstr>
  </property>
  <property fmtid="{D5CDD505-2E9C-101B-9397-08002B2CF9AE}" pid="2678" name="Mendeley_Bookmark_ds6Bb3hge7_117">
    <vt:lpwstr>icle": "", "parse-names": false, "suffix": ""}, {"dropping-particle": "", "family": "Walter", "given": "Vonn", "non-dropping-particle": "", "parse-names": false, "suffix": ""}, {"dropping-particle": "", "family": "Wang", "given": "Zhining", "non-dropping-</vt:lpwstr>
  </property>
  <property fmtid="{D5CDD505-2E9C-101B-9397-08002B2CF9AE}" pid="2679" name="Mendeley_Bookmark_ds6Bb3hge7_118">
    <vt:lpwstr>particle": "", "parse-names": false, "suffix": ""}, {"dropping-particle": "", "family": "Waring", "given": "Scot", "non-dropping-particle": "", "parse-names": false, "suffix": ""}, {"dropping-particle": "", "family": "Weinberger", "given": "Paul M.", "non</vt:lpwstr>
  </property>
  <property fmtid="{D5CDD505-2E9C-101B-9397-08002B2CF9AE}" pid="2680" name="Mendeley_Bookmark_ds6Bb3hge7_119">
    <vt:lpwstr>-dropping-particle": "", "parse-names": false, "suffix": ""}, {"dropping-particle": "", "family": "Weinhold", "given": "Nils", "non-dropping-particle": "", "parse-names": false, "suffix": ""}, {"dropping-particle": "", "family": "Weinstein", "given": "Joh</vt:lpwstr>
  </property>
  <property fmtid="{D5CDD505-2E9C-101B-9397-08002B2CF9AE}" pid="2681" name="Mendeley_Bookmark_ds6Bb3hge7_12">
    <vt:lpwstr>parse-names": false, "suffix": ""}, {"dropping-particle": "", "family": "Beroukhim", "given": "Rameen", "non-dropping-particle": "", "parse-names": false, "suffix": ""}, {"dropping-particle": "", "family": "Bishop", "given": "Justin A.", "non-dropping-par</vt:lpwstr>
  </property>
  <property fmtid="{D5CDD505-2E9C-101B-9397-08002B2CF9AE}" pid="2682" name="Mendeley_Bookmark_ds6Bb3hge7_120">
    <vt:lpwstr>n N.", "non-dropping-particle": "", "parse-names": false, "suffix": ""}, {"dropping-particle": "", "family": "Weisenberger", "given": "Daniel J.", "non-dropping-particle": "", "parse-names": false, "suffix": ""}, {"dropping-particle": "", "family": "Wheel</vt:lpwstr>
  </property>
  <property fmtid="{D5CDD505-2E9C-101B-9397-08002B2CF9AE}" pid="2683" name="Mendeley_Bookmark_ds6Bb3hge7_121">
    <vt:lpwstr>er", "given": "David", "non-dropping-particle": "", "parse-names": false, "suffix": ""}, {"dropping-particle": "", "family": "Wilkerson", "given": "Matthew D.", "non-dropping-particle": "", "parse-names": false, "suffix": ""}, {"dropping-particle": "", "f</vt:lpwstr>
  </property>
  <property fmtid="{D5CDD505-2E9C-101B-9397-08002B2CF9AE}" pid="2684" name="Mendeley_Bookmark_ds6Bb3hge7_122">
    <vt:lpwstr>amily": "Wilson", "given": "Jocelyn", "non-dropping-particle": "", "parse-names": false, "suffix": ""}, {"dropping-particle": "", "family": "Williams", "given": "Michelle", "non-dropping-particle": "", "parse-names": false, "suffix": ""}, {"dropping-parti</vt:lpwstr>
  </property>
  <property fmtid="{D5CDD505-2E9C-101B-9397-08002B2CF9AE}" pid="2685" name="Mendeley_Bookmark_ds6Bb3hge7_123">
    <vt:lpwstr>cle": "", "family": "Winer", "given": "Daniel A.", "non-dropping-particle": "", "parse-names": false, "suffix": ""}, {"dropping-particle": "", "family": "Wise", "given": "Lisa", "non-dropping-particle": "", "parse-names": false, "suffix": ""}, {"dropping-</vt:lpwstr>
  </property>
  <property fmtid="{D5CDD505-2E9C-101B-9397-08002B2CF9AE}" pid="2686" name="Mendeley_Bookmark_ds6Bb3hge7_124">
    <vt:lpwstr>particle": "", "family": "Wu", "given": "Junyuan", "non-dropping-particle": "", "parse-names": false, "suffix": ""}, {"dropping-particle": "", "family": "Xi", "given": "Liu", "non-dropping-particle": "", "parse-names": false, "suffix": ""}, {"dropping-par</vt:lpwstr>
  </property>
  <property fmtid="{D5CDD505-2E9C-101B-9397-08002B2CF9AE}" pid="2687" name="Mendeley_Bookmark_ds6Bb3hge7_125">
    <vt:lpwstr>ticle": "", "family": "Xu", "given": "Andrew W.", "non-dropping-particle": "", "parse-names": false, "suffix": ""}, {"dropping-particle": "", "family": "Yang", "given": "Liming", "non-dropping-particle": "", "parse-names": false, "suffix": ""}, {"dropping</vt:lpwstr>
  </property>
  <property fmtid="{D5CDD505-2E9C-101B-9397-08002B2CF9AE}" pid="2688" name="Mendeley_Bookmark_ds6Bb3hge7_126">
    <vt:lpwstr>-particle": "", "family": "Yang", "given": "Lixing", "non-dropping-particle": "", "parse-names": false, "suffix": ""}, {"dropping-particle": "", "family": "Zack", "given": "Travis I.", "non-dropping-particle": "", "parse-names": false, "suffix": ""}, {"dr</vt:lpwstr>
  </property>
  <property fmtid="{D5CDD505-2E9C-101B-9397-08002B2CF9AE}" pid="2689" name="Mendeley_Bookmark_ds6Bb3hge7_127">
    <vt:lpwstr>opping-particle": "", "family": "Zeiger", "given": "Martha A.", "non-dropping-particle": "", "parse-names": false, "suffix": ""}, {"dropping-particle": "", "family": "Zeng", "given": "Dong", "non-dropping-particle": "", "parse-names": false, "suffix": ""}</vt:lpwstr>
  </property>
  <property fmtid="{D5CDD505-2E9C-101B-9397-08002B2CF9AE}" pid="2690" name="Mendeley_Bookmark_ds6Bb3hge7_128">
    <vt:lpwstr>, {"dropping-particle": "", "family": "Zenklusen", "given": "Jean Claude", "non-dropping-particle": "", "parse-names": false, "suffix": ""}, {"dropping-particle": "", "family": "Zhao", "given": "Ni", "non-dropping-particle": "", "parse-names": false, "suf</vt:lpwstr>
  </property>
  <property fmtid="{D5CDD505-2E9C-101B-9397-08002B2CF9AE}" pid="2691" name="Mendeley_Bookmark_ds6Bb3hge7_129">
    <vt:lpwstr>fix": ""}, {"dropping-particle": "", "family": "Zhang", "given": "Hailei", "non-dropping-particle": "", "parse-names": false, "suffix": ""}, {"dropping-particle": "", "family": "Zhang", "given": "Jianhua", "non-dropping-particle": "", "parse-names": false</vt:lpwstr>
  </property>
  <property fmtid="{D5CDD505-2E9C-101B-9397-08002B2CF9AE}" pid="2692" name="Mendeley_Bookmark_ds6Bb3hge7_13">
    <vt:lpwstr>ticle": "", "parse-names": false, "suffix": ""}, {"dropping-particle": "", "family": "Black", "given": "Aaron D.", "non-dropping-particle": "", "parse-names": false, "suffix": ""}, {"dropping-particle": "", "family": "Bodenheimer", "given": "Tom", "non-dr</vt:lpwstr>
  </property>
  <property fmtid="{D5CDD505-2E9C-101B-9397-08002B2CF9AE}" pid="2693" name="Mendeley_Bookmark_ds6Bb3hge7_130">
    <vt:lpwstr>, "suffix": ""}, {"dropping-particle": "", "family": "Zhang", "given": "Jiashan", "non-dropping-particle": "", "parse-names": false, "suffix": ""}, {"dropping-particle": "", "family": "Zhang", "given": "Wei", "non-dropping-particle": "", "parse-names": fa</vt:lpwstr>
  </property>
  <property fmtid="{D5CDD505-2E9C-101B-9397-08002B2CF9AE}" pid="2694" name="Mendeley_Bookmark_ds6Bb3hge7_131">
    <vt:lpwstr>lse, "suffix": ""}, {"dropping-particle": "", "family": "Zmuda", "given": "Erik", "non-dropping-particle": "", "parse-names": false, "suffix": ""}, {"dropping-particle": "", "family": "Zou", "given": "Lihua", "non-dropping-particle": "", "parse-names": fa</vt:lpwstr>
  </property>
  <property fmtid="{D5CDD505-2E9C-101B-9397-08002B2CF9AE}" pid="2695" name="Mendeley_Bookmark_ds6Bb3hge7_132">
    <vt:lpwstr>lse, "suffix": ""}], "container-title": "Cell", "id": "ITEM-1", "issued": {"date-parts": [["2014"]]}, "title": "Integrated Genomic Characterization of Papillary Thyroid Carcinoma", "type": "article-journal"}, "uris": ["http://www.mendeley.com/documents/?u</vt:lpwstr>
  </property>
  <property fmtid="{D5CDD505-2E9C-101B-9397-08002B2CF9AE}" pid="2696" name="Mendeley_Bookmark_ds6Bb3hge7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2697" name="Mendeley_Bookmark_ds6Bb3hge7_134">
    <vt:lpwstr>yle-language/schema/raw/master/csl-citation.json"}</vt:lpwstr>
  </property>
  <property fmtid="{D5CDD505-2E9C-101B-9397-08002B2CF9AE}" pid="2698" name="Mendeley_Bookmark_ds6Bb3hge7_14">
    <vt:lpwstr>opping-particle": "", "parse-names": false, "suffix": ""}, {"dropping-particle": "", "family": "Boice", "given": "Lori", "non-dropping-particle": "", "parse-names": false, "suffix": ""}, {"dropping-particle": "", "family": "Bootwalla", "given": "Moiz S.",</vt:lpwstr>
  </property>
  <property fmtid="{D5CDD505-2E9C-101B-9397-08002B2CF9AE}" pid="2699" name="Mendeley_Bookmark_ds6Bb3hge7_15">
    <vt:lpwstr> "non-dropping-particle": "", "parse-names": false, "suffix": ""}, {"dropping-particle": "", "family": "Bowen", "given": "Jay", "non-dropping-particle": "", "parse-names": false, "suffix": ""}, {"dropping-particle": "", "family": "Bowlby", "given": "Reann</vt:lpwstr>
  </property>
  <property fmtid="{D5CDD505-2E9C-101B-9397-08002B2CF9AE}" pid="2700" name="Mendeley_Bookmark_ds6Bb3hge7_16">
    <vt:lpwstr>e", "non-dropping-particle": "", "parse-names": false, "suffix": ""}, {"dropping-particle": "", "family": "Bristow", "given": "Christopher A.", "non-dropping-particle": "", "parse-names": false, "suffix": ""}, {"dropping-particle": "", "family": "Brookens</vt:lpwstr>
  </property>
  <property fmtid="{D5CDD505-2E9C-101B-9397-08002B2CF9AE}" pid="2701" name="Mendeley_Bookmark_ds6Bb3hge7_17">
    <vt:lpwstr>", "given": "Robin", "non-dropping-particle": "", "parse-names": false, "suffix": ""}, {"dropping-particle": "", "family": "Brooks", "given": "Denise", "non-dropping-particle": "", "parse-names": false, "suffix": ""}, {"dropping-particle": "", "family": "</vt:lpwstr>
  </property>
  <property fmtid="{D5CDD505-2E9C-101B-9397-08002B2CF9AE}" pid="2702" name="Mendeley_Bookmark_ds6Bb3hge7_18">
    <vt:lpwstr>Bryant", "given": "Robert", "non-dropping-particle": "", "parse-names": false, "suffix": ""}, {"dropping-particle": "", "family": "Buda", "given": "Elizabeth", "non-dropping-particle": "", "parse-names": false, "suffix": ""}, {"dropping-particle": "", "fa</vt:lpwstr>
  </property>
  <property fmtid="{D5CDD505-2E9C-101B-9397-08002B2CF9AE}" pid="2703" name="Mendeley_Bookmark_ds6Bb3hge7_19">
    <vt:lpwstr>mily": "Butterfield", "given": "Yaron S.N.", "non-dropping-particle": "", "parse-names": false, "suffix": ""}, {"dropping-particle": "", "family": "Carling", "given": "Tobias", "non-dropping-particle": "", "parse-names": false, "suffix": ""}, {"dropping-p</vt:lpwstr>
  </property>
  <property fmtid="{D5CDD505-2E9C-101B-9397-08002B2CF9AE}" pid="2704" name="Mendeley_Bookmark_ds6Bb3hge7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2705" name="Mendeley_Bookmark_ds6Bb3hge7_20">
    <vt:lpwstr>article": "", "family": "Carlsen", "given": "Rebecca", "non-dropping-particle": "", "parse-names": false, "suffix": ""}, {"dropping-particle": "", "family": "Carter", "given": "Scott L.", "non-dropping-particle": "", "parse-names": false, "suffix": ""}, {</vt:lpwstr>
  </property>
  <property fmtid="{D5CDD505-2E9C-101B-9397-08002B2CF9AE}" pid="2706" name="Mendeley_Bookmark_ds6Bb3hge7_21">
    <vt:lpwstr>"dropping-particle": "", "family": "Carty", "given": "Sally E.", "non-dropping-particle": "", "parse-names": false, "suffix": ""}, {"dropping-particle": "", "family": "Chan", "given": "Timothy A.", "non-dropping-particle": "", "parse-names": false, "suffi</vt:lpwstr>
  </property>
  <property fmtid="{D5CDD505-2E9C-101B-9397-08002B2CF9AE}" pid="2707" name="Mendeley_Bookmark_ds6Bb3hge7_22">
    <vt:lpwstr>x": ""}, {"dropping-particle": "", "family": "Chen", "given": "Amy Y.", "non-dropping-particle": "", "parse-names": false, "suffix": ""}, {"dropping-particle": "", "family": "Cherniack", "given": "Andrew D.", "non-dropping-particle": "", "parse-names": fa</vt:lpwstr>
  </property>
  <property fmtid="{D5CDD505-2E9C-101B-9397-08002B2CF9AE}" pid="2708" name="Mendeley_Bookmark_ds6Bb3hge7_23">
    <vt:lpwstr>lse, "suffix": ""}, {"dropping-particle": "", "family": "Cheung", "given": "Dorothy", "non-dropping-particle": "", "parse-names": false, "suffix": ""}, {"dropping-particle": "", "family": "Chin", "given": "Lynda", "non-dropping-particle": "", "parse-names</vt:lpwstr>
  </property>
  <property fmtid="{D5CDD505-2E9C-101B-9397-08002B2CF9AE}" pid="2709" name="Mendeley_Bookmark_ds6Bb3hge7_24">
    <vt:lpwstr>": false, "suffix": ""}, {"dropping-particle": "", "family": "Cho", "given": "Juok", "non-dropping-particle": "", "parse-names": false, "suffix": ""}, {"dropping-particle": "", "family": "Chu", "given": "Andy", "non-dropping-particle": "", "parse-names": </vt:lpwstr>
  </property>
  <property fmtid="{D5CDD505-2E9C-101B-9397-08002B2CF9AE}" pid="2710" name="Mendeley_Bookmark_ds6Bb3hge7_25">
    <vt:lpwstr>false, "suffix": ""}, {"dropping-particle": "", "family": "Chuah", "given": "Eric", "non-dropping-particle": "", "parse-names": false, "suffix": ""}, {"dropping-particle": "", "family": "Cibulskis", "given": "Kristian", "non-dropping-particle": "", "parse</vt:lpwstr>
  </property>
  <property fmtid="{D5CDD505-2E9C-101B-9397-08002B2CF9AE}" pid="2711" name="Mendeley_Bookmark_ds6Bb3hge7_26">
    <vt:lpwstr>-names": false, "suffix": ""}, {"dropping-particle": "", "family": "Ciriello", "given": "Giovanni", "non-dropping-particle": "", "parse-names": false, "suffix": ""}, {"dropping-particle": "", "family": "Clarke", "given": "Amanda", "non-dropping-particle":</vt:lpwstr>
  </property>
  <property fmtid="{D5CDD505-2E9C-101B-9397-08002B2CF9AE}" pid="2712" name="Mendeley_Bookmark_ds6Bb3hge7_27">
    <vt:lpwstr> "", "parse-names": false, "suffix": ""}, {"dropping-particle": "", "family": "Clayman", "given": "Gary L.", "non-dropping-particle": "", "parse-names": false, "suffix": ""}, {"dropping-particle": "", "family": "Cope", "given": "Leslie", "non-dropping-par</vt:lpwstr>
  </property>
  <property fmtid="{D5CDD505-2E9C-101B-9397-08002B2CF9AE}" pid="2713" name="Mendeley_Bookmark_ds6Bb3hge7_28">
    <vt:lpwstr>ticle": "", "parse-names": false, "suffix": ""}, {"dropping-particle": "", "family": "Copland", "given": "John A.", "non-dropping-particle": "", "parse-names": false, "suffix": ""}, {"dropping-particle": "", "family": "Covington", "given": "Kyle", "non-dr</vt:lpwstr>
  </property>
  <property fmtid="{D5CDD505-2E9C-101B-9397-08002B2CF9AE}" pid="2714" name="Mendeley_Bookmark_ds6Bb3hge7_29">
    <vt:lpwstr>opping-particle": "", "parse-names": false, "suffix": ""}, {"dropping-particle": "", "family": "Danilova", "given": "Ludmila", "non-dropping-particle": "", "parse-names": false, "suffix": ""}, {"dropping-particle": "", "family": "Davidsen", "given": "Tanj</vt:lpwstr>
  </property>
  <property fmtid="{D5CDD505-2E9C-101B-9397-08002B2CF9AE}" pid="2715" name="Mendeley_Bookmark_ds6Bb3hge7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2716" name="Mendeley_Bookmark_ds6Bb3hge7_30">
    <vt:lpwstr>a", "non-dropping-particle": "", "parse-names": false, "suffix": ""}, {"dropping-particle": "", "family": "Demchok", "given": "John A.", "non-dropping-particle": "", "parse-names": false, "suffix": ""}, {"dropping-particle": "", "family": "DiCara", "given</vt:lpwstr>
  </property>
  <property fmtid="{D5CDD505-2E9C-101B-9397-08002B2CF9AE}" pid="2717" name="Mendeley_Bookmark_ds6Bb3hge7_31">
    <vt:lpwstr>": "Daniel", "non-dropping-particle": "", "parse-names": false, "suffix": ""}, {"dropping-particle": "", "family": "Dhalla", "given": "Noreen", "non-dropping-particle": "", "parse-names": false, "suffix": ""}, {"dropping-particle": "", "family": "Dhir", "</vt:lpwstr>
  </property>
  <property fmtid="{D5CDD505-2E9C-101B-9397-08002B2CF9AE}" pid="2718" name="Mendeley_Bookmark_ds6Bb3hge7_32">
    <vt:lpwstr>given": "Rajiv", "non-dropping-particle": "", "parse-names": false, "suffix": ""}, {"dropping-particle": "", "family": "Dookran", "given": "Sheliann S.", "non-dropping-particle": "", "parse-names": false, "suffix": ""}, {"dropping-particle": "", "family":</vt:lpwstr>
  </property>
  <property fmtid="{D5CDD505-2E9C-101B-9397-08002B2CF9AE}" pid="2719" name="Mendeley_Bookmark_ds6Bb3hge7_33">
    <vt:lpwstr> "Dresdner", "given": "Gideon", "non-dropping-particle": "", "parse-names": false, "suffix": ""}, {"dropping-particle": "", "family": "Eldridge", "given": "Jonathan", "non-dropping-particle": "", "parse-names": false, "suffix": ""}, {"dropping-particle": </vt:lpwstr>
  </property>
  <property fmtid="{D5CDD505-2E9C-101B-9397-08002B2CF9AE}" pid="2720" name="Mendeley_Bookmark_ds6Bb3hge7_34">
    <vt:lpwstr>"", "family": "Eley", "given": "Greg", "non-dropping-particle": "", "parse-names": false, "suffix": ""}, {"dropping-particle": "", "family": "El-Naggar", "given": "Adel K.", "non-dropping-particle": "", "parse-names": false, "suffix": ""}, {"dropping-part</vt:lpwstr>
  </property>
  <property fmtid="{D5CDD505-2E9C-101B-9397-08002B2CF9AE}" pid="2721" name="Mendeley_Bookmark_ds6Bb3hge7_35">
    <vt:lpwstr>icle": "", "family": "Eng", "given": "Stephanie", "non-dropping-particle": "", "parse-names": false, "suffix": ""}, {"dropping-particle": "", "family": "Fagin", "given": "James A.", "non-dropping-particle": "", "parse-names": false, "suffix": ""}, {"dropp</vt:lpwstr>
  </property>
  <property fmtid="{D5CDD505-2E9C-101B-9397-08002B2CF9AE}" pid="2722" name="Mendeley_Bookmark_ds6Bb3hge7_36">
    <vt:lpwstr>ing-particle": "", "family": "Fennell", "given": "Timothy", "non-dropping-particle": "", "parse-names": false, "suffix": ""}, {"dropping-particle": "", "family": "Ferris", "given": "Robert L.", "non-dropping-particle": "", "parse-names": false, "suffix": </vt:lpwstr>
  </property>
  <property fmtid="{D5CDD505-2E9C-101B-9397-08002B2CF9AE}" pid="2723" name="Mendeley_Bookmark_ds6Bb3hge7_37">
    <vt:lpwstr>""}, {"dropping-particle": "", "family": "Fisher", "given": "Sheila", "non-dropping-particle": "", "parse-names": false, "suffix": ""}, {"dropping-particle": "", "family": "Frazer", "given": "Scott", "non-dropping-particle": "", "parse-names": false, "suf</vt:lpwstr>
  </property>
  <property fmtid="{D5CDD505-2E9C-101B-9397-08002B2CF9AE}" pid="2724" name="Mendeley_Bookmark_ds6Bb3hge7_38">
    <vt:lpwstr>fix": ""}, {"dropping-particle": "", "family": "Frick", "given": "Jessica", "non-dropping-particle": "", "parse-names": false, "suffix": ""}, {"dropping-particle": "", "family": "Gabriel", "given": "Stacey B.", "non-dropping-particle": "", "parse-names": </vt:lpwstr>
  </property>
  <property fmtid="{D5CDD505-2E9C-101B-9397-08002B2CF9AE}" pid="2725" name="Mendeley_Bookmark_ds6Bb3hge7_39">
    <vt:lpwstr>false, "suffix": ""}, {"dropping-particle": "", "family": "Ganly", "given": "Ian", "non-dropping-particle": "", "parse-names": false, "suffix": ""}, {"dropping-particle": "", "family": "Gao", "given": "Jianjiong", "non-dropping-particle": "", "parse-names</vt:lpwstr>
  </property>
  <property fmtid="{D5CDD505-2E9C-101B-9397-08002B2CF9AE}" pid="2726" name="Mendeley_Bookmark_ds6Bb3hge7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2727" name="Mendeley_Bookmark_ds6Bb3hge7_40">
    <vt:lpwstr>": false, "suffix": ""}, {"dropping-particle": "", "family": "Garraway", "given": "Levi A.", "non-dropping-particle": "", "parse-names": false, "suffix": ""}, {"dropping-particle": "", "family": "Gastier-Foster", "given": "Julie M.", "non-dropping-particl</vt:lpwstr>
  </property>
  <property fmtid="{D5CDD505-2E9C-101B-9397-08002B2CF9AE}" pid="2728" name="Mendeley_Bookmark_ds6Bb3hge7_41">
    <vt:lpwstr>e": "", "parse-names": false, "suffix": ""}, {"dropping-particle": "", "family": "Getz", "given": "Gad", "non-dropping-particle": "", "parse-names": false, "suffix": ""}, {"dropping-particle": "", "family": "Gehlenborg", "given": "Nils", "non-dropping-par</vt:lpwstr>
  </property>
  <property fmtid="{D5CDD505-2E9C-101B-9397-08002B2CF9AE}" pid="2729" name="Mendeley_Bookmark_ds6Bb3hge7_42">
    <vt:lpwstr>ticle": "", "parse-names": false, "suffix": ""}, {"dropping-particle": "", "family": "Ghossein", "given": "Ronald", "non-dropping-particle": "", "parse-names": false, "suffix": ""}, {"dropping-particle": "", "family": "Gibbs", "given": "Richard A.", "non-</vt:lpwstr>
  </property>
  <property fmtid="{D5CDD505-2E9C-101B-9397-08002B2CF9AE}" pid="2730" name="Mendeley_Bookmark_ds6Bb3hge7_43">
    <vt:lpwstr>dropping-particle": "", "parse-names": false, "suffix": ""}, {"dropping-particle": "", "family": "Giordano", "given": "Thomas J.", "non-dropping-particle": "", "parse-names": false, "suffix": ""}, {"dropping-particle": "", "family": "Gomez-Hernandez", "gi</vt:lpwstr>
  </property>
  <property fmtid="{D5CDD505-2E9C-101B-9397-08002B2CF9AE}" pid="2731" name="Mendeley_Bookmark_ds6Bb3hge7_44">
    <vt:lpwstr>ven": "Karen", "non-dropping-particle": "", "parse-names": false, "suffix": ""}, {"dropping-particle": "", "family": "Grimsby", "given": "Jonna", "non-dropping-particle": "", "parse-names": false, "suffix": ""}, {"dropping-particle": "", "family": "Gross"</vt:lpwstr>
  </property>
  <property fmtid="{D5CDD505-2E9C-101B-9397-08002B2CF9AE}" pid="2732" name="Mendeley_Bookmark_ds6Bb3hge7_45">
    <vt:lpwstr>, "given": "Benjamin", "non-dropping-particle": "", "parse-names": false, "suffix": ""}, {"dropping-particle": "", "family": "Guin", "given": "Ranabir", "non-dropping-particle": "", "parse-names": false, "suffix": ""}, {"dropping-particle": "", "family": </vt:lpwstr>
  </property>
  <property fmtid="{D5CDD505-2E9C-101B-9397-08002B2CF9AE}" pid="2733" name="Mendeley_Bookmark_ds6Bb3hge7_46">
    <vt:lpwstr>"Hadjipanayis", "given": "Angela", "non-dropping-particle": "", "parse-names": false, "suffix": ""}, {"dropping-particle": "", "family": "Harper", "given": "Hollie A.", "non-dropping-particle": "", "parse-names": false, "suffix": ""}, {"dropping-particle"</vt:lpwstr>
  </property>
  <property fmtid="{D5CDD505-2E9C-101B-9397-08002B2CF9AE}" pid="2734" name="Mendeley_Bookmark_ds6Bb3hge7_47">
    <vt:lpwstr>: "", "family": "Hayes", "given": "D. Neil", "non-dropping-particle": "", "parse-names": false, "suffix": ""}, {"dropping-particle": "", "family": "Heiman", "given": "David I.", "non-dropping-particle": "", "parse-names": false, "suffix": ""}, {"dropping-</vt:lpwstr>
  </property>
  <property fmtid="{D5CDD505-2E9C-101B-9397-08002B2CF9AE}" pid="2735" name="Mendeley_Bookmark_ds6Bb3hge7_48">
    <vt:lpwstr>particle": "", "family": "Herman", "given": "James G.", "non-dropping-particle": "", "parse-names": false, "suffix": ""}, {"dropping-particle": "", "family": "Hoadley", "given": "Katherine A.", "non-dropping-particle": "", "parse-names": false, "suffix": </vt:lpwstr>
  </property>
  <property fmtid="{D5CDD505-2E9C-101B-9397-08002B2CF9AE}" pid="2736" name="Mendeley_Bookmark_ds6Bb3hge7_49">
    <vt:lpwstr>""}, {"dropping-particle": "", "family": "Hofree", "given": "Matan", "non-dropping-particle": "", "parse-names": false, "suffix": ""}, {"dropping-particle": "", "family": "Holt", "given": "Robert A.", "non-dropping-particle": "", "parse-names": false, "su</vt:lpwstr>
  </property>
  <property fmtid="{D5CDD505-2E9C-101B-9397-08002B2CF9AE}" pid="2737" name="Mendeley_Bookmark_ds6Bb3hge7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2738" name="Mendeley_Bookmark_ds6Bb3hge7_50">
    <vt:lpwstr>ffix": ""}, {"dropping-particle": "", "family": "Hoyle", "given": "Alan P.", "non-dropping-particle": "", "parse-names": false, "suffix": ""}, {"dropping-particle": "", "family": "Huang", "given": "Franklin W.", "non-dropping-particle": "", "parse-names":</vt:lpwstr>
  </property>
  <property fmtid="{D5CDD505-2E9C-101B-9397-08002B2CF9AE}" pid="2739" name="Mendeley_Bookmark_ds6Bb3hge7_51">
    <vt:lpwstr> false, "suffix": ""}, {"dropping-particle": "", "family": "Huang", "given": "Mei", "non-dropping-particle": "", "parse-names": false, "suffix": ""}, {"dropping-particle": "", "family": "Hutter", "given": "Carolyn M.", "non-dropping-particle": "", "parse-</vt:lpwstr>
  </property>
  <property fmtid="{D5CDD505-2E9C-101B-9397-08002B2CF9AE}" pid="2740" name="Mendeley_Bookmark_ds6Bb3hge7_52">
    <vt:lpwstr>names": false, "suffix": ""}, {"dropping-particle": "", "family": "Ideker", "given": "Trey", "non-dropping-particle": "", "parse-names": false, "suffix": ""}, {"dropping-particle": "", "family": "Iype", "given": "Lisa", "non-dropping-particle": "", "parse</vt:lpwstr>
  </property>
  <property fmtid="{D5CDD505-2E9C-101B-9397-08002B2CF9AE}" pid="2741" name="Mendeley_Bookmark_ds6Bb3hge7_53">
    <vt:lpwstr>-names": false, "suffix": ""}, {"dropping-particle": "", "family": "Jacobsen", "given": "Anders", "non-dropping-particle": "", "parse-names": false, "suffix": ""}, {"dropping-particle": "", "family": "Jefferys", "given": "Stuart R.", "non-dropping-particl</vt:lpwstr>
  </property>
  <property fmtid="{D5CDD505-2E9C-101B-9397-08002B2CF9AE}" pid="2742" name="Mendeley_Bookmark_ds6Bb3hge7_54">
    <vt:lpwstr>e": "", "parse-names": false, "suffix": ""}, {"dropping-particle": "", "family": "Jones", "given": "Corbin D.", "non-dropping-particle": "", "parse-names": false, "suffix": ""}, {"dropping-particle": "", "family": "Jones", "given": "Steven J.M.", "non-dro</vt:lpwstr>
  </property>
  <property fmtid="{D5CDD505-2E9C-101B-9397-08002B2CF9AE}" pid="2743" name="Mendeley_Bookmark_ds6Bb3hge7_55">
    <vt:lpwstr>pping-particle": "", "parse-names": false, "suffix": ""}, {"dropping-particle": "", "family": "Kasaian", "given": "Katayoon", "non-dropping-particle": "", "parse-names": false, "suffix": ""}, {"dropping-particle": "", "family": "Kebebew", "given": "Electr</vt:lpwstr>
  </property>
  <property fmtid="{D5CDD505-2E9C-101B-9397-08002B2CF9AE}" pid="2744" name="Mendeley_Bookmark_ds6Bb3hge7_56">
    <vt:lpwstr>on", "non-dropping-particle": "", "parse-names": false, "suffix": ""}, {"dropping-particle": "", "family": "Khuri", "given": "Fadlo R.", "non-dropping-particle": "", "parse-names": false, "suffix": ""}, {"dropping-particle": "", "family": "Kim", "given": </vt:lpwstr>
  </property>
  <property fmtid="{D5CDD505-2E9C-101B-9397-08002B2CF9AE}" pid="2745" name="Mendeley_Bookmark_ds6Bb3hge7_57">
    <vt:lpwstr>"Jaegil", "non-dropping-particle": "", "parse-names": false, "suffix": ""}, {"dropping-particle": "", "family": "Kramer", "given": "Roger", "non-dropping-particle": "", "parse-names": false, "suffix": ""}, {"dropping-particle": "", "family": "Kreisberg", </vt:lpwstr>
  </property>
  <property fmtid="{D5CDD505-2E9C-101B-9397-08002B2CF9AE}" pid="2746" name="Mendeley_Bookmark_ds6Bb3hge7_58">
    <vt:lpwstr>"given": "Richard", "non-dropping-particle": "", "parse-names": false, "suffix": ""}, {"dropping-particle": "", "family": "Kucherlapati", "given": "Raju", "non-dropping-particle": "", "parse-names": false, "suffix": ""}, {"dropping-particle": "", "family"</vt:lpwstr>
  </property>
  <property fmtid="{D5CDD505-2E9C-101B-9397-08002B2CF9AE}" pid="2747" name="Mendeley_Bookmark_ds6Bb3hge7_59">
    <vt:lpwstr>: "Kwiatkowski", "given": "David J.", "non-dropping-particle": "", "parse-names": false, "suffix": ""}, {"dropping-particle": "", "family": "Ladanyi", "given": "Marc", "non-dropping-particle": "", "parse-names": false, "suffix": ""}, {"dropping-particle":</vt:lpwstr>
  </property>
  <property fmtid="{D5CDD505-2E9C-101B-9397-08002B2CF9AE}" pid="2748" name="Mendeley_Bookmark_ds6Bb3hge7_6">
    <vt:lpwstr>, "family": "Agrawal", "given": "Nishant", "non-dropping-particle": "", "parse-names": false, "suffix": ""}, {"dropping-particle": "", "family": "Akbani", "given": "Rehan", "non-dropping-particle": "", "parse-names": false, "suffix": ""}, {"dropping-parti</vt:lpwstr>
  </property>
  <property fmtid="{D5CDD505-2E9C-101B-9397-08002B2CF9AE}" pid="2749" name="Mendeley_Bookmark_ds6Bb3hge7_60">
    <vt:lpwstr> "", "family": "Lai", "given": "Phillip H.", "non-dropping-particle": "", "parse-names": false, "suffix": ""}, {"dropping-particle": "", "family": "Laird", "given": "Peter W.", "non-dropping-particle": "", "parse-names": false, "suffix": ""}, {"dropping-p</vt:lpwstr>
  </property>
  <property fmtid="{D5CDD505-2E9C-101B-9397-08002B2CF9AE}" pid="2750" name="Mendeley_Bookmark_ds6Bb3hge7_61">
    <vt:lpwstr>article": "", "family": "Lander", "given": "Eric", "non-dropping-particle": "", "parse-names": false, "suffix": ""}, {"dropping-particle": "", "family": "Lawrence", "given": "Michael S.", "non-dropping-particle": "", "parse-names": false, "suffix": ""}, {</vt:lpwstr>
  </property>
  <property fmtid="{D5CDD505-2E9C-101B-9397-08002B2CF9AE}" pid="2751" name="Mendeley_Bookmark_ds6Bb3hge7_62">
    <vt:lpwstr>"dropping-particle": "", "family": "Lee", "given": "Darlene", "non-dropping-particle": "", "parse-names": false, "suffix": ""}, {"dropping-particle": "", "family": "Lee", "given": "Eunjung", "non-dropping-particle": "", "parse-names": false, "suffix": ""}</vt:lpwstr>
  </property>
  <property fmtid="{D5CDD505-2E9C-101B-9397-08002B2CF9AE}" pid="2752" name="Mendeley_Bookmark_ds6Bb3hge7_63">
    <vt:lpwstr>, {"dropping-particle": "", "family": "Lee", "given": "Semin", "non-dropping-particle": "", "parse-names": false, "suffix": ""}, {"dropping-particle": "", "family": "Lee", "given": "William", "non-dropping-particle": "", "parse-names": false, "suffix": ""</vt:lpwstr>
  </property>
  <property fmtid="{D5CDD505-2E9C-101B-9397-08002B2CF9AE}" pid="2753" name="Mendeley_Bookmark_ds6Bb3hge7_64">
    <vt:lpwstr>}, {"dropping-particle": "", "family": "Leraas", "given": "Kristen M.", "non-dropping-particle": "", "parse-names": false, "suffix": ""}, {"dropping-particle": "", "family": "Lichtenberg", "given": "Tara M.", "non-dropping-particle": "", "parse-names": fa</vt:lpwstr>
  </property>
  <property fmtid="{D5CDD505-2E9C-101B-9397-08002B2CF9AE}" pid="2754" name="Mendeley_Bookmark_ds6Bb3hge7_65">
    <vt:lpwstr>lse, "suffix": ""}, {"dropping-particle": "", "family": "Lichtenstein", "given": "Lee", "non-dropping-particle": "", "parse-names": false, "suffix": ""}, {"dropping-particle": "", "family": "Lin", "given": "Pei", "non-dropping-particle": "", "parse-names"</vt:lpwstr>
  </property>
  <property fmtid="{D5CDD505-2E9C-101B-9397-08002B2CF9AE}" pid="2755" name="Mendeley_Bookmark_ds6Bb3hge7_66">
    <vt:lpwstr>: false, "suffix": ""}, {"dropping-particle": "", "family": "Ling", "given": "Shiyun", "non-dropping-particle": "", "parse-names": false, "suffix": ""}, {"dropping-particle": "", "family": "Liu", "given": "Jinze", "non-dropping-particle": "", "parse-names</vt:lpwstr>
  </property>
  <property fmtid="{D5CDD505-2E9C-101B-9397-08002B2CF9AE}" pid="2756" name="Mendeley_Bookmark_ds6Bb3hge7_67">
    <vt:lpwstr>": false, "suffix": ""}, {"dropping-particle": "", "family": "Liu", "given": "Wenbin", "non-dropping-particle": "", "parse-names": false, "suffix": ""}, {"dropping-particle": "", "family": "Liu", "given": "Yingchun", "non-dropping-particle": "", "parse-na</vt:lpwstr>
  </property>
  <property fmtid="{D5CDD505-2E9C-101B-9397-08002B2CF9AE}" pid="2757" name="Mendeley_Bookmark_ds6Bb3hge7_68">
    <vt:lpwstr>mes": false, "suffix": ""}, {"dropping-particle": "", "family": "LiVolsi", "given": "Virginia A.", "non-dropping-particle": "", "parse-names": false, "suffix": ""}, {"dropping-particle": "", "family": "Lu", "given": "Yiling", "non-dropping-particle": "", </vt:lpwstr>
  </property>
  <property fmtid="{D5CDD505-2E9C-101B-9397-08002B2CF9AE}" pid="2758" name="Mendeley_Bookmark_ds6Bb3hge7_69">
    <vt:lpwstr>"parse-names": false, "suffix": ""}, {"dropping-particle": "", "family": "Ma", "given": "Yussanne", "non-dropping-particle": "", "parse-names": false, "suffix": ""}, {"dropping-particle": "", "family": "Mahadeshwar", "given": "Harshad S.", "non-dropping-p</vt:lpwstr>
  </property>
  <property fmtid="{D5CDD505-2E9C-101B-9397-08002B2CF9AE}" pid="2759" name="Mendeley_Bookmark_ds6Bb3hge7_7">
    <vt:lpwstr>cle": "", "family": "Aksoy", "given": "B. Arman", "non-dropping-particle": "", "parse-names": false, "suffix": ""}, {"dropping-particle": "", "family": "Ally", "given": "Adrian", "non-dropping-particle": "", "parse-names": false, "suffix": ""}, {"dropping</vt:lpwstr>
  </property>
  <property fmtid="{D5CDD505-2E9C-101B-9397-08002B2CF9AE}" pid="2760" name="Mendeley_Bookmark_ds6Bb3hge7_70">
    <vt:lpwstr>article": "", "parse-names": false, "suffix": ""}, {"dropping-particle": "", "family": "Marra", "given": "Marco A.", "non-dropping-particle": "", "parse-names": false, "suffix": ""}, {"dropping-particle": "", "family": "Mayo", "given": "Michael", "non-dro</vt:lpwstr>
  </property>
  <property fmtid="{D5CDD505-2E9C-101B-9397-08002B2CF9AE}" pid="2761" name="Mendeley_Bookmark_ds6Bb3hge7_71">
    <vt:lpwstr>pping-particle": "", "parse-names": false, "suffix": ""}, {"dropping-particle": "", "family": "McFadden", "given": "David G.", "non-dropping-particle": "", "parse-names": false, "suffix": ""}, {"dropping-particle": "", "family": "Meng", "given": "Shaowu",</vt:lpwstr>
  </property>
  <property fmtid="{D5CDD505-2E9C-101B-9397-08002B2CF9AE}" pid="2762" name="Mendeley_Bookmark_ds6Bb3hge7_72">
    <vt:lpwstr> "non-dropping-particle": "", "parse-names": false, "suffix": ""}, {"dropping-particle": "", "family": "Meyerson", "given": "Matthew", "non-dropping-particle": "", "parse-names": false, "suffix": ""}, {"dropping-particle": "", "family": "Mieczkowski", "gi</vt:lpwstr>
  </property>
  <property fmtid="{D5CDD505-2E9C-101B-9397-08002B2CF9AE}" pid="2763" name="Mendeley_Bookmark_ds6Bb3hge7_73">
    <vt:lpwstr>ven": "Piotr A.", "non-dropping-particle": "", "parse-names": false, "suffix": ""}, {"dropping-particle": "", "family": "Miller", "given": "Michael", "non-dropping-particle": "", "parse-names": false, "suffix": ""}, {"dropping-particle": "", "family": "Mi</vt:lpwstr>
  </property>
  <property fmtid="{D5CDD505-2E9C-101B-9397-08002B2CF9AE}" pid="2764" name="Mendeley_Bookmark_ds6Bb3hge7_74">
    <vt:lpwstr>lls", "given": "Gordon", "non-dropping-particle": "", "parse-names": false, "suffix": ""}, {"dropping-particle": "", "family": "Moore", "given": "Richard A.", "non-dropping-particle": "", "parse-names": false, "suffix": ""}, {"dropping-particle": "", "fam</vt:lpwstr>
  </property>
  <property fmtid="{D5CDD505-2E9C-101B-9397-08002B2CF9AE}" pid="2765" name="Mendeley_Bookmark_ds6Bb3hge7_75">
    <vt:lpwstr>ily": "Mose", "given": "Lisle E.", "non-dropping-particle": "", "parse-names": false, "suffix": ""}, {"dropping-particle": "", "family": "Mungall", "given": "Andrew J.", "non-dropping-particle": "", "parse-names": false, "suffix": ""}, {"dropping-particle</vt:lpwstr>
  </property>
  <property fmtid="{D5CDD505-2E9C-101B-9397-08002B2CF9AE}" pid="2766" name="Mendeley_Bookmark_ds6Bb3hge7_76">
    <vt:lpwstr>": "", "family": "Murray", "given": "Bradley A.", "non-dropping-particle": "", "parse-names": false, "suffix": ""}, {"dropping-particle": "", "family": "Nikiforov", "given": "Yuri E.", "non-dropping-particle": "", "parse-names": false, "suffix": ""}, {"dr</vt:lpwstr>
  </property>
  <property fmtid="{D5CDD505-2E9C-101B-9397-08002B2CF9AE}" pid="2767" name="Mendeley_Bookmark_ds6Bb3hge7_77">
    <vt:lpwstr>opping-particle": "", "family": "Noble", "given": "Michael S.", "non-dropping-particle": "", "parse-names": false, "suffix": ""}, {"dropping-particle": "", "family": "Ojesina", "given": "Akinyemi I.", "non-dropping-particle": "", "parse-names": false, "su</vt:lpwstr>
  </property>
  <property fmtid="{D5CDD505-2E9C-101B-9397-08002B2CF9AE}" pid="2768" name="Mendeley_Bookmark_ds6Bb3hge7_78">
    <vt:lpwstr>ffix": ""}, {"dropping-particle": "", "family": "Owonikoko", "given": "Taofeek K.", "non-dropping-particle": "", "parse-names": false, "suffix": ""}, {"dropping-particle": "", "family": "Ozenberger", "given": "Bradley A.", "non-dropping-particle": "", "pa</vt:lpwstr>
  </property>
  <property fmtid="{D5CDD505-2E9C-101B-9397-08002B2CF9AE}" pid="2769" name="Mendeley_Bookmark_ds6Bb3hge7_79">
    <vt:lpwstr>rse-names": false, "suffix": ""}, {"dropping-particle": "", "family": "Pantazi", "given": "Angeliki", "non-dropping-particle": "", "parse-names": false, "suffix": ""}, {"dropping-particle": "", "family": "Parfenov", "given": "Michael", "non-dropping-parti</vt:lpwstr>
  </property>
  <property fmtid="{D5CDD505-2E9C-101B-9397-08002B2CF9AE}" pid="2770" name="Mendeley_Bookmark_ds6Bb3hge7_8">
    <vt:lpwstr>-particle": "", "family": "Arachchi", "given": "Harindra", "non-dropping-particle": "", "parse-names": false, "suffix": ""}, {"dropping-particle": "", "family": "Asa", "given": "Sylvia L.", "non-dropping-particle": "", "parse-names": false, "suffix": ""},</vt:lpwstr>
  </property>
  <property fmtid="{D5CDD505-2E9C-101B-9397-08002B2CF9AE}" pid="2771" name="Mendeley_Bookmark_ds6Bb3hge7_80">
    <vt:lpwstr>cle": "", "parse-names": false, "suffix": ""}, {"dropping-particle": "", "family": "Park", "given": "Peter J.", "non-dropping-particle": "", "parse-names": false, "suffix": ""}, {"dropping-particle": "", "family": "Parker", "given": "Joel S.", "non-droppi</vt:lpwstr>
  </property>
  <property fmtid="{D5CDD505-2E9C-101B-9397-08002B2CF9AE}" pid="2772" name="Mendeley_Bookmark_ds6Bb3hge7_81">
    <vt:lpwstr>ng-particle": "", "parse-names": false, "suffix": ""}, {"dropping-particle": "", "family": "Paull", "given": "Evan O.", "non-dropping-particle": "", "parse-names": false, "suffix": ""}, {"dropping-particle": "", "family": "Pedamallu", "given": "Chandra Se</vt:lpwstr>
  </property>
  <property fmtid="{D5CDD505-2E9C-101B-9397-08002B2CF9AE}" pid="2773" name="Mendeley_Bookmark_ds6Bb3hge7_82">
    <vt:lpwstr>khar", "non-dropping-particle": "", "parse-names": false, "suffix": ""}, {"dropping-particle": "", "family": "Perou", "given": "Charles M.", "non-dropping-particle": "", "parse-names": false, "suffix": ""}, {"dropping-particle": "", "family": "Prins", "gi</vt:lpwstr>
  </property>
  <property fmtid="{D5CDD505-2E9C-101B-9397-08002B2CF9AE}" pid="2774" name="Mendeley_Bookmark_ds6Bb3hge7_83">
    <vt:lpwstr>ven": "Jan F.", "non-dropping-particle": "", "parse-names": false, "suffix": ""}, {"dropping-particle": "", "family": "Protopopov", "given": "Alexei", "non-dropping-particle": "", "parse-names": false, "suffix": ""}, {"dropping-particle": "", "family": "R</vt:lpwstr>
  </property>
  <property fmtid="{D5CDD505-2E9C-101B-9397-08002B2CF9AE}" pid="2775" name="Mendeley_Bookmark_ds6Bb3hge7_84">
    <vt:lpwstr>amalingam", "given": "Suresh S.", "non-dropping-particle": "", "parse-names": false, "suffix": ""}, {"dropping-particle": "", "family": "Ramirez", "given": "Nilsa C.", "non-dropping-particle": "", "parse-names": false, "suffix": ""}, {"dropping-particle":</vt:lpwstr>
  </property>
  <property fmtid="{D5CDD505-2E9C-101B-9397-08002B2CF9AE}" pid="2776" name="Mendeley_Bookmark_ds6Bb3hge7_85">
    <vt:lpwstr> "", "family": "Ramirez", "given": "Ricardo", "non-dropping-particle": "", "parse-names": false, "suffix": ""}, {"dropping-particle": "", "family": "Raphael", "given": "Benjamin J.", "non-dropping-particle": "", "parse-names": false, "suffix": ""}, {"drop</vt:lpwstr>
  </property>
  <property fmtid="{D5CDD505-2E9C-101B-9397-08002B2CF9AE}" pid="2777" name="Mendeley_Bookmark_ds6Bb3hge7_86">
    <vt:lpwstr>ping-particle": "", "family": "Rathmell", "given": "W. Kimryn", "non-dropping-particle": "", "parse-names": false, "suffix": ""}, {"dropping-particle": "", "family": "Ren", "given": "Xiaojia", "non-dropping-particle": "", "parse-names": false, "suffix": "</vt:lpwstr>
  </property>
  <property fmtid="{D5CDD505-2E9C-101B-9397-08002B2CF9AE}" pid="2778" name="Mendeley_Bookmark_ds6Bb3hge7_87">
    <vt:lpwstr>"}, {"dropping-particle": "", "family": "Reynolds", "given": "Sheila M.", "non-dropping-particle": "", "parse-names": false, "suffix": ""}, {"dropping-particle": "", "family": "Rheinbay", "given": "Esther", "non-dropping-particle": "", "parse-names": fals</vt:lpwstr>
  </property>
  <property fmtid="{D5CDD505-2E9C-101B-9397-08002B2CF9AE}" pid="2779" name="Mendeley_Bookmark_ds6Bb3hge7_88">
    <vt:lpwstr>e, "suffix": ""}, {"dropping-particle": "", "family": "Ringel", "given": "Matthew D.", "non-dropping-particle": "", "parse-names": false, "suffix": ""}, {"dropping-particle": "", "family": "Rivera", "given": "Michael", "non-dropping-particle": "", "parse-</vt:lpwstr>
  </property>
  <property fmtid="{D5CDD505-2E9C-101B-9397-08002B2CF9AE}" pid="2780" name="Mendeley_Bookmark_ds6Bb3hge7_89">
    <vt:lpwstr>names": false, "suffix": ""}, {"dropping-particle": "", "family": "Roach", "given": "Jeffrey", "non-dropping-particle": "", "parse-names": false, "suffix": ""}, {"dropping-particle": "", "family": "Robertson", "given": "A. Gordon", "non-dropping-particle"</vt:lpwstr>
  </property>
  <property fmtid="{D5CDD505-2E9C-101B-9397-08002B2CF9AE}" pid="2781" name="Mendeley_Bookmark_ds6Bb3hge7_9">
    <vt:lpwstr> {"dropping-particle": "", "family": "Auman", "given": "J. Todd", "non-dropping-particle": "", "parse-names": false, "suffix": ""}, {"dropping-particle": "", "family": "Balasundaram", "given": "Miruna", "non-dropping-particle": "", "parse-names": false, "</vt:lpwstr>
  </property>
  <property fmtid="{D5CDD505-2E9C-101B-9397-08002B2CF9AE}" pid="2782" name="Mendeley_Bookmark_ds6Bb3hge7_90">
    <vt:lpwstr>: "", "parse-names": false, "suffix": ""}, {"dropping-particle": "", "family": "Rosenberg", "given": "Mara W.", "non-dropping-particle": "", "parse-names": false, "suffix": ""}, {"dropping-particle": "", "family": "Rosenthal", "given": "Matthew", "non-dro</vt:lpwstr>
  </property>
  <property fmtid="{D5CDD505-2E9C-101B-9397-08002B2CF9AE}" pid="2783" name="Mendeley_Bookmark_ds6Bb3hge7_91">
    <vt:lpwstr>pping-particle": "", "parse-names": false, "suffix": ""}, {"dropping-particle": "", "family": "Sadeghi", "given": "Sara", "non-dropping-particle": "", "parse-names": false, "suffix": ""}, {"dropping-particle": "", "family": "Saksena", "given": "Gordon", "</vt:lpwstr>
  </property>
  <property fmtid="{D5CDD505-2E9C-101B-9397-08002B2CF9AE}" pid="2784" name="Mendeley_Bookmark_ds6Bb3hge7_92">
    <vt:lpwstr>non-dropping-particle": "", "parse-names": false, "suffix": ""}, {"dropping-particle": "", "family": "Sander", "given": "Chris", "non-dropping-particle": "", "parse-names": false, "suffix": ""}, {"dropping-particle": "", "family": "Santoso", "given": "Net</vt:lpwstr>
  </property>
  <property fmtid="{D5CDD505-2E9C-101B-9397-08002B2CF9AE}" pid="2785" name="Mendeley_Bookmark_ds6Bb3hge7_93">
    <vt:lpwstr>ty", "non-dropping-particle": "", "parse-names": false, "suffix": ""}, {"dropping-particle": "", "family": "Schein", "given": "Jacqueline E.", "non-dropping-particle": "", "parse-names": false, "suffix": ""}, {"dropping-particle": "", "family": "Schultz",</vt:lpwstr>
  </property>
  <property fmtid="{D5CDD505-2E9C-101B-9397-08002B2CF9AE}" pid="2786" name="Mendeley_Bookmark_ds6Bb3hge7_94">
    <vt:lpwstr> "given": "Nikolaus", "non-dropping-particle": "", "parse-names": false, "suffix": ""}, {"dropping-particle": "", "family": "Schumacher", "given": "Steven E.", "non-dropping-particle": "", "parse-names": false, "suffix": ""}, {"dropping-particle": "", "fa</vt:lpwstr>
  </property>
  <property fmtid="{D5CDD505-2E9C-101B-9397-08002B2CF9AE}" pid="2787" name="Mendeley_Bookmark_ds6Bb3hge7_95">
    <vt:lpwstr>mily": "Seethala", "given": "Raja R.", "non-dropping-particle": "", "parse-names": false, "suffix": ""}, {"dropping-particle": "", "family": "Seidman", "given": "Jonathan", "non-dropping-particle": "", "parse-names": false, "suffix": ""}, {"dropping-parti</vt:lpwstr>
  </property>
  <property fmtid="{D5CDD505-2E9C-101B-9397-08002B2CF9AE}" pid="2788" name="Mendeley_Bookmark_ds6Bb3hge7_96">
    <vt:lpwstr>cle": "", "family": "Senbabaoglu", "given": "Yasin", "non-dropping-particle": "", "parse-names": false, "suffix": ""}, {"dropping-particle": "", "family": "Seth", "given": "Sahil", "non-dropping-particle": "", "parse-names": false, "suffix": ""}, {"droppi</vt:lpwstr>
  </property>
  <property fmtid="{D5CDD505-2E9C-101B-9397-08002B2CF9AE}" pid="2789" name="Mendeley_Bookmark_ds6Bb3hge7_97">
    <vt:lpwstr>ng-particle": "", "family": "Sharpe", "given": "Samantha", "non-dropping-particle": "", "parse-names": false, "suffix": ""}, {"dropping-particle": "", "family": "Shaw", "given": "Kenna R.Mills", "non-dropping-particle": "", "parse-names": false, "suffix":</vt:lpwstr>
  </property>
  <property fmtid="{D5CDD505-2E9C-101B-9397-08002B2CF9AE}" pid="2790" name="Mendeley_Bookmark_ds6Bb3hge7_98">
    <vt:lpwstr> ""}, {"dropping-particle": "", "family": "Shen", "given": "John P.", "non-dropping-particle": "", "parse-names": false, "suffix": ""}, {"dropping-particle": "", "family": "Shen", "given": "Ronglai", "non-dropping-particle": "", "parse-names": false, "suf</vt:lpwstr>
  </property>
  <property fmtid="{D5CDD505-2E9C-101B-9397-08002B2CF9AE}" pid="2791" name="Mendeley_Bookmark_ds6Bb3hge7_99">
    <vt:lpwstr>fix": ""}, {"dropping-particle": "", "family": "Sherman", "given": "Steven", "non-dropping-particle": "", "parse-names": false, "suffix": ""}, {"dropping-particle": "", "family": "Sheth", "given": "Margi", "non-dropping-particle": "", "parse-names": false</vt:lpwstr>
  </property>
  <property fmtid="{D5CDD505-2E9C-101B-9397-08002B2CF9AE}" pid="2792" name="Mendeley_Bookmark_duuLvQo14h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2793" name="Mendeley_Bookmark_duuLvQo14h_10">
    <vt:lpwstr>suffix": ""}, {"dropping-particle": "", "family": "Balu", "given": "Saianand", "non-dropping-particle": "", "parse-names": false, "suffix": ""}, {"dropping-particle": "", "family": "Baylin", "given": "Stephen B.", "non-dropping-particle": "", "parse-names</vt:lpwstr>
  </property>
  <property fmtid="{D5CDD505-2E9C-101B-9397-08002B2CF9AE}" pid="2794" name="Mendeley_Bookmark_duuLvQo14h_100">
    <vt:lpwstr>, "suffix": ""}, {"dropping-particle": "", "family": "Shi", "given": "Yan", "non-dropping-particle": "", "parse-names": false, "suffix": ""}, {"dropping-particle": "", "family": "Shmulevich", "given": "Ilya", "non-dropping-particle": "", "parse-names": fa</vt:lpwstr>
  </property>
  <property fmtid="{D5CDD505-2E9C-101B-9397-08002B2CF9AE}" pid="2795" name="Mendeley_Bookmark_duuLvQo14h_101">
    <vt:lpwstr>lse, "suffix": ""}, {"dropping-particle": "", "family": "Sica", "given": "Gabriel L.", "non-dropping-particle": "", "parse-names": false, "suffix": ""}, {"dropping-particle": "V.", "family": "Simons", "given": "Janae", "non-dropping-particle": "", "parse-</vt:lpwstr>
  </property>
  <property fmtid="{D5CDD505-2E9C-101B-9397-08002B2CF9AE}" pid="2796" name="Mendeley_Bookmark_duuLvQo14h_102">
    <vt:lpwstr>names": false, "suffix": ""}, {"dropping-particle": "", "family": "Sinha", "given": "Rileen", "non-dropping-particle": "", "parse-names": false, "suffix": ""}, {"dropping-particle": "", "family": "Sipahimalani", "given": "Payal", "non-dropping-particle": </vt:lpwstr>
  </property>
  <property fmtid="{D5CDD505-2E9C-101B-9397-08002B2CF9AE}" pid="2797" name="Mendeley_Bookmark_duuLvQo14h_103">
    <vt:lpwstr>"", "parse-names": false, "suffix": ""}, {"dropping-particle": "", "family": "Smallridge", "given": "Robert C.", "non-dropping-particle": "", "parse-names": false, "suffix": ""}, {"dropping-particle": "", "family": "Sofia", "given": "Heidi J.", "non-dropp</vt:lpwstr>
  </property>
  <property fmtid="{D5CDD505-2E9C-101B-9397-08002B2CF9AE}" pid="2798" name="Mendeley_Bookmark_duuLvQo14h_104">
    <vt:lpwstr>ing-particle": "", "parse-names": false, "suffix": ""}, {"dropping-particle": "", "family": "Soloway", "given": "Matthew G.", "non-dropping-particle": "", "parse-names": false, "suffix": ""}, {"dropping-particle": "", "family": "Song", "given": "Xingzhi",</vt:lpwstr>
  </property>
  <property fmtid="{D5CDD505-2E9C-101B-9397-08002B2CF9AE}" pid="2799" name="Mendeley_Bookmark_duuLvQo14h_105">
    <vt:lpwstr> "non-dropping-particle": "", "parse-names": false, "suffix": ""}, {"dropping-particle": "", "family": "Sougnez", "given": "Carrie", "non-dropping-particle": "", "parse-names": false, "suffix": ""}, {"dropping-particle": "", "family": "Stewart", "given": </vt:lpwstr>
  </property>
  <property fmtid="{D5CDD505-2E9C-101B-9397-08002B2CF9AE}" pid="2800" name="Mendeley_Bookmark_duuLvQo14h_106">
    <vt:lpwstr>"Chip", "non-dropping-particle": "", "parse-names": false, "suffix": ""}, {"dropping-particle": "", "family": "Stojanov", "given": "Petar", "non-dropping-particle": "", "parse-names": false, "suffix": ""}, {"dropping-particle": "", "family": "Stuart", "gi</vt:lpwstr>
  </property>
  <property fmtid="{D5CDD505-2E9C-101B-9397-08002B2CF9AE}" pid="2801" name="Mendeley_Bookmark_duuLvQo14h_107">
    <vt:lpwstr>ven": "Joshua M.", "non-dropping-particle": "", "parse-names": false, "suffix": ""}, {"dropping-particle": "", "family": "Sumer", "given": "S. Onur", "non-dropping-particle": "", "parse-names": false, "suffix": ""}, {"dropping-particle": "", "family": "Su</vt:lpwstr>
  </property>
  <property fmtid="{D5CDD505-2E9C-101B-9397-08002B2CF9AE}" pid="2802" name="Mendeley_Bookmark_duuLvQo14h_108">
    <vt:lpwstr>n", "given": "Yichao", "non-dropping-particle": "", "parse-names": false, "suffix": ""}, {"dropping-particle": "", "family": "Tabak", "given": "Barbara", "non-dropping-particle": "", "parse-names": false, "suffix": ""}, {"dropping-particle": "", "family":</vt:lpwstr>
  </property>
  <property fmtid="{D5CDD505-2E9C-101B-9397-08002B2CF9AE}" pid="2803" name="Mendeley_Bookmark_duuLvQo14h_109">
    <vt:lpwstr> "Tam", "given": "Angela", "non-dropping-particle": "", "parse-names": false, "suffix": ""}, {"dropping-particle": "", "family": "Tan", "given": "Donghui", "non-dropping-particle": "", "parse-names": false, "suffix": ""}, {"dropping-particle": "", "family</vt:lpwstr>
  </property>
  <property fmtid="{D5CDD505-2E9C-101B-9397-08002B2CF9AE}" pid="2804" name="Mendeley_Bookmark_duuLvQo14h_11">
    <vt:lpwstr>": false, "suffix": ""}, {"dropping-particle": "", "family": "Behera", "given": "Madhusmita", "non-dropping-particle": "", "parse-names": false, "suffix": ""}, {"dropping-particle": "", "family": "Bernard", "given": "Brady", "non-dropping-particle": "", "</vt:lpwstr>
  </property>
  <property fmtid="{D5CDD505-2E9C-101B-9397-08002B2CF9AE}" pid="2805" name="Mendeley_Bookmark_duuLvQo14h_110">
    <vt:lpwstr>": "Tang", "given": "Jiabin", "non-dropping-particle": "", "parse-names": false, "suffix": ""}, {"dropping-particle": "", "family": "Tarnuzzer", "given": "Roy", "non-dropping-particle": "", "parse-names": false, "suffix": ""}, {"dropping-particle": "", "f</vt:lpwstr>
  </property>
  <property fmtid="{D5CDD505-2E9C-101B-9397-08002B2CF9AE}" pid="2806" name="Mendeley_Bookmark_duuLvQo14h_111">
    <vt:lpwstr>amily": "Taylor", "given": "Barry S.", "non-dropping-particle": "", "parse-names": false, "suffix": ""}, {"dropping-particle": "", "family": "Thiessen", "given": "Nina", "non-dropping-particle": "", "parse-names": false, "suffix": ""}, {"dropping-particle</vt:lpwstr>
  </property>
  <property fmtid="{D5CDD505-2E9C-101B-9397-08002B2CF9AE}" pid="2807" name="Mendeley_Bookmark_duuLvQo14h_112">
    <vt:lpwstr>": "", "family": "Thorne", "given": "Leigh", "non-dropping-particle": "", "parse-names": false, "suffix": ""}, {"dropping-particle": "", "family": "Thorsson", "given": "V\u00e9steinn", "non-dropping-particle": "", "parse-names": false, "suffix": ""}, {"dr</vt:lpwstr>
  </property>
  <property fmtid="{D5CDD505-2E9C-101B-9397-08002B2CF9AE}" pid="2808" name="Mendeley_Bookmark_duuLvQo14h_113">
    <vt:lpwstr>opping-particle": "", "family": "Tuttle", "given": "R. Michael", "non-dropping-particle": "", "parse-names": false, "suffix": ""}, {"dropping-particle": "", "family": "Umbricht", "given": "Christopher B.", "non-dropping-particle": "", "parse-names": false</vt:lpwstr>
  </property>
  <property fmtid="{D5CDD505-2E9C-101B-9397-08002B2CF9AE}" pid="2809" name="Mendeley_Bookmark_duuLvQo14h_114">
    <vt:lpwstr>, "suffix": ""}, {"dropping-particle": "", "family": "Berg", "given": "David J.", "non-dropping-particle": "Van Den", "parse-names": false, "suffix": ""}, {"dropping-particle": "", "family": "Vandin", "given": "Fabio", "non-dropping-particle": "", "parse-</vt:lpwstr>
  </property>
  <property fmtid="{D5CDD505-2E9C-101B-9397-08002B2CF9AE}" pid="2810" name="Mendeley_Bookmark_duuLvQo14h_115">
    <vt:lpwstr>names": false, "suffix": ""}, {"dropping-particle": "", "family": "Veluvolu", "given": "Umadevi", "non-dropping-particle": "", "parse-names": false, "suffix": ""}, {"dropping-particle": "", "family": "Verhaak", "given": "Roel G.W.", "non-dropping-particle</vt:lpwstr>
  </property>
  <property fmtid="{D5CDD505-2E9C-101B-9397-08002B2CF9AE}" pid="2811" name="Mendeley_Bookmark_duuLvQo14h_116">
    <vt:lpwstr>": "", "parse-names": false, "suffix": ""}, {"dropping-particle": "", "family": "Vinco", "given": "Michelle", "non-dropping-particle": "", "parse-names": false, "suffix": ""}, {"dropping-particle": "", "family": "Voet", "given": "Doug", "non-dropping-part</vt:lpwstr>
  </property>
  <property fmtid="{D5CDD505-2E9C-101B-9397-08002B2CF9AE}" pid="2812" name="Mendeley_Bookmark_duuLvQo14h_117">
    <vt:lpwstr>icle": "", "parse-names": false, "suffix": ""}, {"dropping-particle": "", "family": "Walter", "given": "Vonn", "non-dropping-particle": "", "parse-names": false, "suffix": ""}, {"dropping-particle": "", "family": "Wang", "given": "Zhining", "non-dropping-</vt:lpwstr>
  </property>
  <property fmtid="{D5CDD505-2E9C-101B-9397-08002B2CF9AE}" pid="2813" name="Mendeley_Bookmark_duuLvQo14h_118">
    <vt:lpwstr>particle": "", "parse-names": false, "suffix": ""}, {"dropping-particle": "", "family": "Waring", "given": "Scot", "non-dropping-particle": "", "parse-names": false, "suffix": ""}, {"dropping-particle": "", "family": "Weinberger", "given": "Paul M.", "non</vt:lpwstr>
  </property>
  <property fmtid="{D5CDD505-2E9C-101B-9397-08002B2CF9AE}" pid="2814" name="Mendeley_Bookmark_duuLvQo14h_119">
    <vt:lpwstr>-dropping-particle": "", "parse-names": false, "suffix": ""}, {"dropping-particle": "", "family": "Weinhold", "given": "Nils", "non-dropping-particle": "", "parse-names": false, "suffix": ""}, {"dropping-particle": "", "family": "Weinstein", "given": "Joh</vt:lpwstr>
  </property>
  <property fmtid="{D5CDD505-2E9C-101B-9397-08002B2CF9AE}" pid="2815" name="Mendeley_Bookmark_duuLvQo14h_12">
    <vt:lpwstr>parse-names": false, "suffix": ""}, {"dropping-particle": "", "family": "Beroukhim", "given": "Rameen", "non-dropping-particle": "", "parse-names": false, "suffix": ""}, {"dropping-particle": "", "family": "Bishop", "given": "Justin A.", "non-dropping-par</vt:lpwstr>
  </property>
  <property fmtid="{D5CDD505-2E9C-101B-9397-08002B2CF9AE}" pid="2816" name="Mendeley_Bookmark_duuLvQo14h_120">
    <vt:lpwstr>n N.", "non-dropping-particle": "", "parse-names": false, "suffix": ""}, {"dropping-particle": "", "family": "Weisenberger", "given": "Daniel J.", "non-dropping-particle": "", "parse-names": false, "suffix": ""}, {"dropping-particle": "", "family": "Wheel</vt:lpwstr>
  </property>
  <property fmtid="{D5CDD505-2E9C-101B-9397-08002B2CF9AE}" pid="2817" name="Mendeley_Bookmark_duuLvQo14h_121">
    <vt:lpwstr>er", "given": "David", "non-dropping-particle": "", "parse-names": false, "suffix": ""}, {"dropping-particle": "", "family": "Wilkerson", "given": "Matthew D.", "non-dropping-particle": "", "parse-names": false, "suffix": ""}, {"dropping-particle": "", "f</vt:lpwstr>
  </property>
  <property fmtid="{D5CDD505-2E9C-101B-9397-08002B2CF9AE}" pid="2818" name="Mendeley_Bookmark_duuLvQo14h_122">
    <vt:lpwstr>amily": "Wilson", "given": "Jocelyn", "non-dropping-particle": "", "parse-names": false, "suffix": ""}, {"dropping-particle": "", "family": "Williams", "given": "Michelle", "non-dropping-particle": "", "parse-names": false, "suffix": ""}, {"dropping-parti</vt:lpwstr>
  </property>
  <property fmtid="{D5CDD505-2E9C-101B-9397-08002B2CF9AE}" pid="2819" name="Mendeley_Bookmark_duuLvQo14h_123">
    <vt:lpwstr>cle": "", "family": "Winer", "given": "Daniel A.", "non-dropping-particle": "", "parse-names": false, "suffix": ""}, {"dropping-particle": "", "family": "Wise", "given": "Lisa", "non-dropping-particle": "", "parse-names": false, "suffix": ""}, {"dropping-</vt:lpwstr>
  </property>
  <property fmtid="{D5CDD505-2E9C-101B-9397-08002B2CF9AE}" pid="2820" name="Mendeley_Bookmark_duuLvQo14h_124">
    <vt:lpwstr>particle": "", "family": "Wu", "given": "Junyuan", "non-dropping-particle": "", "parse-names": false, "suffix": ""}, {"dropping-particle": "", "family": "Xi", "given": "Liu", "non-dropping-particle": "", "parse-names": false, "suffix": ""}, {"dropping-par</vt:lpwstr>
  </property>
  <property fmtid="{D5CDD505-2E9C-101B-9397-08002B2CF9AE}" pid="2821" name="Mendeley_Bookmark_duuLvQo14h_125">
    <vt:lpwstr>ticle": "", "family": "Xu", "given": "Andrew W.", "non-dropping-particle": "", "parse-names": false, "suffix": ""}, {"dropping-particle": "", "family": "Yang", "given": "Liming", "non-dropping-particle": "", "parse-names": false, "suffix": ""}, {"dropping</vt:lpwstr>
  </property>
  <property fmtid="{D5CDD505-2E9C-101B-9397-08002B2CF9AE}" pid="2822" name="Mendeley_Bookmark_duuLvQo14h_126">
    <vt:lpwstr>-particle": "", "family": "Yang", "given": "Lixing", "non-dropping-particle": "", "parse-names": false, "suffix": ""}, {"dropping-particle": "", "family": "Zack", "given": "Travis I.", "non-dropping-particle": "", "parse-names": false, "suffix": ""}, {"dr</vt:lpwstr>
  </property>
  <property fmtid="{D5CDD505-2E9C-101B-9397-08002B2CF9AE}" pid="2823" name="Mendeley_Bookmark_duuLvQo14h_127">
    <vt:lpwstr>opping-particle": "", "family": "Zeiger", "given": "Martha A.", "non-dropping-particle": "", "parse-names": false, "suffix": ""}, {"dropping-particle": "", "family": "Zeng", "given": "Dong", "non-dropping-particle": "", "parse-names": false, "suffix": ""}</vt:lpwstr>
  </property>
  <property fmtid="{D5CDD505-2E9C-101B-9397-08002B2CF9AE}" pid="2824" name="Mendeley_Bookmark_duuLvQo14h_128">
    <vt:lpwstr>, {"dropping-particle": "", "family": "Zenklusen", "given": "Jean Claude", "non-dropping-particle": "", "parse-names": false, "suffix": ""}, {"dropping-particle": "", "family": "Zhao", "given": "Ni", "non-dropping-particle": "", "parse-names": false, "suf</vt:lpwstr>
  </property>
  <property fmtid="{D5CDD505-2E9C-101B-9397-08002B2CF9AE}" pid="2825" name="Mendeley_Bookmark_duuLvQo14h_129">
    <vt:lpwstr>fix": ""}, {"dropping-particle": "", "family": "Zhang", "given": "Hailei", "non-dropping-particle": "", "parse-names": false, "suffix": ""}, {"dropping-particle": "", "family": "Zhang", "given": "Jianhua", "non-dropping-particle": "", "parse-names": false</vt:lpwstr>
  </property>
  <property fmtid="{D5CDD505-2E9C-101B-9397-08002B2CF9AE}" pid="2826" name="Mendeley_Bookmark_duuLvQo14h_13">
    <vt:lpwstr>ticle": "", "parse-names": false, "suffix": ""}, {"dropping-particle": "", "family": "Black", "given": "Aaron D.", "non-dropping-particle": "", "parse-names": false, "suffix": ""}, {"dropping-particle": "", "family": "Bodenheimer", "given": "Tom", "non-dr</vt:lpwstr>
  </property>
  <property fmtid="{D5CDD505-2E9C-101B-9397-08002B2CF9AE}" pid="2827" name="Mendeley_Bookmark_duuLvQo14h_130">
    <vt:lpwstr>, "suffix": ""}, {"dropping-particle": "", "family": "Zhang", "given": "Jiashan", "non-dropping-particle": "", "parse-names": false, "suffix": ""}, {"dropping-particle": "", "family": "Zhang", "given": "Wei", "non-dropping-particle": "", "parse-names": fa</vt:lpwstr>
  </property>
  <property fmtid="{D5CDD505-2E9C-101B-9397-08002B2CF9AE}" pid="2828" name="Mendeley_Bookmark_duuLvQo14h_131">
    <vt:lpwstr>lse, "suffix": ""}, {"dropping-particle": "", "family": "Zmuda", "given": "Erik", "non-dropping-particle": "", "parse-names": false, "suffix": ""}, {"dropping-particle": "", "family": "Zou", "given": "Lihua", "non-dropping-particle": "", "parse-names": fa</vt:lpwstr>
  </property>
  <property fmtid="{D5CDD505-2E9C-101B-9397-08002B2CF9AE}" pid="2829" name="Mendeley_Bookmark_duuLvQo14h_132">
    <vt:lpwstr>lse, "suffix": ""}], "container-title": "Cell", "id": "ITEM-1", "issued": {"date-parts": [["2014"]]}, "title": "Integrated Genomic Characterization of Papillary Thyroid Carcinoma", "type": "article-journal"}, "uris": ["http://www.mendeley.com/documents/?u</vt:lpwstr>
  </property>
  <property fmtid="{D5CDD505-2E9C-101B-9397-08002B2CF9AE}" pid="2830" name="Mendeley_Bookmark_duuLvQo14h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2831" name="Mendeley_Bookmark_duuLvQo14h_134">
    <vt:lpwstr>yle-language/schema/raw/master/csl-citation.json"}</vt:lpwstr>
  </property>
  <property fmtid="{D5CDD505-2E9C-101B-9397-08002B2CF9AE}" pid="2832" name="Mendeley_Bookmark_duuLvQo14h_14">
    <vt:lpwstr>opping-particle": "", "parse-names": false, "suffix": ""}, {"dropping-particle": "", "family": "Boice", "given": "Lori", "non-dropping-particle": "", "parse-names": false, "suffix": ""}, {"dropping-particle": "", "family": "Bootwalla", "given": "Moiz S.",</vt:lpwstr>
  </property>
  <property fmtid="{D5CDD505-2E9C-101B-9397-08002B2CF9AE}" pid="2833" name="Mendeley_Bookmark_duuLvQo14h_15">
    <vt:lpwstr> "non-dropping-particle": "", "parse-names": false, "suffix": ""}, {"dropping-particle": "", "family": "Bowen", "given": "Jay", "non-dropping-particle": "", "parse-names": false, "suffix": ""}, {"dropping-particle": "", "family": "Bowlby", "given": "Reann</vt:lpwstr>
  </property>
  <property fmtid="{D5CDD505-2E9C-101B-9397-08002B2CF9AE}" pid="2834" name="Mendeley_Bookmark_duuLvQo14h_16">
    <vt:lpwstr>e", "non-dropping-particle": "", "parse-names": false, "suffix": ""}, {"dropping-particle": "", "family": "Bristow", "given": "Christopher A.", "non-dropping-particle": "", "parse-names": false, "suffix": ""}, {"dropping-particle": "", "family": "Brookens</vt:lpwstr>
  </property>
  <property fmtid="{D5CDD505-2E9C-101B-9397-08002B2CF9AE}" pid="2835" name="Mendeley_Bookmark_duuLvQo14h_17">
    <vt:lpwstr>", "given": "Robin", "non-dropping-particle": "", "parse-names": false, "suffix": ""}, {"dropping-particle": "", "family": "Brooks", "given": "Denise", "non-dropping-particle": "", "parse-names": false, "suffix": ""}, {"dropping-particle": "", "family": "</vt:lpwstr>
  </property>
  <property fmtid="{D5CDD505-2E9C-101B-9397-08002B2CF9AE}" pid="2836" name="Mendeley_Bookmark_duuLvQo14h_18">
    <vt:lpwstr>Bryant", "given": "Robert", "non-dropping-particle": "", "parse-names": false, "suffix": ""}, {"dropping-particle": "", "family": "Buda", "given": "Elizabeth", "non-dropping-particle": "", "parse-names": false, "suffix": ""}, {"dropping-particle": "", "fa</vt:lpwstr>
  </property>
  <property fmtid="{D5CDD505-2E9C-101B-9397-08002B2CF9AE}" pid="2837" name="Mendeley_Bookmark_duuLvQo14h_19">
    <vt:lpwstr>mily": "Butterfield", "given": "Yaron S.N.", "non-dropping-particle": "", "parse-names": false, "suffix": ""}, {"dropping-particle": "", "family": "Carling", "given": "Tobias", "non-dropping-particle": "", "parse-names": false, "suffix": ""}, {"dropping-p</vt:lpwstr>
  </property>
  <property fmtid="{D5CDD505-2E9C-101B-9397-08002B2CF9AE}" pid="2838" name="Mendeley_Bookmark_duuLvQo14h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2839" name="Mendeley_Bookmark_duuLvQo14h_20">
    <vt:lpwstr>article": "", "family": "Carlsen", "given": "Rebecca", "non-dropping-particle": "", "parse-names": false, "suffix": ""}, {"dropping-particle": "", "family": "Carter", "given": "Scott L.", "non-dropping-particle": "", "parse-names": false, "suffix": ""}, {</vt:lpwstr>
  </property>
  <property fmtid="{D5CDD505-2E9C-101B-9397-08002B2CF9AE}" pid="2840" name="Mendeley_Bookmark_duuLvQo14h_21">
    <vt:lpwstr>"dropping-particle": "", "family": "Carty", "given": "Sally E.", "non-dropping-particle": "", "parse-names": false, "suffix": ""}, {"dropping-particle": "", "family": "Chan", "given": "Timothy A.", "non-dropping-particle": "", "parse-names": false, "suffi</vt:lpwstr>
  </property>
  <property fmtid="{D5CDD505-2E9C-101B-9397-08002B2CF9AE}" pid="2841" name="Mendeley_Bookmark_duuLvQo14h_22">
    <vt:lpwstr>x": ""}, {"dropping-particle": "", "family": "Chen", "given": "Amy Y.", "non-dropping-particle": "", "parse-names": false, "suffix": ""}, {"dropping-particle": "", "family": "Cherniack", "given": "Andrew D.", "non-dropping-particle": "", "parse-names": fa</vt:lpwstr>
  </property>
  <property fmtid="{D5CDD505-2E9C-101B-9397-08002B2CF9AE}" pid="2842" name="Mendeley_Bookmark_duuLvQo14h_23">
    <vt:lpwstr>lse, "suffix": ""}, {"dropping-particle": "", "family": "Cheung", "given": "Dorothy", "non-dropping-particle": "", "parse-names": false, "suffix": ""}, {"dropping-particle": "", "family": "Chin", "given": "Lynda", "non-dropping-particle": "", "parse-names</vt:lpwstr>
  </property>
  <property fmtid="{D5CDD505-2E9C-101B-9397-08002B2CF9AE}" pid="2843" name="Mendeley_Bookmark_duuLvQo14h_24">
    <vt:lpwstr>": false, "suffix": ""}, {"dropping-particle": "", "family": "Cho", "given": "Juok", "non-dropping-particle": "", "parse-names": false, "suffix": ""}, {"dropping-particle": "", "family": "Chu", "given": "Andy", "non-dropping-particle": "", "parse-names": </vt:lpwstr>
  </property>
  <property fmtid="{D5CDD505-2E9C-101B-9397-08002B2CF9AE}" pid="2844" name="Mendeley_Bookmark_duuLvQo14h_25">
    <vt:lpwstr>false, "suffix": ""}, {"dropping-particle": "", "family": "Chuah", "given": "Eric", "non-dropping-particle": "", "parse-names": false, "suffix": ""}, {"dropping-particle": "", "family": "Cibulskis", "given": "Kristian", "non-dropping-particle": "", "parse</vt:lpwstr>
  </property>
  <property fmtid="{D5CDD505-2E9C-101B-9397-08002B2CF9AE}" pid="2845" name="Mendeley_Bookmark_duuLvQo14h_26">
    <vt:lpwstr>-names": false, "suffix": ""}, {"dropping-particle": "", "family": "Ciriello", "given": "Giovanni", "non-dropping-particle": "", "parse-names": false, "suffix": ""}, {"dropping-particle": "", "family": "Clarke", "given": "Amanda", "non-dropping-particle":</vt:lpwstr>
  </property>
  <property fmtid="{D5CDD505-2E9C-101B-9397-08002B2CF9AE}" pid="2846" name="Mendeley_Bookmark_duuLvQo14h_27">
    <vt:lpwstr> "", "parse-names": false, "suffix": ""}, {"dropping-particle": "", "family": "Clayman", "given": "Gary L.", "non-dropping-particle": "", "parse-names": false, "suffix": ""}, {"dropping-particle": "", "family": "Cope", "given": "Leslie", "non-dropping-par</vt:lpwstr>
  </property>
  <property fmtid="{D5CDD505-2E9C-101B-9397-08002B2CF9AE}" pid="2847" name="Mendeley_Bookmark_duuLvQo14h_28">
    <vt:lpwstr>ticle": "", "parse-names": false, "suffix": ""}, {"dropping-particle": "", "family": "Copland", "given": "John A.", "non-dropping-particle": "", "parse-names": false, "suffix": ""}, {"dropping-particle": "", "family": "Covington", "given": "Kyle", "non-dr</vt:lpwstr>
  </property>
  <property fmtid="{D5CDD505-2E9C-101B-9397-08002B2CF9AE}" pid="2848" name="Mendeley_Bookmark_duuLvQo14h_29">
    <vt:lpwstr>opping-particle": "", "parse-names": false, "suffix": ""}, {"dropping-particle": "", "family": "Danilova", "given": "Ludmila", "non-dropping-particle": "", "parse-names": false, "suffix": ""}, {"dropping-particle": "", "family": "Davidsen", "given": "Tanj</vt:lpwstr>
  </property>
  <property fmtid="{D5CDD505-2E9C-101B-9397-08002B2CF9AE}" pid="2849" name="Mendeley_Bookmark_duuLvQo14h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2850" name="Mendeley_Bookmark_duuLvQo14h_30">
    <vt:lpwstr>a", "non-dropping-particle": "", "parse-names": false, "suffix": ""}, {"dropping-particle": "", "family": "Demchok", "given": "John A.", "non-dropping-particle": "", "parse-names": false, "suffix": ""}, {"dropping-particle": "", "family": "DiCara", "given</vt:lpwstr>
  </property>
  <property fmtid="{D5CDD505-2E9C-101B-9397-08002B2CF9AE}" pid="2851" name="Mendeley_Bookmark_duuLvQo14h_31">
    <vt:lpwstr>": "Daniel", "non-dropping-particle": "", "parse-names": false, "suffix": ""}, {"dropping-particle": "", "family": "Dhalla", "given": "Noreen", "non-dropping-particle": "", "parse-names": false, "suffix": ""}, {"dropping-particle": "", "family": "Dhir", "</vt:lpwstr>
  </property>
  <property fmtid="{D5CDD505-2E9C-101B-9397-08002B2CF9AE}" pid="2852" name="Mendeley_Bookmark_duuLvQo14h_32">
    <vt:lpwstr>given": "Rajiv", "non-dropping-particle": "", "parse-names": false, "suffix": ""}, {"dropping-particle": "", "family": "Dookran", "given": "Sheliann S.", "non-dropping-particle": "", "parse-names": false, "suffix": ""}, {"dropping-particle": "", "family":</vt:lpwstr>
  </property>
  <property fmtid="{D5CDD505-2E9C-101B-9397-08002B2CF9AE}" pid="2853" name="Mendeley_Bookmark_duuLvQo14h_33">
    <vt:lpwstr> "Dresdner", "given": "Gideon", "non-dropping-particle": "", "parse-names": false, "suffix": ""}, {"dropping-particle": "", "family": "Eldridge", "given": "Jonathan", "non-dropping-particle": "", "parse-names": false, "suffix": ""}, {"dropping-particle": </vt:lpwstr>
  </property>
  <property fmtid="{D5CDD505-2E9C-101B-9397-08002B2CF9AE}" pid="2854" name="Mendeley_Bookmark_duuLvQo14h_34">
    <vt:lpwstr>"", "family": "Eley", "given": "Greg", "non-dropping-particle": "", "parse-names": false, "suffix": ""}, {"dropping-particle": "", "family": "El-Naggar", "given": "Adel K.", "non-dropping-particle": "", "parse-names": false, "suffix": ""}, {"dropping-part</vt:lpwstr>
  </property>
  <property fmtid="{D5CDD505-2E9C-101B-9397-08002B2CF9AE}" pid="2855" name="Mendeley_Bookmark_duuLvQo14h_35">
    <vt:lpwstr>icle": "", "family": "Eng", "given": "Stephanie", "non-dropping-particle": "", "parse-names": false, "suffix": ""}, {"dropping-particle": "", "family": "Fagin", "given": "James A.", "non-dropping-particle": "", "parse-names": false, "suffix": ""}, {"dropp</vt:lpwstr>
  </property>
  <property fmtid="{D5CDD505-2E9C-101B-9397-08002B2CF9AE}" pid="2856" name="Mendeley_Bookmark_duuLvQo14h_36">
    <vt:lpwstr>ing-particle": "", "family": "Fennell", "given": "Timothy", "non-dropping-particle": "", "parse-names": false, "suffix": ""}, {"dropping-particle": "", "family": "Ferris", "given": "Robert L.", "non-dropping-particle": "", "parse-names": false, "suffix": </vt:lpwstr>
  </property>
  <property fmtid="{D5CDD505-2E9C-101B-9397-08002B2CF9AE}" pid="2857" name="Mendeley_Bookmark_duuLvQo14h_37">
    <vt:lpwstr>""}, {"dropping-particle": "", "family": "Fisher", "given": "Sheila", "non-dropping-particle": "", "parse-names": false, "suffix": ""}, {"dropping-particle": "", "family": "Frazer", "given": "Scott", "non-dropping-particle": "", "parse-names": false, "suf</vt:lpwstr>
  </property>
  <property fmtid="{D5CDD505-2E9C-101B-9397-08002B2CF9AE}" pid="2858" name="Mendeley_Bookmark_duuLvQo14h_38">
    <vt:lpwstr>fix": ""}, {"dropping-particle": "", "family": "Frick", "given": "Jessica", "non-dropping-particle": "", "parse-names": false, "suffix": ""}, {"dropping-particle": "", "family": "Gabriel", "given": "Stacey B.", "non-dropping-particle": "", "parse-names": </vt:lpwstr>
  </property>
  <property fmtid="{D5CDD505-2E9C-101B-9397-08002B2CF9AE}" pid="2859" name="Mendeley_Bookmark_duuLvQo14h_39">
    <vt:lpwstr>false, "suffix": ""}, {"dropping-particle": "", "family": "Ganly", "given": "Ian", "non-dropping-particle": "", "parse-names": false, "suffix": ""}, {"dropping-particle": "", "family": "Gao", "given": "Jianjiong", "non-dropping-particle": "", "parse-names</vt:lpwstr>
  </property>
  <property fmtid="{D5CDD505-2E9C-101B-9397-08002B2CF9AE}" pid="2860" name="Mendeley_Bookmark_duuLvQo14h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2861" name="Mendeley_Bookmark_duuLvQo14h_40">
    <vt:lpwstr>": false, "suffix": ""}, {"dropping-particle": "", "family": "Garraway", "given": "Levi A.", "non-dropping-particle": "", "parse-names": false, "suffix": ""}, {"dropping-particle": "", "family": "Gastier-Foster", "given": "Julie M.", "non-dropping-particl</vt:lpwstr>
  </property>
  <property fmtid="{D5CDD505-2E9C-101B-9397-08002B2CF9AE}" pid="2862" name="Mendeley_Bookmark_duuLvQo14h_41">
    <vt:lpwstr>e": "", "parse-names": false, "suffix": ""}, {"dropping-particle": "", "family": "Getz", "given": "Gad", "non-dropping-particle": "", "parse-names": false, "suffix": ""}, {"dropping-particle": "", "family": "Gehlenborg", "given": "Nils", "non-dropping-par</vt:lpwstr>
  </property>
  <property fmtid="{D5CDD505-2E9C-101B-9397-08002B2CF9AE}" pid="2863" name="Mendeley_Bookmark_duuLvQo14h_42">
    <vt:lpwstr>ticle": "", "parse-names": false, "suffix": ""}, {"dropping-particle": "", "family": "Ghossein", "given": "Ronald", "non-dropping-particle": "", "parse-names": false, "suffix": ""}, {"dropping-particle": "", "family": "Gibbs", "given": "Richard A.", "non-</vt:lpwstr>
  </property>
  <property fmtid="{D5CDD505-2E9C-101B-9397-08002B2CF9AE}" pid="2864" name="Mendeley_Bookmark_duuLvQo14h_43">
    <vt:lpwstr>dropping-particle": "", "parse-names": false, "suffix": ""}, {"dropping-particle": "", "family": "Giordano", "given": "Thomas J.", "non-dropping-particle": "", "parse-names": false, "suffix": ""}, {"dropping-particle": "", "family": "Gomez-Hernandez", "gi</vt:lpwstr>
  </property>
  <property fmtid="{D5CDD505-2E9C-101B-9397-08002B2CF9AE}" pid="2865" name="Mendeley_Bookmark_duuLvQo14h_44">
    <vt:lpwstr>ven": "Karen", "non-dropping-particle": "", "parse-names": false, "suffix": ""}, {"dropping-particle": "", "family": "Grimsby", "given": "Jonna", "non-dropping-particle": "", "parse-names": false, "suffix": ""}, {"dropping-particle": "", "family": "Gross"</vt:lpwstr>
  </property>
  <property fmtid="{D5CDD505-2E9C-101B-9397-08002B2CF9AE}" pid="2866" name="Mendeley_Bookmark_duuLvQo14h_45">
    <vt:lpwstr>, "given": "Benjamin", "non-dropping-particle": "", "parse-names": false, "suffix": ""}, {"dropping-particle": "", "family": "Guin", "given": "Ranabir", "non-dropping-particle": "", "parse-names": false, "suffix": ""}, {"dropping-particle": "", "family": </vt:lpwstr>
  </property>
  <property fmtid="{D5CDD505-2E9C-101B-9397-08002B2CF9AE}" pid="2867" name="Mendeley_Bookmark_duuLvQo14h_46">
    <vt:lpwstr>"Hadjipanayis", "given": "Angela", "non-dropping-particle": "", "parse-names": false, "suffix": ""}, {"dropping-particle": "", "family": "Harper", "given": "Hollie A.", "non-dropping-particle": "", "parse-names": false, "suffix": ""}, {"dropping-particle"</vt:lpwstr>
  </property>
  <property fmtid="{D5CDD505-2E9C-101B-9397-08002B2CF9AE}" pid="2868" name="Mendeley_Bookmark_duuLvQo14h_47">
    <vt:lpwstr>: "", "family": "Hayes", "given": "D. Neil", "non-dropping-particle": "", "parse-names": false, "suffix": ""}, {"dropping-particle": "", "family": "Heiman", "given": "David I.", "non-dropping-particle": "", "parse-names": false, "suffix": ""}, {"dropping-</vt:lpwstr>
  </property>
  <property fmtid="{D5CDD505-2E9C-101B-9397-08002B2CF9AE}" pid="2869" name="Mendeley_Bookmark_duuLvQo14h_48">
    <vt:lpwstr>particle": "", "family": "Herman", "given": "James G.", "non-dropping-particle": "", "parse-names": false, "suffix": ""}, {"dropping-particle": "", "family": "Hoadley", "given": "Katherine A.", "non-dropping-particle": "", "parse-names": false, "suffix": </vt:lpwstr>
  </property>
  <property fmtid="{D5CDD505-2E9C-101B-9397-08002B2CF9AE}" pid="2870" name="Mendeley_Bookmark_duuLvQo14h_49">
    <vt:lpwstr>""}, {"dropping-particle": "", "family": "Hofree", "given": "Matan", "non-dropping-particle": "", "parse-names": false, "suffix": ""}, {"dropping-particle": "", "family": "Holt", "given": "Robert A.", "non-dropping-particle": "", "parse-names": false, "su</vt:lpwstr>
  </property>
  <property fmtid="{D5CDD505-2E9C-101B-9397-08002B2CF9AE}" pid="2871" name="Mendeley_Bookmark_duuLvQo14h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2872" name="Mendeley_Bookmark_duuLvQo14h_50">
    <vt:lpwstr>ffix": ""}, {"dropping-particle": "", "family": "Hoyle", "given": "Alan P.", "non-dropping-particle": "", "parse-names": false, "suffix": ""}, {"dropping-particle": "", "family": "Huang", "given": "Franklin W.", "non-dropping-particle": "", "parse-names":</vt:lpwstr>
  </property>
  <property fmtid="{D5CDD505-2E9C-101B-9397-08002B2CF9AE}" pid="2873" name="Mendeley_Bookmark_duuLvQo14h_51">
    <vt:lpwstr> false, "suffix": ""}, {"dropping-particle": "", "family": "Huang", "given": "Mei", "non-dropping-particle": "", "parse-names": false, "suffix": ""}, {"dropping-particle": "", "family": "Hutter", "given": "Carolyn M.", "non-dropping-particle": "", "parse-</vt:lpwstr>
  </property>
  <property fmtid="{D5CDD505-2E9C-101B-9397-08002B2CF9AE}" pid="2874" name="Mendeley_Bookmark_duuLvQo14h_52">
    <vt:lpwstr>names": false, "suffix": ""}, {"dropping-particle": "", "family": "Ideker", "given": "Trey", "non-dropping-particle": "", "parse-names": false, "suffix": ""}, {"dropping-particle": "", "family": "Iype", "given": "Lisa", "non-dropping-particle": "", "parse</vt:lpwstr>
  </property>
  <property fmtid="{D5CDD505-2E9C-101B-9397-08002B2CF9AE}" pid="2875" name="Mendeley_Bookmark_duuLvQo14h_53">
    <vt:lpwstr>-names": false, "suffix": ""}, {"dropping-particle": "", "family": "Jacobsen", "given": "Anders", "non-dropping-particle": "", "parse-names": false, "suffix": ""}, {"dropping-particle": "", "family": "Jefferys", "given": "Stuart R.", "non-dropping-particl</vt:lpwstr>
  </property>
  <property fmtid="{D5CDD505-2E9C-101B-9397-08002B2CF9AE}" pid="2876" name="Mendeley_Bookmark_duuLvQo14h_54">
    <vt:lpwstr>e": "", "parse-names": false, "suffix": ""}, {"dropping-particle": "", "family": "Jones", "given": "Corbin D.", "non-dropping-particle": "", "parse-names": false, "suffix": ""}, {"dropping-particle": "", "family": "Jones", "given": "Steven J.M.", "non-dro</vt:lpwstr>
  </property>
  <property fmtid="{D5CDD505-2E9C-101B-9397-08002B2CF9AE}" pid="2877" name="Mendeley_Bookmark_duuLvQo14h_55">
    <vt:lpwstr>pping-particle": "", "parse-names": false, "suffix": ""}, {"dropping-particle": "", "family": "Kasaian", "given": "Katayoon", "non-dropping-particle": "", "parse-names": false, "suffix": ""}, {"dropping-particle": "", "family": "Kebebew", "given": "Electr</vt:lpwstr>
  </property>
  <property fmtid="{D5CDD505-2E9C-101B-9397-08002B2CF9AE}" pid="2878" name="Mendeley_Bookmark_duuLvQo14h_56">
    <vt:lpwstr>on", "non-dropping-particle": "", "parse-names": false, "suffix": ""}, {"dropping-particle": "", "family": "Khuri", "given": "Fadlo R.", "non-dropping-particle": "", "parse-names": false, "suffix": ""}, {"dropping-particle": "", "family": "Kim", "given": </vt:lpwstr>
  </property>
  <property fmtid="{D5CDD505-2E9C-101B-9397-08002B2CF9AE}" pid="2879" name="Mendeley_Bookmark_duuLvQo14h_57">
    <vt:lpwstr>"Jaegil", "non-dropping-particle": "", "parse-names": false, "suffix": ""}, {"dropping-particle": "", "family": "Kramer", "given": "Roger", "non-dropping-particle": "", "parse-names": false, "suffix": ""}, {"dropping-particle": "", "family": "Kreisberg", </vt:lpwstr>
  </property>
  <property fmtid="{D5CDD505-2E9C-101B-9397-08002B2CF9AE}" pid="2880" name="Mendeley_Bookmark_duuLvQo14h_58">
    <vt:lpwstr>"given": "Richard", "non-dropping-particle": "", "parse-names": false, "suffix": ""}, {"dropping-particle": "", "family": "Kucherlapati", "given": "Raju", "non-dropping-particle": "", "parse-names": false, "suffix": ""}, {"dropping-particle": "", "family"</vt:lpwstr>
  </property>
  <property fmtid="{D5CDD505-2E9C-101B-9397-08002B2CF9AE}" pid="2881" name="Mendeley_Bookmark_duuLvQo14h_59">
    <vt:lpwstr>: "Kwiatkowski", "given": "David J.", "non-dropping-particle": "", "parse-names": false, "suffix": ""}, {"dropping-particle": "", "family": "Ladanyi", "given": "Marc", "non-dropping-particle": "", "parse-names": false, "suffix": ""}, {"dropping-particle":</vt:lpwstr>
  </property>
  <property fmtid="{D5CDD505-2E9C-101B-9397-08002B2CF9AE}" pid="2882" name="Mendeley_Bookmark_duuLvQo14h_6">
    <vt:lpwstr>, "family": "Agrawal", "given": "Nishant", "non-dropping-particle": "", "parse-names": false, "suffix": ""}, {"dropping-particle": "", "family": "Akbani", "given": "Rehan", "non-dropping-particle": "", "parse-names": false, "suffix": ""}, {"dropping-parti</vt:lpwstr>
  </property>
  <property fmtid="{D5CDD505-2E9C-101B-9397-08002B2CF9AE}" pid="2883" name="Mendeley_Bookmark_duuLvQo14h_60">
    <vt:lpwstr> "", "family": "Lai", "given": "Phillip H.", "non-dropping-particle": "", "parse-names": false, "suffix": ""}, {"dropping-particle": "", "family": "Laird", "given": "Peter W.", "non-dropping-particle": "", "parse-names": false, "suffix": ""}, {"dropping-p</vt:lpwstr>
  </property>
  <property fmtid="{D5CDD505-2E9C-101B-9397-08002B2CF9AE}" pid="2884" name="Mendeley_Bookmark_duuLvQo14h_61">
    <vt:lpwstr>article": "", "family": "Lander", "given": "Eric", "non-dropping-particle": "", "parse-names": false, "suffix": ""}, {"dropping-particle": "", "family": "Lawrence", "given": "Michael S.", "non-dropping-particle": "", "parse-names": false, "suffix": ""}, {</vt:lpwstr>
  </property>
  <property fmtid="{D5CDD505-2E9C-101B-9397-08002B2CF9AE}" pid="2885" name="Mendeley_Bookmark_duuLvQo14h_62">
    <vt:lpwstr>"dropping-particle": "", "family": "Lee", "given": "Darlene", "non-dropping-particle": "", "parse-names": false, "suffix": ""}, {"dropping-particle": "", "family": "Lee", "given": "Eunjung", "non-dropping-particle": "", "parse-names": false, "suffix": ""}</vt:lpwstr>
  </property>
  <property fmtid="{D5CDD505-2E9C-101B-9397-08002B2CF9AE}" pid="2886" name="Mendeley_Bookmark_duuLvQo14h_63">
    <vt:lpwstr>, {"dropping-particle": "", "family": "Lee", "given": "Semin", "non-dropping-particle": "", "parse-names": false, "suffix": ""}, {"dropping-particle": "", "family": "Lee", "given": "William", "non-dropping-particle": "", "parse-names": false, "suffix": ""</vt:lpwstr>
  </property>
  <property fmtid="{D5CDD505-2E9C-101B-9397-08002B2CF9AE}" pid="2887" name="Mendeley_Bookmark_duuLvQo14h_64">
    <vt:lpwstr>}, {"dropping-particle": "", "family": "Leraas", "given": "Kristen M.", "non-dropping-particle": "", "parse-names": false, "suffix": ""}, {"dropping-particle": "", "family": "Lichtenberg", "given": "Tara M.", "non-dropping-particle": "", "parse-names": fa</vt:lpwstr>
  </property>
  <property fmtid="{D5CDD505-2E9C-101B-9397-08002B2CF9AE}" pid="2888" name="Mendeley_Bookmark_duuLvQo14h_65">
    <vt:lpwstr>lse, "suffix": ""}, {"dropping-particle": "", "family": "Lichtenstein", "given": "Lee", "non-dropping-particle": "", "parse-names": false, "suffix": ""}, {"dropping-particle": "", "family": "Lin", "given": "Pei", "non-dropping-particle": "", "parse-names"</vt:lpwstr>
  </property>
  <property fmtid="{D5CDD505-2E9C-101B-9397-08002B2CF9AE}" pid="2889" name="Mendeley_Bookmark_duuLvQo14h_66">
    <vt:lpwstr>: false, "suffix": ""}, {"dropping-particle": "", "family": "Ling", "given": "Shiyun", "non-dropping-particle": "", "parse-names": false, "suffix": ""}, {"dropping-particle": "", "family": "Liu", "given": "Jinze", "non-dropping-particle": "", "parse-names</vt:lpwstr>
  </property>
  <property fmtid="{D5CDD505-2E9C-101B-9397-08002B2CF9AE}" pid="2890" name="Mendeley_Bookmark_duuLvQo14h_67">
    <vt:lpwstr>": false, "suffix": ""}, {"dropping-particle": "", "family": "Liu", "given": "Wenbin", "non-dropping-particle": "", "parse-names": false, "suffix": ""}, {"dropping-particle": "", "family": "Liu", "given": "Yingchun", "non-dropping-particle": "", "parse-na</vt:lpwstr>
  </property>
  <property fmtid="{D5CDD505-2E9C-101B-9397-08002B2CF9AE}" pid="2891" name="Mendeley_Bookmark_duuLvQo14h_68">
    <vt:lpwstr>mes": false, "suffix": ""}, {"dropping-particle": "", "family": "LiVolsi", "given": "Virginia A.", "non-dropping-particle": "", "parse-names": false, "suffix": ""}, {"dropping-particle": "", "family": "Lu", "given": "Yiling", "non-dropping-particle": "", </vt:lpwstr>
  </property>
  <property fmtid="{D5CDD505-2E9C-101B-9397-08002B2CF9AE}" pid="2892" name="Mendeley_Bookmark_duuLvQo14h_69">
    <vt:lpwstr>"parse-names": false, "suffix": ""}, {"dropping-particle": "", "family": "Ma", "given": "Yussanne", "non-dropping-particle": "", "parse-names": false, "suffix": ""}, {"dropping-particle": "", "family": "Mahadeshwar", "given": "Harshad S.", "non-dropping-p</vt:lpwstr>
  </property>
  <property fmtid="{D5CDD505-2E9C-101B-9397-08002B2CF9AE}" pid="2893" name="Mendeley_Bookmark_duuLvQo14h_7">
    <vt:lpwstr>cle": "", "family": "Aksoy", "given": "B. Arman", "non-dropping-particle": "", "parse-names": false, "suffix": ""}, {"dropping-particle": "", "family": "Ally", "given": "Adrian", "non-dropping-particle": "", "parse-names": false, "suffix": ""}, {"dropping</vt:lpwstr>
  </property>
  <property fmtid="{D5CDD505-2E9C-101B-9397-08002B2CF9AE}" pid="2894" name="Mendeley_Bookmark_duuLvQo14h_70">
    <vt:lpwstr>article": "", "parse-names": false, "suffix": ""}, {"dropping-particle": "", "family": "Marra", "given": "Marco A.", "non-dropping-particle": "", "parse-names": false, "suffix": ""}, {"dropping-particle": "", "family": "Mayo", "given": "Michael", "non-dro</vt:lpwstr>
  </property>
  <property fmtid="{D5CDD505-2E9C-101B-9397-08002B2CF9AE}" pid="2895" name="Mendeley_Bookmark_duuLvQo14h_71">
    <vt:lpwstr>pping-particle": "", "parse-names": false, "suffix": ""}, {"dropping-particle": "", "family": "McFadden", "given": "David G.", "non-dropping-particle": "", "parse-names": false, "suffix": ""}, {"dropping-particle": "", "family": "Meng", "given": "Shaowu",</vt:lpwstr>
  </property>
  <property fmtid="{D5CDD505-2E9C-101B-9397-08002B2CF9AE}" pid="2896" name="Mendeley_Bookmark_duuLvQo14h_72">
    <vt:lpwstr> "non-dropping-particle": "", "parse-names": false, "suffix": ""}, {"dropping-particle": "", "family": "Meyerson", "given": "Matthew", "non-dropping-particle": "", "parse-names": false, "suffix": ""}, {"dropping-particle": "", "family": "Mieczkowski", "gi</vt:lpwstr>
  </property>
  <property fmtid="{D5CDD505-2E9C-101B-9397-08002B2CF9AE}" pid="2897" name="Mendeley_Bookmark_duuLvQo14h_73">
    <vt:lpwstr>ven": "Piotr A.", "non-dropping-particle": "", "parse-names": false, "suffix": ""}, {"dropping-particle": "", "family": "Miller", "given": "Michael", "non-dropping-particle": "", "parse-names": false, "suffix": ""}, {"dropping-particle": "", "family": "Mi</vt:lpwstr>
  </property>
  <property fmtid="{D5CDD505-2E9C-101B-9397-08002B2CF9AE}" pid="2898" name="Mendeley_Bookmark_duuLvQo14h_74">
    <vt:lpwstr>lls", "given": "Gordon", "non-dropping-particle": "", "parse-names": false, "suffix": ""}, {"dropping-particle": "", "family": "Moore", "given": "Richard A.", "non-dropping-particle": "", "parse-names": false, "suffix": ""}, {"dropping-particle": "", "fam</vt:lpwstr>
  </property>
  <property fmtid="{D5CDD505-2E9C-101B-9397-08002B2CF9AE}" pid="2899" name="Mendeley_Bookmark_duuLvQo14h_75">
    <vt:lpwstr>ily": "Mose", "given": "Lisle E.", "non-dropping-particle": "", "parse-names": false, "suffix": ""}, {"dropping-particle": "", "family": "Mungall", "given": "Andrew J.", "non-dropping-particle": "", "parse-names": false, "suffix": ""}, {"dropping-particle</vt:lpwstr>
  </property>
  <property fmtid="{D5CDD505-2E9C-101B-9397-08002B2CF9AE}" pid="2900" name="Mendeley_Bookmark_duuLvQo14h_76">
    <vt:lpwstr>": "", "family": "Murray", "given": "Bradley A.", "non-dropping-particle": "", "parse-names": false, "suffix": ""}, {"dropping-particle": "", "family": "Nikiforov", "given": "Yuri E.", "non-dropping-particle": "", "parse-names": false, "suffix": ""}, {"dr</vt:lpwstr>
  </property>
  <property fmtid="{D5CDD505-2E9C-101B-9397-08002B2CF9AE}" pid="2901" name="Mendeley_Bookmark_duuLvQo14h_77">
    <vt:lpwstr>opping-particle": "", "family": "Noble", "given": "Michael S.", "non-dropping-particle": "", "parse-names": false, "suffix": ""}, {"dropping-particle": "", "family": "Ojesina", "given": "Akinyemi I.", "non-dropping-particle": "", "parse-names": false, "su</vt:lpwstr>
  </property>
  <property fmtid="{D5CDD505-2E9C-101B-9397-08002B2CF9AE}" pid="2902" name="Mendeley_Bookmark_duuLvQo14h_78">
    <vt:lpwstr>ffix": ""}, {"dropping-particle": "", "family": "Owonikoko", "given": "Taofeek K.", "non-dropping-particle": "", "parse-names": false, "suffix": ""}, {"dropping-particle": "", "family": "Ozenberger", "given": "Bradley A.", "non-dropping-particle": "", "pa</vt:lpwstr>
  </property>
  <property fmtid="{D5CDD505-2E9C-101B-9397-08002B2CF9AE}" pid="2903" name="Mendeley_Bookmark_duuLvQo14h_79">
    <vt:lpwstr>rse-names": false, "suffix": ""}, {"dropping-particle": "", "family": "Pantazi", "given": "Angeliki", "non-dropping-particle": "", "parse-names": false, "suffix": ""}, {"dropping-particle": "", "family": "Parfenov", "given": "Michael", "non-dropping-parti</vt:lpwstr>
  </property>
  <property fmtid="{D5CDD505-2E9C-101B-9397-08002B2CF9AE}" pid="2904" name="Mendeley_Bookmark_duuLvQo14h_8">
    <vt:lpwstr>-particle": "", "family": "Arachchi", "given": "Harindra", "non-dropping-particle": "", "parse-names": false, "suffix": ""}, {"dropping-particle": "", "family": "Asa", "given": "Sylvia L.", "non-dropping-particle": "", "parse-names": false, "suffix": ""},</vt:lpwstr>
  </property>
  <property fmtid="{D5CDD505-2E9C-101B-9397-08002B2CF9AE}" pid="2905" name="Mendeley_Bookmark_duuLvQo14h_80">
    <vt:lpwstr>cle": "", "parse-names": false, "suffix": ""}, {"dropping-particle": "", "family": "Park", "given": "Peter J.", "non-dropping-particle": "", "parse-names": false, "suffix": ""}, {"dropping-particle": "", "family": "Parker", "given": "Joel S.", "non-droppi</vt:lpwstr>
  </property>
  <property fmtid="{D5CDD505-2E9C-101B-9397-08002B2CF9AE}" pid="2906" name="Mendeley_Bookmark_duuLvQo14h_81">
    <vt:lpwstr>ng-particle": "", "parse-names": false, "suffix": ""}, {"dropping-particle": "", "family": "Paull", "given": "Evan O.", "non-dropping-particle": "", "parse-names": false, "suffix": ""}, {"dropping-particle": "", "family": "Pedamallu", "given": "Chandra Se</vt:lpwstr>
  </property>
  <property fmtid="{D5CDD505-2E9C-101B-9397-08002B2CF9AE}" pid="2907" name="Mendeley_Bookmark_duuLvQo14h_82">
    <vt:lpwstr>khar", "non-dropping-particle": "", "parse-names": false, "suffix": ""}, {"dropping-particle": "", "family": "Perou", "given": "Charles M.", "non-dropping-particle": "", "parse-names": false, "suffix": ""}, {"dropping-particle": "", "family": "Prins", "gi</vt:lpwstr>
  </property>
  <property fmtid="{D5CDD505-2E9C-101B-9397-08002B2CF9AE}" pid="2908" name="Mendeley_Bookmark_duuLvQo14h_83">
    <vt:lpwstr>ven": "Jan F.", "non-dropping-particle": "", "parse-names": false, "suffix": ""}, {"dropping-particle": "", "family": "Protopopov", "given": "Alexei", "non-dropping-particle": "", "parse-names": false, "suffix": ""}, {"dropping-particle": "", "family": "R</vt:lpwstr>
  </property>
  <property fmtid="{D5CDD505-2E9C-101B-9397-08002B2CF9AE}" pid="2909" name="Mendeley_Bookmark_duuLvQo14h_84">
    <vt:lpwstr>amalingam", "given": "Suresh S.", "non-dropping-particle": "", "parse-names": false, "suffix": ""}, {"dropping-particle": "", "family": "Ramirez", "given": "Nilsa C.", "non-dropping-particle": "", "parse-names": false, "suffix": ""}, {"dropping-particle":</vt:lpwstr>
  </property>
  <property fmtid="{D5CDD505-2E9C-101B-9397-08002B2CF9AE}" pid="2910" name="Mendeley_Bookmark_duuLvQo14h_85">
    <vt:lpwstr> "", "family": "Ramirez", "given": "Ricardo", "non-dropping-particle": "", "parse-names": false, "suffix": ""}, {"dropping-particle": "", "family": "Raphael", "given": "Benjamin J.", "non-dropping-particle": "", "parse-names": false, "suffix": ""}, {"drop</vt:lpwstr>
  </property>
  <property fmtid="{D5CDD505-2E9C-101B-9397-08002B2CF9AE}" pid="2911" name="Mendeley_Bookmark_duuLvQo14h_86">
    <vt:lpwstr>ping-particle": "", "family": "Rathmell", "given": "W. Kimryn", "non-dropping-particle": "", "parse-names": false, "suffix": ""}, {"dropping-particle": "", "family": "Ren", "given": "Xiaojia", "non-dropping-particle": "", "parse-names": false, "suffix": "</vt:lpwstr>
  </property>
  <property fmtid="{D5CDD505-2E9C-101B-9397-08002B2CF9AE}" pid="2912" name="Mendeley_Bookmark_duuLvQo14h_87">
    <vt:lpwstr>"}, {"dropping-particle": "", "family": "Reynolds", "given": "Sheila M.", "non-dropping-particle": "", "parse-names": false, "suffix": ""}, {"dropping-particle": "", "family": "Rheinbay", "given": "Esther", "non-dropping-particle": "", "parse-names": fals</vt:lpwstr>
  </property>
  <property fmtid="{D5CDD505-2E9C-101B-9397-08002B2CF9AE}" pid="2913" name="Mendeley_Bookmark_duuLvQo14h_88">
    <vt:lpwstr>e, "suffix": ""}, {"dropping-particle": "", "family": "Ringel", "given": "Matthew D.", "non-dropping-particle": "", "parse-names": false, "suffix": ""}, {"dropping-particle": "", "family": "Rivera", "given": "Michael", "non-dropping-particle": "", "parse-</vt:lpwstr>
  </property>
  <property fmtid="{D5CDD505-2E9C-101B-9397-08002B2CF9AE}" pid="2914" name="Mendeley_Bookmark_duuLvQo14h_89">
    <vt:lpwstr>names": false, "suffix": ""}, {"dropping-particle": "", "family": "Roach", "given": "Jeffrey", "non-dropping-particle": "", "parse-names": false, "suffix": ""}, {"dropping-particle": "", "family": "Robertson", "given": "A. Gordon", "non-dropping-particle"</vt:lpwstr>
  </property>
  <property fmtid="{D5CDD505-2E9C-101B-9397-08002B2CF9AE}" pid="2915" name="Mendeley_Bookmark_duuLvQo14h_9">
    <vt:lpwstr> {"dropping-particle": "", "family": "Auman", "given": "J. Todd", "non-dropping-particle": "", "parse-names": false, "suffix": ""}, {"dropping-particle": "", "family": "Balasundaram", "given": "Miruna", "non-dropping-particle": "", "parse-names": false, "</vt:lpwstr>
  </property>
  <property fmtid="{D5CDD505-2E9C-101B-9397-08002B2CF9AE}" pid="2916" name="Mendeley_Bookmark_duuLvQo14h_90">
    <vt:lpwstr>: "", "parse-names": false, "suffix": ""}, {"dropping-particle": "", "family": "Rosenberg", "given": "Mara W.", "non-dropping-particle": "", "parse-names": false, "suffix": ""}, {"dropping-particle": "", "family": "Rosenthal", "given": "Matthew", "non-dro</vt:lpwstr>
  </property>
  <property fmtid="{D5CDD505-2E9C-101B-9397-08002B2CF9AE}" pid="2917" name="Mendeley_Bookmark_duuLvQo14h_91">
    <vt:lpwstr>pping-particle": "", "parse-names": false, "suffix": ""}, {"dropping-particle": "", "family": "Sadeghi", "given": "Sara", "non-dropping-particle": "", "parse-names": false, "suffix": ""}, {"dropping-particle": "", "family": "Saksena", "given": "Gordon", "</vt:lpwstr>
  </property>
  <property fmtid="{D5CDD505-2E9C-101B-9397-08002B2CF9AE}" pid="2918" name="Mendeley_Bookmark_duuLvQo14h_92">
    <vt:lpwstr>non-dropping-particle": "", "parse-names": false, "suffix": ""}, {"dropping-particle": "", "family": "Sander", "given": "Chris", "non-dropping-particle": "", "parse-names": false, "suffix": ""}, {"dropping-particle": "", "family": "Santoso", "given": "Net</vt:lpwstr>
  </property>
  <property fmtid="{D5CDD505-2E9C-101B-9397-08002B2CF9AE}" pid="2919" name="Mendeley_Bookmark_duuLvQo14h_93">
    <vt:lpwstr>ty", "non-dropping-particle": "", "parse-names": false, "suffix": ""}, {"dropping-particle": "", "family": "Schein", "given": "Jacqueline E.", "non-dropping-particle": "", "parse-names": false, "suffix": ""}, {"dropping-particle": "", "family": "Schultz",</vt:lpwstr>
  </property>
  <property fmtid="{D5CDD505-2E9C-101B-9397-08002B2CF9AE}" pid="2920" name="Mendeley_Bookmark_duuLvQo14h_94">
    <vt:lpwstr> "given": "Nikolaus", "non-dropping-particle": "", "parse-names": false, "suffix": ""}, {"dropping-particle": "", "family": "Schumacher", "given": "Steven E.", "non-dropping-particle": "", "parse-names": false, "suffix": ""}, {"dropping-particle": "", "fa</vt:lpwstr>
  </property>
  <property fmtid="{D5CDD505-2E9C-101B-9397-08002B2CF9AE}" pid="2921" name="Mendeley_Bookmark_duuLvQo14h_95">
    <vt:lpwstr>mily": "Seethala", "given": "Raja R.", "non-dropping-particle": "", "parse-names": false, "suffix": ""}, {"dropping-particle": "", "family": "Seidman", "given": "Jonathan", "non-dropping-particle": "", "parse-names": false, "suffix": ""}, {"dropping-parti</vt:lpwstr>
  </property>
  <property fmtid="{D5CDD505-2E9C-101B-9397-08002B2CF9AE}" pid="2922" name="Mendeley_Bookmark_duuLvQo14h_96">
    <vt:lpwstr>cle": "", "family": "Senbabaoglu", "given": "Yasin", "non-dropping-particle": "", "parse-names": false, "suffix": ""}, {"dropping-particle": "", "family": "Seth", "given": "Sahil", "non-dropping-particle": "", "parse-names": false, "suffix": ""}, {"droppi</vt:lpwstr>
  </property>
  <property fmtid="{D5CDD505-2E9C-101B-9397-08002B2CF9AE}" pid="2923" name="Mendeley_Bookmark_duuLvQo14h_97">
    <vt:lpwstr>ng-particle": "", "family": "Sharpe", "given": "Samantha", "non-dropping-particle": "", "parse-names": false, "suffix": ""}, {"dropping-particle": "", "family": "Shaw", "given": "Kenna R.Mills", "non-dropping-particle": "", "parse-names": false, "suffix":</vt:lpwstr>
  </property>
  <property fmtid="{D5CDD505-2E9C-101B-9397-08002B2CF9AE}" pid="2924" name="Mendeley_Bookmark_duuLvQo14h_98">
    <vt:lpwstr> ""}, {"dropping-particle": "", "family": "Shen", "given": "John P.", "non-dropping-particle": "", "parse-names": false, "suffix": ""}, {"dropping-particle": "", "family": "Shen", "given": "Ronglai", "non-dropping-particle": "", "parse-names": false, "suf</vt:lpwstr>
  </property>
  <property fmtid="{D5CDD505-2E9C-101B-9397-08002B2CF9AE}" pid="2925" name="Mendeley_Bookmark_duuLvQo14h_99">
    <vt:lpwstr>fix": ""}, {"dropping-particle": "", "family": "Sherman", "given": "Steven", "non-dropping-particle": "", "parse-names": false, "suffix": ""}, {"dropping-particle": "", "family": "Sheth", "given": "Margi", "non-dropping-particle": "", "parse-names": false</vt:lpwstr>
  </property>
  <property fmtid="{D5CDD505-2E9C-101B-9397-08002B2CF9AE}" pid="2926" name="Mendeley_Bookmark_dyZ2hz4goj_1">
    <vt:lpwstr>ADDIN CSL_CITATION {"citationItems": [{"id": "ITEM-1", "itemData": {"DOI": "10.1001/jamaoto.2014.1", "ISSN": "21686181", "abstract": "IMPORTANCE: We have previously reported on a doubling of thyroid cancer incidence-largely due to the detection of small p</vt:lpwstr>
  </property>
  <property fmtid="{D5CDD505-2E9C-101B-9397-08002B2CF9AE}" pid="2927" name="Mendeley_Bookmark_dyZ2hz4goj_10">
    <vt:lpwstr>-particle": "", "family": "Davies", "given": "Louise", "non-dropping-particle": "", "parse-names": false, "suffix": ""}, {"dropping-particle": "", "family": "Welch", "given": "H. Gilbert", "non-dropping-particle": "", "parse-names": false, "suffix": ""}],</vt:lpwstr>
  </property>
  <property fmtid="{D5CDD505-2E9C-101B-9397-08002B2CF9AE}" pid="2928" name="Mendeley_Bookmark_dyZ2hz4goj_11">
    <vt:lpwstr> "container-title": "JAMA Otolaryngology - Head and Neck Surgery", "id": "ITEM-1", "issued": {"date-parts": [["2014"]]}, "title": "Current thyroid cancer trends in the United States", "type": "article-journal"}, "uris": ["http://www.mendeley.com/documents</vt:lpwstr>
  </property>
  <property fmtid="{D5CDD505-2E9C-101B-9397-08002B2CF9AE}" pid="2929" name="Mendeley_Bookmark_dyZ2hz4goj_12">
    <vt:lpwstr>/?uuid=ea8dd98d-9eeb-4a03-940b-7226bee72cc1"]}], "mendeley": {"formattedCitation": "&lt;sup&gt;14&lt;/sup&gt;", "plainTextFormattedCitation": "14", "previouslyFormattedCitation": "&lt;sup&gt;14&lt;/sup&gt;"}, "properties": {"noteIndex": 0}, "schema": "https://github.com/citation</vt:lpwstr>
  </property>
  <property fmtid="{D5CDD505-2E9C-101B-9397-08002B2CF9AE}" pid="2930" name="Mendeley_Bookmark_dyZ2hz4goj_13">
    <vt:lpwstr>-style-language/schema/raw/master/csl-citation.json"}</vt:lpwstr>
  </property>
  <property fmtid="{D5CDD505-2E9C-101B-9397-08002B2CF9AE}" pid="2931" name="Mendeley_Bookmark_dyZ2hz4goj_2">
    <vt:lpwstr>apillary cancers. Because they are commonly found in people who have died of other causes, and because thyroid cancer mortality had been stable, we argued that the increased incidence represented overdiagnosis. OBJECTIVE: To determine whether thyroid canc</vt:lpwstr>
  </property>
  <property fmtid="{D5CDD505-2E9C-101B-9397-08002B2CF9AE}" pid="2932" name="Mendeley_Bookmark_dyZ2hz4goj_3">
    <vt:lpwstr>er incidence has stabilized. DESIGN: Analysis of secular trends in patients diagnosed with thyroid cancer, 1975 to 2009, using the Surveillance, Epidemiology, and End Results (SEER) program and thyroid cancer mortality from the National Vital Statistics S</vt:lpwstr>
  </property>
  <property fmtid="{D5CDD505-2E9C-101B-9397-08002B2CF9AE}" pid="2933" name="Mendeley_Bookmark_dyZ2hz4goj_4">
    <vt:lpwstr>ystem. SETTING: Nine SEER areas (SEER 9): Atlanta, Georgia; Connecticut; Detroit, Michigan; Hawaii; Iowa; New Mexico; San Francisco-Oakland, California; Seattle-Puget Sound, Washington; and Utah. PARTICIPANTS: Men and women older than 18 years diagnosed a</vt:lpwstr>
  </property>
  <property fmtid="{D5CDD505-2E9C-101B-9397-08002B2CF9AE}" pid="2934" name="Mendeley_Bookmark_dyZ2hz4goj_5">
    <vt:lpwstr>s having a thyroid cancer between 1975 and 2009 who lived in the SEER 9 areas. INTERVENTIONS: None. MAIN OUTCOMES AND MEASURES: Thyroid cancer incidence, histologic type, tumor size, and patient mortality. RESULTS Since 1975, the incidence of thyroid canc</vt:lpwstr>
  </property>
  <property fmtid="{D5CDD505-2E9C-101B-9397-08002B2CF9AE}" pid="2935" name="Mendeley_Bookmark_dyZ2hz4goj_6">
    <vt:lpwstr>er has now nearly tripled, from 4.9 to 14.3 per 100,000 individuals (absolute increase, 9.4 per 100,000; relative rate [RR], 2.9; 95% CI, 2.7-3.1). Virtually the entire increase was attributable to papillary thyroid cancer: from 3.4 to 12.5 per 100,000 (a</vt:lpwstr>
  </property>
  <property fmtid="{D5CDD505-2E9C-101B-9397-08002B2CF9AE}" pid="2936" name="Mendeley_Bookmark_dyZ2hz4goj_7">
    <vt:lpwstr>bsolute increase, 9.1 per 100,000; RR, 3.7; 95% CI, 3.4-4.0). The absolute increase in thyroid cancer in women (from 6.5 to 21.4 = 14.9 per 100,000 women) was almost 4 times greater than that of men (from 3.1 to 6.9 = 3.8 per 100,000 men). The mortality r</vt:lpwstr>
  </property>
  <property fmtid="{D5CDD505-2E9C-101B-9397-08002B2CF9AE}" pid="2937" name="Mendeley_Bookmark_dyZ2hz4goj_8">
    <vt:lpwstr>ate from thyroid cancer was stable between 1975 and 2009 (approximately 0.5 deaths per 100,000). CONCLUSIONS AND RELEVANCE: There is an ongoing epidemic of thyroid cancer in the United States. The epidemiology of the increased incidence, however, suggests</vt:lpwstr>
  </property>
  <property fmtid="{D5CDD505-2E9C-101B-9397-08002B2CF9AE}" pid="2938" name="Mendeley_Bookmark_dyZ2hz4goj_9">
    <vt:lpwstr> that it is not an epidemic of disease but rather an epidemic of diagnosis. The problem is particularly acute for women, who have lower autopsy prevalence of thyroid cancer than men but higher cancer detection rates by a 3:1 ratio.", "author": [{"dropping</vt:lpwstr>
  </property>
  <property fmtid="{D5CDD505-2E9C-101B-9397-08002B2CF9AE}" pid="2939" name="Mendeley_Bookmark_dyhHVmatsc_1">
    <vt:lpwstr>ADDIN CSL_CITATION {"citationItems": [{"id": "ITEM-1", "itemData": {"DOI": "10.22074/cellj.2017.5123", "ISSN": "22285814", "abstract": "The detection of KRAS and BRAF mutations is a crucial step for the correct therapeutic approach and predicting the epid</vt:lpwstr>
  </property>
  <property fmtid="{D5CDD505-2E9C-101B-9397-08002B2CF9AE}" pid="2940" name="Mendeley_Bookmark_dyhHVmatsc_10">
    <vt:lpwstr>tion-style-language/schema/raw/master/csl-citation.json"}</vt:lpwstr>
  </property>
  <property fmtid="{D5CDD505-2E9C-101B-9397-08002B2CF9AE}" pid="2941" name="Mendeley_Bookmark_dyhHVmatsc_2">
    <vt:lpwstr>ermal growth factor receptor (EGFR)-Targeted therapy resistance of colorectal carcinomas. The concomitant KRAS and BRAF mutations occur rarely in the colorectal cancers (CRCs) with the prevalence of less than 0.001% of the cases. In patients with KRAS-mut</vt:lpwstr>
  </property>
  <property fmtid="{D5CDD505-2E9C-101B-9397-08002B2CF9AE}" pid="2942" name="Mendeley_Bookmark_dyhHVmatsc_3">
    <vt:lpwstr>ant tumors, BRAF mutations should not regularly be tested unless the patient is participating in a clinical trial enriching for the presence of KRAS or BRAF-mutated tumor. The current report demonstrates a case with advanced adenocarcinoma of the colon sh</vt:lpwstr>
  </property>
  <property fmtid="{D5CDD505-2E9C-101B-9397-08002B2CF9AE}" pid="2943" name="Mendeley_Bookmark_dyhHVmatsc_4">
    <vt:lpwstr>owing the coexistence of KRAS and BRAF mutations and may have profound clinical implications for disease progression and therapeutic responses.", "author": [{"dropping-particle": "", "family": "Larki", "given": "Pegah", "non-dropping-particle": "", "parse</vt:lpwstr>
  </property>
  <property fmtid="{D5CDD505-2E9C-101B-9397-08002B2CF9AE}" pid="2944" name="Mendeley_Bookmark_dyhHVmatsc_5">
    <vt:lpwstr>-names": false, "suffix": ""}, {"dropping-particle": "", "family": "Gharib", "given": "Ehsan", "non-dropping-particle": "", "parse-names": false, "suffix": ""}, {"dropping-particle": "", "family": "Taleghani", "given": "Mohammad Yaghoob", "non-dropping-pa</vt:lpwstr>
  </property>
  <property fmtid="{D5CDD505-2E9C-101B-9397-08002B2CF9AE}" pid="2945" name="Mendeley_Bookmark_dyhHVmatsc_6">
    <vt:lpwstr>rticle": "", "parse-names": false, "suffix": ""}, {"dropping-particle": "", "family": "Khorshidi", "given": "Fatemeh", "non-dropping-particle": "", "parse-names": false, "suffix": ""}, {"dropping-particle": "", "family": "Nazemalhosseini-Mojarad", "given"</vt:lpwstr>
  </property>
  <property fmtid="{D5CDD505-2E9C-101B-9397-08002B2CF9AE}" pid="2946" name="Mendeley_Bookmark_dyhHVmatsc_7">
    <vt:lpwstr>: "Ehsan", "non-dropping-particle": "", "parse-names": false, "suffix": ""}, {"dropping-particle": "", "family": "Aghdaei", "given": "Hamid Asadzadeh", "non-dropping-particle": "", "parse-names": false, "suffix": ""}], "container-title": "Cell Journal", "</vt:lpwstr>
  </property>
  <property fmtid="{D5CDD505-2E9C-101B-9397-08002B2CF9AE}" pid="2947" name="Mendeley_Bookmark_dyhHVmatsc_8">
    <vt:lpwstr>id": "ITEM-1", "issued": {"date-parts": [["2017"]]}, "title": "Coexistence of kras and braf mutations in colorectal cancer: A case report supporting the concept of tumoral heterogeneity", "type": "article-journal"}, "uris": ["http://www.mendeley.com/docum</vt:lpwstr>
  </property>
  <property fmtid="{D5CDD505-2E9C-101B-9397-08002B2CF9AE}" pid="2948" name="Mendeley_Bookmark_dyhHVmatsc_9">
    <vt:lpwstr>ents/?uuid=d032cc73-a25b-4530-9d4e-082aab01778a"]}], "mendeley": {"formattedCitation": "&lt;sup&gt;30&lt;/sup&gt;", "plainTextFormattedCitation": "30", "previouslyFormattedCitation": "&lt;sup&gt;30&lt;/sup&gt;"}, "properties": {"noteIndex": 0}, "schema": "https://github.com/cita</vt:lpwstr>
  </property>
  <property fmtid="{D5CDD505-2E9C-101B-9397-08002B2CF9AE}" pid="2949" name="Mendeley_Bookmark_dzrIg5hbUy_1">
    <vt:lpwstr>ADDIN CSL_CITATION {"citationItems": [{"id": "ITEM-1", "itemData": {"DOI": "10.1158/0008-5472.CAN-04-4259", "ISSN": "00085472", "abstract": "The phosphatidylinositol 3\u2032-kinase (PI3K) pathway is frequently activated in thyroid carcinomas through the c</vt:lpwstr>
  </property>
  <property fmtid="{D5CDD505-2E9C-101B-9397-08002B2CF9AE}" pid="2950" name="Mendeley_Bookmark_dzrIg5hbUy_10">
    <vt:lpwstr>arse-names": false, "suffix": ""}, {"dropping-particle": "", "family": "Hernandez", "given": "Radhames", "non-dropping-particle": "", "parse-names": false, "suffix": ""}, {"dropping-particle": "", "family": "Hermsem", "given": "Mario J.A.", "non-dropping-</vt:lpwstr>
  </property>
  <property fmtid="{D5CDD505-2E9C-101B-9397-08002B2CF9AE}" pid="2951" name="Mendeley_Bookmark_dzrIg5hbUy_11">
    <vt:lpwstr>particle": "", "parse-names": false, "suffix": ""}, {"dropping-particle": "", "family": "Herrero", "given": "Agustin", "non-dropping-particle": "", "parse-names": false, "suffix": ""}, {"dropping-particle": "", "family": "Fusco", "given": "Alfredo", "non-</vt:lpwstr>
  </property>
  <property fmtid="{D5CDD505-2E9C-101B-9397-08002B2CF9AE}" pid="2952" name="Mendeley_Bookmark_dzrIg5hbUy_12">
    <vt:lpwstr>dropping-particle": "", "parse-names": false, "suffix": ""}, {"dropping-particle": "", "family": "Cameselle-Teijeiro", "given": "Jose", "non-dropping-particle": "", "parse-names": false, "suffix": ""}, {"dropping-particle": "", "family": "Santoro", "given</vt:lpwstr>
  </property>
  <property fmtid="{D5CDD505-2E9C-101B-9397-08002B2CF9AE}" pid="2953" name="Mendeley_Bookmark_dzrIg5hbUy_13">
    <vt:lpwstr>": "Massimo", "non-dropping-particle": "", "parse-names": false, "suffix": ""}], "container-title": "Cancer Research", "id": "ITEM-1", "issued": {"date-parts": [["2005"]]}, "title": "Mutation of the PIK3CA gene in anaplastic thyroid cancer", "type": "arti</vt:lpwstr>
  </property>
  <property fmtid="{D5CDD505-2E9C-101B-9397-08002B2CF9AE}" pid="2954" name="Mendeley_Bookmark_dzrIg5hbUy_14">
    <vt:lpwstr>cle-journal"}, "uris": ["http://www.mendeley.com/documents/?uuid=bc6a89bb-b12d-4199-882b-45e73da7e347"]}], "mendeley": {"formattedCitation": "&lt;sup&gt;44&lt;/sup&gt;", "plainTextFormattedCitation": "44", "previouslyFormattedCitation": "&lt;sup&gt;44&lt;/sup&gt;"}, "properties"</vt:lpwstr>
  </property>
  <property fmtid="{D5CDD505-2E9C-101B-9397-08002B2CF9AE}" pid="2955" name="Mendeley_Bookmark_dzrIg5hbUy_15">
    <vt:lpwstr>: {"noteIndex": 0}, "schema": "https://github.com/citation-style-language/schema/raw/master/csl-citation.json"}</vt:lpwstr>
  </property>
  <property fmtid="{D5CDD505-2E9C-101B-9397-08002B2CF9AE}" pid="2956" name="Mendeley_Bookmark_dzrIg5hbUy_2">
    <vt:lpwstr>onstitutive activation of stimulatory molecules (e.g., Ras) and/or the loss of expression and/or function of the inhibitory PTEN protein that results in Akt activation. Recently, it has been reported that somatic mutations within the PI3K catalytic subuni</vt:lpwstr>
  </property>
  <property fmtid="{D5CDD505-2E9C-101B-9397-08002B2CF9AE}" pid="2957" name="Mendeley_Bookmark_dzrIg5hbUy_3">
    <vt:lpwstr>t, PIK3CA, are common (25-40%) among colorectal, gastric, breast, ovarian cancers, and high-grade brain tumors. Moreover, PIK3CA mutations have a tendency to cluster within the helical (exon 9) and the kinase (exon 20) domains. In this study, 13 thyroid c</vt:lpwstr>
  </property>
  <property fmtid="{D5CDD505-2E9C-101B-9397-08002B2CF9AE}" pid="2958" name="Mendeley_Bookmark_dzrIg5hbUy_4">
    <vt:lpwstr>ancer cell lines, 80 well-differentiated thyroid carcinomas of follicular (WDFC) and papillary (WDPC) type, and 70 anaplastic thyroid carcinomas (ATC) were investigated, by PCR-direct sequencing, for activating PIK3CA mutations at exons 9 and 20. Nonsynon</vt:lpwstr>
  </property>
  <property fmtid="{D5CDD505-2E9C-101B-9397-08002B2CF9AE}" pid="2959" name="Mendeley_Bookmark_dzrIg5hbUy_5">
    <vt:lpwstr>ymous somatic mutations were found in 16 ATC (23%), two WDFC (8%), and one WDPC (2%). In 18 of the 20 ATC cases showing coexisting differentiated carcinoma, mutations, when present, were restricted to the ATC component and located primarily within the kin</vt:lpwstr>
  </property>
  <property fmtid="{D5CDD505-2E9C-101B-9397-08002B2CF9AE}" pid="2960" name="Mendeley_Bookmark_dzrIg5hbUy_6">
    <vt:lpwstr>ase domain. Three cell lines of papillary and follicular lineage (K1, K2, and K5) were also found mutated. In addition, activation of Akt was observed in most of the ATC harboring PIK3CA mutations. These findings indicate that mutant PIK3CA is likely to f</vt:lpwstr>
  </property>
  <property fmtid="{D5CDD505-2E9C-101B-9397-08002B2CF9AE}" pid="2961" name="Mendeley_Bookmark_dzrIg5hbUy_7">
    <vt:lpwstr>unction as an oncogene among ATC and less frequently well-differentiated thyroid carcinomas. The data also argue for a role of PIK3CA targeting in the treatment of ATC patients. \u00a92005 American Association for Cancer Research.", "author": [{"dropping-</vt:lpwstr>
  </property>
  <property fmtid="{D5CDD505-2E9C-101B-9397-08002B2CF9AE}" pid="2962" name="Mendeley_Bookmark_dzrIg5hbUy_8">
    <vt:lpwstr>particle": "", "family": "Garc\u00eda-Rost\u00e1n", "given": "Ginesa", "non-dropping-particle": "", "parse-names": false, "suffix": ""}, {"dropping-particle": "", "family": "Costa", "given": "Angela M.", "non-dropping-particle": "", "parse-names": false, </vt:lpwstr>
  </property>
  <property fmtid="{D5CDD505-2E9C-101B-9397-08002B2CF9AE}" pid="2963" name="Mendeley_Bookmark_dzrIg5hbUy_9">
    <vt:lpwstr>"suffix": ""}, {"dropping-particle": "", "family": "Pereira-Castro", "given": "Isabel", "non-dropping-particle": "", "parse-names": false, "suffix": ""}, {"dropping-particle": "", "family": "Salvatore", "given": "Giuliana", "non-dropping-particle": "", "p</vt:lpwstr>
  </property>
  <property fmtid="{D5CDD505-2E9C-101B-9397-08002B2CF9AE}" pid="2964" name="Mendeley_Bookmark_fLdMy3MkC8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2965" name="Mendeley_Bookmark_fLdMy3MkC8_10">
    <vt:lpwstr>", "family": "Boucai", "given": "Laura", "non-dropping-particle": "", "parse-names": false, "suffix": ""}, {"dropping-particle": "", "family": "Sinha", "given": "Rileen", "non-dropping-particle": "", "parse-names": false, "suffix": ""}, {"dropping-particl</vt:lpwstr>
  </property>
  <property fmtid="{D5CDD505-2E9C-101B-9397-08002B2CF9AE}" pid="2966" name="Mendeley_Bookmark_fLdMy3MkC8_11">
    <vt:lpwstr>e": "", "family": "Knauf", "given": "Jeffrey A.", "non-dropping-particle": "", "parse-names": false, "suffix": ""}, {"dropping-particle": "", "family": "Shah", "given": "Ronak H.", "non-dropping-particle": "", "parse-names": false, "suffix": ""}, {"droppi</vt:lpwstr>
  </property>
  <property fmtid="{D5CDD505-2E9C-101B-9397-08002B2CF9AE}" pid="2967" name="Mendeley_Bookmark_fLdMy3MkC8_12">
    <vt:lpwstr>ng-particle": "", "family": "Dogan", "given": "Snjezana", "non-dropping-particle": "", "parse-names": false, "suffix": ""}, {"dropping-particle": "", "family": "Ricarte-Filho", "given": "Julio C.", "non-dropping-particle": "", "parse-names": false, "suffi</vt:lpwstr>
  </property>
  <property fmtid="{D5CDD505-2E9C-101B-9397-08002B2CF9AE}" pid="2968" name="Mendeley_Bookmark_fLdMy3MkC8_13">
    <vt:lpwstr>x": ""}, {"dropping-particle": "", "family": "Krishnamoorthy", "given": "Gnana P.", "non-dropping-particle": "", "parse-names": false, "suffix": ""}, {"dropping-particle": "", "family": "Xu", "given": "Bin", "non-dropping-particle": "", "parse-names": fal</vt:lpwstr>
  </property>
  <property fmtid="{D5CDD505-2E9C-101B-9397-08002B2CF9AE}" pid="2969" name="Mendeley_Bookmark_fLdMy3MkC8_14">
    <vt:lpwstr>se, "suffix": ""}, {"dropping-particle": "", "family": "Schultz", "given": "Nikolaus", "non-dropping-particle": "", "parse-names": false, "suffix": ""}, {"dropping-particle": "", "family": "Berger", "given": "Michael F.", "non-dropping-particle": "", "par</vt:lpwstr>
  </property>
  <property fmtid="{D5CDD505-2E9C-101B-9397-08002B2CF9AE}" pid="2970" name="Mendeley_Bookmark_fLdMy3MkC8_15">
    <vt:lpwstr>se-names": false, "suffix": ""}, {"dropping-particle": "", "family": "Sander", "given": "Chris", "non-dropping-particle": "", "parse-names": false, "suffix": ""}, {"dropping-particle": "", "family": "Taylor", "given": "Barry S.", "non-dropping-particle": </vt:lpwstr>
  </property>
  <property fmtid="{D5CDD505-2E9C-101B-9397-08002B2CF9AE}" pid="2971" name="Mendeley_Bookmark_fLdMy3MkC8_16">
    <vt:lpwstr>"", "parse-names": false, "suffix": ""}, {"dropping-particle": "", "family": "Ghossein", "given": "Ronald", "non-dropping-particle": "", "parse-names": false, "suffix": ""}, {"dropping-particle": "", "family": "Ganly", "given": "Ian", "non-dropping-partic</vt:lpwstr>
  </property>
  <property fmtid="{D5CDD505-2E9C-101B-9397-08002B2CF9AE}" pid="2972" name="Mendeley_Bookmark_fLdMy3MkC8_17">
    <vt:lpwstr>le": "", "parse-names": false, "suffix": ""}, {"dropping-particle": "", "family": "Fagin", "given": "James A.", "non-dropping-particle": "", "parse-names": false, "suffix": ""}], "container-title": "Journal of Clinical Investigation", "id": "ITEM-1", "iss</vt:lpwstr>
  </property>
  <property fmtid="{D5CDD505-2E9C-101B-9397-08002B2CF9AE}" pid="2973" name="Mendeley_Bookmark_fLdMy3MkC8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2974" name="Mendeley_Bookmark_fLdMy3MkC8_19">
    <vt:lpwstr>}, {"id": "ITEM-2", "itemData": {"DOI": "10.1158/0008-5472.CAN-06-3524", "ISSN": "00085472", "abstract": "Inactivation and silencing of the tumor suppressor PTEN are found in many different epithelial tumors, including thyroid neoplasia. Cowden Disease pa</vt:lpwstr>
  </property>
  <property fmtid="{D5CDD505-2E9C-101B-9397-08002B2CF9AE}" pid="2975" name="Mendeley_Bookmark_fLdMy3MkC8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2976" name="Mendeley_Bookmark_fLdMy3MkC8_20">
    <vt:lpwstr>tients, who harbor germ-line PTEN mutations, often display thyroid abnormalities, including multinodular goiter and follicular adenomas, and are at increased risk of thyroid cancer. To gain insights into the role PTEN plays in thyroid function and disease</vt:lpwstr>
  </property>
  <property fmtid="{D5CDD505-2E9C-101B-9397-08002B2CF9AE}" pid="2977" name="Mendeley_Bookmark_fLdMy3MkC8_21">
    <vt:lpwstr>, we have generated a mouse strain, in which Cre-mediated recombination is used to specifically delete Pten in the thyrocytes. We found that Pten mutant mice develop diffuse goiter characterized by extremely enlarged follicles, in the presence of normal t</vt:lpwstr>
  </property>
  <property fmtid="{D5CDD505-2E9C-101B-9397-08002B2CF9AE}" pid="2978" name="Mendeley_Bookmark_fLdMy3MkC8_22">
    <vt:lpwstr>hyroid-stimulating hormone and T4 hormone levels. Loss of Pten resulted in a significant increase in the thyrocyte proliferative index, which was more prominent in the female mice, and in increased cell density in the female thyroid glands. Surprisingly, </vt:lpwstr>
  </property>
  <property fmtid="{D5CDD505-2E9C-101B-9397-08002B2CF9AE}" pid="2979" name="Mendeley_Bookmark_fLdMy3MkC8_23">
    <vt:lpwstr>goitrogen treatment did not cause a substantial increase of the mutant thyroid size and increased only to some extent the proliferation index of the female thyrocytes, suggesting that a relevant part of the thyroid-stimulating hormone-induced proliferatio</vt:lpwstr>
  </property>
  <property fmtid="{D5CDD505-2E9C-101B-9397-08002B2CF9AE}" pid="2980" name="Mendeley_Bookmark_fLdMy3MkC8_24">
    <vt:lpwstr>n signals are funneled through the phosphatidylinositol-3-kinase (PI3K)/Akt cascade. Although complete loss of Pten was not sufficient to cause invasive tumors, over two thirds of the mutant females developed follicular adenomas by 10 months of age, showi</vt:lpwstr>
  </property>
  <property fmtid="{D5CDD505-2E9C-101B-9397-08002B2CF9AE}" pid="2981" name="Mendeley_Bookmark_fLdMy3MkC8_25">
    <vt:lpwstr>ng that loss of Pten renders the thyroid highly susceptible to neoplastic transformation through mechanisms that include increased thyrocyte proliferation. Our findings show that constitutive activation of the PI3K/Akt cascade is sufficient to stimulate c</vt:lpwstr>
  </property>
  <property fmtid="{D5CDD505-2E9C-101B-9397-08002B2CF9AE}" pid="2982" name="Mendeley_Bookmark_fLdMy3MkC8_26">
    <vt:lpwstr>ontinuous autonomous growth and provide novel clues to the pathogenesis of Cowden Disease and sporadic nontoxic goiter.", "author": [{"dropping-particle": "", "family": "Yeager", "given": "Nicole", "non-dropping-particle": "", "parse-names": false, "suffi</vt:lpwstr>
  </property>
  <property fmtid="{D5CDD505-2E9C-101B-9397-08002B2CF9AE}" pid="2983" name="Mendeley_Bookmark_fLdMy3MkC8_27">
    <vt:lpwstr>x": ""}, {"dropping-particle": "", "family": "Klein-Szanto", "given": "Andres", "non-dropping-particle": "", "parse-names": false, "suffix": ""}, {"dropping-particle": "", "family": "Kimura", "given": "Shioko", "non-dropping-particle": "", "parse-names": </vt:lpwstr>
  </property>
  <property fmtid="{D5CDD505-2E9C-101B-9397-08002B2CF9AE}" pid="2984" name="Mendeley_Bookmark_fLdMy3MkC8_28">
    <vt:lpwstr>false, "suffix": ""}, {"dropping-particle": "", "family": "Cristofano", "given": "Antonio", "non-dropping-particle": "Di", "parse-names": false, "suffix": ""}], "container-title": "Cancer Research", "id": "ITEM-2", "issued": {"date-parts": [["2007"]]}, "t</vt:lpwstr>
  </property>
  <property fmtid="{D5CDD505-2E9C-101B-9397-08002B2CF9AE}" pid="2985" name="Mendeley_Bookmark_fLdMy3MkC8_29">
    <vt:lpwstr>itle": "Pten loss in the mouse thyroid causes goiter and follicular adenomas: Insights into thyroid function and cowden disease pathogenesis", "type": "article-journal"}, "uris": ["http://www.mendeley.com/documents/?uuid=67b1148d-a995-46fa-8461-6d09855051</vt:lpwstr>
  </property>
  <property fmtid="{D5CDD505-2E9C-101B-9397-08002B2CF9AE}" pid="2986" name="Mendeley_Bookmark_fLdMy3MkC8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2987" name="Mendeley_Bookmark_fLdMy3MkC8_30">
    <vt:lpwstr>e5"]}], "mendeley": {"formattedCitation": "&lt;sup&gt;45,46&lt;/sup&gt;", "plainTextFormattedCitation": "45,46", "previouslyFormattedCitation": "&lt;sup&gt;45,46&lt;/sup&gt;"}, "properties": {"noteIndex": 0}, "schema": "https://github.com/citation-style-language/schema/raw/maste</vt:lpwstr>
  </property>
  <property fmtid="{D5CDD505-2E9C-101B-9397-08002B2CF9AE}" pid="2988" name="Mendeley_Bookmark_fLdMy3MkC8_31">
    <vt:lpwstr>r/csl-citation.json"}</vt:lpwstr>
  </property>
  <property fmtid="{D5CDD505-2E9C-101B-9397-08002B2CF9AE}" pid="2989" name="Mendeley_Bookmark_fLdMy3MkC8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2990" name="Mendeley_Bookmark_fLdMy3MkC8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2991" name="Mendeley_Bookmark_fLdMy3MkC8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2992" name="Mendeley_Bookmark_fLdMy3MkC8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2993" name="Mendeley_Bookmark_fLdMy3MkC8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2994" name="Mendeley_Bookmark_fLdMy3MkC8_9">
    <vt:lpwstr>nda", "given": "I\u00f1igo", "non-dropping-particle": "", "parse-names": false, "suffix": ""}, {"dropping-particle": "", "family": "Ibrahimpasic", "given": "Tihana", "non-dropping-particle": "", "parse-names": false, "suffix": ""}, {"dropping-particle": "</vt:lpwstr>
  </property>
  <property fmtid="{D5CDD505-2E9C-101B-9397-08002B2CF9AE}" pid="2995" name="Mendeley_Bookmark_feeVPExNxl_1">
    <vt:lpwstr>ADDIN CSL_CITATION {"citationItems": [{"id": "ITEM-1", "itemData": {"DOI": "10.1093/annonc/mdx401", "ISSN": "15698041", "abstract": "The MAPK cascade plays a crucial role in tumor cell proliferation and survival. Accumulating evidence suggests that mutati</vt:lpwstr>
  </property>
  <property fmtid="{D5CDD505-2E9C-101B-9397-08002B2CF9AE}" pid="2996" name="Mendeley_Bookmark_feeVPExNxl_10">
    <vt:lpwstr> "uris": ["http://www.mendeley.com/documents/?uuid=6719eafc-d55f-43e4-8a1f-2399d1842092"]}], "mendeley": {"formattedCitation": "&lt;sup&gt;23&lt;/sup&gt;", "plainTextFormattedCitation": "23", "previouslyFormattedCitation": "&lt;sup&gt;23&lt;/sup&gt;"}, "properties": {"noteIndex"</vt:lpwstr>
  </property>
  <property fmtid="{D5CDD505-2E9C-101B-9397-08002B2CF9AE}" pid="2997" name="Mendeley_Bookmark_feeVPExNxl_11">
    <vt:lpwstr>: 0}, "schema": "https://github.com/citation-style-language/schema/raw/master/csl-citation.json"}</vt:lpwstr>
  </property>
  <property fmtid="{D5CDD505-2E9C-101B-9397-08002B2CF9AE}" pid="2998" name="Mendeley_Bookmark_feeVPExNxl_2">
    <vt:lpwstr>ons in the BRAF oncogene are not only associated with poor prognosis but also linked with less benefit when treated with anti-epidermal growth factor receptor (EGFR) antibodies in metastatic colorectal cancer (mCRC). Targeting this molecular aberration ha</vt:lpwstr>
  </property>
  <property fmtid="{D5CDD505-2E9C-101B-9397-08002B2CF9AE}" pid="2999" name="Mendeley_Bookmark_feeVPExNxl_3">
    <vt:lpwstr>s thus become a matter of particular interest in mCRC drug development. In contrast to other malignances such as BRAF mutant (mt) melanoma, efficacy observed with BRAF inhibitors in mono-therapy in mCRC is poor. Several mechanisms of resistance have been </vt:lpwstr>
  </property>
  <property fmtid="{D5CDD505-2E9C-101B-9397-08002B2CF9AE}" pid="3000" name="Mendeley_Bookmark_feeVPExNxl_4">
    <vt:lpwstr>identified leading to the development of different treatment strategies that have shown promising activity in early clinical trials. Hence, rational combination of targeted therapies is expected to further increase the efficacy of selective BRAF inhibitor</vt:lpwstr>
  </property>
  <property fmtid="{D5CDD505-2E9C-101B-9397-08002B2CF9AE}" pid="3001" name="Mendeley_Bookmark_feeVPExNxl_5">
    <vt:lpwstr>s. Herein, we discuss the main clinical and molecular characteristics of BRAF mt colorectal cancer (CRC) and its translation into the clinic, with a focus on developmental therapeutics and combination strategies. In addition, we contextualize the availabl</vt:lpwstr>
  </property>
  <property fmtid="{D5CDD505-2E9C-101B-9397-08002B2CF9AE}" pid="3002" name="Mendeley_Bookmark_feeVPExNxl_6">
    <vt:lpwstr>e data with potential future approaches that include the extended access to next-generation sequencing platforms and gene expression strategies for molecular subtyping. These approaches will facilitate the identification of certain patient profiles provid</vt:lpwstr>
  </property>
  <property fmtid="{D5CDD505-2E9C-101B-9397-08002B2CF9AE}" pid="3003" name="Mendeley_Bookmark_feeVPExNxl_7">
    <vt:lpwstr>ing more therapeutic possibilities.", "author": [{"dropping-particle": "", "family": "Sanz-Garcia", "given": "E.", "non-dropping-particle": "", "parse-names": false, "suffix": ""}, {"dropping-particle": "", "family": "Argiles", "given": "G.", "non-droppin</vt:lpwstr>
  </property>
  <property fmtid="{D5CDD505-2E9C-101B-9397-08002B2CF9AE}" pid="3004" name="Mendeley_Bookmark_feeVPExNxl_8">
    <vt:lpwstr>g-particle": "", "parse-names": false, "suffix": ""}, {"dropping-particle": "", "family": "Elez", "given": "E.", "non-dropping-particle": "", "parse-names": false, "suffix": ""}, {"dropping-particle": "", "family": "Tabernero", "given": "J.", "non-droppin</vt:lpwstr>
  </property>
  <property fmtid="{D5CDD505-2E9C-101B-9397-08002B2CF9AE}" pid="3005" name="Mendeley_Bookmark_feeVPExNxl_9">
    <vt:lpwstr>g-particle": "", "parse-names": false, "suffix": ""}], "container-title": "Annals of Oncology", "id": "ITEM-1", "issued": {"date-parts": [["2017"]]}, "title": "BRAF mutant colorectal cancer: Prognosis, treatment, and new perspectives", "type": "article"},</vt:lpwstr>
  </property>
  <property fmtid="{D5CDD505-2E9C-101B-9397-08002B2CF9AE}" pid="3006" name="Mendeley_Bookmark_fqRIuKFwPa_1">
    <vt:lpwstr>ADDIN CSL_CITATION {"citationItems": [{"id": "ITEM-1", "itemData": {"DOI": "10.1016/j.mce.2017.01.025", "ISSN": "18728057", "abstract": "Thyroid hormones (TH) are crucial for growth and development and play an important role in energy homeostasis. Althoug</vt:lpwstr>
  </property>
  <property fmtid="{D5CDD505-2E9C-101B-9397-08002B2CF9AE}" pid="3007" name="Mendeley_Bookmark_fqRIuKFwPa_2">
    <vt:lpwstr>h serum TH levels are relatively constant in the physiological state, TH bioavailability at the tissue and cellular level is dependent on local TH metabolism. Circulating TH produced by the thyroid can be metabolized by a number of different pathways resu</vt:lpwstr>
  </property>
  <property fmtid="{D5CDD505-2E9C-101B-9397-08002B2CF9AE}" pid="3008" name="Mendeley_Bookmark_fqRIuKFwPa_3">
    <vt:lpwstr>lting in 1) activation of TH 2) deactivation of TH or 3) excretion of TH and subsequent metabolites. These pathways play an essential role in determining local TH levels and action. The major classical pathways of TH metabolism are deiodination, sulfation</vt:lpwstr>
  </property>
  <property fmtid="{D5CDD505-2E9C-101B-9397-08002B2CF9AE}" pid="3009" name="Mendeley_Bookmark_fqRIuKFwPa_4">
    <vt:lpwstr>, glucuronidation, and ether-link cleavage. This review provides an overview of these pathways, their relative contributions to TH levels in the serum and in various organs and the changes in these pathways elicited by fasting and illness.", "author": [{"</vt:lpwstr>
  </property>
  <property fmtid="{D5CDD505-2E9C-101B-9397-08002B2CF9AE}" pid="3010" name="Mendeley_Bookmark_fqRIuKFwPa_5">
    <vt:lpwstr>dropping-particle": "", "family": "Spek", "given": "Anne H.", "non-dropping-particle": "van der", "parse-names": false, "suffix": ""}, {"dropping-particle": "", "family": "Fliers", "given": "Eric", "non-dropping-particle": "", "parse-names": false, "suffi</vt:lpwstr>
  </property>
  <property fmtid="{D5CDD505-2E9C-101B-9397-08002B2CF9AE}" pid="3011" name="Mendeley_Bookmark_fqRIuKFwPa_6">
    <vt:lpwstr>x": ""}, {"dropping-particle": "", "family": "Boelen", "given": "Anita", "non-dropping-particle": "", "parse-names": false, "suffix": ""}], "container-title": "Molecular and Cellular Endocrinology", "id": "ITEM-1", "issued": {"date-parts": [["2017"]]}, "t</vt:lpwstr>
  </property>
  <property fmtid="{D5CDD505-2E9C-101B-9397-08002B2CF9AE}" pid="3012" name="Mendeley_Bookmark_fqRIuKFwPa_7">
    <vt:lpwstr>itle": "The classic pathways of thyroid hormone metabolism", "type": "article-journal"}, "uris": ["http://www.mendeley.com/documents/?uuid=3a4883cd-1f94-497b-bf32-d12ec53803b3"]}], "mendeley": {"formattedCitation": "&lt;sup&gt;4&lt;/sup&gt;", "plainTextFormattedCitat</vt:lpwstr>
  </property>
  <property fmtid="{D5CDD505-2E9C-101B-9397-08002B2CF9AE}" pid="3013" name="Mendeley_Bookmark_fqRIuKFwPa_8">
    <vt:lpwstr>ion": "4", "previouslyFormattedCitation": "&lt;sup&gt;4&lt;/sup&gt;"}, "properties": {"noteIndex": 0}, "schema": "https://github.com/citation-style-language/schema/raw/master/csl-citation.json"}</vt:lpwstr>
  </property>
  <property fmtid="{D5CDD505-2E9C-101B-9397-08002B2CF9AE}" pid="3014" name="Mendeley_Bookmark_gA3TCiO8Py_1">
    <vt:lpwstr>ADDIN CSL_CITATION {"citationItems": [{"id": "ITEM-1", "itemData": {"DOI": "10.1016/j.autrev.2014.01.013", "ISSN": "18730183", "abstract": "Graves' disease (GD) is an autoimmune disorder involving the thyroid gland, typically characterized by the presence</vt:lpwstr>
  </property>
  <property fmtid="{D5CDD505-2E9C-101B-9397-08002B2CF9AE}" pid="3015" name="Mendeley_Bookmark_gA3TCiO8Py_10">
    <vt:lpwstr>p&gt;", "plainTextFormattedCitation": "9", "previouslyFormattedCitation": "&lt;sup&gt;9&lt;/sup&gt;"}, "properties": {"noteIndex": 0}, "schema": "https://github.com/citation-style-language/schema/raw/master/csl-citation.json"}</vt:lpwstr>
  </property>
  <property fmtid="{D5CDD505-2E9C-101B-9397-08002B2CF9AE}" pid="3016" name="Mendeley_Bookmark_gA3TCiO8Py_2">
    <vt:lpwstr> of circulating autoantibodies that bind to and stimulate the thyroid hormone receptor (TSHR), resulting in hyperthyroidism and goiter. Organs other than the thyroid can also be affected, leading to the extrathyroidal manifestations of GD, namely Graves' </vt:lpwstr>
  </property>
  <property fmtid="{D5CDD505-2E9C-101B-9397-08002B2CF9AE}" pid="3017" name="Mendeley_Bookmark_gA3TCiO8Py_3">
    <vt:lpwstr>ophthalmopathy, which is observed in ~. 50% of patients, and Graves' dermopathy and acropachy, which are quite rare. Presumably, the extrathyroidal manifestations of GD are due to autoimmunity against antigens common to the thyroid and other affected orga</vt:lpwstr>
  </property>
  <property fmtid="{D5CDD505-2E9C-101B-9397-08002B2CF9AE}" pid="3018" name="Mendeley_Bookmark_gA3TCiO8Py_4">
    <vt:lpwstr>ns. Although its exact etiology remains to be completely understood, GD is believed to result from a complex interaction between genetic susceptibility and environmental factors. Clinically, GD is characterized by the manifestations of thyrotoxicosis as w</vt:lpwstr>
  </property>
  <property fmtid="{D5CDD505-2E9C-101B-9397-08002B2CF9AE}" pid="3019" name="Mendeley_Bookmark_gA3TCiO8Py_5">
    <vt:lpwstr>ell as by its extrathyroidal features when present, the latter making the diagnosis almost unmistakable. In the absence of ophthalmopathy, the diagnosis is generally based on the association of hyperthyroidism and usually diffuse goiter confirmed with ser</vt:lpwstr>
  </property>
  <property fmtid="{D5CDD505-2E9C-101B-9397-08002B2CF9AE}" pid="3020" name="Mendeley_Bookmark_gA3TCiO8Py_6">
    <vt:lpwstr>um anti-TSHR autoantibodies (TRAbs). Hyperthyroidism is generally treated with anti-thyroid drugs, but a common long term treatment strategy in patients relapsing after a course of anti-thyroid drugs (60-70%), implies the use of radioactive iodine or surg</vt:lpwstr>
  </property>
  <property fmtid="{D5CDD505-2E9C-101B-9397-08002B2CF9AE}" pid="3021" name="Mendeley_Bookmark_gA3TCiO8Py_7">
    <vt:lpwstr>ery. \u00a9 2014 Elsevier B.V.", "author": [{"dropping-particle": "", "family": "Menconi", "given": "Francesca", "non-dropping-particle": "", "parse-names": false, "suffix": ""}, {"dropping-particle": "", "family": "Marcocci", "given": "Claudio", "non-dro</vt:lpwstr>
  </property>
  <property fmtid="{D5CDD505-2E9C-101B-9397-08002B2CF9AE}" pid="3022" name="Mendeley_Bookmark_gA3TCiO8Py_8">
    <vt:lpwstr>pping-particle": "", "parse-names": false, "suffix": ""}, {"dropping-particle": "", "family": "Marin\u00f2", "given": "Michele", "non-dropping-particle": "", "parse-names": false, "suffix": ""}], "container-title": "Autoimmunity Reviews", "id": "ITEM-1", </vt:lpwstr>
  </property>
  <property fmtid="{D5CDD505-2E9C-101B-9397-08002B2CF9AE}" pid="3023" name="Mendeley_Bookmark_gA3TCiO8Py_9">
    <vt:lpwstr>"issued": {"date-parts": [["2014"]]}, "title": "Diagnosis and classification of Graves' disease", "type": "article"}, "uris": ["http://www.mendeley.com/documents/?uuid=9528b77a-1c0a-466f-87cb-ac8cbe78382c"]}], "mendeley": {"formattedCitation": "&lt;sup&gt;9&lt;/su</vt:lpwstr>
  </property>
  <property fmtid="{D5CDD505-2E9C-101B-9397-08002B2CF9AE}" pid="3024" name="Mendeley_Bookmark_gNGIFdHt6b_1">
    <vt:lpwstr>ADDIN CSL_CITATION {"citationItems": [{"id": "ITEM-1", "itemData": {"abstract": "CONTEXT: Because of its outstanding sensitivity, stimulation of calcitonin secretion with iv injection of pentagastrin is widely used for biochemical diagnosis of medullary t</vt:lpwstr>
  </property>
  <property fmtid="{D5CDD505-2E9C-101B-9397-08002B2CF9AE}" pid="3025" name="Mendeley_Bookmark_gNGIFdHt6b_10">
    <vt:lpwstr>sevier Health Bookshop", "id": "ITEM-1", "issued": {"date-parts": [["2009"]]}, "title": "Medical Physiology 2nd edition.", "type": "webpage"}, "uris": ["http://www.mendeley.com/documents/?uuid=1b7f5584-5cd3-46ec-b1ca-706ca27ea9d6"]}], "mendeley": {"format</vt:lpwstr>
  </property>
  <property fmtid="{D5CDD505-2E9C-101B-9397-08002B2CF9AE}" pid="3026" name="Mendeley_Bookmark_gNGIFdHt6b_11">
    <vt:lpwstr>tedCitation": "&lt;sup&gt;2&lt;/sup&gt;", "plainTextFormattedCitation": "2", "previouslyFormattedCitation": "&lt;sup&gt;2&lt;/sup&gt;"}, "properties": {"noteIndex": 0}, "schema": "https://github.com/citation-style-language/schema/raw/master/csl-citation.json"}</vt:lpwstr>
  </property>
  <property fmtid="{D5CDD505-2E9C-101B-9397-08002B2CF9AE}" pid="3027" name="Mendeley_Bookmark_gNGIFdHt6b_2">
    <vt:lpwstr>hyroid cancer.\\n\\nOBJECTIVE: The objective of this study was to explore the relationship between the results of the pentagastrin stimulation test and extent of disease in patients with previously untreated medullary thyroid cancer.\\n\\nDESIGN: This was</vt:lpwstr>
  </property>
  <property fmtid="{D5CDD505-2E9C-101B-9397-08002B2CF9AE}" pid="3028" name="Mendeley_Bookmark_gNGIFdHt6b_3">
    <vt:lpwstr> a retrospective study.\\n\\nSETTING: The investigation took place at a tertiary referral center.\\n\\nPATIENTS: Included were 89 patients with increased basal calcitonin levels who had a pentagastrin test at this institution before initial neck surgery f</vt:lpwstr>
  </property>
  <property fmtid="{D5CDD505-2E9C-101B-9397-08002B2CF9AE}" pid="3029" name="Mendeley_Bookmark_gNGIFdHt6b_4">
    <vt:lpwstr>or medullary thyroid cancer.\\n\\nMAIN OUTCOME MEASURE: Measurements included basal and stimulated calcitonin levels, carcinoembryonic antigen levels, primary tumor diameter, extrathyroidal extension, lymph node metastases, and distant metastases.\\n\\nRE</vt:lpwstr>
  </property>
  <property fmtid="{D5CDD505-2E9C-101B-9397-08002B2CF9AE}" pid="3030" name="Mendeley_Bookmark_gNGIFdHt6b_5">
    <vt:lpwstr>SULTS: There was a strong dose-dependent relationship between a less than 10-fold increase in preoperative calcitonin levels after iv stimulation with pentagastrin and both the frequency (41-54 vs. 4-27%; P = 0.001) and number (means of 3.0-10.8 vs. 0-1.1</vt:lpwstr>
  </property>
  <property fmtid="{D5CDD505-2E9C-101B-9397-08002B2CF9AE}" pid="3031" name="Mendeley_Bookmark_gNGIFdHt6b_6">
    <vt:lpwstr> positive nodes, P &lt; 0.001) of lymph node metastases. Weaker associations were identified with the respective frequency of extrathyroidal extension (14-27 vs. 0-7%; P = 0.027), distant metastasis (9-23 vs. 0%; P = 0.017), and postoperative normalization o</vt:lpwstr>
  </property>
  <property fmtid="{D5CDD505-2E9C-101B-9397-08002B2CF9AE}" pid="3032" name="Mendeley_Bookmark_gNGIFdHt6b_7">
    <vt:lpwstr>f calcitonin (40-55 vs. 53-82%; P = 0.029). On multivariate analysis, only lymph node metastases were associated with a less than 10-fold increase in preoperative calcitonin levels.\\n\\nCONCLUSIONS: Based on these clinical data and preclinical literature</vt:lpwstr>
  </property>
  <property fmtid="{D5CDD505-2E9C-101B-9397-08002B2CF9AE}" pid="3033" name="Mendeley_Bookmark_gNGIFdHt6b_8">
    <vt:lpwstr>, reduced responsiveness to stimulation with pentagastrin may reflect early dedifferentiation. Evidence of this condition may enable early risk stratification in patients with medullary thyroid cancer.", "author": [{"dropping-particle": "", "family": "Bor</vt:lpwstr>
  </property>
  <property fmtid="{D5CDD505-2E9C-101B-9397-08002B2CF9AE}" pid="3034" name="Mendeley_Bookmark_gNGIFdHt6b_9">
    <vt:lpwstr>on, Walter", "given": "F.", "non-dropping-particle": "", "parse-names": false, "suffix": ""}, {"dropping-particle": "", "family": "Boulpaep", "given": "Emile L.", "non-dropping-particle": "", "parse-names": false, "suffix": ""}], "container-title": "US El</vt:lpwstr>
  </property>
  <property fmtid="{D5CDD505-2E9C-101B-9397-08002B2CF9AE}" pid="3035" name="Mendeley_Bookmark_i5vEjXFFhh_1">
    <vt:lpwstr>ADDIN CSL_CITATION {"citationItems": [{"id": "ITEM-1", "itemData": {"DOI": "10.1126/science.296.5573.1655", "ISSN": "00368075", "abstract": "Phosphorylated lipids are produced at cellular membranes during signaling events and contribute to the recruitment</vt:lpwstr>
  </property>
  <property fmtid="{D5CDD505-2E9C-101B-9397-08002B2CF9AE}" pid="3036" name="Mendeley_Bookmark_i5vEjXFFhh_2">
    <vt:lpwstr> and activation of various signaling components. The role of phosphoinositide 3-kinase (PI3K), which catalyzes the production of phosphatidylinositol-3,4,5-trisphosphate, in cell survival pathways; the regulation of gene expression and cell metabolism; an</vt:lpwstr>
  </property>
  <property fmtid="{D5CDD505-2E9C-101B-9397-08002B2CF9AE}" pid="3037" name="Mendeley_Bookmark_i5vEjXFFhh_3">
    <vt:lpwstr>d cytoskeletal rearrangements are highlighted. The PI3K pathway is implicated in human diseases including diabetes and cancer, and understanding the intricacies of this pathway may provide new avenues for therapuetic intervention.", "author": [{"dropping-</vt:lpwstr>
  </property>
  <property fmtid="{D5CDD505-2E9C-101B-9397-08002B2CF9AE}" pid="3038" name="Mendeley_Bookmark_i5vEjXFFhh_4">
    <vt:lpwstr>particle": "", "family": "Cantley", "given": "Lewis C.", "non-dropping-particle": "", "parse-names": false, "suffix": ""}], "container-title": "Science", "id": "ITEM-1", "issued": {"date-parts": [["2002"]]}, "title": "The phosphoinositide 3-kinase pathway</vt:lpwstr>
  </property>
  <property fmtid="{D5CDD505-2E9C-101B-9397-08002B2CF9AE}" pid="3039" name="Mendeley_Bookmark_i5vEjXFFhh_5">
    <vt:lpwstr>", "type": "article"}, "uris": ["http://www.mendeley.com/documents/?uuid=42b611d8-5e87-4346-8d65-c537120f1652"]}], "mendeley": {"formattedCitation": "&lt;sup&gt;43&lt;/sup&gt;", "plainTextFormattedCitation": "43", "previouslyFormattedCitation": "&lt;sup&gt;43&lt;/sup&gt;"}, "pro</vt:lpwstr>
  </property>
  <property fmtid="{D5CDD505-2E9C-101B-9397-08002B2CF9AE}" pid="3040" name="Mendeley_Bookmark_i5vEjXFFhh_6">
    <vt:lpwstr>perties": {"noteIndex": 0}, "schema": "https://github.com/citation-style-language/schema/raw/master/csl-citation.json"}</vt:lpwstr>
  </property>
  <property fmtid="{D5CDD505-2E9C-101B-9397-08002B2CF9AE}" pid="3041" name="Mendeley_Bookmark_iKAwkJyM4y_1">
    <vt:lpwstr>ADDIN CSL_CITATION {"citationItems": [{"id": "ITEM-1", "itemData": {"DOI": "10.1158/0008-5472.CAN-04-4259", "ISSN": "00085472", "abstract": "The phosphatidylinositol 3\u2032-kinase (PI3K) pathway is frequently activated in thyroid carcinomas through the c</vt:lpwstr>
  </property>
  <property fmtid="{D5CDD505-2E9C-101B-9397-08002B2CF9AE}" pid="3042" name="Mendeley_Bookmark_iKAwkJyM4y_10">
    <vt:lpwstr>arse-names": false, "suffix": ""}, {"dropping-particle": "", "family": "Hernandez", "given": "Radhames", "non-dropping-particle": "", "parse-names": false, "suffix": ""}, {"dropping-particle": "", "family": "Hermsem", "given": "Mario J.A.", "non-dropping-</vt:lpwstr>
  </property>
  <property fmtid="{D5CDD505-2E9C-101B-9397-08002B2CF9AE}" pid="3043" name="Mendeley_Bookmark_iKAwkJyM4y_11">
    <vt:lpwstr>particle": "", "parse-names": false, "suffix": ""}, {"dropping-particle": "", "family": "Herrero", "given": "Agustin", "non-dropping-particle": "", "parse-names": false, "suffix": ""}, {"dropping-particle": "", "family": "Fusco", "given": "Alfredo", "non-</vt:lpwstr>
  </property>
  <property fmtid="{D5CDD505-2E9C-101B-9397-08002B2CF9AE}" pid="3044" name="Mendeley_Bookmark_iKAwkJyM4y_12">
    <vt:lpwstr>dropping-particle": "", "parse-names": false, "suffix": ""}, {"dropping-particle": "", "family": "Cameselle-Teijeiro", "given": "Jose", "non-dropping-particle": "", "parse-names": false, "suffix": ""}, {"dropping-particle": "", "family": "Santoro", "given</vt:lpwstr>
  </property>
  <property fmtid="{D5CDD505-2E9C-101B-9397-08002B2CF9AE}" pid="3045" name="Mendeley_Bookmark_iKAwkJyM4y_13">
    <vt:lpwstr>": "Massimo", "non-dropping-particle": "", "parse-names": false, "suffix": ""}], "container-title": "Cancer Research", "id": "ITEM-1", "issued": {"date-parts": [["2005"]]}, "title": "Mutation of the PIK3CA gene in anaplastic thyroid cancer", "type": "arti</vt:lpwstr>
  </property>
  <property fmtid="{D5CDD505-2E9C-101B-9397-08002B2CF9AE}" pid="3046" name="Mendeley_Bookmark_iKAwkJyM4y_14">
    <vt:lpwstr>cle-journal"}, "uris": ["http://www.mendeley.com/documents/?uuid=bc6a89bb-b12d-4199-882b-45e73da7e347"]}], "mendeley": {"formattedCitation": "&lt;sup&gt;44&lt;/sup&gt;", "plainTextFormattedCitation": "44", "previouslyFormattedCitation": "&lt;sup&gt;44&lt;/sup&gt;"}, "properties"</vt:lpwstr>
  </property>
  <property fmtid="{D5CDD505-2E9C-101B-9397-08002B2CF9AE}" pid="3047" name="Mendeley_Bookmark_iKAwkJyM4y_15">
    <vt:lpwstr>: {"noteIndex": 0}, "schema": "https://github.com/citation-style-language/schema/raw/master/csl-citation.json"}</vt:lpwstr>
  </property>
  <property fmtid="{D5CDD505-2E9C-101B-9397-08002B2CF9AE}" pid="3048" name="Mendeley_Bookmark_iKAwkJyM4y_2">
    <vt:lpwstr>onstitutive activation of stimulatory molecules (e.g., Ras) and/or the loss of expression and/or function of the inhibitory PTEN protein that results in Akt activation. Recently, it has been reported that somatic mutations within the PI3K catalytic subuni</vt:lpwstr>
  </property>
  <property fmtid="{D5CDD505-2E9C-101B-9397-08002B2CF9AE}" pid="3049" name="Mendeley_Bookmark_iKAwkJyM4y_3">
    <vt:lpwstr>t, PIK3CA, are common (25-40%) among colorectal, gastric, breast, ovarian cancers, and high-grade brain tumors. Moreover, PIK3CA mutations have a tendency to cluster within the helical (exon 9) and the kinase (exon 20) domains. In this study, 13 thyroid c</vt:lpwstr>
  </property>
  <property fmtid="{D5CDD505-2E9C-101B-9397-08002B2CF9AE}" pid="3050" name="Mendeley_Bookmark_iKAwkJyM4y_4">
    <vt:lpwstr>ancer cell lines, 80 well-differentiated thyroid carcinomas of follicular (WDFC) and papillary (WDPC) type, and 70 anaplastic thyroid carcinomas (ATC) were investigated, by PCR-direct sequencing, for activating PIK3CA mutations at exons 9 and 20. Nonsynon</vt:lpwstr>
  </property>
  <property fmtid="{D5CDD505-2E9C-101B-9397-08002B2CF9AE}" pid="3051" name="Mendeley_Bookmark_iKAwkJyM4y_5">
    <vt:lpwstr>ymous somatic mutations were found in 16 ATC (23%), two WDFC (8%), and one WDPC (2%). In 18 of the 20 ATC cases showing coexisting differentiated carcinoma, mutations, when present, were restricted to the ATC component and located primarily within the kin</vt:lpwstr>
  </property>
  <property fmtid="{D5CDD505-2E9C-101B-9397-08002B2CF9AE}" pid="3052" name="Mendeley_Bookmark_iKAwkJyM4y_6">
    <vt:lpwstr>ase domain. Three cell lines of papillary and follicular lineage (K1, K2, and K5) were also found mutated. In addition, activation of Akt was observed in most of the ATC harboring PIK3CA mutations. These findings indicate that mutant PIK3CA is likely to f</vt:lpwstr>
  </property>
  <property fmtid="{D5CDD505-2E9C-101B-9397-08002B2CF9AE}" pid="3053" name="Mendeley_Bookmark_iKAwkJyM4y_7">
    <vt:lpwstr>unction as an oncogene among ATC and less frequently well-differentiated thyroid carcinomas. The data also argue for a role of PIK3CA targeting in the treatment of ATC patients. \u00a92005 American Association for Cancer Research.", "author": [{"dropping-</vt:lpwstr>
  </property>
  <property fmtid="{D5CDD505-2E9C-101B-9397-08002B2CF9AE}" pid="3054" name="Mendeley_Bookmark_iKAwkJyM4y_8">
    <vt:lpwstr>particle": "", "family": "Garc\u00eda-Rost\u00e1n", "given": "Ginesa", "non-dropping-particle": "", "parse-names": false, "suffix": ""}, {"dropping-particle": "", "family": "Costa", "given": "Angela M.", "non-dropping-particle": "", "parse-names": false, </vt:lpwstr>
  </property>
  <property fmtid="{D5CDD505-2E9C-101B-9397-08002B2CF9AE}" pid="3055" name="Mendeley_Bookmark_iKAwkJyM4y_9">
    <vt:lpwstr>"suffix": ""}, {"dropping-particle": "", "family": "Pereira-Castro", "given": "Isabel", "non-dropping-particle": "", "parse-names": false, "suffix": ""}, {"dropping-particle": "", "family": "Salvatore", "given": "Giuliana", "non-dropping-particle": "", "p</vt:lpwstr>
  </property>
  <property fmtid="{D5CDD505-2E9C-101B-9397-08002B2CF9AE}" pid="3056" name="Mendeley_Bookmark_jDabacG85S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3057" name="Mendeley_Bookmark_jDabacG85S_10">
    <vt:lpwstr>of thyroid cell genes, signaling pathways, and related molecular dysfunction promote the occurrence, development, invasion, and metastasis of thyroid cancer. Surgical operation, radioiodine, and endocrinotherapy models can achieve a better prognosis for m</vt:lpwstr>
  </property>
  <property fmtid="{D5CDD505-2E9C-101B-9397-08002B2CF9AE}" pid="3058" name="Mendeley_Bookmark_jDabacG85S_11">
    <vt:lpwstr>ost patients with thyroid cancer. Although targeted therapeutic drugs bring possible therapeutic opportunities for refractory thyroid cancer, there is a great gap between their predictive value and their actual efficacy. Currently, there is still no compl</vt:lpwstr>
  </property>
  <property fmtid="{D5CDD505-2E9C-101B-9397-08002B2CF9AE}" pid="3059" name="Mendeley_Bookmark_jDabacG85S_12">
    <vt:lpwstr>etely effective drug for the treatment. Based on the signaling pathways, the \u201creclaim therapy\u201d for residual tumor and systemic intervention aims to increase anticancer ability and to encourage new directions and thoughts in the treatment of refr</vt:lpwstr>
  </property>
  <property fmtid="{D5CDD505-2E9C-101B-9397-08002B2CF9AE}" pid="3060" name="Mendeley_Bookmark_jDabacG85S_13">
    <vt:lpwstr>actory thyroid cancer.", "author": [{"dropping-particle": "", "family": "Zaballos", "given": "Miguel A.", "non-dropping-particle": "", "parse-names": false, "suffix": ""}, {"dropping-particle": "", "family": "Santisteban", "given": "Pilar", "non-dropping-</vt:lpwstr>
  </property>
  <property fmtid="{D5CDD505-2E9C-101B-9397-08002B2CF9AE}" pid="3061" name="Mendeley_Bookmark_jDabacG85S_14">
    <vt:lpwstr>particle": "", "parse-names": false, "suffix": ""}], "container-title": "Journal of Endocrinology", "id": "ITEM-2", "issued": {"date-parts": [["2017"]]}, "title": "Key signaling pathways in thyroid cancer", "type": "article"}, "uris": ["http://www.mendele</vt:lpwstr>
  </property>
  <property fmtid="{D5CDD505-2E9C-101B-9397-08002B2CF9AE}" pid="3062" name="Mendeley_Bookmark_jDabacG85S_15">
    <vt:lpwstr>y.com/documents/?uuid=8480b711-5937-4174-9c85-8ed944d127a3"]}], "mendeley": {"formattedCitation": "&lt;sup&gt;32,47&lt;/sup&gt;", "plainTextFormattedCitation": "32,47", "previouslyFormattedCitation": "&lt;sup&gt;32,47&lt;/sup&gt;"}, "properties": {"noteIndex": 0}, "schema": "htt</vt:lpwstr>
  </property>
  <property fmtid="{D5CDD505-2E9C-101B-9397-08002B2CF9AE}" pid="3063" name="Mendeley_Bookmark_jDabacG85S_16">
    <vt:lpwstr>ps://github.com/citation-style-language/schema/raw/master/csl-citation.json"}</vt:lpwstr>
  </property>
  <property fmtid="{D5CDD505-2E9C-101B-9397-08002B2CF9AE}" pid="3064" name="Mendeley_Bookmark_jDabacG85S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3065" name="Mendeley_Bookmark_jDabacG85S_3">
    <vt:lpwstr>lse, "suffix": ""}, {"dropping-particle": "", "family": "Hou", "given": "Peng", "non-dropping-particle": "", "parse-names": false, "suffix": ""}, {"dropping-particle": "", "family": "Ji", "given": "Meiju", "non-dropping-particle": "", "parse-names": false</vt:lpwstr>
  </property>
  <property fmtid="{D5CDD505-2E9C-101B-9397-08002B2CF9AE}" pid="3066" name="Mendeley_Bookmark_jDabacG85S_4">
    <vt:lpwstr>, "suffix": ""}, {"dropping-particle": "", "family": "Guan", "given": "Haixia", "non-dropping-particle": "", "parse-names": false, "suffix": ""}, {"dropping-particle": "", "family": "Studeman", "given": "Kimberly", "non-dropping-particle": "", "parse-name</vt:lpwstr>
  </property>
  <property fmtid="{D5CDD505-2E9C-101B-9397-08002B2CF9AE}" pid="3067" name="Mendeley_Bookmark_jDabacG85S_5">
    <vt:lpwstr>s": false, "suffix": ""}, {"dropping-particle": "", "family": "Jensen", "given": "Kirk", "non-dropping-particle": "", "parse-names": false, "suffix": ""}, {"dropping-particle": "", "family": "Vasko", "given": "Vasily", "non-dropping-particle": "", "parse-</vt:lpwstr>
  </property>
  <property fmtid="{D5CDD505-2E9C-101B-9397-08002B2CF9AE}" pid="3068" name="Mendeley_Bookmark_jDabacG85S_6">
    <vt:lpwstr>names": false, "suffix": ""}, {"dropping-particle": "", "family": "El-Naggar", "given": "Adel K.", "non-dropping-particle": "", "parse-names": false, "suffix": ""}, {"dropping-particle": "", "family": "Xing", "given": "Michael Mingzhao", "non-dropping-par</vt:lpwstr>
  </property>
  <property fmtid="{D5CDD505-2E9C-101B-9397-08002B2CF9AE}" pid="3069" name="Mendeley_Bookmark_jDabacG85S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3070" name="Mendeley_Bookmark_jDabacG85S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3071" name="Mendeley_Bookmark_jDabacG85S_9">
    <vt:lpwstr>TEM-2", "itemData": {"DOI": "10.1530/JOE-17-02661", "ISSN": "14796805", "abstract": "The morbidity of thyroid cancer is increasing gradually year by year, showing an increasing tendency in nationality, sex, age, tumor size, and tumor staging. The changes </vt:lpwstr>
  </property>
  <property fmtid="{D5CDD505-2E9C-101B-9397-08002B2CF9AE}" pid="3072" name="Mendeley_Bookmark_jje7LaPgbB_1">
    <vt:lpwstr>ADDIN CSL_CITATION {"citationItems": [{"id": "ITEM-1", "itemData": {"DOI": "10.1017/CBO9781107415324.004", "ISBN": "9780808923060", "ISSN": "1098-6596", "PMID": "25246403", "abstract": "Third edition. Revision of: Anatomy / Henry Gray. Includes index. Thi</vt:lpwstr>
  </property>
  <property fmtid="{D5CDD505-2E9C-101B-9397-08002B2CF9AE}" pid="3073" name="Mendeley_Bookmark_jje7LaPgbB_2">
    <vt:lpwstr>s completely revised 3rd edition continues to focus on the information you need for your anatomy courses. The body -- Back -- Thorax -- Abdomen -- Pelvis and perineum -- Lower limb -- Upper limb -- Head and neck.", "author": [{"dropping-particle": "", "fa</vt:lpwstr>
  </property>
  <property fmtid="{D5CDD505-2E9C-101B-9397-08002B2CF9AE}" pid="3074" name="Mendeley_Bookmark_jje7LaPgbB_3">
    <vt:lpwstr>mily": "Drake", "given": "Richard L.", "non-dropping-particle": "", "parse-names": false, "suffix": ""}, {"dropping-particle": "", "family": "Vogl", "given": "A. Wayne", "non-dropping-particle": "", "parse-names": false, "suffix": ""}, {"dropping-particle</vt:lpwstr>
  </property>
  <property fmtid="{D5CDD505-2E9C-101B-9397-08002B2CF9AE}" pid="3075" name="Mendeley_Bookmark_jje7LaPgbB_4">
    <vt:lpwstr>": "", "family": "Mitchell", "given": "Adam W.M", "non-dropping-particle": "", "parse-names": false, "suffix": ""}], "container-title": "Gray's Anatomy for Students", "id": "ITEM-1", "issued": {"date-parts": [["2015"]]}, "title": "Gray's Anatomy for Stude</vt:lpwstr>
  </property>
  <property fmtid="{D5CDD505-2E9C-101B-9397-08002B2CF9AE}" pid="3076" name="Mendeley_Bookmark_jje7LaPgbB_5">
    <vt:lpwstr>nts, Third Edition", "type": "article-journal"}, "uris": ["http://www.mendeley.com/documents/?uuid=d7e3a509-97e4-42e3-8f3b-ac273dea7bc7"]}], "mendeley": {"formattedCitation": "&lt;sup&gt;1&lt;/sup&gt;", "plainTextFormattedCitation": "1", "previouslyFormattedCitation"</vt:lpwstr>
  </property>
  <property fmtid="{D5CDD505-2E9C-101B-9397-08002B2CF9AE}" pid="3077" name="Mendeley_Bookmark_jje7LaPgbB_6">
    <vt:lpwstr>: "&lt;sup&gt;1&lt;/sup&gt;"}, "properties": {"noteIndex": 0}, "schema": "https://github.com/citation-style-language/schema/raw/master/csl-citation.json"}</vt:lpwstr>
  </property>
  <property fmtid="{D5CDD505-2E9C-101B-9397-08002B2CF9AE}" pid="3078" name="Mendeley_Bookmark_l0QAHQIrpw_1">
    <vt:lpwstr>ADDIN CSL_CITATION {"citationItems": [{"id": "ITEM-1", "itemData": {"DOI": "10.1016/j.tibs.2011.03.006", "ISSN": "09680004", "abstract": "The Ras-extracellular signal-regulated kinase (Ras-ERK) and phosphatidylinositol 3-kinase-mammalian target of rapamyc</vt:lpwstr>
  </property>
  <property fmtid="{D5CDD505-2E9C-101B-9397-08002B2CF9AE}" pid="3079" name="Mendeley_Bookmark_l0QAHQIrpw_2">
    <vt:lpwstr>in (PI3K-mTOR) signaling pathways are the chief mechanisms for controlling cell survival, differentiation, proliferation, metabolism, and motility in response to extracellular cues. Components of these pathways were among the first to be discovered when s</vt:lpwstr>
  </property>
  <property fmtid="{D5CDD505-2E9C-101B-9397-08002B2CF9AE}" pid="3080" name="Mendeley_Bookmark_l0QAHQIrpw_3">
    <vt:lpwstr>cientists began cloning proto-oncogenes and purifying cellular kinase activities in the 1980s. Ras-ERK and PI3K-mTOR were originally modeled as linear signaling conduits activated by different stimuli, yet even early experiments hinted that they might int</vt:lpwstr>
  </property>
  <property fmtid="{D5CDD505-2E9C-101B-9397-08002B2CF9AE}" pid="3081" name="Mendeley_Bookmark_l0QAHQIrpw_4">
    <vt:lpwstr>ersect to regulate each other and co-regulate downstream functions. The extent of this cross-talk and its significance in cancer therapeutics are now becoming clear. \u00a9 2011 Elsevier Ltd.", "author": [{"dropping-particle": "", "family": "Mendoza", "gi</vt:lpwstr>
  </property>
  <property fmtid="{D5CDD505-2E9C-101B-9397-08002B2CF9AE}" pid="3082" name="Mendeley_Bookmark_l0QAHQIrpw_5">
    <vt:lpwstr>ven": "Michelle C.", "non-dropping-particle": "", "parse-names": false, "suffix": ""}, {"dropping-particle": "", "family": "Er", "given": "E. Emrah", "non-dropping-particle": "", "parse-names": false, "suffix": ""}, {"dropping-particle": "", "family": "Bl</vt:lpwstr>
  </property>
  <property fmtid="{D5CDD505-2E9C-101B-9397-08002B2CF9AE}" pid="3083" name="Mendeley_Bookmark_l0QAHQIrpw_6">
    <vt:lpwstr>enis", "given": "John", "non-dropping-particle": "", "parse-names": false, "suffix": ""}], "container-title": "Trends in Biochemical Sciences", "id": "ITEM-1", "issued": {"date-parts": [["2011"]]}, "title": "The Ras-ERK and PI3K-mTOR pathways: Cross-talk </vt:lpwstr>
  </property>
  <property fmtid="{D5CDD505-2E9C-101B-9397-08002B2CF9AE}" pid="3084" name="Mendeley_Bookmark_l0QAHQIrpw_7">
    <vt:lpwstr>and compensation", "type": "article"}, "uris": ["http://www.mendeley.com/documents/?uuid=c8d91a84-a1c8-48db-abe2-852f244fb307"]}], "mendeley": {"formattedCitation": "&lt;sup&gt;31&lt;/sup&gt;", "plainTextFormattedCitation": "31", "previouslyFormattedCitation": "&lt;sup&gt;</vt:lpwstr>
  </property>
  <property fmtid="{D5CDD505-2E9C-101B-9397-08002B2CF9AE}" pid="3085" name="Mendeley_Bookmark_l0QAHQIrpw_8">
    <vt:lpwstr>31&lt;/sup&gt;"}, "properties": {"noteIndex": 0}, "schema": "https://github.com/citation-style-language/schema/raw/master/csl-citation.json"}</vt:lpwstr>
  </property>
  <property fmtid="{D5CDD505-2E9C-101B-9397-08002B2CF9AE}" pid="3086" name="Mendeley_Bookmark_l9kKJmqb5T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3087" name="Mendeley_Bookmark_l9kKJmqb5T_10">
    <vt:lpwstr>of thyroid cell genes, signaling pathways, and related molecular dysfunction promote the occurrence, development, invasion, and metastasis of thyroid cancer. Surgical operation, radioiodine, and endocrinotherapy models can achieve a better prognosis for m</vt:lpwstr>
  </property>
  <property fmtid="{D5CDD505-2E9C-101B-9397-08002B2CF9AE}" pid="3088" name="Mendeley_Bookmark_l9kKJmqb5T_11">
    <vt:lpwstr>ost patients with thyroid cancer. Although targeted therapeutic drugs bring possible therapeutic opportunities for refractory thyroid cancer, there is a great gap between their predictive value and their actual efficacy. Currently, there is still no compl</vt:lpwstr>
  </property>
  <property fmtid="{D5CDD505-2E9C-101B-9397-08002B2CF9AE}" pid="3089" name="Mendeley_Bookmark_l9kKJmqb5T_12">
    <vt:lpwstr>etely effective drug for the treatment. Based on the signaling pathways, the \u201creclaim therapy\u201d for residual tumor and systemic intervention aims to increase anticancer ability and to encourage new directions and thoughts in the treatment of refr</vt:lpwstr>
  </property>
  <property fmtid="{D5CDD505-2E9C-101B-9397-08002B2CF9AE}" pid="3090" name="Mendeley_Bookmark_l9kKJmqb5T_13">
    <vt:lpwstr>actory thyroid cancer.", "author": [{"dropping-particle": "", "family": "Zaballos", "given": "Miguel A.", "non-dropping-particle": "", "parse-names": false, "suffix": ""}, {"dropping-particle": "", "family": "Santisteban", "given": "Pilar", "non-dropping-</vt:lpwstr>
  </property>
  <property fmtid="{D5CDD505-2E9C-101B-9397-08002B2CF9AE}" pid="3091" name="Mendeley_Bookmark_l9kKJmqb5T_14">
    <vt:lpwstr>particle": "", "parse-names": false, "suffix": ""}], "container-title": "Journal of Endocrinology", "id": "ITEM-2", "issued": {"date-parts": [["2017"]]}, "title": "Key signaling pathways in thyroid cancer", "type": "article"}, "uris": ["http://www.mendele</vt:lpwstr>
  </property>
  <property fmtid="{D5CDD505-2E9C-101B-9397-08002B2CF9AE}" pid="3092" name="Mendeley_Bookmark_l9kKJmqb5T_15">
    <vt:lpwstr>y.com/documents/?uuid=8480b711-5937-4174-9c85-8ed944d127a3"]}], "mendeley": {"formattedCitation": "&lt;sup&gt;32,47&lt;/sup&gt;", "plainTextFormattedCitation": "32,47", "previouslyFormattedCitation": "&lt;sup&gt;32&lt;/sup&gt;"}, "properties": {"noteIndex": 0}, "schema": "https:</vt:lpwstr>
  </property>
  <property fmtid="{D5CDD505-2E9C-101B-9397-08002B2CF9AE}" pid="3093" name="Mendeley_Bookmark_l9kKJmqb5T_16">
    <vt:lpwstr>//github.com/citation-style-language/schema/raw/master/csl-citation.json"}</vt:lpwstr>
  </property>
  <property fmtid="{D5CDD505-2E9C-101B-9397-08002B2CF9AE}" pid="3094" name="Mendeley_Bookmark_l9kKJmqb5T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3095" name="Mendeley_Bookmark_l9kKJmqb5T_3">
    <vt:lpwstr>lse, "suffix": ""}, {"dropping-particle": "", "family": "Hou", "given": "Peng", "non-dropping-particle": "", "parse-names": false, "suffix": ""}, {"dropping-particle": "", "family": "Ji", "given": "Meiju", "non-dropping-particle": "", "parse-names": false</vt:lpwstr>
  </property>
  <property fmtid="{D5CDD505-2E9C-101B-9397-08002B2CF9AE}" pid="3096" name="Mendeley_Bookmark_l9kKJmqb5T_4">
    <vt:lpwstr>, "suffix": ""}, {"dropping-particle": "", "family": "Guan", "given": "Haixia", "non-dropping-particle": "", "parse-names": false, "suffix": ""}, {"dropping-particle": "", "family": "Studeman", "given": "Kimberly", "non-dropping-particle": "", "parse-name</vt:lpwstr>
  </property>
  <property fmtid="{D5CDD505-2E9C-101B-9397-08002B2CF9AE}" pid="3097" name="Mendeley_Bookmark_l9kKJmqb5T_5">
    <vt:lpwstr>s": false, "suffix": ""}, {"dropping-particle": "", "family": "Jensen", "given": "Kirk", "non-dropping-particle": "", "parse-names": false, "suffix": ""}, {"dropping-particle": "", "family": "Vasko", "given": "Vasily", "non-dropping-particle": "", "parse-</vt:lpwstr>
  </property>
  <property fmtid="{D5CDD505-2E9C-101B-9397-08002B2CF9AE}" pid="3098" name="Mendeley_Bookmark_l9kKJmqb5T_6">
    <vt:lpwstr>names": false, "suffix": ""}, {"dropping-particle": "", "family": "El-Naggar", "given": "Adel K.", "non-dropping-particle": "", "parse-names": false, "suffix": ""}, {"dropping-particle": "", "family": "Xing", "given": "Michael Mingzhao", "non-dropping-par</vt:lpwstr>
  </property>
  <property fmtid="{D5CDD505-2E9C-101B-9397-08002B2CF9AE}" pid="3099" name="Mendeley_Bookmark_l9kKJmqb5T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3100" name="Mendeley_Bookmark_l9kKJmqb5T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3101" name="Mendeley_Bookmark_l9kKJmqb5T_9">
    <vt:lpwstr>TEM-2", "itemData": {"DOI": "10.1530/JOE-17-02661", "ISSN": "14796805", "abstract": "The morbidity of thyroid cancer is increasing gradually year by year, showing an increasing tendency in nationality, sex, age, tumor size, and tumor staging. The changes </vt:lpwstr>
  </property>
  <property fmtid="{D5CDD505-2E9C-101B-9397-08002B2CF9AE}" pid="3102" name="Mendeley_Bookmark_lJAywg8wk8_1">
    <vt:lpwstr>ADDIN CSL_CITATION {"citationItems": [{"id": "ITEM-1", "itemData": {"DOI": "10.1002/anie.201506919", "ISSN": "15213773", "abstract": "A review.  Although doctors feel uneasy with the mystery of why 100 mg of synthetic pure thyroxine from brand A should no</vt:lpwstr>
  </property>
  <property fmtid="{D5CDD505-2E9C-101B-9397-08002B2CF9AE}" pid="3103" name="Mendeley_Bookmark_lJAywg8wk8_10">
    <vt:lpwstr>ternational Edition", "id": "ITEM-1", "issued": {"date-parts": [["2015"]]}, "title": "Thyroid hormones - From Crystal Packing to Activity to Reactivity", "type": "article"}, "uris": ["http://www.mendeley.com/documents/?uuid=0249c1cf-5010-438d-a391-a97d8cb</vt:lpwstr>
  </property>
  <property fmtid="{D5CDD505-2E9C-101B-9397-08002B2CF9AE}" pid="3104" name="Mendeley_Bookmark_lJAywg8wk8_11">
    <vt:lpwstr>2a03c"]}], "mendeley": {"formattedCitation": "&lt;sup&gt;5&lt;/sup&gt;", "plainTextFormattedCitation": "5", "previouslyFormattedCitation": "&lt;sup&gt;5&lt;/sup&gt;"}, "properties": {"noteIndex": 0}, "schema": "https://github.com/citation-style-language/schema/raw/master/csl-cit</vt:lpwstr>
  </property>
  <property fmtid="{D5CDD505-2E9C-101B-9397-08002B2CF9AE}" pid="3105" name="Mendeley_Bookmark_lJAywg8wk8_12">
    <vt:lpwstr>ation.json"}</vt:lpwstr>
  </property>
  <property fmtid="{D5CDD505-2E9C-101B-9397-08002B2CF9AE}" pid="3106" name="Mendeley_Bookmark_lJAywg8wk8_2">
    <vt:lpwstr>t be equiv. to 100 mg of synthetic pure thyroxine from brand B, current medical guidelines acknowledge the patients' point.  The recent paper by Mondal and Mugesh (ibid. 127, 10983-10987) on the mol. features of thyroxine provides a stunningly simple answ</vt:lpwstr>
  </property>
  <property fmtid="{D5CDD505-2E9C-101B-9397-08002B2CF9AE}" pid="3107" name="Mendeley_Bookmark_lJAywg8wk8_3">
    <vt:lpwstr>er to this mystery.  The authors crystd. synthetic thyroxine from different solvents and obsd. two different crystal forms: a triclinic (form I) and a monoclinic (form II) form.  Both polymorphs contained two mols. of T4 within the asym. unit.  However, t</vt:lpwstr>
  </property>
  <property fmtid="{D5CDD505-2E9C-101B-9397-08002B2CF9AE}" pid="3108" name="Mendeley_Bookmark_lJAywg8wk8_4">
    <vt:lpwstr>he crystal packing differs between the two forms, and the T4 mols. also adopt different conformations that allow different intra- and intermol. interactions.  Differences occur in particular with respect to the orientation of the amino and carboxylic acid</vt:lpwstr>
  </property>
  <property fmtid="{D5CDD505-2E9C-101B-9397-08002B2CF9AE}" pid="3109" name="Mendeley_Bookmark_lJAywg8wk8_5">
    <vt:lpwstr> groups relative to the di-Ph ether moiety and with regard to the crystal contacts, which involve a network of halogen bonds (XB).  The other intriguing finding in the paper by Mondal and Mugesh is that the chem. shifts of the ring carbons bonded to iodin</vt:lpwstr>
  </property>
  <property fmtid="{D5CDD505-2E9C-101B-9397-08002B2CF9AE}" pid="3110" name="Mendeley_Bookmark_lJAywg8wk8_6">
    <vt:lpwstr>e (C3, C5, C3', C5') are remarkably different in the two polymorphs.  The authors suggest that these different chem. shifts reflect differential reactivities of the assocd. C-I bonds.  The crystals show directional XB along the axis of a C-I bond, which l</vt:lpwstr>
  </property>
  <property fmtid="{D5CDD505-2E9C-101B-9397-08002B2CF9AE}" pid="3111" name="Mendeley_Bookmark_lJAywg8wk8_7">
    <vt:lpwstr>eads to assocn. of the donor with the pos. electrostatic potential (\u03c3-hole) of the iodine, and the bond strength is significantly influenced by the conformation of the mol.  This aspect is likely to be of high relevance for biochem., because during e</vt:lpwstr>
  </property>
  <property fmtid="{D5CDD505-2E9C-101B-9397-08002B2CF9AE}" pid="3112" name="Mendeley_Bookmark_lJAywg8wk8_8">
    <vt:lpwstr>nzymic deiodination, the catalytic selenolate appears to attack the \u03c3-hole of the iodine in line via a halogen bond, thereby weakening the C-I bond for cleavage. [on SciFinder(R)]", "author": [{"dropping-particle": "", "family": "Schweizer", "given":</vt:lpwstr>
  </property>
  <property fmtid="{D5CDD505-2E9C-101B-9397-08002B2CF9AE}" pid="3113" name="Mendeley_Bookmark_lJAywg8wk8_9">
    <vt:lpwstr> "Ulrich", "non-dropping-particle": "", "parse-names": false, "suffix": ""}, {"dropping-particle": "", "family": "Steegborn", "given": "Clemens", "non-dropping-particle": "", "parse-names": false, "suffix": ""}], "container-title": "Angewandte Chemie - In</vt:lpwstr>
  </property>
  <property fmtid="{D5CDD505-2E9C-101B-9397-08002B2CF9AE}" pid="3114" name="Mendeley_Bookmark_lJLL6BwfXL_1">
    <vt:lpwstr>ADDIN CSL_CITATION {"citationItems": [{"id": "ITEM-1", "itemData": {"DOI": "10.1097/MD.0000000000011548", "ISSN": "15365964", "abstract": "BACKGROUND Telomerase reverse transcriptase (TERT) promoter mutations have been described in different pathological </vt:lpwstr>
  </property>
  <property fmtid="{D5CDD505-2E9C-101B-9397-08002B2CF9AE}" pid="3115" name="Mendeley_Bookmark_lJLL6BwfXL_10">
    <vt:lpwstr>en": "Jianhao", "non-dropping-particle": "", "parse-names": false, "suffix": ""}, {"dropping-particle": "", "family": "Wang", "given": "Yan", "non-dropping-particle": "", "parse-names": false, "suffix": ""}], "container-title": "Medicine (United States)",</vt:lpwstr>
  </property>
  <property fmtid="{D5CDD505-2E9C-101B-9397-08002B2CF9AE}" pid="3116" name="Mendeley_Bookmark_lJLL6BwfXL_100">
    <vt:lpwstr>es": false, "suffix": ""}, {"dropping-particle": "", "family": "Roach", "given": "Jeffrey", "non-dropping-particle": "", "parse-names": false, "suffix": ""}, {"dropping-particle": "", "family": "Robertson", "given": "A. Gordon", "non-dropping-particle": "</vt:lpwstr>
  </property>
  <property fmtid="{D5CDD505-2E9C-101B-9397-08002B2CF9AE}" pid="3117" name="Mendeley_Bookmark_lJLL6BwfXL_101">
    <vt:lpwstr>", "parse-names": false, "suffix": ""}, {"dropping-particle": "", "family": "Rosenberg", "given": "Mara W.", "non-dropping-particle": "", "parse-names": false, "suffix": ""}, {"dropping-particle": "", "family": "Rosenthal", "given": "Matthew", "non-droppi</vt:lpwstr>
  </property>
  <property fmtid="{D5CDD505-2E9C-101B-9397-08002B2CF9AE}" pid="3118" name="Mendeley_Bookmark_lJLL6BwfXL_102">
    <vt:lpwstr>ng-particle": "", "parse-names": false, "suffix": ""}, {"dropping-particle": "", "family": "Sadeghi", "given": "Sara", "non-dropping-particle": "", "parse-names": false, "suffix": ""}, {"dropping-particle": "", "family": "Saksena", "given": "Gordon", "non</vt:lpwstr>
  </property>
  <property fmtid="{D5CDD505-2E9C-101B-9397-08002B2CF9AE}" pid="3119" name="Mendeley_Bookmark_lJLL6BwfXL_103">
    <vt:lpwstr>-dropping-particle": "", "parse-names": false, "suffix": ""}, {"dropping-particle": "", "family": "Sander", "given": "Chris", "non-dropping-particle": "", "parse-names": false, "suffix": ""}, {"dropping-particle": "", "family": "Santoso", "given": "Netty"</vt:lpwstr>
  </property>
  <property fmtid="{D5CDD505-2E9C-101B-9397-08002B2CF9AE}" pid="3120" name="Mendeley_Bookmark_lJLL6BwfXL_104">
    <vt:lpwstr>, "non-dropping-particle": "", "parse-names": false, "suffix": ""}, {"dropping-particle": "", "family": "Schein", "given": "Jacqueline E.", "non-dropping-particle": "", "parse-names": false, "suffix": ""}, {"dropping-particle": "", "family": "Schultz", "g</vt:lpwstr>
  </property>
  <property fmtid="{D5CDD505-2E9C-101B-9397-08002B2CF9AE}" pid="3121" name="Mendeley_Bookmark_lJLL6BwfXL_105">
    <vt:lpwstr>iven": "Nikolaus", "non-dropping-particle": "", "parse-names": false, "suffix": ""}, {"dropping-particle": "", "family": "Schumacher", "given": "Steven E.", "non-dropping-particle": "", "parse-names": false, "suffix": ""}, {"dropping-particle": "", "famil</vt:lpwstr>
  </property>
  <property fmtid="{D5CDD505-2E9C-101B-9397-08002B2CF9AE}" pid="3122" name="Mendeley_Bookmark_lJLL6BwfXL_106">
    <vt:lpwstr>y": "Seethala", "given": "Raja R.", "non-dropping-particle": "", "parse-names": false, "suffix": ""}, {"dropping-particle": "", "family": "Seidman", "given": "Jonathan", "non-dropping-particle": "", "parse-names": false, "suffix": ""}, {"dropping-particle</vt:lpwstr>
  </property>
  <property fmtid="{D5CDD505-2E9C-101B-9397-08002B2CF9AE}" pid="3123" name="Mendeley_Bookmark_lJLL6BwfXL_107">
    <vt:lpwstr>": "", "family": "Senbabaoglu", "given": "Yasin", "non-dropping-particle": "", "parse-names": false, "suffix": ""}, {"dropping-particle": "", "family": "Seth", "given": "Sahil", "non-dropping-particle": "", "parse-names": false, "suffix": ""}, {"dropping-</vt:lpwstr>
  </property>
  <property fmtid="{D5CDD505-2E9C-101B-9397-08002B2CF9AE}" pid="3124" name="Mendeley_Bookmark_lJLL6BwfXL_108">
    <vt:lpwstr>particle": "", "family": "Sharpe", "given": "Samantha", "non-dropping-particle": "", "parse-names": false, "suffix": ""}, {"dropping-particle": "", "family": "Shaw", "given": "Kenna R.Mills", "non-dropping-particle": "", "parse-names": false, "suffix": ""</vt:lpwstr>
  </property>
  <property fmtid="{D5CDD505-2E9C-101B-9397-08002B2CF9AE}" pid="3125" name="Mendeley_Bookmark_lJLL6BwfXL_109">
    <vt:lpwstr>}, {"dropping-particle": "", "family": "Shen", "given": "John P.", "non-dropping-particle": "", "parse-names": false, "suffix": ""}, {"dropping-particle": "", "family": "Shen", "given": "Ronglai", "non-dropping-particle": "", "parse-names": false, "suffix</vt:lpwstr>
  </property>
  <property fmtid="{D5CDD505-2E9C-101B-9397-08002B2CF9AE}" pid="3126" name="Mendeley_Bookmark_lJLL6BwfXL_11">
    <vt:lpwstr> "id": "ITEM-1", "issued": {"date-parts": [["2018"]]}, "title": "The role of TERT promoter mutations in postoperative and preoperative diagnosis and prognosis in thyroid cancer", "type": "article"}, "uris": ["http://www.mendeley.com/documents/?uuid=6fcd9a</vt:lpwstr>
  </property>
  <property fmtid="{D5CDD505-2E9C-101B-9397-08002B2CF9AE}" pid="3127" name="Mendeley_Bookmark_lJLL6BwfXL_110">
    <vt:lpwstr>": ""}, {"dropping-particle": "", "family": "Sherman", "given": "Steven", "non-dropping-particle": "", "parse-names": false, "suffix": ""}, {"dropping-particle": "", "family": "Sheth", "given": "Margi", "non-dropping-particle": "", "parse-names": false, "</vt:lpwstr>
  </property>
  <property fmtid="{D5CDD505-2E9C-101B-9397-08002B2CF9AE}" pid="3128" name="Mendeley_Bookmark_lJLL6BwfXL_111">
    <vt:lpwstr>suffix": ""}, {"dropping-particle": "", "family": "Shi", "given": "Yan", "non-dropping-particle": "", "parse-names": false, "suffix": ""}, {"dropping-particle": "", "family": "Shmulevich", "given": "Ilya", "non-dropping-particle": "", "parse-names": false</vt:lpwstr>
  </property>
  <property fmtid="{D5CDD505-2E9C-101B-9397-08002B2CF9AE}" pid="3129" name="Mendeley_Bookmark_lJLL6BwfXL_112">
    <vt:lpwstr>, "suffix": ""}, {"dropping-particle": "", "family": "Sica", "given": "Gabriel L.", "non-dropping-particle": "", "parse-names": false, "suffix": ""}, {"dropping-particle": "V.", "family": "Simons", "given": "Janae", "non-dropping-particle": "", "parse-nam</vt:lpwstr>
  </property>
  <property fmtid="{D5CDD505-2E9C-101B-9397-08002B2CF9AE}" pid="3130" name="Mendeley_Bookmark_lJLL6BwfXL_113">
    <vt:lpwstr>es": false, "suffix": ""}, {"dropping-particle": "", "family": "Sinha", "given": "Rileen", "non-dropping-particle": "", "parse-names": false, "suffix": ""}, {"dropping-particle": "", "family": "Sipahimalani", "given": "Payal", "non-dropping-particle": "",</vt:lpwstr>
  </property>
  <property fmtid="{D5CDD505-2E9C-101B-9397-08002B2CF9AE}" pid="3131" name="Mendeley_Bookmark_lJLL6BwfXL_114">
    <vt:lpwstr> "parse-names": false, "suffix": ""}, {"dropping-particle": "", "family": "Smallridge", "given": "Robert C.", "non-dropping-particle": "", "parse-names": false, "suffix": ""}, {"dropping-particle": "", "family": "Sofia", "given": "Heidi J.", "non-dropping</vt:lpwstr>
  </property>
  <property fmtid="{D5CDD505-2E9C-101B-9397-08002B2CF9AE}" pid="3132" name="Mendeley_Bookmark_lJLL6BwfXL_115">
    <vt:lpwstr>-particle": "", "parse-names": false, "suffix": ""}, {"dropping-particle": "", "family": "Soloway", "given": "Matthew G.", "non-dropping-particle": "", "parse-names": false, "suffix": ""}, {"dropping-particle": "", "family": "Song", "given": "Xingzhi", "n</vt:lpwstr>
  </property>
  <property fmtid="{D5CDD505-2E9C-101B-9397-08002B2CF9AE}" pid="3133" name="Mendeley_Bookmark_lJLL6BwfXL_116">
    <vt:lpwstr>on-dropping-particle": "", "parse-names": false, "suffix": ""}, {"dropping-particle": "", "family": "Sougnez", "given": "Carrie", "non-dropping-particle": "", "parse-names": false, "suffix": ""}, {"dropping-particle": "", "family": "Stewart", "given": "Ch</vt:lpwstr>
  </property>
  <property fmtid="{D5CDD505-2E9C-101B-9397-08002B2CF9AE}" pid="3134" name="Mendeley_Bookmark_lJLL6BwfXL_117">
    <vt:lpwstr>ip", "non-dropping-particle": "", "parse-names": false, "suffix": ""}, {"dropping-particle": "", "family": "Stojanov", "given": "Petar", "non-dropping-particle": "", "parse-names": false, "suffix": ""}, {"dropping-particle": "", "family": "Stuart", "given</vt:lpwstr>
  </property>
  <property fmtid="{D5CDD505-2E9C-101B-9397-08002B2CF9AE}" pid="3135" name="Mendeley_Bookmark_lJLL6BwfXL_118">
    <vt:lpwstr>": "Joshua M.", "non-dropping-particle": "", "parse-names": false, "suffix": ""}, {"dropping-particle": "", "family": "Sumer", "given": "S. Onur", "non-dropping-particle": "", "parse-names": false, "suffix": ""}, {"dropping-particle": "", "family": "Sun",</vt:lpwstr>
  </property>
  <property fmtid="{D5CDD505-2E9C-101B-9397-08002B2CF9AE}" pid="3136" name="Mendeley_Bookmark_lJLL6BwfXL_119">
    <vt:lpwstr> "given": "Yichao", "non-dropping-particle": "", "parse-names": false, "suffix": ""}, {"dropping-particle": "", "family": "Tabak", "given": "Barbara", "non-dropping-particle": "", "parse-names": false, "suffix": ""}, {"dropping-particle": "", "family": "T</vt:lpwstr>
  </property>
  <property fmtid="{D5CDD505-2E9C-101B-9397-08002B2CF9AE}" pid="3137" name="Mendeley_Bookmark_lJLL6BwfXL_12">
    <vt:lpwstr>90-3744-4a93-aa65-291acdd80ad2"]}, {"id": "ITEM-2", "itemData": {"DOI": "10.1016/j.cell.2014.09.050", "ISSN": "10974172", "abstract": "Papillary thyroid carcinoma (PTC) is the most common type of thyroid cancer. Here, we describe the genomic landscape of </vt:lpwstr>
  </property>
  <property fmtid="{D5CDD505-2E9C-101B-9397-08002B2CF9AE}" pid="3138" name="Mendeley_Bookmark_lJLL6BwfXL_120">
    <vt:lpwstr>am", "given": "Angela", "non-dropping-particle": "", "parse-names": false, "suffix": ""}, {"dropping-particle": "", "family": "Tan", "given": "Donghui", "non-dropping-particle": "", "parse-names": false, "suffix": ""}, {"dropping-particle": "", "family": </vt:lpwstr>
  </property>
  <property fmtid="{D5CDD505-2E9C-101B-9397-08002B2CF9AE}" pid="3139" name="Mendeley_Bookmark_lJLL6BwfXL_121">
    <vt:lpwstr>"Tang", "given": "Jiabin", "non-dropping-particle": "", "parse-names": false, "suffix": ""}, {"dropping-particle": "", "family": "Tarnuzzer", "given": "Roy", "non-dropping-particle": "", "parse-names": false, "suffix": ""}, {"dropping-particle": "", "fami</vt:lpwstr>
  </property>
  <property fmtid="{D5CDD505-2E9C-101B-9397-08002B2CF9AE}" pid="3140" name="Mendeley_Bookmark_lJLL6BwfXL_122">
    <vt:lpwstr>ly": "Taylor", "given": "Barry S.", "non-dropping-particle": "", "parse-names": false, "suffix": ""}, {"dropping-particle": "", "family": "Thiessen", "given": "Nina", "non-dropping-particle": "", "parse-names": false, "suffix": ""}, {"dropping-particle": </vt:lpwstr>
  </property>
  <property fmtid="{D5CDD505-2E9C-101B-9397-08002B2CF9AE}" pid="3141" name="Mendeley_Bookmark_lJLL6BwfXL_123">
    <vt:lpwstr>"", "family": "Thorne", "given": "Leigh", "non-dropping-particle": "", "parse-names": false, "suffix": ""}, {"dropping-particle": "", "family": "Thorsson", "given": "V\u00e9steinn", "non-dropping-particle": "", "parse-names": false, "suffix": ""}, {"dropp</vt:lpwstr>
  </property>
  <property fmtid="{D5CDD505-2E9C-101B-9397-08002B2CF9AE}" pid="3142" name="Mendeley_Bookmark_lJLL6BwfXL_124">
    <vt:lpwstr>ing-particle": "", "family": "Tuttle", "given": "R. Michael", "non-dropping-particle": "", "parse-names": false, "suffix": ""}, {"dropping-particle": "", "family": "Umbricht", "given": "Christopher B.", "non-dropping-particle": "", "parse-names": false, "</vt:lpwstr>
  </property>
  <property fmtid="{D5CDD505-2E9C-101B-9397-08002B2CF9AE}" pid="3143" name="Mendeley_Bookmark_lJLL6BwfXL_125">
    <vt:lpwstr>suffix": ""}, {"dropping-particle": "", "family": "Berg", "given": "David J.", "non-dropping-particle": "Van Den", "parse-names": false, "suffix": ""}, {"dropping-particle": "", "family": "Vandin", "given": "Fabio", "non-dropping-particle": "", "parse-nam</vt:lpwstr>
  </property>
  <property fmtid="{D5CDD505-2E9C-101B-9397-08002B2CF9AE}" pid="3144" name="Mendeley_Bookmark_lJLL6BwfXL_126">
    <vt:lpwstr>es": false, "suffix": ""}, {"dropping-particle": "", "family": "Veluvolu", "given": "Umadevi", "non-dropping-particle": "", "parse-names": false, "suffix": ""}, {"dropping-particle": "", "family": "Verhaak", "given": "Roel G.W.", "non-dropping-particle": </vt:lpwstr>
  </property>
  <property fmtid="{D5CDD505-2E9C-101B-9397-08002B2CF9AE}" pid="3145" name="Mendeley_Bookmark_lJLL6BwfXL_127">
    <vt:lpwstr>"", "parse-names": false, "suffix": ""}, {"dropping-particle": "", "family": "Vinco", "given": "Michelle", "non-dropping-particle": "", "parse-names": false, "suffix": ""}, {"dropping-particle": "", "family": "Voet", "given": "Doug", "non-dropping-particl</vt:lpwstr>
  </property>
  <property fmtid="{D5CDD505-2E9C-101B-9397-08002B2CF9AE}" pid="3146" name="Mendeley_Bookmark_lJLL6BwfXL_128">
    <vt:lpwstr>e": "", "parse-names": false, "suffix": ""}, {"dropping-particle": "", "family": "Walter", "given": "Vonn", "non-dropping-particle": "", "parse-names": false, "suffix": ""}, {"dropping-particle": "", "family": "Wang", "given": "Zhining", "non-dropping-par</vt:lpwstr>
  </property>
  <property fmtid="{D5CDD505-2E9C-101B-9397-08002B2CF9AE}" pid="3147" name="Mendeley_Bookmark_lJLL6BwfXL_129">
    <vt:lpwstr>ticle": "", "parse-names": false, "suffix": ""}, {"dropping-particle": "", "family": "Waring", "given": "Scot", "non-dropping-particle": "", "parse-names": false, "suffix": ""}, {"dropping-particle": "", "family": "Weinberger", "given": "Paul M.", "non-dr</vt:lpwstr>
  </property>
  <property fmtid="{D5CDD505-2E9C-101B-9397-08002B2CF9AE}" pid="3148" name="Mendeley_Bookmark_lJLL6BwfXL_13">
    <vt:lpwstr>496 PTCs. We observed a low frequency of somatic alterations (relative to other carcinomas) and extended the set of known PTC driver alterations to include EIF1AX, PPM1D, and CHEK2 and diverse gene fusions. These discoveries reduced the fraction of PTC ca</vt:lpwstr>
  </property>
  <property fmtid="{D5CDD505-2E9C-101B-9397-08002B2CF9AE}" pid="3149" name="Mendeley_Bookmark_lJLL6BwfXL_130">
    <vt:lpwstr>opping-particle": "", "parse-names": false, "suffix": ""}, {"dropping-particle": "", "family": "Weinhold", "given": "Nils", "non-dropping-particle": "", "parse-names": false, "suffix": ""}, {"dropping-particle": "", "family": "Weinstein", "given": "John N</vt:lpwstr>
  </property>
  <property fmtid="{D5CDD505-2E9C-101B-9397-08002B2CF9AE}" pid="3150" name="Mendeley_Bookmark_lJLL6BwfXL_131">
    <vt:lpwstr>.", "non-dropping-particle": "", "parse-names": false, "suffix": ""}, {"dropping-particle": "", "family": "Weisenberger", "given": "Daniel J.", "non-dropping-particle": "", "parse-names": false, "suffix": ""}, {"dropping-particle": "", "family": "Wheeler"</vt:lpwstr>
  </property>
  <property fmtid="{D5CDD505-2E9C-101B-9397-08002B2CF9AE}" pid="3151" name="Mendeley_Bookmark_lJLL6BwfXL_132">
    <vt:lpwstr>, "given": "David", "non-dropping-particle": "", "parse-names": false, "suffix": ""}, {"dropping-particle": "", "family": "Wilkerson", "given": "Matthew D.", "non-dropping-particle": "", "parse-names": false, "suffix": ""}, {"dropping-particle": "", "fami</vt:lpwstr>
  </property>
  <property fmtid="{D5CDD505-2E9C-101B-9397-08002B2CF9AE}" pid="3152" name="Mendeley_Bookmark_lJLL6BwfXL_133">
    <vt:lpwstr>ly": "Wilson", "given": "Jocelyn", "non-dropping-particle": "", "parse-names": false, "suffix": ""}, {"dropping-particle": "", "family": "Williams", "given": "Michelle", "non-dropping-particle": "", "parse-names": false, "suffix": ""}, {"dropping-particle</vt:lpwstr>
  </property>
  <property fmtid="{D5CDD505-2E9C-101B-9397-08002B2CF9AE}" pid="3153" name="Mendeley_Bookmark_lJLL6BwfXL_134">
    <vt:lpwstr>": "", "family": "Winer", "given": "Daniel A.", "non-dropping-particle": "", "parse-names": false, "suffix": ""}, {"dropping-particle": "", "family": "Wise", "given": "Lisa", "non-dropping-particle": "", "parse-names": false, "suffix": ""}, {"dropping-par</vt:lpwstr>
  </property>
  <property fmtid="{D5CDD505-2E9C-101B-9397-08002B2CF9AE}" pid="3154" name="Mendeley_Bookmark_lJLL6BwfXL_135">
    <vt:lpwstr>ticle": "", "family": "Wu", "given": "Junyuan", "non-dropping-particle": "", "parse-names": false, "suffix": ""}, {"dropping-particle": "", "family": "Xi", "given": "Liu", "non-dropping-particle": "", "parse-names": false, "suffix": ""}, {"dropping-partic</vt:lpwstr>
  </property>
  <property fmtid="{D5CDD505-2E9C-101B-9397-08002B2CF9AE}" pid="3155" name="Mendeley_Bookmark_lJLL6BwfXL_136">
    <vt:lpwstr>le": "", "family": "Xu", "given": "Andrew W.", "non-dropping-particle": "", "parse-names": false, "suffix": ""}, {"dropping-particle": "", "family": "Yang", "given": "Liming", "non-dropping-particle": "", "parse-names": false, "suffix": ""}, {"dropping-pa</vt:lpwstr>
  </property>
  <property fmtid="{D5CDD505-2E9C-101B-9397-08002B2CF9AE}" pid="3156" name="Mendeley_Bookmark_lJLL6BwfXL_137">
    <vt:lpwstr>rticle": "", "family": "Yang", "given": "Lixing", "non-dropping-particle": "", "parse-names": false, "suffix": ""}, {"dropping-particle": "", "family": "Zack", "given": "Travis I.", "non-dropping-particle": "", "parse-names": false, "suffix": ""}, {"dropp</vt:lpwstr>
  </property>
  <property fmtid="{D5CDD505-2E9C-101B-9397-08002B2CF9AE}" pid="3157" name="Mendeley_Bookmark_lJLL6BwfXL_138">
    <vt:lpwstr>ing-particle": "", "family": "Zeiger", "given": "Martha A.", "non-dropping-particle": "", "parse-names": false, "suffix": ""}, {"dropping-particle": "", "family": "Zeng", "given": "Dong", "non-dropping-particle": "", "parse-names": false, "suffix": ""}, {</vt:lpwstr>
  </property>
  <property fmtid="{D5CDD505-2E9C-101B-9397-08002B2CF9AE}" pid="3158" name="Mendeley_Bookmark_lJLL6BwfXL_139">
    <vt:lpwstr>"dropping-particle": "", "family": "Zenklusen", "given": "Jean Claude", "non-dropping-particle": "", "parse-names": false, "suffix": ""}, {"dropping-particle": "", "family": "Zhao", "given": "Ni", "non-dropping-particle": "", "parse-names": false, "suffix</vt:lpwstr>
  </property>
  <property fmtid="{D5CDD505-2E9C-101B-9397-08002B2CF9AE}" pid="3159" name="Mendeley_Bookmark_lJLL6BwfXL_14">
    <vt:lpwstr>ses with unknown oncogenic driver from 25% to 3.5%. Combined analyses of genomic variants, gene expression, and methylation demonstrated that different driver groups lead to different pathologies with distinct signaling and differentiation characteristics</vt:lpwstr>
  </property>
  <property fmtid="{D5CDD505-2E9C-101B-9397-08002B2CF9AE}" pid="3160" name="Mendeley_Bookmark_lJLL6BwfXL_140">
    <vt:lpwstr>": ""}, {"dropping-particle": "", "family": "Zhang", "given": "Hailei", "non-dropping-particle": "", "parse-names": false, "suffix": ""}, {"dropping-particle": "", "family": "Zhang", "given": "Jianhua", "non-dropping-particle": "", "parse-names": false, "</vt:lpwstr>
  </property>
  <property fmtid="{D5CDD505-2E9C-101B-9397-08002B2CF9AE}" pid="3161" name="Mendeley_Bookmark_lJLL6BwfXL_141">
    <vt:lpwstr>suffix": ""}, {"dropping-particle": "", "family": "Zhang", "given": "Jiashan", "non-dropping-particle": "", "parse-names": false, "suffix": ""}, {"dropping-particle": "", "family": "Zhang", "given": "Wei", "non-dropping-particle": "", "parse-names": false</vt:lpwstr>
  </property>
  <property fmtid="{D5CDD505-2E9C-101B-9397-08002B2CF9AE}" pid="3162" name="Mendeley_Bookmark_lJLL6BwfXL_142">
    <vt:lpwstr>, "suffix": ""}, {"dropping-particle": "", "family": "Zmuda", "given": "Erik", "non-dropping-particle": "", "parse-names": false, "suffix": ""}, {"dropping-particle": "", "family": "Zou", "given": "Lihua", "non-dropping-particle": "", "parse-names": false</vt:lpwstr>
  </property>
  <property fmtid="{D5CDD505-2E9C-101B-9397-08002B2CF9AE}" pid="3163" name="Mendeley_Bookmark_lJLL6BwfXL_143">
    <vt:lpwstr>, "suffix": ""}], "container-title": "Cell", "id": "ITEM-2", "issued": {"date-parts": [["2014"]]}, "title": "Integrated Genomic Characterization of Papillary Thyroid Carcinoma", "type": "article-journal"}, "uris": ["http://www.mendeley.com/documents/?uuid</vt:lpwstr>
  </property>
  <property fmtid="{D5CDD505-2E9C-101B-9397-08002B2CF9AE}" pid="3164" name="Mendeley_Bookmark_lJLL6BwfXL_144">
    <vt:lpwstr>=2caf8377-6acf-4286-9563-0533763ad635"]}, {"id": "ITEM-3", "itemData": {"DOI": "10.1089/thy.2015.0488", "ISSN": "15579077", "abstract": "\u00a9 Copyright 2016, Mary Ann Liebert, Inc. Background: The role of telomerase reverse transcriptase (TERT) promoter</vt:lpwstr>
  </property>
  <property fmtid="{D5CDD505-2E9C-101B-9397-08002B2CF9AE}" pid="3165" name="Mendeley_Bookmark_lJLL6BwfXL_145">
    <vt:lpwstr> mutations in differentiated thyroid cancer has been well established. These mutations have a significantly higher prevalence in aggressive thyroid tumors, including widely invasive oncocytic carcinomas, poorly differentiated carcinomas, and anaplastic th</vt:lpwstr>
  </property>
  <property fmtid="{D5CDD505-2E9C-101B-9397-08002B2CF9AE}" pid="3166" name="Mendeley_Bookmark_lJLL6BwfXL_146">
    <vt:lpwstr>yroid carcinomas. Interestingly, in some studies, TERT mutations were found to be more common in tumors with a BRAF V600E mutation. However, mutational analysis of TERT promoter mutations in thyroid tumors has not been previously performed for patients in</vt:lpwstr>
  </property>
  <property fmtid="{D5CDD505-2E9C-101B-9397-08002B2CF9AE}" pid="3167" name="Mendeley_Bookmark_lJLL6BwfXL_147">
    <vt:lpwstr> Korea, where the BRAF V600E mutation in papillary thyroid carcinoma (PTC) is particularly prevalent. This study analyzed TERT promoter mutations in various thyroid tumors and examined their relationship with clinicopathologic factors and the BRAF V600E m</vt:lpwstr>
  </property>
  <property fmtid="{D5CDD505-2E9C-101B-9397-08002B2CF9AE}" pid="3168" name="Mendeley_Bookmark_lJLL6BwfXL_148">
    <vt:lpwstr>utation in PTC cases. Methods: Using 242 preoperative fine-needle aspiration biopsy specimens (including 207 PTCs) with confirmed histopathological diagnosis of the biopsied thyroid nodules, the TERT promoter status (C228T and C250T) was analyzed, and the</vt:lpwstr>
  </property>
  <property fmtid="{D5CDD505-2E9C-101B-9397-08002B2CF9AE}" pid="3169" name="Mendeley_Bookmark_lJLL6BwfXL_149">
    <vt:lpwstr> relationship with clinicopathologic factors and the BRAF V600E mutation in PTC cases was examined. Results: Of 242 patients, 14.5% (30/207), 26.7% (4/15), 50% (1/2), and 60% (2/5) of PTCs, follicular thyroid carcinomas, poorly differentiated carcinomas, </vt:lpwstr>
  </property>
  <property fmtid="{D5CDD505-2E9C-101B-9397-08002B2CF9AE}" pid="3170" name="Mendeley_Bookmark_lJLL6BwfXL_15">
    <vt:lpwstr>. Similarly, we identified distinct molecular subgroups of BRAF-mutant tumors, and multidimensional analyses highlighted a potential involvement of oncomiRs in less-differentiated subgroups. Our results propose a reclassification of thyroid cancers into m</vt:lpwstr>
  </property>
  <property fmtid="{D5CDD505-2E9C-101B-9397-08002B2CF9AE}" pid="3171" name="Mendeley_Bookmark_lJLL6BwfXL_150">
    <vt:lpwstr>and anaplastic thyroid carcinomas harbored a TERT C228T mutation, respectively. The TERT C228T mutation was associated with recurrence (p = 0.03). However, no association with other clinicopathologic factors in PTC was found. Coexistence of TERT C228T and</vt:lpwstr>
  </property>
  <property fmtid="{D5CDD505-2E9C-101B-9397-08002B2CF9AE}" pid="3172" name="Mendeley_Bookmark_lJLL6BwfXL_151">
    <vt:lpwstr> BRAF V600E mutations was found in 13.0% of PTCs and was significantly associated with older age and advanced stage compared with the group negative for either mutation. The TERT C228T mutation status was an independent prognostic factor for recurrence-fr</vt:lpwstr>
  </property>
  <property fmtid="{D5CDD505-2E9C-101B-9397-08002B2CF9AE}" pid="3173" name="Mendeley_Bookmark_lJLL6BwfXL_152">
    <vt:lpwstr>ee survival (hazard ratio = 3.08 [confidence interval 1.042-9.079]; p = 0.042) in patients with PTC in multivariate analysis. Conclusions: Identification of TERT promoter mutations in preoperative fine-needle aspiration biopsy specimens may help in better</vt:lpwstr>
  </property>
  <property fmtid="{D5CDD505-2E9C-101B-9397-08002B2CF9AE}" pid="3174" name="Mendeley_Bookmark_lJLL6BwfXL_153">
    <vt:lpwstr> characterizing the prognosis and triaging thyroid cancer patients for appropriate treatment.", "author": [{"dropping-particle": "", "family": "Lee", "given": "Seung Eun", "non-dropping-particle": "", "parse-names": false, "suffix": ""}, {"dropping-partic</vt:lpwstr>
  </property>
  <property fmtid="{D5CDD505-2E9C-101B-9397-08002B2CF9AE}" pid="3175" name="Mendeley_Bookmark_lJLL6BwfXL_154">
    <vt:lpwstr>le": "", "family": "Hwang", "given": "Tae Sook", "non-dropping-particle": "", "parse-names": false, "suffix": ""}, {"dropping-particle": "La", "family": "Choi", "given": "Yoon", "non-dropping-particle": "", "parse-names": false, "suffix": ""}, {"dropping-</vt:lpwstr>
  </property>
  <property fmtid="{D5CDD505-2E9C-101B-9397-08002B2CF9AE}" pid="3176" name="Mendeley_Bookmark_lJLL6BwfXL_155">
    <vt:lpwstr>particle": "", "family": "Han", "given": "Hye Seung", "non-dropping-particle": "", "parse-names": false, "suffix": ""}, {"dropping-particle": "", "family": "Kim", "given": "Wan Seop", "non-dropping-particle": "", "parse-names": false, "suffix": ""}, {"dro</vt:lpwstr>
  </property>
  <property fmtid="{D5CDD505-2E9C-101B-9397-08002B2CF9AE}" pid="3177" name="Mendeley_Bookmark_lJLL6BwfXL_156">
    <vt:lpwstr>pping-particle": "", "family": "Jang", "given": "Min Hye", "non-dropping-particle": "", "parse-names": false, "suffix": ""}, {"dropping-particle": "", "family": "Kim", "given": "Suk Kyeong", "non-dropping-particle": "", "parse-names": false, "suffix": ""}</vt:lpwstr>
  </property>
  <property fmtid="{D5CDD505-2E9C-101B-9397-08002B2CF9AE}" pid="3178" name="Mendeley_Bookmark_lJLL6BwfXL_157">
    <vt:lpwstr>, {"dropping-particle": "", "family": "Yang", "given": "Jung Hyun", "non-dropping-particle": "", "parse-names": false, "suffix": ""}], "container-title": "Thyroid", "id": "ITEM-3", "issued": {"date-parts": [["2016"]]}, "title": "Prognostic Significance of</vt:lpwstr>
  </property>
  <property fmtid="{D5CDD505-2E9C-101B-9397-08002B2CF9AE}" pid="3179" name="Mendeley_Bookmark_lJLL6BwfXL_158">
    <vt:lpwstr> TERT Promoter Mutations in Papillary Thyroid Carcinomas in a BRAF V600E Mutation-Prevalent Population", "type": "article-journal"}, "uris": ["http://www.mendeley.com/documents/?uuid=f468f326-4c78-4aea-bd46-03551dc6b339"]}], "mendeley": {"formattedCitatio</vt:lpwstr>
  </property>
  <property fmtid="{D5CDD505-2E9C-101B-9397-08002B2CF9AE}" pid="3180" name="Mendeley_Bookmark_lJLL6BwfXL_159">
    <vt:lpwstr>n": "&lt;sup&gt;21,48,49&lt;/sup&gt;", "plainTextFormattedCitation": "21,48,49", "previouslyFormattedCitation": "&lt;sup&gt;21,48,49&lt;/sup&gt;"}, "properties": {"noteIndex": 0}, "schema": "https://github.com/citation-style-language/schema/raw/master/csl-citation.json"}</vt:lpwstr>
  </property>
  <property fmtid="{D5CDD505-2E9C-101B-9397-08002B2CF9AE}" pid="3181" name="Mendeley_Bookmark_lJLL6BwfXL_16">
    <vt:lpwstr>olecular subtypes that better reflect their underlying signaling and differentiation properties, which has the potential to improve their pathological classification and better inform the management of the disease.", "author": [{"dropping-particle": "", "</vt:lpwstr>
  </property>
  <property fmtid="{D5CDD505-2E9C-101B-9397-08002B2CF9AE}" pid="3182" name="Mendeley_Bookmark_lJLL6BwfXL_17">
    <vt:lpwstr>family": "Agrawal", "given": "Nishant", "non-dropping-particle": "", "parse-names": false, "suffix": ""}, {"dropping-particle": "", "family": "Akbani", "given": "Rehan", "non-dropping-particle": "", "parse-names": false, "suffix": ""}, {"dropping-particle</vt:lpwstr>
  </property>
  <property fmtid="{D5CDD505-2E9C-101B-9397-08002B2CF9AE}" pid="3183" name="Mendeley_Bookmark_lJLL6BwfXL_18">
    <vt:lpwstr>": "", "family": "Aksoy", "given": "B. Arman", "non-dropping-particle": "", "parse-names": false, "suffix": ""}, {"dropping-particle": "", "family": "Ally", "given": "Adrian", "non-dropping-particle": "", "parse-names": false, "suffix": ""}, {"dropping-pa</vt:lpwstr>
  </property>
  <property fmtid="{D5CDD505-2E9C-101B-9397-08002B2CF9AE}" pid="3184" name="Mendeley_Bookmark_lJLL6BwfXL_19">
    <vt:lpwstr>rticle": "", "family": "Arachchi", "given": "Harindra", "non-dropping-particle": "", "parse-names": false, "suffix": ""}, {"dropping-particle": "", "family": "Asa", "given": "Sylvia L.", "non-dropping-particle": "", "parse-names": false, "suffix": ""}, {"</vt:lpwstr>
  </property>
  <property fmtid="{D5CDD505-2E9C-101B-9397-08002B2CF9AE}" pid="3185" name="Mendeley_Bookmark_lJLL6BwfXL_2">
    <vt:lpwstr>types of thyroid cancers (TC). After many types of research focusing on the mutations rate in malignant tumors, the main role of TERT promoter mutations has been changed to the preoperative diagnosis and prognosis of TC, according to their high prevalence</vt:lpwstr>
  </property>
  <property fmtid="{D5CDD505-2E9C-101B-9397-08002B2CF9AE}" pid="3186" name="Mendeley_Bookmark_lJLL6BwfXL_20">
    <vt:lpwstr>dropping-particle": "", "family": "Auman", "given": "J. Todd", "non-dropping-particle": "", "parse-names": false, "suffix": ""}, {"dropping-particle": "", "family": "Balasundaram", "given": "Miruna", "non-dropping-particle": "", "parse-names": false, "suf</vt:lpwstr>
  </property>
  <property fmtid="{D5CDD505-2E9C-101B-9397-08002B2CF9AE}" pid="3187" name="Mendeley_Bookmark_lJLL6BwfXL_21">
    <vt:lpwstr>fix": ""}, {"dropping-particle": "", "family": "Balu", "given": "Saianand", "non-dropping-particle": "", "parse-names": false, "suffix": ""}, {"dropping-particle": "", "family": "Baylin", "given": "Stephen B.", "non-dropping-particle": "", "parse-names": </vt:lpwstr>
  </property>
  <property fmtid="{D5CDD505-2E9C-101B-9397-08002B2CF9AE}" pid="3188" name="Mendeley_Bookmark_lJLL6BwfXL_22">
    <vt:lpwstr>false, "suffix": ""}, {"dropping-particle": "", "family": "Behera", "given": "Madhusmita", "non-dropping-particle": "", "parse-names": false, "suffix": ""}, {"dropping-particle": "", "family": "Bernard", "given": "Brady", "non-dropping-particle": "", "par</vt:lpwstr>
  </property>
  <property fmtid="{D5CDD505-2E9C-101B-9397-08002B2CF9AE}" pid="3189" name="Mendeley_Bookmark_lJLL6BwfXL_23">
    <vt:lpwstr>se-names": false, "suffix": ""}, {"dropping-particle": "", "family": "Beroukhim", "given": "Rameen", "non-dropping-particle": "", "parse-names": false, "suffix": ""}, {"dropping-particle": "", "family": "Bishop", "given": "Justin A.", "non-dropping-partic</vt:lpwstr>
  </property>
  <property fmtid="{D5CDD505-2E9C-101B-9397-08002B2CF9AE}" pid="3190" name="Mendeley_Bookmark_lJLL6BwfXL_24">
    <vt:lpwstr>le": "", "parse-names": false, "suffix": ""}, {"dropping-particle": "", "family": "Black", "given": "Aaron D.", "non-dropping-particle": "", "parse-names": false, "suffix": ""}, {"dropping-particle": "", "family": "Bodenheimer", "given": "Tom", "non-dropp</vt:lpwstr>
  </property>
  <property fmtid="{D5CDD505-2E9C-101B-9397-08002B2CF9AE}" pid="3191" name="Mendeley_Bookmark_lJLL6BwfXL_25">
    <vt:lpwstr>ing-particle": "", "parse-names": false, "suffix": ""}, {"dropping-particle": "", "family": "Boice", "given": "Lori", "non-dropping-particle": "", "parse-names": false, "suffix": ""}, {"dropping-particle": "", "family": "Bootwalla", "given": "Moiz S.", "n</vt:lpwstr>
  </property>
  <property fmtid="{D5CDD505-2E9C-101B-9397-08002B2CF9AE}" pid="3192" name="Mendeley_Bookmark_lJLL6BwfXL_26">
    <vt:lpwstr>on-dropping-particle": "", "parse-names": false, "suffix": ""}, {"dropping-particle": "", "family": "Bowen", "given": "Jay", "non-dropping-particle": "", "parse-names": false, "suffix": ""}, {"dropping-particle": "", "family": "Bowlby", "given": "Reanne",</vt:lpwstr>
  </property>
  <property fmtid="{D5CDD505-2E9C-101B-9397-08002B2CF9AE}" pid="3193" name="Mendeley_Bookmark_lJLL6BwfXL_27">
    <vt:lpwstr> "non-dropping-particle": "", "parse-names": false, "suffix": ""}, {"dropping-particle": "", "family": "Bristow", "given": "Christopher A.", "non-dropping-particle": "", "parse-names": false, "suffix": ""}, {"dropping-particle": "", "family": "Brookens", </vt:lpwstr>
  </property>
  <property fmtid="{D5CDD505-2E9C-101B-9397-08002B2CF9AE}" pid="3194" name="Mendeley_Bookmark_lJLL6BwfXL_28">
    <vt:lpwstr>"given": "Robin", "non-dropping-particle": "", "parse-names": false, "suffix": ""}, {"dropping-particle": "", "family": "Brooks", "given": "Denise", "non-dropping-particle": "", "parse-names": false, "suffix": ""}, {"dropping-particle": "", "family": "Bry</vt:lpwstr>
  </property>
  <property fmtid="{D5CDD505-2E9C-101B-9397-08002B2CF9AE}" pid="3195" name="Mendeley_Bookmark_lJLL6BwfXL_29">
    <vt:lpwstr>ant", "given": "Robert", "non-dropping-particle": "", "parse-names": false, "suffix": ""}, {"dropping-particle": "", "family": "Buda", "given": "Elizabeth", "non-dropping-particle": "", "parse-names": false, "suffix": ""}, {"dropping-particle": "", "famil</vt:lpwstr>
  </property>
  <property fmtid="{D5CDD505-2E9C-101B-9397-08002B2CF9AE}" pid="3196" name="Mendeley_Bookmark_lJLL6BwfXL_3">
    <vt:lpwstr> in aggressive TC. METHODS We searched Pubmed, Web of Science, Scopus, and VHL and reviewed the most common 2 mutations C288T and C250T in different types of TC, the association between them and some specific clinicopathological features, and their signif</vt:lpwstr>
  </property>
  <property fmtid="{D5CDD505-2E9C-101B-9397-08002B2CF9AE}" pid="3197" name="Mendeley_Bookmark_lJLL6BwfXL_30">
    <vt:lpwstr>y": "Butterfield", "given": "Yaron S.N.", "non-dropping-particle": "", "parse-names": false, "suffix": ""}, {"dropping-particle": "", "family": "Carling", "given": "Tobias", "non-dropping-particle": "", "parse-names": false, "suffix": ""}, {"dropping-part</vt:lpwstr>
  </property>
  <property fmtid="{D5CDD505-2E9C-101B-9397-08002B2CF9AE}" pid="3198" name="Mendeley_Bookmark_lJLL6BwfXL_31">
    <vt:lpwstr>icle": "", "family": "Carlsen", "given": "Rebecca", "non-dropping-particle": "", "parse-names": false, "suffix": ""}, {"dropping-particle": "", "family": "Carter", "given": "Scott L.", "non-dropping-particle": "", "parse-names": false, "suffix": ""}, {"dr</vt:lpwstr>
  </property>
  <property fmtid="{D5CDD505-2E9C-101B-9397-08002B2CF9AE}" pid="3199" name="Mendeley_Bookmark_lJLL6BwfXL_32">
    <vt:lpwstr>opping-particle": "", "family": "Carty", "given": "Sally E.", "non-dropping-particle": "", "parse-names": false, "suffix": ""}, {"dropping-particle": "", "family": "Chan", "given": "Timothy A.", "non-dropping-particle": "", "parse-names": false, "suffix":</vt:lpwstr>
  </property>
  <property fmtid="{D5CDD505-2E9C-101B-9397-08002B2CF9AE}" pid="3200" name="Mendeley_Bookmark_lJLL6BwfXL_33">
    <vt:lpwstr> ""}, {"dropping-particle": "", "family": "Chen", "given": "Amy Y.", "non-dropping-particle": "", "parse-names": false, "suffix": ""}, {"dropping-particle": "", "family": "Cherniack", "given": "Andrew D.", "non-dropping-particle": "", "parse-names": false</vt:lpwstr>
  </property>
  <property fmtid="{D5CDD505-2E9C-101B-9397-08002B2CF9AE}" pid="3201" name="Mendeley_Bookmark_lJLL6BwfXL_34">
    <vt:lpwstr>, "suffix": ""}, {"dropping-particle": "", "family": "Cheung", "given": "Dorothy", "non-dropping-particle": "", "parse-names": false, "suffix": ""}, {"dropping-particle": "", "family": "Chin", "given": "Lynda", "non-dropping-particle": "", "parse-names": </vt:lpwstr>
  </property>
  <property fmtid="{D5CDD505-2E9C-101B-9397-08002B2CF9AE}" pid="3202" name="Mendeley_Bookmark_lJLL6BwfXL_35">
    <vt:lpwstr>false, "suffix": ""}, {"dropping-particle": "", "family": "Cho", "given": "Juok", "non-dropping-particle": "", "parse-names": false, "suffix": ""}, {"dropping-particle": "", "family": "Chu", "given": "Andy", "non-dropping-particle": "", "parse-names": fal</vt:lpwstr>
  </property>
  <property fmtid="{D5CDD505-2E9C-101B-9397-08002B2CF9AE}" pid="3203" name="Mendeley_Bookmark_lJLL6BwfXL_36">
    <vt:lpwstr>se, "suffix": ""}, {"dropping-particle": "", "family": "Chuah", "given": "Eric", "non-dropping-particle": "", "parse-names": false, "suffix": ""}, {"dropping-particle": "", "family": "Cibulskis", "given": "Kristian", "non-dropping-particle": "", "parse-na</vt:lpwstr>
  </property>
  <property fmtid="{D5CDD505-2E9C-101B-9397-08002B2CF9AE}" pid="3204" name="Mendeley_Bookmark_lJLL6BwfXL_37">
    <vt:lpwstr>mes": false, "suffix": ""}, {"dropping-particle": "", "family": "Ciriello", "given": "Giovanni", "non-dropping-particle": "", "parse-names": false, "suffix": ""}, {"dropping-particle": "", "family": "Clarke", "given": "Amanda", "non-dropping-particle": ""</vt:lpwstr>
  </property>
  <property fmtid="{D5CDD505-2E9C-101B-9397-08002B2CF9AE}" pid="3205" name="Mendeley_Bookmark_lJLL6BwfXL_38">
    <vt:lpwstr>, "parse-names": false, "suffix": ""}, {"dropping-particle": "", "family": "Clayman", "given": "Gary L.", "non-dropping-particle": "", "parse-names": false, "suffix": ""}, {"dropping-particle": "", "family": "Cope", "given": "Leslie", "non-dropping-partic</vt:lpwstr>
  </property>
  <property fmtid="{D5CDD505-2E9C-101B-9397-08002B2CF9AE}" pid="3206" name="Mendeley_Bookmark_lJLL6BwfXL_39">
    <vt:lpwstr>le": "", "parse-names": false, "suffix": ""}, {"dropping-particle": "", "family": "Copland", "given": "John A.", "non-dropping-particle": "", "parse-names": false, "suffix": ""}, {"dropping-particle": "", "family": "Covington", "given": "Kyle", "non-dropp</vt:lpwstr>
  </property>
  <property fmtid="{D5CDD505-2E9C-101B-9397-08002B2CF9AE}" pid="3207" name="Mendeley_Bookmark_lJLL6BwfXL_4">
    <vt:lpwstr>icance in preoperative diagnosis and prognosis of TC. we chose 38 studies into our qualitative research. We also chose 22 studies to do a meta-analysis on this subject. RESULTS The overall rate of these mutations in different types of TC was 10.0%, with 8</vt:lpwstr>
  </property>
  <property fmtid="{D5CDD505-2E9C-101B-9397-08002B2CF9AE}" pid="3208" name="Mendeley_Bookmark_lJLL6BwfXL_40">
    <vt:lpwstr>ing-particle": "", "parse-names": false, "suffix": ""}, {"dropping-particle": "", "family": "Danilova", "given": "Ludmila", "non-dropping-particle": "", "parse-names": false, "suffix": ""}, {"dropping-particle": "", "family": "Davidsen", "given": "Tanja",</vt:lpwstr>
  </property>
  <property fmtid="{D5CDD505-2E9C-101B-9397-08002B2CF9AE}" pid="3209" name="Mendeley_Bookmark_lJLL6BwfXL_41">
    <vt:lpwstr> "non-dropping-particle": "", "parse-names": false, "suffix": ""}, {"dropping-particle": "", "family": "Demchok", "given": "John A.", "non-dropping-particle": "", "parse-names": false, "suffix": ""}, {"dropping-particle": "", "family": "DiCara", "given": </vt:lpwstr>
  </property>
  <property fmtid="{D5CDD505-2E9C-101B-9397-08002B2CF9AE}" pid="3210" name="Mendeley_Bookmark_lJLL6BwfXL_42">
    <vt:lpwstr>"Daniel", "non-dropping-particle": "", "parse-names": false, "suffix": ""}, {"dropping-particle": "", "family": "Dhalla", "given": "Noreen", "non-dropping-particle": "", "parse-names": false, "suffix": ""}, {"dropping-particle": "", "family": "Dhir", "giv</vt:lpwstr>
  </property>
  <property fmtid="{D5CDD505-2E9C-101B-9397-08002B2CF9AE}" pid="3211" name="Mendeley_Bookmark_lJLL6BwfXL_43">
    <vt:lpwstr>en": "Rajiv", "non-dropping-particle": "", "parse-names": false, "suffix": ""}, {"dropping-particle": "", "family": "Dookran", "given": "Sheliann S.", "non-dropping-particle": "", "parse-names": false, "suffix": ""}, {"dropping-particle": "", "family": "D</vt:lpwstr>
  </property>
  <property fmtid="{D5CDD505-2E9C-101B-9397-08002B2CF9AE}" pid="3212" name="Mendeley_Bookmark_lJLL6BwfXL_44">
    <vt:lpwstr>resdner", "given": "Gideon", "non-dropping-particle": "", "parse-names": false, "suffix": ""}, {"dropping-particle": "", "family": "Eldridge", "given": "Jonathan", "non-dropping-particle": "", "parse-names": false, "suffix": ""}, {"dropping-particle": "",</vt:lpwstr>
  </property>
  <property fmtid="{D5CDD505-2E9C-101B-9397-08002B2CF9AE}" pid="3213" name="Mendeley_Bookmark_lJLL6BwfXL_45">
    <vt:lpwstr> "family": "Eley", "given": "Greg", "non-dropping-particle": "", "parse-names": false, "suffix": ""}, {"dropping-particle": "", "family": "El-Naggar", "given": "Adel K.", "non-dropping-particle": "", "parse-names": false, "suffix": ""}, {"dropping-particl</vt:lpwstr>
  </property>
  <property fmtid="{D5CDD505-2E9C-101B-9397-08002B2CF9AE}" pid="3214" name="Mendeley_Bookmark_lJLL6BwfXL_46">
    <vt:lpwstr>e": "", "family": "Eng", "given": "Stephanie", "non-dropping-particle": "", "parse-names": false, "suffix": ""}, {"dropping-particle": "", "family": "Fagin", "given": "James A.", "non-dropping-particle": "", "parse-names": false, "suffix": ""}, {"dropping</vt:lpwstr>
  </property>
  <property fmtid="{D5CDD505-2E9C-101B-9397-08002B2CF9AE}" pid="3215" name="Mendeley_Bookmark_lJLL6BwfXL_47">
    <vt:lpwstr>-particle": "", "family": "Fennell", "given": "Timothy", "non-dropping-particle": "", "parse-names": false, "suffix": ""}, {"dropping-particle": "", "family": "Ferris", "given": "Robert L.", "non-dropping-particle": "", "parse-names": false, "suffix": ""}</vt:lpwstr>
  </property>
  <property fmtid="{D5CDD505-2E9C-101B-9397-08002B2CF9AE}" pid="3216" name="Mendeley_Bookmark_lJLL6BwfXL_48">
    <vt:lpwstr>, {"dropping-particle": "", "family": "Fisher", "given": "Sheila", "non-dropping-particle": "", "parse-names": false, "suffix": ""}, {"dropping-particle": "", "family": "Frazer", "given": "Scott", "non-dropping-particle": "", "parse-names": false, "suffix</vt:lpwstr>
  </property>
  <property fmtid="{D5CDD505-2E9C-101B-9397-08002B2CF9AE}" pid="3217" name="Mendeley_Bookmark_lJLL6BwfXL_49">
    <vt:lpwstr>": ""}, {"dropping-particle": "", "family": "Frick", "given": "Jessica", "non-dropping-particle": "", "parse-names": false, "suffix": ""}, {"dropping-particle": "", "family": "Gabriel", "given": "Stacey B.", "non-dropping-particle": "", "parse-names": fal</vt:lpwstr>
  </property>
  <property fmtid="{D5CDD505-2E9C-101B-9397-08002B2CF9AE}" pid="3218" name="Mendeley_Bookmark_lJLL6BwfXL_5">
    <vt:lpwstr>6.1% C228T mutation, 12% C250T mutation, and 2.1% other type mutations. The rate increases significantly as the TC become more aggressive, and reaches 56.8% in anaplastic thyroid cancer (ATC). Statistically meaningful association is found between TERT pro</vt:lpwstr>
  </property>
  <property fmtid="{D5CDD505-2E9C-101B-9397-08002B2CF9AE}" pid="3219" name="Mendeley_Bookmark_lJLL6BwfXL_50">
    <vt:lpwstr>se, "suffix": ""}, {"dropping-particle": "", "family": "Ganly", "given": "Ian", "non-dropping-particle": "", "parse-names": false, "suffix": ""}, {"dropping-particle": "", "family": "Gao", "given": "Jianjiong", "non-dropping-particle": "", "parse-names": </vt:lpwstr>
  </property>
  <property fmtid="{D5CDD505-2E9C-101B-9397-08002B2CF9AE}" pid="3220" name="Mendeley_Bookmark_lJLL6BwfXL_51">
    <vt:lpwstr>false, "suffix": ""}, {"dropping-particle": "", "family": "Garraway", "given": "Levi A.", "non-dropping-particle": "", "parse-names": false, "suffix": ""}, {"dropping-particle": "", "family": "Gastier-Foster", "given": "Julie M.", "non-dropping-particle":</vt:lpwstr>
  </property>
  <property fmtid="{D5CDD505-2E9C-101B-9397-08002B2CF9AE}" pid="3221" name="Mendeley_Bookmark_lJLL6BwfXL_52">
    <vt:lpwstr> "", "parse-names": false, "suffix": ""}, {"dropping-particle": "", "family": "Getz", "given": "Gad", "non-dropping-particle": "", "parse-names": false, "suffix": ""}, {"dropping-particle": "", "family": "Gehlenborg", "given": "Nils", "non-dropping-partic</vt:lpwstr>
  </property>
  <property fmtid="{D5CDD505-2E9C-101B-9397-08002B2CF9AE}" pid="3222" name="Mendeley_Bookmark_lJLL6BwfXL_53">
    <vt:lpwstr>le": "", "parse-names": false, "suffix": ""}, {"dropping-particle": "", "family": "Ghossein", "given": "Ronald", "non-dropping-particle": "", "parse-names": false, "suffix": ""}, {"dropping-particle": "", "family": "Gibbs", "given": "Richard A.", "non-dro</vt:lpwstr>
  </property>
  <property fmtid="{D5CDD505-2E9C-101B-9397-08002B2CF9AE}" pid="3223" name="Mendeley_Bookmark_lJLL6BwfXL_54">
    <vt:lpwstr>pping-particle": "", "parse-names": false, "suffix": ""}, {"dropping-particle": "", "family": "Giordano", "given": "Thomas J.", "non-dropping-particle": "", "parse-names": false, "suffix": ""}, {"dropping-particle": "", "family": "Gomez-Hernandez", "given</vt:lpwstr>
  </property>
  <property fmtid="{D5CDD505-2E9C-101B-9397-08002B2CF9AE}" pid="3224" name="Mendeley_Bookmark_lJLL6BwfXL_55">
    <vt:lpwstr>": "Karen", "non-dropping-particle": "", "parse-names": false, "suffix": ""}, {"dropping-particle": "", "family": "Grimsby", "given": "Jonna", "non-dropping-particle": "", "parse-names": false, "suffix": ""}, {"dropping-particle": "", "family": "Gross", "</vt:lpwstr>
  </property>
  <property fmtid="{D5CDD505-2E9C-101B-9397-08002B2CF9AE}" pid="3225" name="Mendeley_Bookmark_lJLL6BwfXL_56">
    <vt:lpwstr>given": "Benjamin", "non-dropping-particle": "", "parse-names": false, "suffix": ""}, {"dropping-particle": "", "family": "Guin", "given": "Ranabir", "non-dropping-particle": "", "parse-names": false, "suffix": ""}, {"dropping-particle": "", "family": "Ha</vt:lpwstr>
  </property>
  <property fmtid="{D5CDD505-2E9C-101B-9397-08002B2CF9AE}" pid="3226" name="Mendeley_Bookmark_lJLL6BwfXL_57">
    <vt:lpwstr>djipanayis", "given": "Angela", "non-dropping-particle": "", "parse-names": false, "suffix": ""}, {"dropping-particle": "", "family": "Harper", "given": "Hollie A.", "non-dropping-particle": "", "parse-names": false, "suffix": ""}, {"dropping-particle": "</vt:lpwstr>
  </property>
  <property fmtid="{D5CDD505-2E9C-101B-9397-08002B2CF9AE}" pid="3227" name="Mendeley_Bookmark_lJLL6BwfXL_58">
    <vt:lpwstr>", "family": "Hayes", "given": "D. Neil", "non-dropping-particle": "", "parse-names": false, "suffix": ""}, {"dropping-particle": "", "family": "Heiman", "given": "David I.", "non-dropping-particle": "", "parse-names": false, "suffix": ""}, {"dropping-par</vt:lpwstr>
  </property>
  <property fmtid="{D5CDD505-2E9C-101B-9397-08002B2CF9AE}" pid="3228" name="Mendeley_Bookmark_lJLL6BwfXL_59">
    <vt:lpwstr>ticle": "", "family": "Herman", "given": "James G.", "non-dropping-particle": "", "parse-names": false, "suffix": ""}, {"dropping-particle": "", "family": "Hoadley", "given": "Katherine A.", "non-dropping-particle": "", "parse-names": false, "suffix": ""}</vt:lpwstr>
  </property>
  <property fmtid="{D5CDD505-2E9C-101B-9397-08002B2CF9AE}" pid="3229" name="Mendeley_Bookmark_lJLL6BwfXL_6">
    <vt:lpwstr>moter mutations and older age, larger tumor size, extrathyroidal extension, lymph node metastasis, distance metastasis, advanced TNM stage, recurrence, and BRAF V600E mutation. Some studies concentrating on DNA sequencing based on fine needle aspiration b</vt:lpwstr>
  </property>
  <property fmtid="{D5CDD505-2E9C-101B-9397-08002B2CF9AE}" pid="3230" name="Mendeley_Bookmark_lJLL6BwfXL_60">
    <vt:lpwstr>, {"dropping-particle": "", "family": "Hofree", "given": "Matan", "non-dropping-particle": "", "parse-names": false, "suffix": ""}, {"dropping-particle": "", "family": "Holt", "given": "Robert A.", "non-dropping-particle": "", "parse-names": false, "suffi</vt:lpwstr>
  </property>
  <property fmtid="{D5CDD505-2E9C-101B-9397-08002B2CF9AE}" pid="3231" name="Mendeley_Bookmark_lJLL6BwfXL_61">
    <vt:lpwstr>x": ""}, {"dropping-particle": "", "family": "Hoyle", "given": "Alan P.", "non-dropping-particle": "", "parse-names": false, "suffix": ""}, {"dropping-particle": "", "family": "Huang", "given": "Franklin W.", "non-dropping-particle": "", "parse-names": fa</vt:lpwstr>
  </property>
  <property fmtid="{D5CDD505-2E9C-101B-9397-08002B2CF9AE}" pid="3232" name="Mendeley_Bookmark_lJLL6BwfXL_62">
    <vt:lpwstr>lse, "suffix": ""}, {"dropping-particle": "", "family": "Huang", "given": "Mei", "non-dropping-particle": "", "parse-names": false, "suffix": ""}, {"dropping-particle": "", "family": "Hutter", "given": "Carolyn M.", "non-dropping-particle": "", "parse-nam</vt:lpwstr>
  </property>
  <property fmtid="{D5CDD505-2E9C-101B-9397-08002B2CF9AE}" pid="3233" name="Mendeley_Bookmark_lJLL6BwfXL_63">
    <vt:lpwstr>es": false, "suffix": ""}, {"dropping-particle": "", "family": "Ideker", "given": "Trey", "non-dropping-particle": "", "parse-names": false, "suffix": ""}, {"dropping-particle": "", "family": "Iype", "given": "Lisa", "non-dropping-particle": "", "parse-na</vt:lpwstr>
  </property>
  <property fmtid="{D5CDD505-2E9C-101B-9397-08002B2CF9AE}" pid="3234" name="Mendeley_Bookmark_lJLL6BwfXL_64">
    <vt:lpwstr>mes": false, "suffix": ""}, {"dropping-particle": "", "family": "Jacobsen", "given": "Anders", "non-dropping-particle": "", "parse-names": false, "suffix": ""}, {"dropping-particle": "", "family": "Jefferys", "given": "Stuart R.", "non-dropping-particle":</vt:lpwstr>
  </property>
  <property fmtid="{D5CDD505-2E9C-101B-9397-08002B2CF9AE}" pid="3235" name="Mendeley_Bookmark_lJLL6BwfXL_65">
    <vt:lpwstr> "", "parse-names": false, "suffix": ""}, {"dropping-particle": "", "family": "Jones", "given": "Corbin D.", "non-dropping-particle": "", "parse-names": false, "suffix": ""}, {"dropping-particle": "", "family": "Jones", "given": "Steven J.M.", "non-droppi</vt:lpwstr>
  </property>
  <property fmtid="{D5CDD505-2E9C-101B-9397-08002B2CF9AE}" pid="3236" name="Mendeley_Bookmark_lJLL6BwfXL_66">
    <vt:lpwstr>ng-particle": "", "parse-names": false, "suffix": ""}, {"dropping-particle": "", "family": "Kasaian", "given": "Katayoon", "non-dropping-particle": "", "parse-names": false, "suffix": ""}, {"dropping-particle": "", "family": "Kebebew", "given": "Electron"</vt:lpwstr>
  </property>
  <property fmtid="{D5CDD505-2E9C-101B-9397-08002B2CF9AE}" pid="3237" name="Mendeley_Bookmark_lJLL6BwfXL_67">
    <vt:lpwstr>, "non-dropping-particle": "", "parse-names": false, "suffix": ""}, {"dropping-particle": "", "family": "Khuri", "given": "Fadlo R.", "non-dropping-particle": "", "parse-names": false, "suffix": ""}, {"dropping-particle": "", "family": "Kim", "given": "Ja</vt:lpwstr>
  </property>
  <property fmtid="{D5CDD505-2E9C-101B-9397-08002B2CF9AE}" pid="3238" name="Mendeley_Bookmark_lJLL6BwfXL_68">
    <vt:lpwstr>egil", "non-dropping-particle": "", "parse-names": false, "suffix": ""}, {"dropping-particle": "", "family": "Kramer", "given": "Roger", "non-dropping-particle": "", "parse-names": false, "suffix": ""}, {"dropping-particle": "", "family": "Kreisberg", "gi</vt:lpwstr>
  </property>
  <property fmtid="{D5CDD505-2E9C-101B-9397-08002B2CF9AE}" pid="3239" name="Mendeley_Bookmark_lJLL6BwfXL_69">
    <vt:lpwstr>ven": "Richard", "non-dropping-particle": "", "parse-names": false, "suffix": ""}, {"dropping-particle": "", "family": "Kucherlapati", "given": "Raju", "non-dropping-particle": "", "parse-names": false, "suffix": ""}, {"dropping-particle": "", "family": "</vt:lpwstr>
  </property>
  <property fmtid="{D5CDD505-2E9C-101B-9397-08002B2CF9AE}" pid="3240" name="Mendeley_Bookmark_lJLL6BwfXL_7">
    <vt:lpwstr>iopsy (FNAB) also proved their significance in preoperative stage, with 7% to 16.5% sensitivity. CONCLUSIONS TERT promoter mutations were likely to occur in BRAF V600E positive TC. Patients with these 2 combined mutations were more likely to have a poor p</vt:lpwstr>
  </property>
  <property fmtid="{D5CDD505-2E9C-101B-9397-08002B2CF9AE}" pid="3241" name="Mendeley_Bookmark_lJLL6BwfXL_70">
    <vt:lpwstr>Kwiatkowski", "given": "David J.", "non-dropping-particle": "", "parse-names": false, "suffix": ""}, {"dropping-particle": "", "family": "Ladanyi", "given": "Marc", "non-dropping-particle": "", "parse-names": false, "suffix": ""}, {"dropping-particle": ""</vt:lpwstr>
  </property>
  <property fmtid="{D5CDD505-2E9C-101B-9397-08002B2CF9AE}" pid="3242" name="Mendeley_Bookmark_lJLL6BwfXL_71">
    <vt:lpwstr>, "family": "Lai", "given": "Phillip H.", "non-dropping-particle": "", "parse-names": false, "suffix": ""}, {"dropping-particle": "", "family": "Laird", "given": "Peter W.", "non-dropping-particle": "", "parse-names": false, "suffix": ""}, {"dropping-part</vt:lpwstr>
  </property>
  <property fmtid="{D5CDD505-2E9C-101B-9397-08002B2CF9AE}" pid="3243" name="Mendeley_Bookmark_lJLL6BwfXL_72">
    <vt:lpwstr>icle": "", "family": "Lander", "given": "Eric", "non-dropping-particle": "", "parse-names": false, "suffix": ""}, {"dropping-particle": "", "family": "Lawrence", "given": "Michael S.", "non-dropping-particle": "", "parse-names": false, "suffix": ""}, {"dr</vt:lpwstr>
  </property>
  <property fmtid="{D5CDD505-2E9C-101B-9397-08002B2CF9AE}" pid="3244" name="Mendeley_Bookmark_lJLL6BwfXL_73">
    <vt:lpwstr>opping-particle": "", "family": "Lee", "given": "Darlene", "non-dropping-particle": "", "parse-names": false, "suffix": ""}, {"dropping-particle": "", "family": "Lee", "given": "Eunjung", "non-dropping-particle": "", "parse-names": false, "suffix": ""}, {</vt:lpwstr>
  </property>
  <property fmtid="{D5CDD505-2E9C-101B-9397-08002B2CF9AE}" pid="3245" name="Mendeley_Bookmark_lJLL6BwfXL_74">
    <vt:lpwstr>"dropping-particle": "", "family": "Lee", "given": "Semin", "non-dropping-particle": "", "parse-names": false, "suffix": ""}, {"dropping-particle": "", "family": "Lee", "given": "William", "non-dropping-particle": "", "parse-names": false, "suffix": ""}, </vt:lpwstr>
  </property>
  <property fmtid="{D5CDD505-2E9C-101B-9397-08002B2CF9AE}" pid="3246" name="Mendeley_Bookmark_lJLL6BwfXL_75">
    <vt:lpwstr>{"dropping-particle": "", "family": "Leraas", "given": "Kristen M.", "non-dropping-particle": "", "parse-names": false, "suffix": ""}, {"dropping-particle": "", "family": "Lichtenberg", "given": "Tara M.", "non-dropping-particle": "", "parse-names": false</vt:lpwstr>
  </property>
  <property fmtid="{D5CDD505-2E9C-101B-9397-08002B2CF9AE}" pid="3247" name="Mendeley_Bookmark_lJLL6BwfXL_76">
    <vt:lpwstr>, "suffix": ""}, {"dropping-particle": "", "family": "Lichtenstein", "given": "Lee", "non-dropping-particle": "", "parse-names": false, "suffix": ""}, {"dropping-particle": "", "family": "Lin", "given": "Pei", "non-dropping-particle": "", "parse-names": f</vt:lpwstr>
  </property>
  <property fmtid="{D5CDD505-2E9C-101B-9397-08002B2CF9AE}" pid="3248" name="Mendeley_Bookmark_lJLL6BwfXL_77">
    <vt:lpwstr>alse, "suffix": ""}, {"dropping-particle": "", "family": "Ling", "given": "Shiyun", "non-dropping-particle": "", "parse-names": false, "suffix": ""}, {"dropping-particle": "", "family": "Liu", "given": "Jinze", "non-dropping-particle": "", "parse-names": </vt:lpwstr>
  </property>
  <property fmtid="{D5CDD505-2E9C-101B-9397-08002B2CF9AE}" pid="3249" name="Mendeley_Bookmark_lJLL6BwfXL_78">
    <vt:lpwstr>false, "suffix": ""}, {"dropping-particle": "", "family": "Liu", "given": "Wenbin", "non-dropping-particle": "", "parse-names": false, "suffix": ""}, {"dropping-particle": "", "family": "Liu", "given": "Yingchun", "non-dropping-particle": "", "parse-names</vt:lpwstr>
  </property>
  <property fmtid="{D5CDD505-2E9C-101B-9397-08002B2CF9AE}" pid="3250" name="Mendeley_Bookmark_lJLL6BwfXL_79">
    <vt:lpwstr>": false, "suffix": ""}, {"dropping-particle": "", "family": "LiVolsi", "given": "Virginia A.", "non-dropping-particle": "", "parse-names": false, "suffix": ""}, {"dropping-particle": "", "family": "Lu", "given": "Yiling", "non-dropping-particle": "", "pa</vt:lpwstr>
  </property>
  <property fmtid="{D5CDD505-2E9C-101B-9397-08002B2CF9AE}" pid="3251" name="Mendeley_Bookmark_lJLL6BwfXL_8">
    <vt:lpwstr>rognosis and outcome. TERT promoter mutations is an essential part of the ThySeq gene panel. The mechanism of how they influence the appearance and development of TC has not been expounded. The next study direction may be the mechanism exploration and the</vt:lpwstr>
  </property>
  <property fmtid="{D5CDD505-2E9C-101B-9397-08002B2CF9AE}" pid="3252" name="Mendeley_Bookmark_lJLL6BwfXL_80">
    <vt:lpwstr>rse-names": false, "suffix": ""}, {"dropping-particle": "", "family": "Ma", "given": "Yussanne", "non-dropping-particle": "", "parse-names": false, "suffix": ""}, {"dropping-particle": "", "family": "Mahadeshwar", "given": "Harshad S.", "non-dropping-part</vt:lpwstr>
  </property>
  <property fmtid="{D5CDD505-2E9C-101B-9397-08002B2CF9AE}" pid="3253" name="Mendeley_Bookmark_lJLL6BwfXL_81">
    <vt:lpwstr>icle": "", "parse-names": false, "suffix": ""}, {"dropping-particle": "", "family": "Marra", "given": "Marco A.", "non-dropping-particle": "", "parse-names": false, "suffix": ""}, {"dropping-particle": "", "family": "Mayo", "given": "Michael", "non-droppi</vt:lpwstr>
  </property>
  <property fmtid="{D5CDD505-2E9C-101B-9397-08002B2CF9AE}" pid="3254" name="Mendeley_Bookmark_lJLL6BwfXL_82">
    <vt:lpwstr>ng-particle": "", "parse-names": false, "suffix": ""}, {"dropping-particle": "", "family": "McFadden", "given": "David G.", "non-dropping-particle": "", "parse-names": false, "suffix": ""}, {"dropping-particle": "", "family": "Meng", "given": "Shaowu", "n</vt:lpwstr>
  </property>
  <property fmtid="{D5CDD505-2E9C-101B-9397-08002B2CF9AE}" pid="3255" name="Mendeley_Bookmark_lJLL6BwfXL_83">
    <vt:lpwstr>on-dropping-particle": "", "parse-names": false, "suffix": ""}, {"dropping-particle": "", "family": "Meyerson", "given": "Matthew", "non-dropping-particle": "", "parse-names": false, "suffix": ""}, {"dropping-particle": "", "family": "Mieczkowski", "given</vt:lpwstr>
  </property>
  <property fmtid="{D5CDD505-2E9C-101B-9397-08002B2CF9AE}" pid="3256" name="Mendeley_Bookmark_lJLL6BwfXL_84">
    <vt:lpwstr>": "Piotr A.", "non-dropping-particle": "", "parse-names": false, "suffix": ""}, {"dropping-particle": "", "family": "Miller", "given": "Michael", "non-dropping-particle": "", "parse-names": false, "suffix": ""}, {"dropping-particle": "", "family": "Mills</vt:lpwstr>
  </property>
  <property fmtid="{D5CDD505-2E9C-101B-9397-08002B2CF9AE}" pid="3257" name="Mendeley_Bookmark_lJLL6BwfXL_85">
    <vt:lpwstr>", "given": "Gordon", "non-dropping-particle": "", "parse-names": false, "suffix": ""}, {"dropping-particle": "", "family": "Moore", "given": "Richard A.", "non-dropping-particle": "", "parse-names": false, "suffix": ""}, {"dropping-particle": "", "family</vt:lpwstr>
  </property>
  <property fmtid="{D5CDD505-2E9C-101B-9397-08002B2CF9AE}" pid="3258" name="Mendeley_Bookmark_lJLL6BwfXL_86">
    <vt:lpwstr>": "Mose", "given": "Lisle E.", "non-dropping-particle": "", "parse-names": false, "suffix": ""}, {"dropping-particle": "", "family": "Mungall", "given": "Andrew J.", "non-dropping-particle": "", "parse-names": false, "suffix": ""}, {"dropping-particle": </vt:lpwstr>
  </property>
  <property fmtid="{D5CDD505-2E9C-101B-9397-08002B2CF9AE}" pid="3259" name="Mendeley_Bookmark_lJLL6BwfXL_87">
    <vt:lpwstr>"", "family": "Murray", "given": "Bradley A.", "non-dropping-particle": "", "parse-names": false, "suffix": ""}, {"dropping-particle": "", "family": "Nikiforov", "given": "Yuri E.", "non-dropping-particle": "", "parse-names": false, "suffix": ""}, {"dropp</vt:lpwstr>
  </property>
  <property fmtid="{D5CDD505-2E9C-101B-9397-08002B2CF9AE}" pid="3260" name="Mendeley_Bookmark_lJLL6BwfXL_88">
    <vt:lpwstr>ing-particle": "", "family": "Noble", "given": "Michael S.", "non-dropping-particle": "", "parse-names": false, "suffix": ""}, {"dropping-particle": "", "family": "Ojesina", "given": "Akinyemi I.", "non-dropping-particle": "", "parse-names": false, "suffi</vt:lpwstr>
  </property>
  <property fmtid="{D5CDD505-2E9C-101B-9397-08002B2CF9AE}" pid="3261" name="Mendeley_Bookmark_lJLL6BwfXL_89">
    <vt:lpwstr>x": ""}, {"dropping-particle": "", "family": "Owonikoko", "given": "Taofeek K.", "non-dropping-particle": "", "parse-names": false, "suffix": ""}, {"dropping-particle": "", "family": "Ozenberger", "given": "Bradley A.", "non-dropping-particle": "", "parse</vt:lpwstr>
  </property>
  <property fmtid="{D5CDD505-2E9C-101B-9397-08002B2CF9AE}" pid="3262" name="Mendeley_Bookmark_lJLL6BwfXL_9">
    <vt:lpwstr> further study to prove their significance in preoperative diagnosis.", "author": [{"dropping-particle": "", "family": "Jin", "given": "Anqi", "non-dropping-particle": "", "parse-names": false, "suffix": ""}, {"dropping-particle": "", "family": "Xu", "giv</vt:lpwstr>
  </property>
  <property fmtid="{D5CDD505-2E9C-101B-9397-08002B2CF9AE}" pid="3263" name="Mendeley_Bookmark_lJLL6BwfXL_90">
    <vt:lpwstr>-names": false, "suffix": ""}, {"dropping-particle": "", "family": "Pantazi", "given": "Angeliki", "non-dropping-particle": "", "parse-names": false, "suffix": ""}, {"dropping-particle": "", "family": "Parfenov", "given": "Michael", "non-dropping-particle</vt:lpwstr>
  </property>
  <property fmtid="{D5CDD505-2E9C-101B-9397-08002B2CF9AE}" pid="3264" name="Mendeley_Bookmark_lJLL6BwfXL_91">
    <vt:lpwstr>": "", "parse-names": false, "suffix": ""}, {"dropping-particle": "", "family": "Park", "given": "Peter J.", "non-dropping-particle": "", "parse-names": false, "suffix": ""}, {"dropping-particle": "", "family": "Parker", "given": "Joel S.", "non-dropping-</vt:lpwstr>
  </property>
  <property fmtid="{D5CDD505-2E9C-101B-9397-08002B2CF9AE}" pid="3265" name="Mendeley_Bookmark_lJLL6BwfXL_92">
    <vt:lpwstr>particle": "", "parse-names": false, "suffix": ""}, {"dropping-particle": "", "family": "Paull", "given": "Evan O.", "non-dropping-particle": "", "parse-names": false, "suffix": ""}, {"dropping-particle": "", "family": "Pedamallu", "given": "Chandra Sekha</vt:lpwstr>
  </property>
  <property fmtid="{D5CDD505-2E9C-101B-9397-08002B2CF9AE}" pid="3266" name="Mendeley_Bookmark_lJLL6BwfXL_93">
    <vt:lpwstr>r", "non-dropping-particle": "", "parse-names": false, "suffix": ""}, {"dropping-particle": "", "family": "Perou", "given": "Charles M.", "non-dropping-particle": "", "parse-names": false, "suffix": ""}, {"dropping-particle": "", "family": "Prins", "given</vt:lpwstr>
  </property>
  <property fmtid="{D5CDD505-2E9C-101B-9397-08002B2CF9AE}" pid="3267" name="Mendeley_Bookmark_lJLL6BwfXL_94">
    <vt:lpwstr>": "Jan F.", "non-dropping-particle": "", "parse-names": false, "suffix": ""}, {"dropping-particle": "", "family": "Protopopov", "given": "Alexei", "non-dropping-particle": "", "parse-names": false, "suffix": ""}, {"dropping-particle": "", "family": "Rama</vt:lpwstr>
  </property>
  <property fmtid="{D5CDD505-2E9C-101B-9397-08002B2CF9AE}" pid="3268" name="Mendeley_Bookmark_lJLL6BwfXL_95">
    <vt:lpwstr>lingam", "given": "Suresh S.", "non-dropping-particle": "", "parse-names": false, "suffix": ""}, {"dropping-particle": "", "family": "Ramirez", "given": "Nilsa C.", "non-dropping-particle": "", "parse-names": false, "suffix": ""}, {"dropping-particle": ""</vt:lpwstr>
  </property>
  <property fmtid="{D5CDD505-2E9C-101B-9397-08002B2CF9AE}" pid="3269" name="Mendeley_Bookmark_lJLL6BwfXL_96">
    <vt:lpwstr>, "family": "Ramirez", "given": "Ricardo", "non-dropping-particle": "", "parse-names": false, "suffix": ""}, {"dropping-particle": "", "family": "Raphael", "given": "Benjamin J.", "non-dropping-particle": "", "parse-names": false, "suffix": ""}, {"droppin</vt:lpwstr>
  </property>
  <property fmtid="{D5CDD505-2E9C-101B-9397-08002B2CF9AE}" pid="3270" name="Mendeley_Bookmark_lJLL6BwfXL_97">
    <vt:lpwstr>g-particle": "", "family": "Rathmell", "given": "W. Kimryn", "non-dropping-particle": "", "parse-names": false, "suffix": ""}, {"dropping-particle": "", "family": "Ren", "given": "Xiaojia", "non-dropping-particle": "", "parse-names": false, "suffix": ""},</vt:lpwstr>
  </property>
  <property fmtid="{D5CDD505-2E9C-101B-9397-08002B2CF9AE}" pid="3271" name="Mendeley_Bookmark_lJLL6BwfXL_98">
    <vt:lpwstr> {"dropping-particle": "", "family": "Reynolds", "given": "Sheila M.", "non-dropping-particle": "", "parse-names": false, "suffix": ""}, {"dropping-particle": "", "family": "Rheinbay", "given": "Esther", "non-dropping-particle": "", "parse-names": false, </vt:lpwstr>
  </property>
  <property fmtid="{D5CDD505-2E9C-101B-9397-08002B2CF9AE}" pid="3272" name="Mendeley_Bookmark_lJLL6BwfXL_99">
    <vt:lpwstr>"suffix": ""}, {"dropping-particle": "", "family": "Ringel", "given": "Matthew D.", "non-dropping-particle": "", "parse-names": false, "suffix": ""}, {"dropping-particle": "", "family": "Rivera", "given": "Michael", "non-dropping-particle": "", "parse-nam</vt:lpwstr>
  </property>
  <property fmtid="{D5CDD505-2E9C-101B-9397-08002B2CF9AE}" pid="3273" name="Mendeley_Bookmark_lWcCM9Xr6C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3274" name="Mendeley_Bookmark_lWcCM9Xr6C_10">
    <vt:lpwstr>suffix": ""}, {"dropping-particle": "", "family": "Balu", "given": "Saianand", "non-dropping-particle": "", "parse-names": false, "suffix": ""}, {"dropping-particle": "", "family": "Baylin", "given": "Stephen B.", "non-dropping-particle": "", "parse-names</vt:lpwstr>
  </property>
  <property fmtid="{D5CDD505-2E9C-101B-9397-08002B2CF9AE}" pid="3275" name="Mendeley_Bookmark_lWcCM9Xr6C_100">
    <vt:lpwstr>, "suffix": ""}, {"dropping-particle": "", "family": "Shi", "given": "Yan", "non-dropping-particle": "", "parse-names": false, "suffix": ""}, {"dropping-particle": "", "family": "Shmulevich", "given": "Ilya", "non-dropping-particle": "", "parse-names": fa</vt:lpwstr>
  </property>
  <property fmtid="{D5CDD505-2E9C-101B-9397-08002B2CF9AE}" pid="3276" name="Mendeley_Bookmark_lWcCM9Xr6C_101">
    <vt:lpwstr>lse, "suffix": ""}, {"dropping-particle": "", "family": "Sica", "given": "Gabriel L.", "non-dropping-particle": "", "parse-names": false, "suffix": ""}, {"dropping-particle": "V.", "family": "Simons", "given": "Janae", "non-dropping-particle": "", "parse-</vt:lpwstr>
  </property>
  <property fmtid="{D5CDD505-2E9C-101B-9397-08002B2CF9AE}" pid="3277" name="Mendeley_Bookmark_lWcCM9Xr6C_102">
    <vt:lpwstr>names": false, "suffix": ""}, {"dropping-particle": "", "family": "Sinha", "given": "Rileen", "non-dropping-particle": "", "parse-names": false, "suffix": ""}, {"dropping-particle": "", "family": "Sipahimalani", "given": "Payal", "non-dropping-particle": </vt:lpwstr>
  </property>
  <property fmtid="{D5CDD505-2E9C-101B-9397-08002B2CF9AE}" pid="3278" name="Mendeley_Bookmark_lWcCM9Xr6C_103">
    <vt:lpwstr>"", "parse-names": false, "suffix": ""}, {"dropping-particle": "", "family": "Smallridge", "given": "Robert C.", "non-dropping-particle": "", "parse-names": false, "suffix": ""}, {"dropping-particle": "", "family": "Sofia", "given": "Heidi J.", "non-dropp</vt:lpwstr>
  </property>
  <property fmtid="{D5CDD505-2E9C-101B-9397-08002B2CF9AE}" pid="3279" name="Mendeley_Bookmark_lWcCM9Xr6C_104">
    <vt:lpwstr>ing-particle": "", "parse-names": false, "suffix": ""}, {"dropping-particle": "", "family": "Soloway", "given": "Matthew G.", "non-dropping-particle": "", "parse-names": false, "suffix": ""}, {"dropping-particle": "", "family": "Song", "given": "Xingzhi",</vt:lpwstr>
  </property>
  <property fmtid="{D5CDD505-2E9C-101B-9397-08002B2CF9AE}" pid="3280" name="Mendeley_Bookmark_lWcCM9Xr6C_105">
    <vt:lpwstr> "non-dropping-particle": "", "parse-names": false, "suffix": ""}, {"dropping-particle": "", "family": "Sougnez", "given": "Carrie", "non-dropping-particle": "", "parse-names": false, "suffix": ""}, {"dropping-particle": "", "family": "Stewart", "given": </vt:lpwstr>
  </property>
  <property fmtid="{D5CDD505-2E9C-101B-9397-08002B2CF9AE}" pid="3281" name="Mendeley_Bookmark_lWcCM9Xr6C_106">
    <vt:lpwstr>"Chip", "non-dropping-particle": "", "parse-names": false, "suffix": ""}, {"dropping-particle": "", "family": "Stojanov", "given": "Petar", "non-dropping-particle": "", "parse-names": false, "suffix": ""}, {"dropping-particle": "", "family": "Stuart", "gi</vt:lpwstr>
  </property>
  <property fmtid="{D5CDD505-2E9C-101B-9397-08002B2CF9AE}" pid="3282" name="Mendeley_Bookmark_lWcCM9Xr6C_107">
    <vt:lpwstr>ven": "Joshua M.", "non-dropping-particle": "", "parse-names": false, "suffix": ""}, {"dropping-particle": "", "family": "Sumer", "given": "S. Onur", "non-dropping-particle": "", "parse-names": false, "suffix": ""}, {"dropping-particle": "", "family": "Su</vt:lpwstr>
  </property>
  <property fmtid="{D5CDD505-2E9C-101B-9397-08002B2CF9AE}" pid="3283" name="Mendeley_Bookmark_lWcCM9Xr6C_108">
    <vt:lpwstr>n", "given": "Yichao", "non-dropping-particle": "", "parse-names": false, "suffix": ""}, {"dropping-particle": "", "family": "Tabak", "given": "Barbara", "non-dropping-particle": "", "parse-names": false, "suffix": ""}, {"dropping-particle": "", "family":</vt:lpwstr>
  </property>
  <property fmtid="{D5CDD505-2E9C-101B-9397-08002B2CF9AE}" pid="3284" name="Mendeley_Bookmark_lWcCM9Xr6C_109">
    <vt:lpwstr> "Tam", "given": "Angela", "non-dropping-particle": "", "parse-names": false, "suffix": ""}, {"dropping-particle": "", "family": "Tan", "given": "Donghui", "non-dropping-particle": "", "parse-names": false, "suffix": ""}, {"dropping-particle": "", "family</vt:lpwstr>
  </property>
  <property fmtid="{D5CDD505-2E9C-101B-9397-08002B2CF9AE}" pid="3285" name="Mendeley_Bookmark_lWcCM9Xr6C_11">
    <vt:lpwstr>": false, "suffix": ""}, {"dropping-particle": "", "family": "Behera", "given": "Madhusmita", "non-dropping-particle": "", "parse-names": false, "suffix": ""}, {"dropping-particle": "", "family": "Bernard", "given": "Brady", "non-dropping-particle": "", "</vt:lpwstr>
  </property>
  <property fmtid="{D5CDD505-2E9C-101B-9397-08002B2CF9AE}" pid="3286" name="Mendeley_Bookmark_lWcCM9Xr6C_110">
    <vt:lpwstr>": "Tang", "given": "Jiabin", "non-dropping-particle": "", "parse-names": false, "suffix": ""}, {"dropping-particle": "", "family": "Tarnuzzer", "given": "Roy", "non-dropping-particle": "", "parse-names": false, "suffix": ""}, {"dropping-particle": "", "f</vt:lpwstr>
  </property>
  <property fmtid="{D5CDD505-2E9C-101B-9397-08002B2CF9AE}" pid="3287" name="Mendeley_Bookmark_lWcCM9Xr6C_111">
    <vt:lpwstr>amily": "Taylor", "given": "Barry S.", "non-dropping-particle": "", "parse-names": false, "suffix": ""}, {"dropping-particle": "", "family": "Thiessen", "given": "Nina", "non-dropping-particle": "", "parse-names": false, "suffix": ""}, {"dropping-particle</vt:lpwstr>
  </property>
  <property fmtid="{D5CDD505-2E9C-101B-9397-08002B2CF9AE}" pid="3288" name="Mendeley_Bookmark_lWcCM9Xr6C_112">
    <vt:lpwstr>": "", "family": "Thorne", "given": "Leigh", "non-dropping-particle": "", "parse-names": false, "suffix": ""}, {"dropping-particle": "", "family": "Thorsson", "given": "V\u00e9steinn", "non-dropping-particle": "", "parse-names": false, "suffix": ""}, {"dr</vt:lpwstr>
  </property>
  <property fmtid="{D5CDD505-2E9C-101B-9397-08002B2CF9AE}" pid="3289" name="Mendeley_Bookmark_lWcCM9Xr6C_113">
    <vt:lpwstr>opping-particle": "", "family": "Tuttle", "given": "R. Michael", "non-dropping-particle": "", "parse-names": false, "suffix": ""}, {"dropping-particle": "", "family": "Umbricht", "given": "Christopher B.", "non-dropping-particle": "", "parse-names": false</vt:lpwstr>
  </property>
  <property fmtid="{D5CDD505-2E9C-101B-9397-08002B2CF9AE}" pid="3290" name="Mendeley_Bookmark_lWcCM9Xr6C_114">
    <vt:lpwstr>, "suffix": ""}, {"dropping-particle": "", "family": "Berg", "given": "David J.", "non-dropping-particle": "Van Den", "parse-names": false, "suffix": ""}, {"dropping-particle": "", "family": "Vandin", "given": "Fabio", "non-dropping-particle": "", "parse-</vt:lpwstr>
  </property>
  <property fmtid="{D5CDD505-2E9C-101B-9397-08002B2CF9AE}" pid="3291" name="Mendeley_Bookmark_lWcCM9Xr6C_115">
    <vt:lpwstr>names": false, "suffix": ""}, {"dropping-particle": "", "family": "Veluvolu", "given": "Umadevi", "non-dropping-particle": "", "parse-names": false, "suffix": ""}, {"dropping-particle": "", "family": "Verhaak", "given": "Roel G.W.", "non-dropping-particle</vt:lpwstr>
  </property>
  <property fmtid="{D5CDD505-2E9C-101B-9397-08002B2CF9AE}" pid="3292" name="Mendeley_Bookmark_lWcCM9Xr6C_116">
    <vt:lpwstr>": "", "parse-names": false, "suffix": ""}, {"dropping-particle": "", "family": "Vinco", "given": "Michelle", "non-dropping-particle": "", "parse-names": false, "suffix": ""}, {"dropping-particle": "", "family": "Voet", "given": "Doug", "non-dropping-part</vt:lpwstr>
  </property>
  <property fmtid="{D5CDD505-2E9C-101B-9397-08002B2CF9AE}" pid="3293" name="Mendeley_Bookmark_lWcCM9Xr6C_117">
    <vt:lpwstr>icle": "", "parse-names": false, "suffix": ""}, {"dropping-particle": "", "family": "Walter", "given": "Vonn", "non-dropping-particle": "", "parse-names": false, "suffix": ""}, {"dropping-particle": "", "family": "Wang", "given": "Zhining", "non-dropping-</vt:lpwstr>
  </property>
  <property fmtid="{D5CDD505-2E9C-101B-9397-08002B2CF9AE}" pid="3294" name="Mendeley_Bookmark_lWcCM9Xr6C_118">
    <vt:lpwstr>particle": "", "parse-names": false, "suffix": ""}, {"dropping-particle": "", "family": "Waring", "given": "Scot", "non-dropping-particle": "", "parse-names": false, "suffix": ""}, {"dropping-particle": "", "family": "Weinberger", "given": "Paul M.", "non</vt:lpwstr>
  </property>
  <property fmtid="{D5CDD505-2E9C-101B-9397-08002B2CF9AE}" pid="3295" name="Mendeley_Bookmark_lWcCM9Xr6C_119">
    <vt:lpwstr>-dropping-particle": "", "parse-names": false, "suffix": ""}, {"dropping-particle": "", "family": "Weinhold", "given": "Nils", "non-dropping-particle": "", "parse-names": false, "suffix": ""}, {"dropping-particle": "", "family": "Weinstein", "given": "Joh</vt:lpwstr>
  </property>
  <property fmtid="{D5CDD505-2E9C-101B-9397-08002B2CF9AE}" pid="3296" name="Mendeley_Bookmark_lWcCM9Xr6C_12">
    <vt:lpwstr>parse-names": false, "suffix": ""}, {"dropping-particle": "", "family": "Beroukhim", "given": "Rameen", "non-dropping-particle": "", "parse-names": false, "suffix": ""}, {"dropping-particle": "", "family": "Bishop", "given": "Justin A.", "non-dropping-par</vt:lpwstr>
  </property>
  <property fmtid="{D5CDD505-2E9C-101B-9397-08002B2CF9AE}" pid="3297" name="Mendeley_Bookmark_lWcCM9Xr6C_120">
    <vt:lpwstr>n N.", "non-dropping-particle": "", "parse-names": false, "suffix": ""}, {"dropping-particle": "", "family": "Weisenberger", "given": "Daniel J.", "non-dropping-particle": "", "parse-names": false, "suffix": ""}, {"dropping-particle": "", "family": "Wheel</vt:lpwstr>
  </property>
  <property fmtid="{D5CDD505-2E9C-101B-9397-08002B2CF9AE}" pid="3298" name="Mendeley_Bookmark_lWcCM9Xr6C_121">
    <vt:lpwstr>er", "given": "David", "non-dropping-particle": "", "parse-names": false, "suffix": ""}, {"dropping-particle": "", "family": "Wilkerson", "given": "Matthew D.", "non-dropping-particle": "", "parse-names": false, "suffix": ""}, {"dropping-particle": "", "f</vt:lpwstr>
  </property>
  <property fmtid="{D5CDD505-2E9C-101B-9397-08002B2CF9AE}" pid="3299" name="Mendeley_Bookmark_lWcCM9Xr6C_122">
    <vt:lpwstr>amily": "Wilson", "given": "Jocelyn", "non-dropping-particle": "", "parse-names": false, "suffix": ""}, {"dropping-particle": "", "family": "Williams", "given": "Michelle", "non-dropping-particle": "", "parse-names": false, "suffix": ""}, {"dropping-parti</vt:lpwstr>
  </property>
  <property fmtid="{D5CDD505-2E9C-101B-9397-08002B2CF9AE}" pid="3300" name="Mendeley_Bookmark_lWcCM9Xr6C_123">
    <vt:lpwstr>cle": "", "family": "Winer", "given": "Daniel A.", "non-dropping-particle": "", "parse-names": false, "suffix": ""}, {"dropping-particle": "", "family": "Wise", "given": "Lisa", "non-dropping-particle": "", "parse-names": false, "suffix": ""}, {"dropping-</vt:lpwstr>
  </property>
  <property fmtid="{D5CDD505-2E9C-101B-9397-08002B2CF9AE}" pid="3301" name="Mendeley_Bookmark_lWcCM9Xr6C_124">
    <vt:lpwstr>particle": "", "family": "Wu", "given": "Junyuan", "non-dropping-particle": "", "parse-names": false, "suffix": ""}, {"dropping-particle": "", "family": "Xi", "given": "Liu", "non-dropping-particle": "", "parse-names": false, "suffix": ""}, {"dropping-par</vt:lpwstr>
  </property>
  <property fmtid="{D5CDD505-2E9C-101B-9397-08002B2CF9AE}" pid="3302" name="Mendeley_Bookmark_lWcCM9Xr6C_125">
    <vt:lpwstr>ticle": "", "family": "Xu", "given": "Andrew W.", "non-dropping-particle": "", "parse-names": false, "suffix": ""}, {"dropping-particle": "", "family": "Yang", "given": "Liming", "non-dropping-particle": "", "parse-names": false, "suffix": ""}, {"dropping</vt:lpwstr>
  </property>
  <property fmtid="{D5CDD505-2E9C-101B-9397-08002B2CF9AE}" pid="3303" name="Mendeley_Bookmark_lWcCM9Xr6C_126">
    <vt:lpwstr>-particle": "", "family": "Yang", "given": "Lixing", "non-dropping-particle": "", "parse-names": false, "suffix": ""}, {"dropping-particle": "", "family": "Zack", "given": "Travis I.", "non-dropping-particle": "", "parse-names": false, "suffix": ""}, {"dr</vt:lpwstr>
  </property>
  <property fmtid="{D5CDD505-2E9C-101B-9397-08002B2CF9AE}" pid="3304" name="Mendeley_Bookmark_lWcCM9Xr6C_127">
    <vt:lpwstr>opping-particle": "", "family": "Zeiger", "given": "Martha A.", "non-dropping-particle": "", "parse-names": false, "suffix": ""}, {"dropping-particle": "", "family": "Zeng", "given": "Dong", "non-dropping-particle": "", "parse-names": false, "suffix": ""}</vt:lpwstr>
  </property>
  <property fmtid="{D5CDD505-2E9C-101B-9397-08002B2CF9AE}" pid="3305" name="Mendeley_Bookmark_lWcCM9Xr6C_128">
    <vt:lpwstr>, {"dropping-particle": "", "family": "Zenklusen", "given": "Jean Claude", "non-dropping-particle": "", "parse-names": false, "suffix": ""}, {"dropping-particle": "", "family": "Zhao", "given": "Ni", "non-dropping-particle": "", "parse-names": false, "suf</vt:lpwstr>
  </property>
  <property fmtid="{D5CDD505-2E9C-101B-9397-08002B2CF9AE}" pid="3306" name="Mendeley_Bookmark_lWcCM9Xr6C_129">
    <vt:lpwstr>fix": ""}, {"dropping-particle": "", "family": "Zhang", "given": "Hailei", "non-dropping-particle": "", "parse-names": false, "suffix": ""}, {"dropping-particle": "", "family": "Zhang", "given": "Jianhua", "non-dropping-particle": "", "parse-names": false</vt:lpwstr>
  </property>
  <property fmtid="{D5CDD505-2E9C-101B-9397-08002B2CF9AE}" pid="3307" name="Mendeley_Bookmark_lWcCM9Xr6C_13">
    <vt:lpwstr>ticle": "", "parse-names": false, "suffix": ""}, {"dropping-particle": "", "family": "Black", "given": "Aaron D.", "non-dropping-particle": "", "parse-names": false, "suffix": ""}, {"dropping-particle": "", "family": "Bodenheimer", "given": "Tom", "non-dr</vt:lpwstr>
  </property>
  <property fmtid="{D5CDD505-2E9C-101B-9397-08002B2CF9AE}" pid="3308" name="Mendeley_Bookmark_lWcCM9Xr6C_130">
    <vt:lpwstr>, "suffix": ""}, {"dropping-particle": "", "family": "Zhang", "given": "Jiashan", "non-dropping-particle": "", "parse-names": false, "suffix": ""}, {"dropping-particle": "", "family": "Zhang", "given": "Wei", "non-dropping-particle": "", "parse-names": fa</vt:lpwstr>
  </property>
  <property fmtid="{D5CDD505-2E9C-101B-9397-08002B2CF9AE}" pid="3309" name="Mendeley_Bookmark_lWcCM9Xr6C_131">
    <vt:lpwstr>lse, "suffix": ""}, {"dropping-particle": "", "family": "Zmuda", "given": "Erik", "non-dropping-particle": "", "parse-names": false, "suffix": ""}, {"dropping-particle": "", "family": "Zou", "given": "Lihua", "non-dropping-particle": "", "parse-names": fa</vt:lpwstr>
  </property>
  <property fmtid="{D5CDD505-2E9C-101B-9397-08002B2CF9AE}" pid="3310" name="Mendeley_Bookmark_lWcCM9Xr6C_132">
    <vt:lpwstr>lse, "suffix": ""}], "container-title": "Cell", "id": "ITEM-1", "issued": {"date-parts": [["2014"]]}, "title": "Integrated Genomic Characterization of Papillary Thyroid Carcinoma", "type": "article-journal"}, "uris": ["http://www.mendeley.com/documents/?u</vt:lpwstr>
  </property>
  <property fmtid="{D5CDD505-2E9C-101B-9397-08002B2CF9AE}" pid="3311" name="Mendeley_Bookmark_lWcCM9Xr6C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3312" name="Mendeley_Bookmark_lWcCM9Xr6C_134">
    <vt:lpwstr>yle-language/schema/raw/master/csl-citation.json"}</vt:lpwstr>
  </property>
  <property fmtid="{D5CDD505-2E9C-101B-9397-08002B2CF9AE}" pid="3313" name="Mendeley_Bookmark_lWcCM9Xr6C_14">
    <vt:lpwstr>opping-particle": "", "parse-names": false, "suffix": ""}, {"dropping-particle": "", "family": "Boice", "given": "Lori", "non-dropping-particle": "", "parse-names": false, "suffix": ""}, {"dropping-particle": "", "family": "Bootwalla", "given": "Moiz S.",</vt:lpwstr>
  </property>
  <property fmtid="{D5CDD505-2E9C-101B-9397-08002B2CF9AE}" pid="3314" name="Mendeley_Bookmark_lWcCM9Xr6C_15">
    <vt:lpwstr> "non-dropping-particle": "", "parse-names": false, "suffix": ""}, {"dropping-particle": "", "family": "Bowen", "given": "Jay", "non-dropping-particle": "", "parse-names": false, "suffix": ""}, {"dropping-particle": "", "family": "Bowlby", "given": "Reann</vt:lpwstr>
  </property>
  <property fmtid="{D5CDD505-2E9C-101B-9397-08002B2CF9AE}" pid="3315" name="Mendeley_Bookmark_lWcCM9Xr6C_16">
    <vt:lpwstr>e", "non-dropping-particle": "", "parse-names": false, "suffix": ""}, {"dropping-particle": "", "family": "Bristow", "given": "Christopher A.", "non-dropping-particle": "", "parse-names": false, "suffix": ""}, {"dropping-particle": "", "family": "Brookens</vt:lpwstr>
  </property>
  <property fmtid="{D5CDD505-2E9C-101B-9397-08002B2CF9AE}" pid="3316" name="Mendeley_Bookmark_lWcCM9Xr6C_17">
    <vt:lpwstr>", "given": "Robin", "non-dropping-particle": "", "parse-names": false, "suffix": ""}, {"dropping-particle": "", "family": "Brooks", "given": "Denise", "non-dropping-particle": "", "parse-names": false, "suffix": ""}, {"dropping-particle": "", "family": "</vt:lpwstr>
  </property>
  <property fmtid="{D5CDD505-2E9C-101B-9397-08002B2CF9AE}" pid="3317" name="Mendeley_Bookmark_lWcCM9Xr6C_18">
    <vt:lpwstr>Bryant", "given": "Robert", "non-dropping-particle": "", "parse-names": false, "suffix": ""}, {"dropping-particle": "", "family": "Buda", "given": "Elizabeth", "non-dropping-particle": "", "parse-names": false, "suffix": ""}, {"dropping-particle": "", "fa</vt:lpwstr>
  </property>
  <property fmtid="{D5CDD505-2E9C-101B-9397-08002B2CF9AE}" pid="3318" name="Mendeley_Bookmark_lWcCM9Xr6C_19">
    <vt:lpwstr>mily": "Butterfield", "given": "Yaron S.N.", "non-dropping-particle": "", "parse-names": false, "suffix": ""}, {"dropping-particle": "", "family": "Carling", "given": "Tobias", "non-dropping-particle": "", "parse-names": false, "suffix": ""}, {"dropping-p</vt:lpwstr>
  </property>
  <property fmtid="{D5CDD505-2E9C-101B-9397-08002B2CF9AE}" pid="3319" name="Mendeley_Bookmark_lWcCM9Xr6C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3320" name="Mendeley_Bookmark_lWcCM9Xr6C_20">
    <vt:lpwstr>article": "", "family": "Carlsen", "given": "Rebecca", "non-dropping-particle": "", "parse-names": false, "suffix": ""}, {"dropping-particle": "", "family": "Carter", "given": "Scott L.", "non-dropping-particle": "", "parse-names": false, "suffix": ""}, {</vt:lpwstr>
  </property>
  <property fmtid="{D5CDD505-2E9C-101B-9397-08002B2CF9AE}" pid="3321" name="Mendeley_Bookmark_lWcCM9Xr6C_21">
    <vt:lpwstr>"dropping-particle": "", "family": "Carty", "given": "Sally E.", "non-dropping-particle": "", "parse-names": false, "suffix": ""}, {"dropping-particle": "", "family": "Chan", "given": "Timothy A.", "non-dropping-particle": "", "parse-names": false, "suffi</vt:lpwstr>
  </property>
  <property fmtid="{D5CDD505-2E9C-101B-9397-08002B2CF9AE}" pid="3322" name="Mendeley_Bookmark_lWcCM9Xr6C_22">
    <vt:lpwstr>x": ""}, {"dropping-particle": "", "family": "Chen", "given": "Amy Y.", "non-dropping-particle": "", "parse-names": false, "suffix": ""}, {"dropping-particle": "", "family": "Cherniack", "given": "Andrew D.", "non-dropping-particle": "", "parse-names": fa</vt:lpwstr>
  </property>
  <property fmtid="{D5CDD505-2E9C-101B-9397-08002B2CF9AE}" pid="3323" name="Mendeley_Bookmark_lWcCM9Xr6C_23">
    <vt:lpwstr>lse, "suffix": ""}, {"dropping-particle": "", "family": "Cheung", "given": "Dorothy", "non-dropping-particle": "", "parse-names": false, "suffix": ""}, {"dropping-particle": "", "family": "Chin", "given": "Lynda", "non-dropping-particle": "", "parse-names</vt:lpwstr>
  </property>
  <property fmtid="{D5CDD505-2E9C-101B-9397-08002B2CF9AE}" pid="3324" name="Mendeley_Bookmark_lWcCM9Xr6C_24">
    <vt:lpwstr>": false, "suffix": ""}, {"dropping-particle": "", "family": "Cho", "given": "Juok", "non-dropping-particle": "", "parse-names": false, "suffix": ""}, {"dropping-particle": "", "family": "Chu", "given": "Andy", "non-dropping-particle": "", "parse-names": </vt:lpwstr>
  </property>
  <property fmtid="{D5CDD505-2E9C-101B-9397-08002B2CF9AE}" pid="3325" name="Mendeley_Bookmark_lWcCM9Xr6C_25">
    <vt:lpwstr>false, "suffix": ""}, {"dropping-particle": "", "family": "Chuah", "given": "Eric", "non-dropping-particle": "", "parse-names": false, "suffix": ""}, {"dropping-particle": "", "family": "Cibulskis", "given": "Kristian", "non-dropping-particle": "", "parse</vt:lpwstr>
  </property>
  <property fmtid="{D5CDD505-2E9C-101B-9397-08002B2CF9AE}" pid="3326" name="Mendeley_Bookmark_lWcCM9Xr6C_26">
    <vt:lpwstr>-names": false, "suffix": ""}, {"dropping-particle": "", "family": "Ciriello", "given": "Giovanni", "non-dropping-particle": "", "parse-names": false, "suffix": ""}, {"dropping-particle": "", "family": "Clarke", "given": "Amanda", "non-dropping-particle":</vt:lpwstr>
  </property>
  <property fmtid="{D5CDD505-2E9C-101B-9397-08002B2CF9AE}" pid="3327" name="Mendeley_Bookmark_lWcCM9Xr6C_27">
    <vt:lpwstr> "", "parse-names": false, "suffix": ""}, {"dropping-particle": "", "family": "Clayman", "given": "Gary L.", "non-dropping-particle": "", "parse-names": false, "suffix": ""}, {"dropping-particle": "", "family": "Cope", "given": "Leslie", "non-dropping-par</vt:lpwstr>
  </property>
  <property fmtid="{D5CDD505-2E9C-101B-9397-08002B2CF9AE}" pid="3328" name="Mendeley_Bookmark_lWcCM9Xr6C_28">
    <vt:lpwstr>ticle": "", "parse-names": false, "suffix": ""}, {"dropping-particle": "", "family": "Copland", "given": "John A.", "non-dropping-particle": "", "parse-names": false, "suffix": ""}, {"dropping-particle": "", "family": "Covington", "given": "Kyle", "non-dr</vt:lpwstr>
  </property>
  <property fmtid="{D5CDD505-2E9C-101B-9397-08002B2CF9AE}" pid="3329" name="Mendeley_Bookmark_lWcCM9Xr6C_29">
    <vt:lpwstr>opping-particle": "", "parse-names": false, "suffix": ""}, {"dropping-particle": "", "family": "Danilova", "given": "Ludmila", "non-dropping-particle": "", "parse-names": false, "suffix": ""}, {"dropping-particle": "", "family": "Davidsen", "given": "Tanj</vt:lpwstr>
  </property>
  <property fmtid="{D5CDD505-2E9C-101B-9397-08002B2CF9AE}" pid="3330" name="Mendeley_Bookmark_lWcCM9Xr6C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3331" name="Mendeley_Bookmark_lWcCM9Xr6C_30">
    <vt:lpwstr>a", "non-dropping-particle": "", "parse-names": false, "suffix": ""}, {"dropping-particle": "", "family": "Demchok", "given": "John A.", "non-dropping-particle": "", "parse-names": false, "suffix": ""}, {"dropping-particle": "", "family": "DiCara", "given</vt:lpwstr>
  </property>
  <property fmtid="{D5CDD505-2E9C-101B-9397-08002B2CF9AE}" pid="3332" name="Mendeley_Bookmark_lWcCM9Xr6C_31">
    <vt:lpwstr>": "Daniel", "non-dropping-particle": "", "parse-names": false, "suffix": ""}, {"dropping-particle": "", "family": "Dhalla", "given": "Noreen", "non-dropping-particle": "", "parse-names": false, "suffix": ""}, {"dropping-particle": "", "family": "Dhir", "</vt:lpwstr>
  </property>
  <property fmtid="{D5CDD505-2E9C-101B-9397-08002B2CF9AE}" pid="3333" name="Mendeley_Bookmark_lWcCM9Xr6C_32">
    <vt:lpwstr>given": "Rajiv", "non-dropping-particle": "", "parse-names": false, "suffix": ""}, {"dropping-particle": "", "family": "Dookran", "given": "Sheliann S.", "non-dropping-particle": "", "parse-names": false, "suffix": ""}, {"dropping-particle": "", "family":</vt:lpwstr>
  </property>
  <property fmtid="{D5CDD505-2E9C-101B-9397-08002B2CF9AE}" pid="3334" name="Mendeley_Bookmark_lWcCM9Xr6C_33">
    <vt:lpwstr> "Dresdner", "given": "Gideon", "non-dropping-particle": "", "parse-names": false, "suffix": ""}, {"dropping-particle": "", "family": "Eldridge", "given": "Jonathan", "non-dropping-particle": "", "parse-names": false, "suffix": ""}, {"dropping-particle": </vt:lpwstr>
  </property>
  <property fmtid="{D5CDD505-2E9C-101B-9397-08002B2CF9AE}" pid="3335" name="Mendeley_Bookmark_lWcCM9Xr6C_34">
    <vt:lpwstr>"", "family": "Eley", "given": "Greg", "non-dropping-particle": "", "parse-names": false, "suffix": ""}, {"dropping-particle": "", "family": "El-Naggar", "given": "Adel K.", "non-dropping-particle": "", "parse-names": false, "suffix": ""}, {"dropping-part</vt:lpwstr>
  </property>
  <property fmtid="{D5CDD505-2E9C-101B-9397-08002B2CF9AE}" pid="3336" name="Mendeley_Bookmark_lWcCM9Xr6C_35">
    <vt:lpwstr>icle": "", "family": "Eng", "given": "Stephanie", "non-dropping-particle": "", "parse-names": false, "suffix": ""}, {"dropping-particle": "", "family": "Fagin", "given": "James A.", "non-dropping-particle": "", "parse-names": false, "suffix": ""}, {"dropp</vt:lpwstr>
  </property>
  <property fmtid="{D5CDD505-2E9C-101B-9397-08002B2CF9AE}" pid="3337" name="Mendeley_Bookmark_lWcCM9Xr6C_36">
    <vt:lpwstr>ing-particle": "", "family": "Fennell", "given": "Timothy", "non-dropping-particle": "", "parse-names": false, "suffix": ""}, {"dropping-particle": "", "family": "Ferris", "given": "Robert L.", "non-dropping-particle": "", "parse-names": false, "suffix": </vt:lpwstr>
  </property>
  <property fmtid="{D5CDD505-2E9C-101B-9397-08002B2CF9AE}" pid="3338" name="Mendeley_Bookmark_lWcCM9Xr6C_37">
    <vt:lpwstr>""}, {"dropping-particle": "", "family": "Fisher", "given": "Sheila", "non-dropping-particle": "", "parse-names": false, "suffix": ""}, {"dropping-particle": "", "family": "Frazer", "given": "Scott", "non-dropping-particle": "", "parse-names": false, "suf</vt:lpwstr>
  </property>
  <property fmtid="{D5CDD505-2E9C-101B-9397-08002B2CF9AE}" pid="3339" name="Mendeley_Bookmark_lWcCM9Xr6C_38">
    <vt:lpwstr>fix": ""}, {"dropping-particle": "", "family": "Frick", "given": "Jessica", "non-dropping-particle": "", "parse-names": false, "suffix": ""}, {"dropping-particle": "", "family": "Gabriel", "given": "Stacey B.", "non-dropping-particle": "", "parse-names": </vt:lpwstr>
  </property>
  <property fmtid="{D5CDD505-2E9C-101B-9397-08002B2CF9AE}" pid="3340" name="Mendeley_Bookmark_lWcCM9Xr6C_39">
    <vt:lpwstr>false, "suffix": ""}, {"dropping-particle": "", "family": "Ganly", "given": "Ian", "non-dropping-particle": "", "parse-names": false, "suffix": ""}, {"dropping-particle": "", "family": "Gao", "given": "Jianjiong", "non-dropping-particle": "", "parse-names</vt:lpwstr>
  </property>
  <property fmtid="{D5CDD505-2E9C-101B-9397-08002B2CF9AE}" pid="3341" name="Mendeley_Bookmark_lWcCM9Xr6C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3342" name="Mendeley_Bookmark_lWcCM9Xr6C_40">
    <vt:lpwstr>": false, "suffix": ""}, {"dropping-particle": "", "family": "Garraway", "given": "Levi A.", "non-dropping-particle": "", "parse-names": false, "suffix": ""}, {"dropping-particle": "", "family": "Gastier-Foster", "given": "Julie M.", "non-dropping-particl</vt:lpwstr>
  </property>
  <property fmtid="{D5CDD505-2E9C-101B-9397-08002B2CF9AE}" pid="3343" name="Mendeley_Bookmark_lWcCM9Xr6C_41">
    <vt:lpwstr>e": "", "parse-names": false, "suffix": ""}, {"dropping-particle": "", "family": "Getz", "given": "Gad", "non-dropping-particle": "", "parse-names": false, "suffix": ""}, {"dropping-particle": "", "family": "Gehlenborg", "given": "Nils", "non-dropping-par</vt:lpwstr>
  </property>
  <property fmtid="{D5CDD505-2E9C-101B-9397-08002B2CF9AE}" pid="3344" name="Mendeley_Bookmark_lWcCM9Xr6C_42">
    <vt:lpwstr>ticle": "", "parse-names": false, "suffix": ""}, {"dropping-particle": "", "family": "Ghossein", "given": "Ronald", "non-dropping-particle": "", "parse-names": false, "suffix": ""}, {"dropping-particle": "", "family": "Gibbs", "given": "Richard A.", "non-</vt:lpwstr>
  </property>
  <property fmtid="{D5CDD505-2E9C-101B-9397-08002B2CF9AE}" pid="3345" name="Mendeley_Bookmark_lWcCM9Xr6C_43">
    <vt:lpwstr>dropping-particle": "", "parse-names": false, "suffix": ""}, {"dropping-particle": "", "family": "Giordano", "given": "Thomas J.", "non-dropping-particle": "", "parse-names": false, "suffix": ""}, {"dropping-particle": "", "family": "Gomez-Hernandez", "gi</vt:lpwstr>
  </property>
  <property fmtid="{D5CDD505-2E9C-101B-9397-08002B2CF9AE}" pid="3346" name="Mendeley_Bookmark_lWcCM9Xr6C_44">
    <vt:lpwstr>ven": "Karen", "non-dropping-particle": "", "parse-names": false, "suffix": ""}, {"dropping-particle": "", "family": "Grimsby", "given": "Jonna", "non-dropping-particle": "", "parse-names": false, "suffix": ""}, {"dropping-particle": "", "family": "Gross"</vt:lpwstr>
  </property>
  <property fmtid="{D5CDD505-2E9C-101B-9397-08002B2CF9AE}" pid="3347" name="Mendeley_Bookmark_lWcCM9Xr6C_45">
    <vt:lpwstr>, "given": "Benjamin", "non-dropping-particle": "", "parse-names": false, "suffix": ""}, {"dropping-particle": "", "family": "Guin", "given": "Ranabir", "non-dropping-particle": "", "parse-names": false, "suffix": ""}, {"dropping-particle": "", "family": </vt:lpwstr>
  </property>
  <property fmtid="{D5CDD505-2E9C-101B-9397-08002B2CF9AE}" pid="3348" name="Mendeley_Bookmark_lWcCM9Xr6C_46">
    <vt:lpwstr>"Hadjipanayis", "given": "Angela", "non-dropping-particle": "", "parse-names": false, "suffix": ""}, {"dropping-particle": "", "family": "Harper", "given": "Hollie A.", "non-dropping-particle": "", "parse-names": false, "suffix": ""}, {"dropping-particle"</vt:lpwstr>
  </property>
  <property fmtid="{D5CDD505-2E9C-101B-9397-08002B2CF9AE}" pid="3349" name="Mendeley_Bookmark_lWcCM9Xr6C_47">
    <vt:lpwstr>: "", "family": "Hayes", "given": "D. Neil", "non-dropping-particle": "", "parse-names": false, "suffix": ""}, {"dropping-particle": "", "family": "Heiman", "given": "David I.", "non-dropping-particle": "", "parse-names": false, "suffix": ""}, {"dropping-</vt:lpwstr>
  </property>
  <property fmtid="{D5CDD505-2E9C-101B-9397-08002B2CF9AE}" pid="3350" name="Mendeley_Bookmark_lWcCM9Xr6C_48">
    <vt:lpwstr>particle": "", "family": "Herman", "given": "James G.", "non-dropping-particle": "", "parse-names": false, "suffix": ""}, {"dropping-particle": "", "family": "Hoadley", "given": "Katherine A.", "non-dropping-particle": "", "parse-names": false, "suffix": </vt:lpwstr>
  </property>
  <property fmtid="{D5CDD505-2E9C-101B-9397-08002B2CF9AE}" pid="3351" name="Mendeley_Bookmark_lWcCM9Xr6C_49">
    <vt:lpwstr>""}, {"dropping-particle": "", "family": "Hofree", "given": "Matan", "non-dropping-particle": "", "parse-names": false, "suffix": ""}, {"dropping-particle": "", "family": "Holt", "given": "Robert A.", "non-dropping-particle": "", "parse-names": false, "su</vt:lpwstr>
  </property>
  <property fmtid="{D5CDD505-2E9C-101B-9397-08002B2CF9AE}" pid="3352" name="Mendeley_Bookmark_lWcCM9Xr6C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3353" name="Mendeley_Bookmark_lWcCM9Xr6C_50">
    <vt:lpwstr>ffix": ""}, {"dropping-particle": "", "family": "Hoyle", "given": "Alan P.", "non-dropping-particle": "", "parse-names": false, "suffix": ""}, {"dropping-particle": "", "family": "Huang", "given": "Franklin W.", "non-dropping-particle": "", "parse-names":</vt:lpwstr>
  </property>
  <property fmtid="{D5CDD505-2E9C-101B-9397-08002B2CF9AE}" pid="3354" name="Mendeley_Bookmark_lWcCM9Xr6C_51">
    <vt:lpwstr> false, "suffix": ""}, {"dropping-particle": "", "family": "Huang", "given": "Mei", "non-dropping-particle": "", "parse-names": false, "suffix": ""}, {"dropping-particle": "", "family": "Hutter", "given": "Carolyn M.", "non-dropping-particle": "", "parse-</vt:lpwstr>
  </property>
  <property fmtid="{D5CDD505-2E9C-101B-9397-08002B2CF9AE}" pid="3355" name="Mendeley_Bookmark_lWcCM9Xr6C_52">
    <vt:lpwstr>names": false, "suffix": ""}, {"dropping-particle": "", "family": "Ideker", "given": "Trey", "non-dropping-particle": "", "parse-names": false, "suffix": ""}, {"dropping-particle": "", "family": "Iype", "given": "Lisa", "non-dropping-particle": "", "parse</vt:lpwstr>
  </property>
  <property fmtid="{D5CDD505-2E9C-101B-9397-08002B2CF9AE}" pid="3356" name="Mendeley_Bookmark_lWcCM9Xr6C_53">
    <vt:lpwstr>-names": false, "suffix": ""}, {"dropping-particle": "", "family": "Jacobsen", "given": "Anders", "non-dropping-particle": "", "parse-names": false, "suffix": ""}, {"dropping-particle": "", "family": "Jefferys", "given": "Stuart R.", "non-dropping-particl</vt:lpwstr>
  </property>
  <property fmtid="{D5CDD505-2E9C-101B-9397-08002B2CF9AE}" pid="3357" name="Mendeley_Bookmark_lWcCM9Xr6C_54">
    <vt:lpwstr>e": "", "parse-names": false, "suffix": ""}, {"dropping-particle": "", "family": "Jones", "given": "Corbin D.", "non-dropping-particle": "", "parse-names": false, "suffix": ""}, {"dropping-particle": "", "family": "Jones", "given": "Steven J.M.", "non-dro</vt:lpwstr>
  </property>
  <property fmtid="{D5CDD505-2E9C-101B-9397-08002B2CF9AE}" pid="3358" name="Mendeley_Bookmark_lWcCM9Xr6C_55">
    <vt:lpwstr>pping-particle": "", "parse-names": false, "suffix": ""}, {"dropping-particle": "", "family": "Kasaian", "given": "Katayoon", "non-dropping-particle": "", "parse-names": false, "suffix": ""}, {"dropping-particle": "", "family": "Kebebew", "given": "Electr</vt:lpwstr>
  </property>
  <property fmtid="{D5CDD505-2E9C-101B-9397-08002B2CF9AE}" pid="3359" name="Mendeley_Bookmark_lWcCM9Xr6C_56">
    <vt:lpwstr>on", "non-dropping-particle": "", "parse-names": false, "suffix": ""}, {"dropping-particle": "", "family": "Khuri", "given": "Fadlo R.", "non-dropping-particle": "", "parse-names": false, "suffix": ""}, {"dropping-particle": "", "family": "Kim", "given": </vt:lpwstr>
  </property>
  <property fmtid="{D5CDD505-2E9C-101B-9397-08002B2CF9AE}" pid="3360" name="Mendeley_Bookmark_lWcCM9Xr6C_57">
    <vt:lpwstr>"Jaegil", "non-dropping-particle": "", "parse-names": false, "suffix": ""}, {"dropping-particle": "", "family": "Kramer", "given": "Roger", "non-dropping-particle": "", "parse-names": false, "suffix": ""}, {"dropping-particle": "", "family": "Kreisberg", </vt:lpwstr>
  </property>
  <property fmtid="{D5CDD505-2E9C-101B-9397-08002B2CF9AE}" pid="3361" name="Mendeley_Bookmark_lWcCM9Xr6C_58">
    <vt:lpwstr>"given": "Richard", "non-dropping-particle": "", "parse-names": false, "suffix": ""}, {"dropping-particle": "", "family": "Kucherlapati", "given": "Raju", "non-dropping-particle": "", "parse-names": false, "suffix": ""}, {"dropping-particle": "", "family"</vt:lpwstr>
  </property>
  <property fmtid="{D5CDD505-2E9C-101B-9397-08002B2CF9AE}" pid="3362" name="Mendeley_Bookmark_lWcCM9Xr6C_59">
    <vt:lpwstr>: "Kwiatkowski", "given": "David J.", "non-dropping-particle": "", "parse-names": false, "suffix": ""}, {"dropping-particle": "", "family": "Ladanyi", "given": "Marc", "non-dropping-particle": "", "parse-names": false, "suffix": ""}, {"dropping-particle":</vt:lpwstr>
  </property>
  <property fmtid="{D5CDD505-2E9C-101B-9397-08002B2CF9AE}" pid="3363" name="Mendeley_Bookmark_lWcCM9Xr6C_6">
    <vt:lpwstr>, "family": "Agrawal", "given": "Nishant", "non-dropping-particle": "", "parse-names": false, "suffix": ""}, {"dropping-particle": "", "family": "Akbani", "given": "Rehan", "non-dropping-particle": "", "parse-names": false, "suffix": ""}, {"dropping-parti</vt:lpwstr>
  </property>
  <property fmtid="{D5CDD505-2E9C-101B-9397-08002B2CF9AE}" pid="3364" name="Mendeley_Bookmark_lWcCM9Xr6C_60">
    <vt:lpwstr> "", "family": "Lai", "given": "Phillip H.", "non-dropping-particle": "", "parse-names": false, "suffix": ""}, {"dropping-particle": "", "family": "Laird", "given": "Peter W.", "non-dropping-particle": "", "parse-names": false, "suffix": ""}, {"dropping-p</vt:lpwstr>
  </property>
  <property fmtid="{D5CDD505-2E9C-101B-9397-08002B2CF9AE}" pid="3365" name="Mendeley_Bookmark_lWcCM9Xr6C_61">
    <vt:lpwstr>article": "", "family": "Lander", "given": "Eric", "non-dropping-particle": "", "parse-names": false, "suffix": ""}, {"dropping-particle": "", "family": "Lawrence", "given": "Michael S.", "non-dropping-particle": "", "parse-names": false, "suffix": ""}, {</vt:lpwstr>
  </property>
  <property fmtid="{D5CDD505-2E9C-101B-9397-08002B2CF9AE}" pid="3366" name="Mendeley_Bookmark_lWcCM9Xr6C_62">
    <vt:lpwstr>"dropping-particle": "", "family": "Lee", "given": "Darlene", "non-dropping-particle": "", "parse-names": false, "suffix": ""}, {"dropping-particle": "", "family": "Lee", "given": "Eunjung", "non-dropping-particle": "", "parse-names": false, "suffix": ""}</vt:lpwstr>
  </property>
  <property fmtid="{D5CDD505-2E9C-101B-9397-08002B2CF9AE}" pid="3367" name="Mendeley_Bookmark_lWcCM9Xr6C_63">
    <vt:lpwstr>, {"dropping-particle": "", "family": "Lee", "given": "Semin", "non-dropping-particle": "", "parse-names": false, "suffix": ""}, {"dropping-particle": "", "family": "Lee", "given": "William", "non-dropping-particle": "", "parse-names": false, "suffix": ""</vt:lpwstr>
  </property>
  <property fmtid="{D5CDD505-2E9C-101B-9397-08002B2CF9AE}" pid="3368" name="Mendeley_Bookmark_lWcCM9Xr6C_64">
    <vt:lpwstr>}, {"dropping-particle": "", "family": "Leraas", "given": "Kristen M.", "non-dropping-particle": "", "parse-names": false, "suffix": ""}, {"dropping-particle": "", "family": "Lichtenberg", "given": "Tara M.", "non-dropping-particle": "", "parse-names": fa</vt:lpwstr>
  </property>
  <property fmtid="{D5CDD505-2E9C-101B-9397-08002B2CF9AE}" pid="3369" name="Mendeley_Bookmark_lWcCM9Xr6C_65">
    <vt:lpwstr>lse, "suffix": ""}, {"dropping-particle": "", "family": "Lichtenstein", "given": "Lee", "non-dropping-particle": "", "parse-names": false, "suffix": ""}, {"dropping-particle": "", "family": "Lin", "given": "Pei", "non-dropping-particle": "", "parse-names"</vt:lpwstr>
  </property>
  <property fmtid="{D5CDD505-2E9C-101B-9397-08002B2CF9AE}" pid="3370" name="Mendeley_Bookmark_lWcCM9Xr6C_66">
    <vt:lpwstr>: false, "suffix": ""}, {"dropping-particle": "", "family": "Ling", "given": "Shiyun", "non-dropping-particle": "", "parse-names": false, "suffix": ""}, {"dropping-particle": "", "family": "Liu", "given": "Jinze", "non-dropping-particle": "", "parse-names</vt:lpwstr>
  </property>
  <property fmtid="{D5CDD505-2E9C-101B-9397-08002B2CF9AE}" pid="3371" name="Mendeley_Bookmark_lWcCM9Xr6C_67">
    <vt:lpwstr>": false, "suffix": ""}, {"dropping-particle": "", "family": "Liu", "given": "Wenbin", "non-dropping-particle": "", "parse-names": false, "suffix": ""}, {"dropping-particle": "", "family": "Liu", "given": "Yingchun", "non-dropping-particle": "", "parse-na</vt:lpwstr>
  </property>
  <property fmtid="{D5CDD505-2E9C-101B-9397-08002B2CF9AE}" pid="3372" name="Mendeley_Bookmark_lWcCM9Xr6C_68">
    <vt:lpwstr>mes": false, "suffix": ""}, {"dropping-particle": "", "family": "LiVolsi", "given": "Virginia A.", "non-dropping-particle": "", "parse-names": false, "suffix": ""}, {"dropping-particle": "", "family": "Lu", "given": "Yiling", "non-dropping-particle": "", </vt:lpwstr>
  </property>
  <property fmtid="{D5CDD505-2E9C-101B-9397-08002B2CF9AE}" pid="3373" name="Mendeley_Bookmark_lWcCM9Xr6C_69">
    <vt:lpwstr>"parse-names": false, "suffix": ""}, {"dropping-particle": "", "family": "Ma", "given": "Yussanne", "non-dropping-particle": "", "parse-names": false, "suffix": ""}, {"dropping-particle": "", "family": "Mahadeshwar", "given": "Harshad S.", "non-dropping-p</vt:lpwstr>
  </property>
  <property fmtid="{D5CDD505-2E9C-101B-9397-08002B2CF9AE}" pid="3374" name="Mendeley_Bookmark_lWcCM9Xr6C_7">
    <vt:lpwstr>cle": "", "family": "Aksoy", "given": "B. Arman", "non-dropping-particle": "", "parse-names": false, "suffix": ""}, {"dropping-particle": "", "family": "Ally", "given": "Adrian", "non-dropping-particle": "", "parse-names": false, "suffix": ""}, {"dropping</vt:lpwstr>
  </property>
  <property fmtid="{D5CDD505-2E9C-101B-9397-08002B2CF9AE}" pid="3375" name="Mendeley_Bookmark_lWcCM9Xr6C_70">
    <vt:lpwstr>article": "", "parse-names": false, "suffix": ""}, {"dropping-particle": "", "family": "Marra", "given": "Marco A.", "non-dropping-particle": "", "parse-names": false, "suffix": ""}, {"dropping-particle": "", "family": "Mayo", "given": "Michael", "non-dro</vt:lpwstr>
  </property>
  <property fmtid="{D5CDD505-2E9C-101B-9397-08002B2CF9AE}" pid="3376" name="Mendeley_Bookmark_lWcCM9Xr6C_71">
    <vt:lpwstr>pping-particle": "", "parse-names": false, "suffix": ""}, {"dropping-particle": "", "family": "McFadden", "given": "David G.", "non-dropping-particle": "", "parse-names": false, "suffix": ""}, {"dropping-particle": "", "family": "Meng", "given": "Shaowu",</vt:lpwstr>
  </property>
  <property fmtid="{D5CDD505-2E9C-101B-9397-08002B2CF9AE}" pid="3377" name="Mendeley_Bookmark_lWcCM9Xr6C_72">
    <vt:lpwstr> "non-dropping-particle": "", "parse-names": false, "suffix": ""}, {"dropping-particle": "", "family": "Meyerson", "given": "Matthew", "non-dropping-particle": "", "parse-names": false, "suffix": ""}, {"dropping-particle": "", "family": "Mieczkowski", "gi</vt:lpwstr>
  </property>
  <property fmtid="{D5CDD505-2E9C-101B-9397-08002B2CF9AE}" pid="3378" name="Mendeley_Bookmark_lWcCM9Xr6C_73">
    <vt:lpwstr>ven": "Piotr A.", "non-dropping-particle": "", "parse-names": false, "suffix": ""}, {"dropping-particle": "", "family": "Miller", "given": "Michael", "non-dropping-particle": "", "parse-names": false, "suffix": ""}, {"dropping-particle": "", "family": "Mi</vt:lpwstr>
  </property>
  <property fmtid="{D5CDD505-2E9C-101B-9397-08002B2CF9AE}" pid="3379" name="Mendeley_Bookmark_lWcCM9Xr6C_74">
    <vt:lpwstr>lls", "given": "Gordon", "non-dropping-particle": "", "parse-names": false, "suffix": ""}, {"dropping-particle": "", "family": "Moore", "given": "Richard A.", "non-dropping-particle": "", "parse-names": false, "suffix": ""}, {"dropping-particle": "", "fam</vt:lpwstr>
  </property>
  <property fmtid="{D5CDD505-2E9C-101B-9397-08002B2CF9AE}" pid="3380" name="Mendeley_Bookmark_lWcCM9Xr6C_75">
    <vt:lpwstr>ily": "Mose", "given": "Lisle E.", "non-dropping-particle": "", "parse-names": false, "suffix": ""}, {"dropping-particle": "", "family": "Mungall", "given": "Andrew J.", "non-dropping-particle": "", "parse-names": false, "suffix": ""}, {"dropping-particle</vt:lpwstr>
  </property>
  <property fmtid="{D5CDD505-2E9C-101B-9397-08002B2CF9AE}" pid="3381" name="Mendeley_Bookmark_lWcCM9Xr6C_76">
    <vt:lpwstr>": "", "family": "Murray", "given": "Bradley A.", "non-dropping-particle": "", "parse-names": false, "suffix": ""}, {"dropping-particle": "", "family": "Nikiforov", "given": "Yuri E.", "non-dropping-particle": "", "parse-names": false, "suffix": ""}, {"dr</vt:lpwstr>
  </property>
  <property fmtid="{D5CDD505-2E9C-101B-9397-08002B2CF9AE}" pid="3382" name="Mendeley_Bookmark_lWcCM9Xr6C_77">
    <vt:lpwstr>opping-particle": "", "family": "Noble", "given": "Michael S.", "non-dropping-particle": "", "parse-names": false, "suffix": ""}, {"dropping-particle": "", "family": "Ojesina", "given": "Akinyemi I.", "non-dropping-particle": "", "parse-names": false, "su</vt:lpwstr>
  </property>
  <property fmtid="{D5CDD505-2E9C-101B-9397-08002B2CF9AE}" pid="3383" name="Mendeley_Bookmark_lWcCM9Xr6C_78">
    <vt:lpwstr>ffix": ""}, {"dropping-particle": "", "family": "Owonikoko", "given": "Taofeek K.", "non-dropping-particle": "", "parse-names": false, "suffix": ""}, {"dropping-particle": "", "family": "Ozenberger", "given": "Bradley A.", "non-dropping-particle": "", "pa</vt:lpwstr>
  </property>
  <property fmtid="{D5CDD505-2E9C-101B-9397-08002B2CF9AE}" pid="3384" name="Mendeley_Bookmark_lWcCM9Xr6C_79">
    <vt:lpwstr>rse-names": false, "suffix": ""}, {"dropping-particle": "", "family": "Pantazi", "given": "Angeliki", "non-dropping-particle": "", "parse-names": false, "suffix": ""}, {"dropping-particle": "", "family": "Parfenov", "given": "Michael", "non-dropping-parti</vt:lpwstr>
  </property>
  <property fmtid="{D5CDD505-2E9C-101B-9397-08002B2CF9AE}" pid="3385" name="Mendeley_Bookmark_lWcCM9Xr6C_8">
    <vt:lpwstr>-particle": "", "family": "Arachchi", "given": "Harindra", "non-dropping-particle": "", "parse-names": false, "suffix": ""}, {"dropping-particle": "", "family": "Asa", "given": "Sylvia L.", "non-dropping-particle": "", "parse-names": false, "suffix": ""},</vt:lpwstr>
  </property>
  <property fmtid="{D5CDD505-2E9C-101B-9397-08002B2CF9AE}" pid="3386" name="Mendeley_Bookmark_lWcCM9Xr6C_80">
    <vt:lpwstr>cle": "", "parse-names": false, "suffix": ""}, {"dropping-particle": "", "family": "Park", "given": "Peter J.", "non-dropping-particle": "", "parse-names": false, "suffix": ""}, {"dropping-particle": "", "family": "Parker", "given": "Joel S.", "non-droppi</vt:lpwstr>
  </property>
  <property fmtid="{D5CDD505-2E9C-101B-9397-08002B2CF9AE}" pid="3387" name="Mendeley_Bookmark_lWcCM9Xr6C_81">
    <vt:lpwstr>ng-particle": "", "parse-names": false, "suffix": ""}, {"dropping-particle": "", "family": "Paull", "given": "Evan O.", "non-dropping-particle": "", "parse-names": false, "suffix": ""}, {"dropping-particle": "", "family": "Pedamallu", "given": "Chandra Se</vt:lpwstr>
  </property>
  <property fmtid="{D5CDD505-2E9C-101B-9397-08002B2CF9AE}" pid="3388" name="Mendeley_Bookmark_lWcCM9Xr6C_82">
    <vt:lpwstr>khar", "non-dropping-particle": "", "parse-names": false, "suffix": ""}, {"dropping-particle": "", "family": "Perou", "given": "Charles M.", "non-dropping-particle": "", "parse-names": false, "suffix": ""}, {"dropping-particle": "", "family": "Prins", "gi</vt:lpwstr>
  </property>
  <property fmtid="{D5CDD505-2E9C-101B-9397-08002B2CF9AE}" pid="3389" name="Mendeley_Bookmark_lWcCM9Xr6C_83">
    <vt:lpwstr>ven": "Jan F.", "non-dropping-particle": "", "parse-names": false, "suffix": ""}, {"dropping-particle": "", "family": "Protopopov", "given": "Alexei", "non-dropping-particle": "", "parse-names": false, "suffix": ""}, {"dropping-particle": "", "family": "R</vt:lpwstr>
  </property>
  <property fmtid="{D5CDD505-2E9C-101B-9397-08002B2CF9AE}" pid="3390" name="Mendeley_Bookmark_lWcCM9Xr6C_84">
    <vt:lpwstr>amalingam", "given": "Suresh S.", "non-dropping-particle": "", "parse-names": false, "suffix": ""}, {"dropping-particle": "", "family": "Ramirez", "given": "Nilsa C.", "non-dropping-particle": "", "parse-names": false, "suffix": ""}, {"dropping-particle":</vt:lpwstr>
  </property>
  <property fmtid="{D5CDD505-2E9C-101B-9397-08002B2CF9AE}" pid="3391" name="Mendeley_Bookmark_lWcCM9Xr6C_85">
    <vt:lpwstr> "", "family": "Ramirez", "given": "Ricardo", "non-dropping-particle": "", "parse-names": false, "suffix": ""}, {"dropping-particle": "", "family": "Raphael", "given": "Benjamin J.", "non-dropping-particle": "", "parse-names": false, "suffix": ""}, {"drop</vt:lpwstr>
  </property>
  <property fmtid="{D5CDD505-2E9C-101B-9397-08002B2CF9AE}" pid="3392" name="Mendeley_Bookmark_lWcCM9Xr6C_86">
    <vt:lpwstr>ping-particle": "", "family": "Rathmell", "given": "W. Kimryn", "non-dropping-particle": "", "parse-names": false, "suffix": ""}, {"dropping-particle": "", "family": "Ren", "given": "Xiaojia", "non-dropping-particle": "", "parse-names": false, "suffix": "</vt:lpwstr>
  </property>
  <property fmtid="{D5CDD505-2E9C-101B-9397-08002B2CF9AE}" pid="3393" name="Mendeley_Bookmark_lWcCM9Xr6C_87">
    <vt:lpwstr>"}, {"dropping-particle": "", "family": "Reynolds", "given": "Sheila M.", "non-dropping-particle": "", "parse-names": false, "suffix": ""}, {"dropping-particle": "", "family": "Rheinbay", "given": "Esther", "non-dropping-particle": "", "parse-names": fals</vt:lpwstr>
  </property>
  <property fmtid="{D5CDD505-2E9C-101B-9397-08002B2CF9AE}" pid="3394" name="Mendeley_Bookmark_lWcCM9Xr6C_88">
    <vt:lpwstr>e, "suffix": ""}, {"dropping-particle": "", "family": "Ringel", "given": "Matthew D.", "non-dropping-particle": "", "parse-names": false, "suffix": ""}, {"dropping-particle": "", "family": "Rivera", "given": "Michael", "non-dropping-particle": "", "parse-</vt:lpwstr>
  </property>
  <property fmtid="{D5CDD505-2E9C-101B-9397-08002B2CF9AE}" pid="3395" name="Mendeley_Bookmark_lWcCM9Xr6C_89">
    <vt:lpwstr>names": false, "suffix": ""}, {"dropping-particle": "", "family": "Roach", "given": "Jeffrey", "non-dropping-particle": "", "parse-names": false, "suffix": ""}, {"dropping-particle": "", "family": "Robertson", "given": "A. Gordon", "non-dropping-particle"</vt:lpwstr>
  </property>
  <property fmtid="{D5CDD505-2E9C-101B-9397-08002B2CF9AE}" pid="3396" name="Mendeley_Bookmark_lWcCM9Xr6C_9">
    <vt:lpwstr> {"dropping-particle": "", "family": "Auman", "given": "J. Todd", "non-dropping-particle": "", "parse-names": false, "suffix": ""}, {"dropping-particle": "", "family": "Balasundaram", "given": "Miruna", "non-dropping-particle": "", "parse-names": false, "</vt:lpwstr>
  </property>
  <property fmtid="{D5CDD505-2E9C-101B-9397-08002B2CF9AE}" pid="3397" name="Mendeley_Bookmark_lWcCM9Xr6C_90">
    <vt:lpwstr>: "", "parse-names": false, "suffix": ""}, {"dropping-particle": "", "family": "Rosenberg", "given": "Mara W.", "non-dropping-particle": "", "parse-names": false, "suffix": ""}, {"dropping-particle": "", "family": "Rosenthal", "given": "Matthew", "non-dro</vt:lpwstr>
  </property>
  <property fmtid="{D5CDD505-2E9C-101B-9397-08002B2CF9AE}" pid="3398" name="Mendeley_Bookmark_lWcCM9Xr6C_91">
    <vt:lpwstr>pping-particle": "", "parse-names": false, "suffix": ""}, {"dropping-particle": "", "family": "Sadeghi", "given": "Sara", "non-dropping-particle": "", "parse-names": false, "suffix": ""}, {"dropping-particle": "", "family": "Saksena", "given": "Gordon", "</vt:lpwstr>
  </property>
  <property fmtid="{D5CDD505-2E9C-101B-9397-08002B2CF9AE}" pid="3399" name="Mendeley_Bookmark_lWcCM9Xr6C_92">
    <vt:lpwstr>non-dropping-particle": "", "parse-names": false, "suffix": ""}, {"dropping-particle": "", "family": "Sander", "given": "Chris", "non-dropping-particle": "", "parse-names": false, "suffix": ""}, {"dropping-particle": "", "family": "Santoso", "given": "Net</vt:lpwstr>
  </property>
  <property fmtid="{D5CDD505-2E9C-101B-9397-08002B2CF9AE}" pid="3400" name="Mendeley_Bookmark_lWcCM9Xr6C_93">
    <vt:lpwstr>ty", "non-dropping-particle": "", "parse-names": false, "suffix": ""}, {"dropping-particle": "", "family": "Schein", "given": "Jacqueline E.", "non-dropping-particle": "", "parse-names": false, "suffix": ""}, {"dropping-particle": "", "family": "Schultz",</vt:lpwstr>
  </property>
  <property fmtid="{D5CDD505-2E9C-101B-9397-08002B2CF9AE}" pid="3401" name="Mendeley_Bookmark_lWcCM9Xr6C_94">
    <vt:lpwstr> "given": "Nikolaus", "non-dropping-particle": "", "parse-names": false, "suffix": ""}, {"dropping-particle": "", "family": "Schumacher", "given": "Steven E.", "non-dropping-particle": "", "parse-names": false, "suffix": ""}, {"dropping-particle": "", "fa</vt:lpwstr>
  </property>
  <property fmtid="{D5CDD505-2E9C-101B-9397-08002B2CF9AE}" pid="3402" name="Mendeley_Bookmark_lWcCM9Xr6C_95">
    <vt:lpwstr>mily": "Seethala", "given": "Raja R.", "non-dropping-particle": "", "parse-names": false, "suffix": ""}, {"dropping-particle": "", "family": "Seidman", "given": "Jonathan", "non-dropping-particle": "", "parse-names": false, "suffix": ""}, {"dropping-parti</vt:lpwstr>
  </property>
  <property fmtid="{D5CDD505-2E9C-101B-9397-08002B2CF9AE}" pid="3403" name="Mendeley_Bookmark_lWcCM9Xr6C_96">
    <vt:lpwstr>cle": "", "family": "Senbabaoglu", "given": "Yasin", "non-dropping-particle": "", "parse-names": false, "suffix": ""}, {"dropping-particle": "", "family": "Seth", "given": "Sahil", "non-dropping-particle": "", "parse-names": false, "suffix": ""}, {"droppi</vt:lpwstr>
  </property>
  <property fmtid="{D5CDD505-2E9C-101B-9397-08002B2CF9AE}" pid="3404" name="Mendeley_Bookmark_lWcCM9Xr6C_97">
    <vt:lpwstr>ng-particle": "", "family": "Sharpe", "given": "Samantha", "non-dropping-particle": "", "parse-names": false, "suffix": ""}, {"dropping-particle": "", "family": "Shaw", "given": "Kenna R.Mills", "non-dropping-particle": "", "parse-names": false, "suffix":</vt:lpwstr>
  </property>
  <property fmtid="{D5CDD505-2E9C-101B-9397-08002B2CF9AE}" pid="3405" name="Mendeley_Bookmark_lWcCM9Xr6C_98">
    <vt:lpwstr> ""}, {"dropping-particle": "", "family": "Shen", "given": "John P.", "non-dropping-particle": "", "parse-names": false, "suffix": ""}, {"dropping-particle": "", "family": "Shen", "given": "Ronglai", "non-dropping-particle": "", "parse-names": false, "suf</vt:lpwstr>
  </property>
  <property fmtid="{D5CDD505-2E9C-101B-9397-08002B2CF9AE}" pid="3406" name="Mendeley_Bookmark_lWcCM9Xr6C_99">
    <vt:lpwstr>fix": ""}, {"dropping-particle": "", "family": "Sherman", "given": "Steven", "non-dropping-particle": "", "parse-names": false, "suffix": ""}, {"dropping-particle": "", "family": "Sheth", "given": "Margi", "non-dropping-particle": "", "parse-names": false</vt:lpwstr>
  </property>
  <property fmtid="{D5CDD505-2E9C-101B-9397-08002B2CF9AE}" pid="3407" name="Mendeley_Bookmark_m0DOgnOB92_1">
    <vt:lpwstr>ADDIN CSL_CITATION {"citationItems": [{"id": "ITEM-1", "itemData": {"DOI": "10.1002/anie.201506919", "ISSN": "15213773", "abstract": "A review.  Although doctors feel uneasy with the mystery of why 100 mg of synthetic pure thyroxine from brand A should no</vt:lpwstr>
  </property>
  <property fmtid="{D5CDD505-2E9C-101B-9397-08002B2CF9AE}" pid="3408" name="Mendeley_Bookmark_m0DOgnOB92_10">
    <vt:lpwstr>ternational Edition", "id": "ITEM-1", "issued": {"date-parts": [["2015"]]}, "title": "Thyroid hormones - From Crystal Packing to Activity to Reactivity", "type": "article"}, "uris": ["http://www.mendeley.com/documents/?uuid=0249c1cf-5010-438d-a391-a97d8cb</vt:lpwstr>
  </property>
  <property fmtid="{D5CDD505-2E9C-101B-9397-08002B2CF9AE}" pid="3409" name="Mendeley_Bookmark_m0DOgnOB92_11">
    <vt:lpwstr>2a03c"]}], "mendeley": {"formattedCitation": "&lt;sup&gt;5&lt;/sup&gt;", "plainTextFormattedCitation": "5", "previouslyFormattedCitation": "&lt;sup&gt;5&lt;/sup&gt;"}, "properties": {"noteIndex": 0}, "schema": "https://github.com/citation-style-language/schema/raw/master/csl-cit</vt:lpwstr>
  </property>
  <property fmtid="{D5CDD505-2E9C-101B-9397-08002B2CF9AE}" pid="3410" name="Mendeley_Bookmark_m0DOgnOB92_12">
    <vt:lpwstr>ation.json"}</vt:lpwstr>
  </property>
  <property fmtid="{D5CDD505-2E9C-101B-9397-08002B2CF9AE}" pid="3411" name="Mendeley_Bookmark_m0DOgnOB92_2">
    <vt:lpwstr>t be equiv. to 100 mg of synthetic pure thyroxine from brand B, current medical guidelines acknowledge the patients' point.  The recent paper by Mondal and Mugesh (ibid. 127, 10983-10987) on the mol. features of thyroxine provides a stunningly simple answ</vt:lpwstr>
  </property>
  <property fmtid="{D5CDD505-2E9C-101B-9397-08002B2CF9AE}" pid="3412" name="Mendeley_Bookmark_m0DOgnOB92_3">
    <vt:lpwstr>er to this mystery.  The authors crystd. synthetic thyroxine from different solvents and obsd. two different crystal forms: a triclinic (form I) and a monoclinic (form II) form.  Both polymorphs contained two mols. of T4 within the asym. unit.  However, t</vt:lpwstr>
  </property>
  <property fmtid="{D5CDD505-2E9C-101B-9397-08002B2CF9AE}" pid="3413" name="Mendeley_Bookmark_m0DOgnOB92_4">
    <vt:lpwstr>he crystal packing differs between the two forms, and the T4 mols. also adopt different conformations that allow different intra- and intermol. interactions.  Differences occur in particular with respect to the orientation of the amino and carboxylic acid</vt:lpwstr>
  </property>
  <property fmtid="{D5CDD505-2E9C-101B-9397-08002B2CF9AE}" pid="3414" name="Mendeley_Bookmark_m0DOgnOB92_5">
    <vt:lpwstr> groups relative to the di-Ph ether moiety and with regard to the crystal contacts, which involve a network of halogen bonds (XB).  The other intriguing finding in the paper by Mondal and Mugesh is that the chem. shifts of the ring carbons bonded to iodin</vt:lpwstr>
  </property>
  <property fmtid="{D5CDD505-2E9C-101B-9397-08002B2CF9AE}" pid="3415" name="Mendeley_Bookmark_m0DOgnOB92_6">
    <vt:lpwstr>e (C3, C5, C3', C5') are remarkably different in the two polymorphs.  The authors suggest that these different chem. shifts reflect differential reactivities of the assocd. C-I bonds.  The crystals show directional XB along the axis of a C-I bond, which l</vt:lpwstr>
  </property>
  <property fmtid="{D5CDD505-2E9C-101B-9397-08002B2CF9AE}" pid="3416" name="Mendeley_Bookmark_m0DOgnOB92_7">
    <vt:lpwstr>eads to assocn. of the donor with the pos. electrostatic potential (\u03c3-hole) of the iodine, and the bond strength is significantly influenced by the conformation of the mol.  This aspect is likely to be of high relevance for biochem., because during e</vt:lpwstr>
  </property>
  <property fmtid="{D5CDD505-2E9C-101B-9397-08002B2CF9AE}" pid="3417" name="Mendeley_Bookmark_m0DOgnOB92_8">
    <vt:lpwstr>nzymic deiodination, the catalytic selenolate appears to attack the \u03c3-hole of the iodine in line via a halogen bond, thereby weakening the C-I bond for cleavage. [on SciFinder(R)]", "author": [{"dropping-particle": "", "family": "Schweizer", "given":</vt:lpwstr>
  </property>
  <property fmtid="{D5CDD505-2E9C-101B-9397-08002B2CF9AE}" pid="3418" name="Mendeley_Bookmark_m0DOgnOB92_9">
    <vt:lpwstr> "Ulrich", "non-dropping-particle": "", "parse-names": false, "suffix": ""}, {"dropping-particle": "", "family": "Steegborn", "given": "Clemens", "non-dropping-particle": "", "parse-names": false, "suffix": ""}], "container-title": "Angewandte Chemie - In</vt:lpwstr>
  </property>
  <property fmtid="{D5CDD505-2E9C-101B-9397-08002B2CF9AE}" pid="3419" name="Mendeley_Bookmark_m9hp6PCPkr_1">
    <vt:lpwstr>ADDIN CSL_CITATION {"citationItems": [{"id": "ITEM-1", "itemData": {"DOI": "10.1111/cas.12583", "ISSN": "13497006", "abstract": "After the Tokyo Electric Power Company Fukushima Daiichi nuclear power plant accident, cancer risk from low-dose radiation exp</vt:lpwstr>
  </property>
  <property fmtid="{D5CDD505-2E9C-101B-9397-08002B2CF9AE}" pid="3420" name="Mendeley_Bookmark_m9hp6PCPkr_2">
    <vt:lpwstr>osure has been deeply concerning. The linear no-threshold model is applied for the purpose of radiation protection, but it is a model based on the concept that ionizing radiation induces stochastic oncogenic alterations in the target cells. As the elucida</vt:lpwstr>
  </property>
  <property fmtid="{D5CDD505-2E9C-101B-9397-08002B2CF9AE}" pid="3421" name="Mendeley_Bookmark_m9hp6PCPkr_3">
    <vt:lpwstr>tion of the mechanism of radiation-induced carcinogenesis is indispensable to justify the concept, studies aimed at the determination of molecular changes associated with thyroid cancers among children who suffered effects from the Chernobyl nuclear accid</vt:lpwstr>
  </property>
  <property fmtid="{D5CDD505-2E9C-101B-9397-08002B2CF9AE}" pid="3422" name="Mendeley_Bookmark_m9hp6PCPkr_4">
    <vt:lpwstr>ent will be overviewed. We intend to discuss whether any radiation signatures are associated with radiation-induced childhood thyroid cancers.", "author": [{"dropping-particle": "", "family": "Suzuki", "given": "Keiji", "non-dropping-particle": "", "parse</vt:lpwstr>
  </property>
  <property fmtid="{D5CDD505-2E9C-101B-9397-08002B2CF9AE}" pid="3423" name="Mendeley_Bookmark_m9hp6PCPkr_5">
    <vt:lpwstr>-names": false, "suffix": ""}, {"dropping-particle": "", "family": "Mitsutake", "given": "Norisato", "non-dropping-particle": "", "parse-names": false, "suffix": ""}, {"dropping-particle": "", "family": "Saenko", "given": "Vladimir", "non-dropping-particl</vt:lpwstr>
  </property>
  <property fmtid="{D5CDD505-2E9C-101B-9397-08002B2CF9AE}" pid="3424" name="Mendeley_Bookmark_m9hp6PCPkr_6">
    <vt:lpwstr>e": "", "parse-names": false, "suffix": ""}, {"dropping-particle": "", "family": "Yamashita", "given": "Shunichi", "non-dropping-particle": "", "parse-names": false, "suffix": ""}], "container-title": "Cancer Science", "id": "ITEM-1", "issued": {"date-par</vt:lpwstr>
  </property>
  <property fmtid="{D5CDD505-2E9C-101B-9397-08002B2CF9AE}" pid="3425" name="Mendeley_Bookmark_m9hp6PCPkr_7">
    <vt:lpwstr>ts": [["2015"]]}, "title": "Radiation signatures in childhood thyroid cancers after the Chernobyl accident: Possible roles of radiation in carcinogenesis", "type": "article"}, "uris": ["http://www.mendeley.com/documents/?uuid=f104dc76-a2c8-419d-803c-cf107</vt:lpwstr>
  </property>
  <property fmtid="{D5CDD505-2E9C-101B-9397-08002B2CF9AE}" pid="3426" name="Mendeley_Bookmark_m9hp6PCPkr_8">
    <vt:lpwstr>6996121"]}], "mendeley": {"formattedCitation": "&lt;sup&gt;36&lt;/sup&gt;", "plainTextFormattedCitation": "36", "previouslyFormattedCitation": "&lt;sup&gt;36&lt;/sup&gt;"}, "properties": {"noteIndex": 0}, "schema": "https://github.com/citation-style-language/schema/raw/master/cs</vt:lpwstr>
  </property>
  <property fmtid="{D5CDD505-2E9C-101B-9397-08002B2CF9AE}" pid="3427" name="Mendeley_Bookmark_m9hp6PCPkr_9">
    <vt:lpwstr>l-citation.json"}</vt:lpwstr>
  </property>
  <property fmtid="{D5CDD505-2E9C-101B-9397-08002B2CF9AE}" pid="3428" name="Mendeley_Bookmark_n12DTIbf18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3429" name="Mendeley_Bookmark_n12DTIbf18_10">
    <vt:lpwstr>alytic subunit of p110\u03b1 of PI3K, is amplified in some cases of papillary thyroid cancer (PTC). Mutations in the PIK3CA have also been identified in thyroid cancers and, although relatively common in anaplastic thyroid carcinoma, are uncommon in PTC. </vt:lpwstr>
  </property>
  <property fmtid="{D5CDD505-2E9C-101B-9397-08002B2CF9AE}" pid="3430" name="Mendeley_Bookmark_n12DTIbf18_11">
    <vt:lpwstr>Objective: The objective of the study was to investigate genetic alterations like PIK3CA gene mutation, PIK3CA amplification, RAS, and RAF mutations and to further explore the relationship of these genetic alterations with various clinicopathological char</vt:lpwstr>
  </property>
  <property fmtid="{D5CDD505-2E9C-101B-9397-08002B2CF9AE}" pid="3431" name="Mendeley_Bookmark_n12DTIbf18_12">
    <vt:lpwstr>acteristics in Middle Eastern PTC. Design: We used the fluorescence in situ hybridization technique for analysis of PIK3CA amplification from 536 PTC cases, and selected amplified samples were further validated by real-time quantitative PCR. Mutation anal</vt:lpwstr>
  </property>
  <property fmtid="{D5CDD505-2E9C-101B-9397-08002B2CF9AE}" pid="3432" name="Mendeley_Bookmark_n12DTIbf18_13">
    <vt:lpwstr>ysis was done by direct DNA sequencing of PIK3CA, N2-RAS, and BRAF genes. Results: PIK3CA amplification was seen in 265 of 499 PTC cases analyzed (53.1%); PIK3CA gene mutations in four of 207 PTC (1.9%); N2-RAS mutations in 16 of 265 PTC (6%); and BRAF mu</vt:lpwstr>
  </property>
  <property fmtid="{D5CDD505-2E9C-101B-9397-08002B2CF9AE}" pid="3433" name="Mendeley_Bookmark_n12DTIbf18_14">
    <vt:lpwstr>tations in 153 of 296 PTC (51.7%). N-RAS mutations were-associated with an early stage (P = 0.0465) and lower incidence of extrathyroidal extension (P = 0.027), whereas BRAF mutations were-associated with metastasis (P = 0.0274) and poor disease-free surv</vt:lpwstr>
  </property>
  <property fmtid="{D5CDD505-2E9C-101B-9397-08002B2CF9AE}" pid="3434" name="Mendeley_Bookmark_n12DTIbf18_15">
    <vt:lpwstr>ival (P = 0.0121) in PTCs. Conclusion: A higher incidence of PIK3CA alterations and the possible synergistic effect of PIK3CA alterations and BRAF mutations suggest their major role in Middle Eastern PTC tumorigenesis and argue for therapeutic targeting o</vt:lpwstr>
  </property>
  <property fmtid="{D5CDD505-2E9C-101B-9397-08002B2CF9AE}" pid="3435" name="Mendeley_Bookmark_n12DTIbf18_16">
    <vt:lpwstr>f PI3K/AKT and MAPK pathways. Copyright \u00a9 2008 by The Endocrine Society.", "author": [{"dropping-particle": "", "family": "Abubaker", "given": "Jehad", "non-dropping-particle": "", "parse-names": false, "suffix": ""}, {"dropping-particle": "", "famil</vt:lpwstr>
  </property>
  <property fmtid="{D5CDD505-2E9C-101B-9397-08002B2CF9AE}" pid="3436" name="Mendeley_Bookmark_n12DTIbf18_17">
    <vt:lpwstr>y": "Jehan", "given": "Zeenath", "non-dropping-particle": "", "parse-names": false, "suffix": ""}, {"dropping-particle": "", "family": "Bavi", "given": "Prashant", "non-dropping-particle": "", "parse-names": false, "suffix": ""}, {"dropping-particle": "",</vt:lpwstr>
  </property>
  <property fmtid="{D5CDD505-2E9C-101B-9397-08002B2CF9AE}" pid="3437" name="Mendeley_Bookmark_n12DTIbf18_18">
    <vt:lpwstr> "family": "Sultana", "given": "Mehar", "non-dropping-particle": "", "parse-names": false, "suffix": ""}, {"dropping-particle": "", "family": "Al-Harbi", "given": "Sayer", "non-dropping-particle": "", "parse-names": false, "suffix": ""}, {"dropping-partic</vt:lpwstr>
  </property>
  <property fmtid="{D5CDD505-2E9C-101B-9397-08002B2CF9AE}" pid="3438" name="Mendeley_Bookmark_n12DTIbf18_19">
    <vt:lpwstr>le": "", "family": "Ibrahim", "given": "Muna", "non-dropping-particle": "", "parse-names": false, "suffix": ""}, {"dropping-particle": "", "family": "Al-Nuaim", "given": "Abdulrahman", "non-dropping-particle": "", "parse-names": false, "suffix": ""}, {"dr</vt:lpwstr>
  </property>
  <property fmtid="{D5CDD505-2E9C-101B-9397-08002B2CF9AE}" pid="3439" name="Mendeley_Bookmark_n12DTIbf18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3440" name="Mendeley_Bookmark_n12DTIbf18_20">
    <vt:lpwstr>opping-particle": "", "family": "Ahmed", "given": "Mohammed", "non-dropping-particle": "", "parse-names": false, "suffix": ""}, {"dropping-particle": "", "family": "Amin", "given": "Tarek", "non-dropping-particle": "", "parse-names": false, "suffix": ""},</vt:lpwstr>
  </property>
  <property fmtid="{D5CDD505-2E9C-101B-9397-08002B2CF9AE}" pid="3441" name="Mendeley_Bookmark_n12DTIbf18_21">
    <vt:lpwstr> {"dropping-particle": "", "family": "Al-Fehaily", "given": "Maha", "non-dropping-particle": "", "parse-names": false, "suffix": ""}, {"dropping-particle": "", "family": "Al-Sanea", "given": "Osama", "non-dropping-particle": "", "parse-names": false, "suf</vt:lpwstr>
  </property>
  <property fmtid="{D5CDD505-2E9C-101B-9397-08002B2CF9AE}" pid="3442" name="Mendeley_Bookmark_n12DTIbf18_22">
    <vt:lpwstr>fix": ""}, {"dropping-particle": "", "family": "Al-Dayel", "given": "Fouad", "non-dropping-particle": "", "parse-names": false, "suffix": ""}, {"dropping-particle": "", "family": "Uddin", "given": "Shahab", "non-dropping-particle": "", "parse-names": fals</vt:lpwstr>
  </property>
  <property fmtid="{D5CDD505-2E9C-101B-9397-08002B2CF9AE}" pid="3443" name="Mendeley_Bookmark_n12DTIbf18_23">
    <vt:lpwstr>e, "suffix": ""}, {"dropping-particle": "", "family": "Al-Kuraya", "given": "Khawla S.", "non-dropping-particle": "", "parse-names": false, "suffix": ""}], "container-title": "Journal of Clinical Endocrinology and Metabolism", "id": "ITEM-2", "issued": {"</vt:lpwstr>
  </property>
  <property fmtid="{D5CDD505-2E9C-101B-9397-08002B2CF9AE}" pid="3444" name="Mendeley_Bookmark_n12DTIbf18_24">
    <vt:lpwstr>date-parts": [["2008"]]}, "title": "Clinicopathological analysis of papillary thyroid cancer with PIK3CA alterations in a Middle Eastern population", "type": "article-journal"}, "uris": ["http://www.mendeley.com/documents/?uuid=6f55f8f3-9510-4af1-b5a9-4f8</vt:lpwstr>
  </property>
  <property fmtid="{D5CDD505-2E9C-101B-9397-08002B2CF9AE}" pid="3445" name="Mendeley_Bookmark_n12DTIbf18_25">
    <vt:lpwstr>3f6b6a692"]}], "mendeley": {"formattedCitation": "&lt;sup&gt;32,33&lt;/sup&gt;", "plainTextFormattedCitation": "32,33", "previouslyFormattedCitation": "&lt;sup&gt;32,33&lt;/sup&gt;"}, "properties": {"noteIndex": 0}, "schema": "https://github.com/citation-style-language/schema/ra</vt:lpwstr>
  </property>
  <property fmtid="{D5CDD505-2E9C-101B-9397-08002B2CF9AE}" pid="3446" name="Mendeley_Bookmark_n12DTIbf18_26">
    <vt:lpwstr>w/master/csl-citation.json"}</vt:lpwstr>
  </property>
  <property fmtid="{D5CDD505-2E9C-101B-9397-08002B2CF9AE}" pid="3447" name="Mendeley_Bookmark_n12DTIbf18_3">
    <vt:lpwstr>lse, "suffix": ""}, {"dropping-particle": "", "family": "Hou", "given": "Peng", "non-dropping-particle": "", "parse-names": false, "suffix": ""}, {"dropping-particle": "", "family": "Ji", "given": "Meiju", "non-dropping-particle": "", "parse-names": false</vt:lpwstr>
  </property>
  <property fmtid="{D5CDD505-2E9C-101B-9397-08002B2CF9AE}" pid="3448" name="Mendeley_Bookmark_n12DTIbf18_4">
    <vt:lpwstr>, "suffix": ""}, {"dropping-particle": "", "family": "Guan", "given": "Haixia", "non-dropping-particle": "", "parse-names": false, "suffix": ""}, {"dropping-particle": "", "family": "Studeman", "given": "Kimberly", "non-dropping-particle": "", "parse-name</vt:lpwstr>
  </property>
  <property fmtid="{D5CDD505-2E9C-101B-9397-08002B2CF9AE}" pid="3449" name="Mendeley_Bookmark_n12DTIbf18_5">
    <vt:lpwstr>s": false, "suffix": ""}, {"dropping-particle": "", "family": "Jensen", "given": "Kirk", "non-dropping-particle": "", "parse-names": false, "suffix": ""}, {"dropping-particle": "", "family": "Vasko", "given": "Vasily", "non-dropping-particle": "", "parse-</vt:lpwstr>
  </property>
  <property fmtid="{D5CDD505-2E9C-101B-9397-08002B2CF9AE}" pid="3450" name="Mendeley_Bookmark_n12DTIbf18_6">
    <vt:lpwstr>names": false, "suffix": ""}, {"dropping-particle": "", "family": "El-Naggar", "given": "Adel K.", "non-dropping-particle": "", "parse-names": false, "suffix": ""}, {"dropping-particle": "", "family": "Xing", "given": "Michael Mingzhao", "non-dropping-par</vt:lpwstr>
  </property>
  <property fmtid="{D5CDD505-2E9C-101B-9397-08002B2CF9AE}" pid="3451" name="Mendeley_Bookmark_n12DTIbf18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3452" name="Mendeley_Bookmark_n12DTIbf18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3453" name="Mendeley_Bookmark_n12DTIbf18_9">
    <vt:lpwstr>TEM-2", "itemData": {"DOI": "10.1210/jc.2007-1717", "ISSN": "0021972X", "abstract": "Context: Genetic aberration in phosphatidylinositol 3-kinase (PI3K)/AKT pathway has been detected in numerous and diverse human cancers. PIK3CA, which encodes for the cat</vt:lpwstr>
  </property>
  <property fmtid="{D5CDD505-2E9C-101B-9397-08002B2CF9AE}" pid="3454" name="Mendeley_Bookmark_nN7nO3CUlL_1">
    <vt:lpwstr>ADDIN CSL_CITATION {"citationItems": [{"id": "ITEM-1", "itemData": {"DOI": "10.1017/CBO9781107415324.004", "ISBN": "9780808923060", "ISSN": "1098-6596", "PMID": "25246403", "abstract": "Third edition. Revision of: Anatomy / Henry Gray. Includes index. Thi</vt:lpwstr>
  </property>
  <property fmtid="{D5CDD505-2E9C-101B-9397-08002B2CF9AE}" pid="3455" name="Mendeley_Bookmark_nN7nO3CUlL_2">
    <vt:lpwstr>s completely revised 3rd edition continues to focus on the information you need for your anatomy courses. The body -- Back -- Thorax -- Abdomen -- Pelvis and perineum -- Lower limb -- Upper limb -- Head and neck.", "author": [{"dropping-particle": "", "fa</vt:lpwstr>
  </property>
  <property fmtid="{D5CDD505-2E9C-101B-9397-08002B2CF9AE}" pid="3456" name="Mendeley_Bookmark_nN7nO3CUlL_3">
    <vt:lpwstr>mily": "Drake", "given": "Richard L.", "non-dropping-particle": "", "parse-names": false, "suffix": ""}, {"dropping-particle": "", "family": "Vogl", "given": "A. Wayne", "non-dropping-particle": "", "parse-names": false, "suffix": ""}, {"dropping-particle</vt:lpwstr>
  </property>
  <property fmtid="{D5CDD505-2E9C-101B-9397-08002B2CF9AE}" pid="3457" name="Mendeley_Bookmark_nN7nO3CUlL_4">
    <vt:lpwstr>": "", "family": "Mitchell", "given": "Adam W.M", "non-dropping-particle": "", "parse-names": false, "suffix": ""}], "container-title": "Gray's Anatomy for Students", "id": "ITEM-1", "issued": {"date-parts": [["2015"]]}, "title": "Gray's Anatomy for Stude</vt:lpwstr>
  </property>
  <property fmtid="{D5CDD505-2E9C-101B-9397-08002B2CF9AE}" pid="3458" name="Mendeley_Bookmark_nN7nO3CUlL_5">
    <vt:lpwstr>nts, Third Edition", "type": "article-journal"}, "uris": ["http://www.mendeley.com/documents/?uuid=d7e3a509-97e4-42e3-8f3b-ac273dea7bc7"]}], "mendeley": {"formattedCitation": "&lt;sup&gt;1&lt;/sup&gt;", "plainTextFormattedCitation": "1", "previouslyFormattedCitation"</vt:lpwstr>
  </property>
  <property fmtid="{D5CDD505-2E9C-101B-9397-08002B2CF9AE}" pid="3459" name="Mendeley_Bookmark_nN7nO3CUlL_6">
    <vt:lpwstr>: "&lt;sup&gt;1&lt;/sup&gt;"}, "properties": {"noteIndex": 0}, "schema": "https://github.com/citation-style-language/schema/raw/master/csl-citation.json"}</vt:lpwstr>
  </property>
  <property fmtid="{D5CDD505-2E9C-101B-9397-08002B2CF9AE}" pid="3460" name="Mendeley_Bookmark_npTu0GmzOt_1">
    <vt:lpwstr>ADDIN CSL_CITATION {"citationItems": [{"id": "ITEM-1", "itemData": {"DOI": "10.1038/nrc969", "ISSN": "1474175X", "abstract": "The RAS proteins control signalling pathways that are key regulators of several aspects of normal cell growth and malignant trans</vt:lpwstr>
  </property>
  <property fmtid="{D5CDD505-2E9C-101B-9397-08002B2CF9AE}" pid="3461" name="Mendeley_Bookmark_npTu0GmzOt_10">
    <vt:lpwstr>hor": [{"dropping-particle": "", "family": "Oikonomou", "given": "Eftychia", "non-dropping-particle": "", "parse-names": false, "suffix": ""}, {"dropping-particle": "", "family": "Koustas", "given": "Evangelos", "non-dropping-particle": "", "parse-names":</vt:lpwstr>
  </property>
  <property fmtid="{D5CDD505-2E9C-101B-9397-08002B2CF9AE}" pid="3462" name="Mendeley_Bookmark_npTu0GmzOt_11">
    <vt:lpwstr> false, "suffix": ""}, {"dropping-particle": "", "family": "Goulielmaki", "given": "Maria", "non-dropping-particle": "", "parse-names": false, "suffix": ""}, {"dropping-particle": "", "family": "Pintzas", "given": "Alexander", "non-dropping-particle": "",</vt:lpwstr>
  </property>
  <property fmtid="{D5CDD505-2E9C-101B-9397-08002B2CF9AE}" pid="3463" name="Mendeley_Bookmark_npTu0GmzOt_12">
    <vt:lpwstr> "parse-names": false, "suffix": ""}], "container-title": "Oncotarget", "id": "ITEM-2", "issued": {"date-parts": [["2014"]]}, "title": "BRAF vs RAS oncogenes: Are mutations of the same pathway equal? Differential signalling and therapeutic implications", </vt:lpwstr>
  </property>
  <property fmtid="{D5CDD505-2E9C-101B-9397-08002B2CF9AE}" pid="3464" name="Mendeley_Bookmark_npTu0GmzOt_13">
    <vt:lpwstr>"type": "article-journal"}, "uris": ["http://www.mendeley.com/documents/?uuid=15398362-d984-4a2a-9e93-cc6fb9992487"]}], "mendeley": {"formattedCitation": "&lt;sup&gt;28,29&lt;/sup&gt;", "plainTextFormattedCitation": "28,29", "previouslyFormattedCitation": "&lt;sup&gt;28,29</vt:lpwstr>
  </property>
  <property fmtid="{D5CDD505-2E9C-101B-9397-08002B2CF9AE}" pid="3465" name="Mendeley_Bookmark_npTu0GmzOt_14">
    <vt:lpwstr>&lt;/sup&gt;"}, "properties": {"noteIndex": 0}, "schema": "https://github.com/citation-style-language/schema/raw/master/csl-citation.json"}</vt:lpwstr>
  </property>
  <property fmtid="{D5CDD505-2E9C-101B-9397-08002B2CF9AE}" pid="3466" name="Mendeley_Bookmark_npTu0GmzOt_2">
    <vt:lpwstr>formation. They are aberrant in most human tumours due to activating mutations in the RAS genes themselves or to alterations in upstream or downstream signalling components. Rational therapies that target the RAS pathways might inhibit tumour growth, surv</vt:lpwstr>
  </property>
  <property fmtid="{D5CDD505-2E9C-101B-9397-08002B2CF9AE}" pid="3467" name="Mendeley_Bookmark_npTu0GmzOt_3">
    <vt:lpwstr>ival and spread. Several of these new therapeutic agents are showing promise in the clinic and many more are being developed.", "author": [{"dropping-particle": "", "family": "Downward", "given": "Julian", "non-dropping-particle": "", "parse-names": false</vt:lpwstr>
  </property>
  <property fmtid="{D5CDD505-2E9C-101B-9397-08002B2CF9AE}" pid="3468" name="Mendeley_Bookmark_npTu0GmzOt_4">
    <vt:lpwstr>, "suffix": ""}], "container-title": "Nature Reviews Cancer", "id": "ITEM-1", "issued": {"date-parts": [["2003"]]}, "title": "Targeting RAS signalling pathways in cancer therapy", "type": "article"}, "uris": ["http://www.mendeley.com/documents/?uuid=2b9c5</vt:lpwstr>
  </property>
  <property fmtid="{D5CDD505-2E9C-101B-9397-08002B2CF9AE}" pid="3469" name="Mendeley_Bookmark_npTu0GmzOt_5">
    <vt:lpwstr>521-b8c2-4a0b-9062-df87fbb5d68c"]}, {"id": "ITEM-2", "itemData": {"DOI": "10.18632/oncotarget.2555", "ISSN": "19492553", "abstract": "As the increased knowledge of tumour heterogeneity and genetic alterations progresses, it exemplifies the need for furthe</vt:lpwstr>
  </property>
  <property fmtid="{D5CDD505-2E9C-101B-9397-08002B2CF9AE}" pid="3470" name="Mendeley_Bookmark_npTu0GmzOt_6">
    <vt:lpwstr>r personalized medicine in modern cancer management. Here, the similarities but also the differential effects of RAS and BRAF oncogenic signalling are examined and further implications in personalized cancer diagnosis and therapy are discussed. Redundant </vt:lpwstr>
  </property>
  <property fmtid="{D5CDD505-2E9C-101B-9397-08002B2CF9AE}" pid="3471" name="Mendeley_Bookmark_npTu0GmzOt_7">
    <vt:lpwstr>mechanisms mediated by the two oncogenes as well as differential regulation of signalling pathways and gene expression by RAS as compared to BRAF are addressed. The implications of RAS vs BRAF differential functions, in relevant tumour types including col</vt:lpwstr>
  </property>
  <property fmtid="{D5CDD505-2E9C-101B-9397-08002B2CF9AE}" pid="3472" name="Mendeley_Bookmark_npTu0GmzOt_8">
    <vt:lpwstr>orectal cancer, melanoma, lung cancer are discussed. Current therapeutic findings and future viewpoints concerning the exploitation of RAS-BRAF-pathway alterations for the development of novel therapeutics and efficient rational combinations, as well as c</vt:lpwstr>
  </property>
  <property fmtid="{D5CDD505-2E9C-101B-9397-08002B2CF9AE}" pid="3473" name="Mendeley_Bookmark_npTu0GmzOt_9">
    <vt:lpwstr>ompanion tests for relevant markers of response will be evaluated. The concept that drug-resistant cells may also display drug dependency, such that altered dosing may prevent the emergence of lethal drug resistance posed a major therapy hindrance.", "aut</vt:lpwstr>
  </property>
  <property fmtid="{D5CDD505-2E9C-101B-9397-08002B2CF9AE}" pid="3474" name="Mendeley_Bookmark_oJp7EBA2hd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3475" name="Mendeley_Bookmark_oJp7EBA2hd_10">
    <vt:lpwstr>suffix": ""}, {"dropping-particle": "", "family": "Balu", "given": "Saianand", "non-dropping-particle": "", "parse-names": false, "suffix": ""}, {"dropping-particle": "", "family": "Baylin", "given": "Stephen B.", "non-dropping-particle": "", "parse-names</vt:lpwstr>
  </property>
  <property fmtid="{D5CDD505-2E9C-101B-9397-08002B2CF9AE}" pid="3476" name="Mendeley_Bookmark_oJp7EBA2hd_100">
    <vt:lpwstr>, "suffix": ""}, {"dropping-particle": "", "family": "Shi", "given": "Yan", "non-dropping-particle": "", "parse-names": false, "suffix": ""}, {"dropping-particle": "", "family": "Shmulevich", "given": "Ilya", "non-dropping-particle": "", "parse-names": fa</vt:lpwstr>
  </property>
  <property fmtid="{D5CDD505-2E9C-101B-9397-08002B2CF9AE}" pid="3477" name="Mendeley_Bookmark_oJp7EBA2hd_101">
    <vt:lpwstr>lse, "suffix": ""}, {"dropping-particle": "", "family": "Sica", "given": "Gabriel L.", "non-dropping-particle": "", "parse-names": false, "suffix": ""}, {"dropping-particle": "V.", "family": "Simons", "given": "Janae", "non-dropping-particle": "", "parse-</vt:lpwstr>
  </property>
  <property fmtid="{D5CDD505-2E9C-101B-9397-08002B2CF9AE}" pid="3478" name="Mendeley_Bookmark_oJp7EBA2hd_102">
    <vt:lpwstr>names": false, "suffix": ""}, {"dropping-particle": "", "family": "Sinha", "given": "Rileen", "non-dropping-particle": "", "parse-names": false, "suffix": ""}, {"dropping-particle": "", "family": "Sipahimalani", "given": "Payal", "non-dropping-particle": </vt:lpwstr>
  </property>
  <property fmtid="{D5CDD505-2E9C-101B-9397-08002B2CF9AE}" pid="3479" name="Mendeley_Bookmark_oJp7EBA2hd_103">
    <vt:lpwstr>"", "parse-names": false, "suffix": ""}, {"dropping-particle": "", "family": "Smallridge", "given": "Robert C.", "non-dropping-particle": "", "parse-names": false, "suffix": ""}, {"dropping-particle": "", "family": "Sofia", "given": "Heidi J.", "non-dropp</vt:lpwstr>
  </property>
  <property fmtid="{D5CDD505-2E9C-101B-9397-08002B2CF9AE}" pid="3480" name="Mendeley_Bookmark_oJp7EBA2hd_104">
    <vt:lpwstr>ing-particle": "", "parse-names": false, "suffix": ""}, {"dropping-particle": "", "family": "Soloway", "given": "Matthew G.", "non-dropping-particle": "", "parse-names": false, "suffix": ""}, {"dropping-particle": "", "family": "Song", "given": "Xingzhi",</vt:lpwstr>
  </property>
  <property fmtid="{D5CDD505-2E9C-101B-9397-08002B2CF9AE}" pid="3481" name="Mendeley_Bookmark_oJp7EBA2hd_105">
    <vt:lpwstr> "non-dropping-particle": "", "parse-names": false, "suffix": ""}, {"dropping-particle": "", "family": "Sougnez", "given": "Carrie", "non-dropping-particle": "", "parse-names": false, "suffix": ""}, {"dropping-particle": "", "family": "Stewart", "given": </vt:lpwstr>
  </property>
  <property fmtid="{D5CDD505-2E9C-101B-9397-08002B2CF9AE}" pid="3482" name="Mendeley_Bookmark_oJp7EBA2hd_106">
    <vt:lpwstr>"Chip", "non-dropping-particle": "", "parse-names": false, "suffix": ""}, {"dropping-particle": "", "family": "Stojanov", "given": "Petar", "non-dropping-particle": "", "parse-names": false, "suffix": ""}, {"dropping-particle": "", "family": "Stuart", "gi</vt:lpwstr>
  </property>
  <property fmtid="{D5CDD505-2E9C-101B-9397-08002B2CF9AE}" pid="3483" name="Mendeley_Bookmark_oJp7EBA2hd_107">
    <vt:lpwstr>ven": "Joshua M.", "non-dropping-particle": "", "parse-names": false, "suffix": ""}, {"dropping-particle": "", "family": "Sumer", "given": "S. Onur", "non-dropping-particle": "", "parse-names": false, "suffix": ""}, {"dropping-particle": "", "family": "Su</vt:lpwstr>
  </property>
  <property fmtid="{D5CDD505-2E9C-101B-9397-08002B2CF9AE}" pid="3484" name="Mendeley_Bookmark_oJp7EBA2hd_108">
    <vt:lpwstr>n", "given": "Yichao", "non-dropping-particle": "", "parse-names": false, "suffix": ""}, {"dropping-particle": "", "family": "Tabak", "given": "Barbara", "non-dropping-particle": "", "parse-names": false, "suffix": ""}, {"dropping-particle": "", "family":</vt:lpwstr>
  </property>
  <property fmtid="{D5CDD505-2E9C-101B-9397-08002B2CF9AE}" pid="3485" name="Mendeley_Bookmark_oJp7EBA2hd_109">
    <vt:lpwstr> "Tam", "given": "Angela", "non-dropping-particle": "", "parse-names": false, "suffix": ""}, {"dropping-particle": "", "family": "Tan", "given": "Donghui", "non-dropping-particle": "", "parse-names": false, "suffix": ""}, {"dropping-particle": "", "family</vt:lpwstr>
  </property>
  <property fmtid="{D5CDD505-2E9C-101B-9397-08002B2CF9AE}" pid="3486" name="Mendeley_Bookmark_oJp7EBA2hd_11">
    <vt:lpwstr>": false, "suffix": ""}, {"dropping-particle": "", "family": "Behera", "given": "Madhusmita", "non-dropping-particle": "", "parse-names": false, "suffix": ""}, {"dropping-particle": "", "family": "Bernard", "given": "Brady", "non-dropping-particle": "", "</vt:lpwstr>
  </property>
  <property fmtid="{D5CDD505-2E9C-101B-9397-08002B2CF9AE}" pid="3487" name="Mendeley_Bookmark_oJp7EBA2hd_110">
    <vt:lpwstr>": "Tang", "given": "Jiabin", "non-dropping-particle": "", "parse-names": false, "suffix": ""}, {"dropping-particle": "", "family": "Tarnuzzer", "given": "Roy", "non-dropping-particle": "", "parse-names": false, "suffix": ""}, {"dropping-particle": "", "f</vt:lpwstr>
  </property>
  <property fmtid="{D5CDD505-2E9C-101B-9397-08002B2CF9AE}" pid="3488" name="Mendeley_Bookmark_oJp7EBA2hd_111">
    <vt:lpwstr>amily": "Taylor", "given": "Barry S.", "non-dropping-particle": "", "parse-names": false, "suffix": ""}, {"dropping-particle": "", "family": "Thiessen", "given": "Nina", "non-dropping-particle": "", "parse-names": false, "suffix": ""}, {"dropping-particle</vt:lpwstr>
  </property>
  <property fmtid="{D5CDD505-2E9C-101B-9397-08002B2CF9AE}" pid="3489" name="Mendeley_Bookmark_oJp7EBA2hd_112">
    <vt:lpwstr>": "", "family": "Thorne", "given": "Leigh", "non-dropping-particle": "", "parse-names": false, "suffix": ""}, {"dropping-particle": "", "family": "Thorsson", "given": "V\u00e9steinn", "non-dropping-particle": "", "parse-names": false, "suffix": ""}, {"dr</vt:lpwstr>
  </property>
  <property fmtid="{D5CDD505-2E9C-101B-9397-08002B2CF9AE}" pid="3490" name="Mendeley_Bookmark_oJp7EBA2hd_113">
    <vt:lpwstr>opping-particle": "", "family": "Tuttle", "given": "R. Michael", "non-dropping-particle": "", "parse-names": false, "suffix": ""}, {"dropping-particle": "", "family": "Umbricht", "given": "Christopher B.", "non-dropping-particle": "", "parse-names": false</vt:lpwstr>
  </property>
  <property fmtid="{D5CDD505-2E9C-101B-9397-08002B2CF9AE}" pid="3491" name="Mendeley_Bookmark_oJp7EBA2hd_114">
    <vt:lpwstr>, "suffix": ""}, {"dropping-particle": "", "family": "Berg", "given": "David J.", "non-dropping-particle": "Van Den", "parse-names": false, "suffix": ""}, {"dropping-particle": "", "family": "Vandin", "given": "Fabio", "non-dropping-particle": "", "parse-</vt:lpwstr>
  </property>
  <property fmtid="{D5CDD505-2E9C-101B-9397-08002B2CF9AE}" pid="3492" name="Mendeley_Bookmark_oJp7EBA2hd_115">
    <vt:lpwstr>names": false, "suffix": ""}, {"dropping-particle": "", "family": "Veluvolu", "given": "Umadevi", "non-dropping-particle": "", "parse-names": false, "suffix": ""}, {"dropping-particle": "", "family": "Verhaak", "given": "Roel G.W.", "non-dropping-particle</vt:lpwstr>
  </property>
  <property fmtid="{D5CDD505-2E9C-101B-9397-08002B2CF9AE}" pid="3493" name="Mendeley_Bookmark_oJp7EBA2hd_116">
    <vt:lpwstr>": "", "parse-names": false, "suffix": ""}, {"dropping-particle": "", "family": "Vinco", "given": "Michelle", "non-dropping-particle": "", "parse-names": false, "suffix": ""}, {"dropping-particle": "", "family": "Voet", "given": "Doug", "non-dropping-part</vt:lpwstr>
  </property>
  <property fmtid="{D5CDD505-2E9C-101B-9397-08002B2CF9AE}" pid="3494" name="Mendeley_Bookmark_oJp7EBA2hd_117">
    <vt:lpwstr>icle": "", "parse-names": false, "suffix": ""}, {"dropping-particle": "", "family": "Walter", "given": "Vonn", "non-dropping-particle": "", "parse-names": false, "suffix": ""}, {"dropping-particle": "", "family": "Wang", "given": "Zhining", "non-dropping-</vt:lpwstr>
  </property>
  <property fmtid="{D5CDD505-2E9C-101B-9397-08002B2CF9AE}" pid="3495" name="Mendeley_Bookmark_oJp7EBA2hd_118">
    <vt:lpwstr>particle": "", "parse-names": false, "suffix": ""}, {"dropping-particle": "", "family": "Waring", "given": "Scot", "non-dropping-particle": "", "parse-names": false, "suffix": ""}, {"dropping-particle": "", "family": "Weinberger", "given": "Paul M.", "non</vt:lpwstr>
  </property>
  <property fmtid="{D5CDD505-2E9C-101B-9397-08002B2CF9AE}" pid="3496" name="Mendeley_Bookmark_oJp7EBA2hd_119">
    <vt:lpwstr>-dropping-particle": "", "parse-names": false, "suffix": ""}, {"dropping-particle": "", "family": "Weinhold", "given": "Nils", "non-dropping-particle": "", "parse-names": false, "suffix": ""}, {"dropping-particle": "", "family": "Weinstein", "given": "Joh</vt:lpwstr>
  </property>
  <property fmtid="{D5CDD505-2E9C-101B-9397-08002B2CF9AE}" pid="3497" name="Mendeley_Bookmark_oJp7EBA2hd_12">
    <vt:lpwstr>parse-names": false, "suffix": ""}, {"dropping-particle": "", "family": "Beroukhim", "given": "Rameen", "non-dropping-particle": "", "parse-names": false, "suffix": ""}, {"dropping-particle": "", "family": "Bishop", "given": "Justin A.", "non-dropping-par</vt:lpwstr>
  </property>
  <property fmtid="{D5CDD505-2E9C-101B-9397-08002B2CF9AE}" pid="3498" name="Mendeley_Bookmark_oJp7EBA2hd_120">
    <vt:lpwstr>n N.", "non-dropping-particle": "", "parse-names": false, "suffix": ""}, {"dropping-particle": "", "family": "Weisenberger", "given": "Daniel J.", "non-dropping-particle": "", "parse-names": false, "suffix": ""}, {"dropping-particle": "", "family": "Wheel</vt:lpwstr>
  </property>
  <property fmtid="{D5CDD505-2E9C-101B-9397-08002B2CF9AE}" pid="3499" name="Mendeley_Bookmark_oJp7EBA2hd_121">
    <vt:lpwstr>er", "given": "David", "non-dropping-particle": "", "parse-names": false, "suffix": ""}, {"dropping-particle": "", "family": "Wilkerson", "given": "Matthew D.", "non-dropping-particle": "", "parse-names": false, "suffix": ""}, {"dropping-particle": "", "f</vt:lpwstr>
  </property>
  <property fmtid="{D5CDD505-2E9C-101B-9397-08002B2CF9AE}" pid="3500" name="Mendeley_Bookmark_oJp7EBA2hd_122">
    <vt:lpwstr>amily": "Wilson", "given": "Jocelyn", "non-dropping-particle": "", "parse-names": false, "suffix": ""}, {"dropping-particle": "", "family": "Williams", "given": "Michelle", "non-dropping-particle": "", "parse-names": false, "suffix": ""}, {"dropping-parti</vt:lpwstr>
  </property>
  <property fmtid="{D5CDD505-2E9C-101B-9397-08002B2CF9AE}" pid="3501" name="Mendeley_Bookmark_oJp7EBA2hd_123">
    <vt:lpwstr>cle": "", "family": "Winer", "given": "Daniel A.", "non-dropping-particle": "", "parse-names": false, "suffix": ""}, {"dropping-particle": "", "family": "Wise", "given": "Lisa", "non-dropping-particle": "", "parse-names": false, "suffix": ""}, {"dropping-</vt:lpwstr>
  </property>
  <property fmtid="{D5CDD505-2E9C-101B-9397-08002B2CF9AE}" pid="3502" name="Mendeley_Bookmark_oJp7EBA2hd_124">
    <vt:lpwstr>particle": "", "family": "Wu", "given": "Junyuan", "non-dropping-particle": "", "parse-names": false, "suffix": ""}, {"dropping-particle": "", "family": "Xi", "given": "Liu", "non-dropping-particle": "", "parse-names": false, "suffix": ""}, {"dropping-par</vt:lpwstr>
  </property>
  <property fmtid="{D5CDD505-2E9C-101B-9397-08002B2CF9AE}" pid="3503" name="Mendeley_Bookmark_oJp7EBA2hd_125">
    <vt:lpwstr>ticle": "", "family": "Xu", "given": "Andrew W.", "non-dropping-particle": "", "parse-names": false, "suffix": ""}, {"dropping-particle": "", "family": "Yang", "given": "Liming", "non-dropping-particle": "", "parse-names": false, "suffix": ""}, {"dropping</vt:lpwstr>
  </property>
  <property fmtid="{D5CDD505-2E9C-101B-9397-08002B2CF9AE}" pid="3504" name="Mendeley_Bookmark_oJp7EBA2hd_126">
    <vt:lpwstr>-particle": "", "family": "Yang", "given": "Lixing", "non-dropping-particle": "", "parse-names": false, "suffix": ""}, {"dropping-particle": "", "family": "Zack", "given": "Travis I.", "non-dropping-particle": "", "parse-names": false, "suffix": ""}, {"dr</vt:lpwstr>
  </property>
  <property fmtid="{D5CDD505-2E9C-101B-9397-08002B2CF9AE}" pid="3505" name="Mendeley_Bookmark_oJp7EBA2hd_127">
    <vt:lpwstr>opping-particle": "", "family": "Zeiger", "given": "Martha A.", "non-dropping-particle": "", "parse-names": false, "suffix": ""}, {"dropping-particle": "", "family": "Zeng", "given": "Dong", "non-dropping-particle": "", "parse-names": false, "suffix": ""}</vt:lpwstr>
  </property>
  <property fmtid="{D5CDD505-2E9C-101B-9397-08002B2CF9AE}" pid="3506" name="Mendeley_Bookmark_oJp7EBA2hd_128">
    <vt:lpwstr>, {"dropping-particle": "", "family": "Zenklusen", "given": "Jean Claude", "non-dropping-particle": "", "parse-names": false, "suffix": ""}, {"dropping-particle": "", "family": "Zhao", "given": "Ni", "non-dropping-particle": "", "parse-names": false, "suf</vt:lpwstr>
  </property>
  <property fmtid="{D5CDD505-2E9C-101B-9397-08002B2CF9AE}" pid="3507" name="Mendeley_Bookmark_oJp7EBA2hd_129">
    <vt:lpwstr>fix": ""}, {"dropping-particle": "", "family": "Zhang", "given": "Hailei", "non-dropping-particle": "", "parse-names": false, "suffix": ""}, {"dropping-particle": "", "family": "Zhang", "given": "Jianhua", "non-dropping-particle": "", "parse-names": false</vt:lpwstr>
  </property>
  <property fmtid="{D5CDD505-2E9C-101B-9397-08002B2CF9AE}" pid="3508" name="Mendeley_Bookmark_oJp7EBA2hd_13">
    <vt:lpwstr>ticle": "", "parse-names": false, "suffix": ""}, {"dropping-particle": "", "family": "Black", "given": "Aaron D.", "non-dropping-particle": "", "parse-names": false, "suffix": ""}, {"dropping-particle": "", "family": "Bodenheimer", "given": "Tom", "non-dr</vt:lpwstr>
  </property>
  <property fmtid="{D5CDD505-2E9C-101B-9397-08002B2CF9AE}" pid="3509" name="Mendeley_Bookmark_oJp7EBA2hd_130">
    <vt:lpwstr>, "suffix": ""}, {"dropping-particle": "", "family": "Zhang", "given": "Jiashan", "non-dropping-particle": "", "parse-names": false, "suffix": ""}, {"dropping-particle": "", "family": "Zhang", "given": "Wei", "non-dropping-particle": "", "parse-names": fa</vt:lpwstr>
  </property>
  <property fmtid="{D5CDD505-2E9C-101B-9397-08002B2CF9AE}" pid="3510" name="Mendeley_Bookmark_oJp7EBA2hd_131">
    <vt:lpwstr>lse, "suffix": ""}, {"dropping-particle": "", "family": "Zmuda", "given": "Erik", "non-dropping-particle": "", "parse-names": false, "suffix": ""}, {"dropping-particle": "", "family": "Zou", "given": "Lihua", "non-dropping-particle": "", "parse-names": fa</vt:lpwstr>
  </property>
  <property fmtid="{D5CDD505-2E9C-101B-9397-08002B2CF9AE}" pid="3511" name="Mendeley_Bookmark_oJp7EBA2hd_132">
    <vt:lpwstr>lse, "suffix": ""}], "container-title": "Cell", "id": "ITEM-1", "issued": {"date-parts": [["2014"]]}, "title": "Integrated Genomic Characterization of Papillary Thyroid Carcinoma", "type": "article-journal"}, "uris": ["http://www.mendeley.com/documents/?u</vt:lpwstr>
  </property>
  <property fmtid="{D5CDD505-2E9C-101B-9397-08002B2CF9AE}" pid="3512" name="Mendeley_Bookmark_oJp7EBA2hd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3513" name="Mendeley_Bookmark_oJp7EBA2hd_134">
    <vt:lpwstr>yle-language/schema/raw/master/csl-citation.json"}</vt:lpwstr>
  </property>
  <property fmtid="{D5CDD505-2E9C-101B-9397-08002B2CF9AE}" pid="3514" name="Mendeley_Bookmark_oJp7EBA2hd_14">
    <vt:lpwstr>opping-particle": "", "parse-names": false, "suffix": ""}, {"dropping-particle": "", "family": "Boice", "given": "Lori", "non-dropping-particle": "", "parse-names": false, "suffix": ""}, {"dropping-particle": "", "family": "Bootwalla", "given": "Moiz S.",</vt:lpwstr>
  </property>
  <property fmtid="{D5CDD505-2E9C-101B-9397-08002B2CF9AE}" pid="3515" name="Mendeley_Bookmark_oJp7EBA2hd_15">
    <vt:lpwstr> "non-dropping-particle": "", "parse-names": false, "suffix": ""}, {"dropping-particle": "", "family": "Bowen", "given": "Jay", "non-dropping-particle": "", "parse-names": false, "suffix": ""}, {"dropping-particle": "", "family": "Bowlby", "given": "Reann</vt:lpwstr>
  </property>
  <property fmtid="{D5CDD505-2E9C-101B-9397-08002B2CF9AE}" pid="3516" name="Mendeley_Bookmark_oJp7EBA2hd_16">
    <vt:lpwstr>e", "non-dropping-particle": "", "parse-names": false, "suffix": ""}, {"dropping-particle": "", "family": "Bristow", "given": "Christopher A.", "non-dropping-particle": "", "parse-names": false, "suffix": ""}, {"dropping-particle": "", "family": "Brookens</vt:lpwstr>
  </property>
  <property fmtid="{D5CDD505-2E9C-101B-9397-08002B2CF9AE}" pid="3517" name="Mendeley_Bookmark_oJp7EBA2hd_17">
    <vt:lpwstr>", "given": "Robin", "non-dropping-particle": "", "parse-names": false, "suffix": ""}, {"dropping-particle": "", "family": "Brooks", "given": "Denise", "non-dropping-particle": "", "parse-names": false, "suffix": ""}, {"dropping-particle": "", "family": "</vt:lpwstr>
  </property>
  <property fmtid="{D5CDD505-2E9C-101B-9397-08002B2CF9AE}" pid="3518" name="Mendeley_Bookmark_oJp7EBA2hd_18">
    <vt:lpwstr>Bryant", "given": "Robert", "non-dropping-particle": "", "parse-names": false, "suffix": ""}, {"dropping-particle": "", "family": "Buda", "given": "Elizabeth", "non-dropping-particle": "", "parse-names": false, "suffix": ""}, {"dropping-particle": "", "fa</vt:lpwstr>
  </property>
  <property fmtid="{D5CDD505-2E9C-101B-9397-08002B2CF9AE}" pid="3519" name="Mendeley_Bookmark_oJp7EBA2hd_19">
    <vt:lpwstr>mily": "Butterfield", "given": "Yaron S.N.", "non-dropping-particle": "", "parse-names": false, "suffix": ""}, {"dropping-particle": "", "family": "Carling", "given": "Tobias", "non-dropping-particle": "", "parse-names": false, "suffix": ""}, {"dropping-p</vt:lpwstr>
  </property>
  <property fmtid="{D5CDD505-2E9C-101B-9397-08002B2CF9AE}" pid="3520" name="Mendeley_Bookmark_oJp7EBA2hd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3521" name="Mendeley_Bookmark_oJp7EBA2hd_20">
    <vt:lpwstr>article": "", "family": "Carlsen", "given": "Rebecca", "non-dropping-particle": "", "parse-names": false, "suffix": ""}, {"dropping-particle": "", "family": "Carter", "given": "Scott L.", "non-dropping-particle": "", "parse-names": false, "suffix": ""}, {</vt:lpwstr>
  </property>
  <property fmtid="{D5CDD505-2E9C-101B-9397-08002B2CF9AE}" pid="3522" name="Mendeley_Bookmark_oJp7EBA2hd_21">
    <vt:lpwstr>"dropping-particle": "", "family": "Carty", "given": "Sally E.", "non-dropping-particle": "", "parse-names": false, "suffix": ""}, {"dropping-particle": "", "family": "Chan", "given": "Timothy A.", "non-dropping-particle": "", "parse-names": false, "suffi</vt:lpwstr>
  </property>
  <property fmtid="{D5CDD505-2E9C-101B-9397-08002B2CF9AE}" pid="3523" name="Mendeley_Bookmark_oJp7EBA2hd_22">
    <vt:lpwstr>x": ""}, {"dropping-particle": "", "family": "Chen", "given": "Amy Y.", "non-dropping-particle": "", "parse-names": false, "suffix": ""}, {"dropping-particle": "", "family": "Cherniack", "given": "Andrew D.", "non-dropping-particle": "", "parse-names": fa</vt:lpwstr>
  </property>
  <property fmtid="{D5CDD505-2E9C-101B-9397-08002B2CF9AE}" pid="3524" name="Mendeley_Bookmark_oJp7EBA2hd_23">
    <vt:lpwstr>lse, "suffix": ""}, {"dropping-particle": "", "family": "Cheung", "given": "Dorothy", "non-dropping-particle": "", "parse-names": false, "suffix": ""}, {"dropping-particle": "", "family": "Chin", "given": "Lynda", "non-dropping-particle": "", "parse-names</vt:lpwstr>
  </property>
  <property fmtid="{D5CDD505-2E9C-101B-9397-08002B2CF9AE}" pid="3525" name="Mendeley_Bookmark_oJp7EBA2hd_24">
    <vt:lpwstr>": false, "suffix": ""}, {"dropping-particle": "", "family": "Cho", "given": "Juok", "non-dropping-particle": "", "parse-names": false, "suffix": ""}, {"dropping-particle": "", "family": "Chu", "given": "Andy", "non-dropping-particle": "", "parse-names": </vt:lpwstr>
  </property>
  <property fmtid="{D5CDD505-2E9C-101B-9397-08002B2CF9AE}" pid="3526" name="Mendeley_Bookmark_oJp7EBA2hd_25">
    <vt:lpwstr>false, "suffix": ""}, {"dropping-particle": "", "family": "Chuah", "given": "Eric", "non-dropping-particle": "", "parse-names": false, "suffix": ""}, {"dropping-particle": "", "family": "Cibulskis", "given": "Kristian", "non-dropping-particle": "", "parse</vt:lpwstr>
  </property>
  <property fmtid="{D5CDD505-2E9C-101B-9397-08002B2CF9AE}" pid="3527" name="Mendeley_Bookmark_oJp7EBA2hd_26">
    <vt:lpwstr>-names": false, "suffix": ""}, {"dropping-particle": "", "family": "Ciriello", "given": "Giovanni", "non-dropping-particle": "", "parse-names": false, "suffix": ""}, {"dropping-particle": "", "family": "Clarke", "given": "Amanda", "non-dropping-particle":</vt:lpwstr>
  </property>
  <property fmtid="{D5CDD505-2E9C-101B-9397-08002B2CF9AE}" pid="3528" name="Mendeley_Bookmark_oJp7EBA2hd_27">
    <vt:lpwstr> "", "parse-names": false, "suffix": ""}, {"dropping-particle": "", "family": "Clayman", "given": "Gary L.", "non-dropping-particle": "", "parse-names": false, "suffix": ""}, {"dropping-particle": "", "family": "Cope", "given": "Leslie", "non-dropping-par</vt:lpwstr>
  </property>
  <property fmtid="{D5CDD505-2E9C-101B-9397-08002B2CF9AE}" pid="3529" name="Mendeley_Bookmark_oJp7EBA2hd_28">
    <vt:lpwstr>ticle": "", "parse-names": false, "suffix": ""}, {"dropping-particle": "", "family": "Copland", "given": "John A.", "non-dropping-particle": "", "parse-names": false, "suffix": ""}, {"dropping-particle": "", "family": "Covington", "given": "Kyle", "non-dr</vt:lpwstr>
  </property>
  <property fmtid="{D5CDD505-2E9C-101B-9397-08002B2CF9AE}" pid="3530" name="Mendeley_Bookmark_oJp7EBA2hd_29">
    <vt:lpwstr>opping-particle": "", "parse-names": false, "suffix": ""}, {"dropping-particle": "", "family": "Danilova", "given": "Ludmila", "non-dropping-particle": "", "parse-names": false, "suffix": ""}, {"dropping-particle": "", "family": "Davidsen", "given": "Tanj</vt:lpwstr>
  </property>
  <property fmtid="{D5CDD505-2E9C-101B-9397-08002B2CF9AE}" pid="3531" name="Mendeley_Bookmark_oJp7EBA2hd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3532" name="Mendeley_Bookmark_oJp7EBA2hd_30">
    <vt:lpwstr>a", "non-dropping-particle": "", "parse-names": false, "suffix": ""}, {"dropping-particle": "", "family": "Demchok", "given": "John A.", "non-dropping-particle": "", "parse-names": false, "suffix": ""}, {"dropping-particle": "", "family": "DiCara", "given</vt:lpwstr>
  </property>
  <property fmtid="{D5CDD505-2E9C-101B-9397-08002B2CF9AE}" pid="3533" name="Mendeley_Bookmark_oJp7EBA2hd_31">
    <vt:lpwstr>": "Daniel", "non-dropping-particle": "", "parse-names": false, "suffix": ""}, {"dropping-particle": "", "family": "Dhalla", "given": "Noreen", "non-dropping-particle": "", "parse-names": false, "suffix": ""}, {"dropping-particle": "", "family": "Dhir", "</vt:lpwstr>
  </property>
  <property fmtid="{D5CDD505-2E9C-101B-9397-08002B2CF9AE}" pid="3534" name="Mendeley_Bookmark_oJp7EBA2hd_32">
    <vt:lpwstr>given": "Rajiv", "non-dropping-particle": "", "parse-names": false, "suffix": ""}, {"dropping-particle": "", "family": "Dookran", "given": "Sheliann S.", "non-dropping-particle": "", "parse-names": false, "suffix": ""}, {"dropping-particle": "", "family":</vt:lpwstr>
  </property>
  <property fmtid="{D5CDD505-2E9C-101B-9397-08002B2CF9AE}" pid="3535" name="Mendeley_Bookmark_oJp7EBA2hd_33">
    <vt:lpwstr> "Dresdner", "given": "Gideon", "non-dropping-particle": "", "parse-names": false, "suffix": ""}, {"dropping-particle": "", "family": "Eldridge", "given": "Jonathan", "non-dropping-particle": "", "parse-names": false, "suffix": ""}, {"dropping-particle": </vt:lpwstr>
  </property>
  <property fmtid="{D5CDD505-2E9C-101B-9397-08002B2CF9AE}" pid="3536" name="Mendeley_Bookmark_oJp7EBA2hd_34">
    <vt:lpwstr>"", "family": "Eley", "given": "Greg", "non-dropping-particle": "", "parse-names": false, "suffix": ""}, {"dropping-particle": "", "family": "El-Naggar", "given": "Adel K.", "non-dropping-particle": "", "parse-names": false, "suffix": ""}, {"dropping-part</vt:lpwstr>
  </property>
  <property fmtid="{D5CDD505-2E9C-101B-9397-08002B2CF9AE}" pid="3537" name="Mendeley_Bookmark_oJp7EBA2hd_35">
    <vt:lpwstr>icle": "", "family": "Eng", "given": "Stephanie", "non-dropping-particle": "", "parse-names": false, "suffix": ""}, {"dropping-particle": "", "family": "Fagin", "given": "James A.", "non-dropping-particle": "", "parse-names": false, "suffix": ""}, {"dropp</vt:lpwstr>
  </property>
  <property fmtid="{D5CDD505-2E9C-101B-9397-08002B2CF9AE}" pid="3538" name="Mendeley_Bookmark_oJp7EBA2hd_36">
    <vt:lpwstr>ing-particle": "", "family": "Fennell", "given": "Timothy", "non-dropping-particle": "", "parse-names": false, "suffix": ""}, {"dropping-particle": "", "family": "Ferris", "given": "Robert L.", "non-dropping-particle": "", "parse-names": false, "suffix": </vt:lpwstr>
  </property>
  <property fmtid="{D5CDD505-2E9C-101B-9397-08002B2CF9AE}" pid="3539" name="Mendeley_Bookmark_oJp7EBA2hd_37">
    <vt:lpwstr>""}, {"dropping-particle": "", "family": "Fisher", "given": "Sheila", "non-dropping-particle": "", "parse-names": false, "suffix": ""}, {"dropping-particle": "", "family": "Frazer", "given": "Scott", "non-dropping-particle": "", "parse-names": false, "suf</vt:lpwstr>
  </property>
  <property fmtid="{D5CDD505-2E9C-101B-9397-08002B2CF9AE}" pid="3540" name="Mendeley_Bookmark_oJp7EBA2hd_38">
    <vt:lpwstr>fix": ""}, {"dropping-particle": "", "family": "Frick", "given": "Jessica", "non-dropping-particle": "", "parse-names": false, "suffix": ""}, {"dropping-particle": "", "family": "Gabriel", "given": "Stacey B.", "non-dropping-particle": "", "parse-names": </vt:lpwstr>
  </property>
  <property fmtid="{D5CDD505-2E9C-101B-9397-08002B2CF9AE}" pid="3541" name="Mendeley_Bookmark_oJp7EBA2hd_39">
    <vt:lpwstr>false, "suffix": ""}, {"dropping-particle": "", "family": "Ganly", "given": "Ian", "non-dropping-particle": "", "parse-names": false, "suffix": ""}, {"dropping-particle": "", "family": "Gao", "given": "Jianjiong", "non-dropping-particle": "", "parse-names</vt:lpwstr>
  </property>
  <property fmtid="{D5CDD505-2E9C-101B-9397-08002B2CF9AE}" pid="3542" name="Mendeley_Bookmark_oJp7EBA2hd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3543" name="Mendeley_Bookmark_oJp7EBA2hd_40">
    <vt:lpwstr>": false, "suffix": ""}, {"dropping-particle": "", "family": "Garraway", "given": "Levi A.", "non-dropping-particle": "", "parse-names": false, "suffix": ""}, {"dropping-particle": "", "family": "Gastier-Foster", "given": "Julie M.", "non-dropping-particl</vt:lpwstr>
  </property>
  <property fmtid="{D5CDD505-2E9C-101B-9397-08002B2CF9AE}" pid="3544" name="Mendeley_Bookmark_oJp7EBA2hd_41">
    <vt:lpwstr>e": "", "parse-names": false, "suffix": ""}, {"dropping-particle": "", "family": "Getz", "given": "Gad", "non-dropping-particle": "", "parse-names": false, "suffix": ""}, {"dropping-particle": "", "family": "Gehlenborg", "given": "Nils", "non-dropping-par</vt:lpwstr>
  </property>
  <property fmtid="{D5CDD505-2E9C-101B-9397-08002B2CF9AE}" pid="3545" name="Mendeley_Bookmark_oJp7EBA2hd_42">
    <vt:lpwstr>ticle": "", "parse-names": false, "suffix": ""}, {"dropping-particle": "", "family": "Ghossein", "given": "Ronald", "non-dropping-particle": "", "parse-names": false, "suffix": ""}, {"dropping-particle": "", "family": "Gibbs", "given": "Richard A.", "non-</vt:lpwstr>
  </property>
  <property fmtid="{D5CDD505-2E9C-101B-9397-08002B2CF9AE}" pid="3546" name="Mendeley_Bookmark_oJp7EBA2hd_43">
    <vt:lpwstr>dropping-particle": "", "parse-names": false, "suffix": ""}, {"dropping-particle": "", "family": "Giordano", "given": "Thomas J.", "non-dropping-particle": "", "parse-names": false, "suffix": ""}, {"dropping-particle": "", "family": "Gomez-Hernandez", "gi</vt:lpwstr>
  </property>
  <property fmtid="{D5CDD505-2E9C-101B-9397-08002B2CF9AE}" pid="3547" name="Mendeley_Bookmark_oJp7EBA2hd_44">
    <vt:lpwstr>ven": "Karen", "non-dropping-particle": "", "parse-names": false, "suffix": ""}, {"dropping-particle": "", "family": "Grimsby", "given": "Jonna", "non-dropping-particle": "", "parse-names": false, "suffix": ""}, {"dropping-particle": "", "family": "Gross"</vt:lpwstr>
  </property>
  <property fmtid="{D5CDD505-2E9C-101B-9397-08002B2CF9AE}" pid="3548" name="Mendeley_Bookmark_oJp7EBA2hd_45">
    <vt:lpwstr>, "given": "Benjamin", "non-dropping-particle": "", "parse-names": false, "suffix": ""}, {"dropping-particle": "", "family": "Guin", "given": "Ranabir", "non-dropping-particle": "", "parse-names": false, "suffix": ""}, {"dropping-particle": "", "family": </vt:lpwstr>
  </property>
  <property fmtid="{D5CDD505-2E9C-101B-9397-08002B2CF9AE}" pid="3549" name="Mendeley_Bookmark_oJp7EBA2hd_46">
    <vt:lpwstr>"Hadjipanayis", "given": "Angela", "non-dropping-particle": "", "parse-names": false, "suffix": ""}, {"dropping-particle": "", "family": "Harper", "given": "Hollie A.", "non-dropping-particle": "", "parse-names": false, "suffix": ""}, {"dropping-particle"</vt:lpwstr>
  </property>
  <property fmtid="{D5CDD505-2E9C-101B-9397-08002B2CF9AE}" pid="3550" name="Mendeley_Bookmark_oJp7EBA2hd_47">
    <vt:lpwstr>: "", "family": "Hayes", "given": "D. Neil", "non-dropping-particle": "", "parse-names": false, "suffix": ""}, {"dropping-particle": "", "family": "Heiman", "given": "David I.", "non-dropping-particle": "", "parse-names": false, "suffix": ""}, {"dropping-</vt:lpwstr>
  </property>
  <property fmtid="{D5CDD505-2E9C-101B-9397-08002B2CF9AE}" pid="3551" name="Mendeley_Bookmark_oJp7EBA2hd_48">
    <vt:lpwstr>particle": "", "family": "Herman", "given": "James G.", "non-dropping-particle": "", "parse-names": false, "suffix": ""}, {"dropping-particle": "", "family": "Hoadley", "given": "Katherine A.", "non-dropping-particle": "", "parse-names": false, "suffix": </vt:lpwstr>
  </property>
  <property fmtid="{D5CDD505-2E9C-101B-9397-08002B2CF9AE}" pid="3552" name="Mendeley_Bookmark_oJp7EBA2hd_49">
    <vt:lpwstr>""}, {"dropping-particle": "", "family": "Hofree", "given": "Matan", "non-dropping-particle": "", "parse-names": false, "suffix": ""}, {"dropping-particle": "", "family": "Holt", "given": "Robert A.", "non-dropping-particle": "", "parse-names": false, "su</vt:lpwstr>
  </property>
  <property fmtid="{D5CDD505-2E9C-101B-9397-08002B2CF9AE}" pid="3553" name="Mendeley_Bookmark_oJp7EBA2hd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3554" name="Mendeley_Bookmark_oJp7EBA2hd_50">
    <vt:lpwstr>ffix": ""}, {"dropping-particle": "", "family": "Hoyle", "given": "Alan P.", "non-dropping-particle": "", "parse-names": false, "suffix": ""}, {"dropping-particle": "", "family": "Huang", "given": "Franklin W.", "non-dropping-particle": "", "parse-names":</vt:lpwstr>
  </property>
  <property fmtid="{D5CDD505-2E9C-101B-9397-08002B2CF9AE}" pid="3555" name="Mendeley_Bookmark_oJp7EBA2hd_51">
    <vt:lpwstr> false, "suffix": ""}, {"dropping-particle": "", "family": "Huang", "given": "Mei", "non-dropping-particle": "", "parse-names": false, "suffix": ""}, {"dropping-particle": "", "family": "Hutter", "given": "Carolyn M.", "non-dropping-particle": "", "parse-</vt:lpwstr>
  </property>
  <property fmtid="{D5CDD505-2E9C-101B-9397-08002B2CF9AE}" pid="3556" name="Mendeley_Bookmark_oJp7EBA2hd_52">
    <vt:lpwstr>names": false, "suffix": ""}, {"dropping-particle": "", "family": "Ideker", "given": "Trey", "non-dropping-particle": "", "parse-names": false, "suffix": ""}, {"dropping-particle": "", "family": "Iype", "given": "Lisa", "non-dropping-particle": "", "parse</vt:lpwstr>
  </property>
  <property fmtid="{D5CDD505-2E9C-101B-9397-08002B2CF9AE}" pid="3557" name="Mendeley_Bookmark_oJp7EBA2hd_53">
    <vt:lpwstr>-names": false, "suffix": ""}, {"dropping-particle": "", "family": "Jacobsen", "given": "Anders", "non-dropping-particle": "", "parse-names": false, "suffix": ""}, {"dropping-particle": "", "family": "Jefferys", "given": "Stuart R.", "non-dropping-particl</vt:lpwstr>
  </property>
  <property fmtid="{D5CDD505-2E9C-101B-9397-08002B2CF9AE}" pid="3558" name="Mendeley_Bookmark_oJp7EBA2hd_54">
    <vt:lpwstr>e": "", "parse-names": false, "suffix": ""}, {"dropping-particle": "", "family": "Jones", "given": "Corbin D.", "non-dropping-particle": "", "parse-names": false, "suffix": ""}, {"dropping-particle": "", "family": "Jones", "given": "Steven J.M.", "non-dro</vt:lpwstr>
  </property>
  <property fmtid="{D5CDD505-2E9C-101B-9397-08002B2CF9AE}" pid="3559" name="Mendeley_Bookmark_oJp7EBA2hd_55">
    <vt:lpwstr>pping-particle": "", "parse-names": false, "suffix": ""}, {"dropping-particle": "", "family": "Kasaian", "given": "Katayoon", "non-dropping-particle": "", "parse-names": false, "suffix": ""}, {"dropping-particle": "", "family": "Kebebew", "given": "Electr</vt:lpwstr>
  </property>
  <property fmtid="{D5CDD505-2E9C-101B-9397-08002B2CF9AE}" pid="3560" name="Mendeley_Bookmark_oJp7EBA2hd_56">
    <vt:lpwstr>on", "non-dropping-particle": "", "parse-names": false, "suffix": ""}, {"dropping-particle": "", "family": "Khuri", "given": "Fadlo R.", "non-dropping-particle": "", "parse-names": false, "suffix": ""}, {"dropping-particle": "", "family": "Kim", "given": </vt:lpwstr>
  </property>
  <property fmtid="{D5CDD505-2E9C-101B-9397-08002B2CF9AE}" pid="3561" name="Mendeley_Bookmark_oJp7EBA2hd_57">
    <vt:lpwstr>"Jaegil", "non-dropping-particle": "", "parse-names": false, "suffix": ""}, {"dropping-particle": "", "family": "Kramer", "given": "Roger", "non-dropping-particle": "", "parse-names": false, "suffix": ""}, {"dropping-particle": "", "family": "Kreisberg", </vt:lpwstr>
  </property>
  <property fmtid="{D5CDD505-2E9C-101B-9397-08002B2CF9AE}" pid="3562" name="Mendeley_Bookmark_oJp7EBA2hd_58">
    <vt:lpwstr>"given": "Richard", "non-dropping-particle": "", "parse-names": false, "suffix": ""}, {"dropping-particle": "", "family": "Kucherlapati", "given": "Raju", "non-dropping-particle": "", "parse-names": false, "suffix": ""}, {"dropping-particle": "", "family"</vt:lpwstr>
  </property>
  <property fmtid="{D5CDD505-2E9C-101B-9397-08002B2CF9AE}" pid="3563" name="Mendeley_Bookmark_oJp7EBA2hd_59">
    <vt:lpwstr>: "Kwiatkowski", "given": "David J.", "non-dropping-particle": "", "parse-names": false, "suffix": ""}, {"dropping-particle": "", "family": "Ladanyi", "given": "Marc", "non-dropping-particle": "", "parse-names": false, "suffix": ""}, {"dropping-particle":</vt:lpwstr>
  </property>
  <property fmtid="{D5CDD505-2E9C-101B-9397-08002B2CF9AE}" pid="3564" name="Mendeley_Bookmark_oJp7EBA2hd_6">
    <vt:lpwstr>, "family": "Agrawal", "given": "Nishant", "non-dropping-particle": "", "parse-names": false, "suffix": ""}, {"dropping-particle": "", "family": "Akbani", "given": "Rehan", "non-dropping-particle": "", "parse-names": false, "suffix": ""}, {"dropping-parti</vt:lpwstr>
  </property>
  <property fmtid="{D5CDD505-2E9C-101B-9397-08002B2CF9AE}" pid="3565" name="Mendeley_Bookmark_oJp7EBA2hd_60">
    <vt:lpwstr> "", "family": "Lai", "given": "Phillip H.", "non-dropping-particle": "", "parse-names": false, "suffix": ""}, {"dropping-particle": "", "family": "Laird", "given": "Peter W.", "non-dropping-particle": "", "parse-names": false, "suffix": ""}, {"dropping-p</vt:lpwstr>
  </property>
  <property fmtid="{D5CDD505-2E9C-101B-9397-08002B2CF9AE}" pid="3566" name="Mendeley_Bookmark_oJp7EBA2hd_61">
    <vt:lpwstr>article": "", "family": "Lander", "given": "Eric", "non-dropping-particle": "", "parse-names": false, "suffix": ""}, {"dropping-particle": "", "family": "Lawrence", "given": "Michael S.", "non-dropping-particle": "", "parse-names": false, "suffix": ""}, {</vt:lpwstr>
  </property>
  <property fmtid="{D5CDD505-2E9C-101B-9397-08002B2CF9AE}" pid="3567" name="Mendeley_Bookmark_oJp7EBA2hd_62">
    <vt:lpwstr>"dropping-particle": "", "family": "Lee", "given": "Darlene", "non-dropping-particle": "", "parse-names": false, "suffix": ""}, {"dropping-particle": "", "family": "Lee", "given": "Eunjung", "non-dropping-particle": "", "parse-names": false, "suffix": ""}</vt:lpwstr>
  </property>
  <property fmtid="{D5CDD505-2E9C-101B-9397-08002B2CF9AE}" pid="3568" name="Mendeley_Bookmark_oJp7EBA2hd_63">
    <vt:lpwstr>, {"dropping-particle": "", "family": "Lee", "given": "Semin", "non-dropping-particle": "", "parse-names": false, "suffix": ""}, {"dropping-particle": "", "family": "Lee", "given": "William", "non-dropping-particle": "", "parse-names": false, "suffix": ""</vt:lpwstr>
  </property>
  <property fmtid="{D5CDD505-2E9C-101B-9397-08002B2CF9AE}" pid="3569" name="Mendeley_Bookmark_oJp7EBA2hd_64">
    <vt:lpwstr>}, {"dropping-particle": "", "family": "Leraas", "given": "Kristen M.", "non-dropping-particle": "", "parse-names": false, "suffix": ""}, {"dropping-particle": "", "family": "Lichtenberg", "given": "Tara M.", "non-dropping-particle": "", "parse-names": fa</vt:lpwstr>
  </property>
  <property fmtid="{D5CDD505-2E9C-101B-9397-08002B2CF9AE}" pid="3570" name="Mendeley_Bookmark_oJp7EBA2hd_65">
    <vt:lpwstr>lse, "suffix": ""}, {"dropping-particle": "", "family": "Lichtenstein", "given": "Lee", "non-dropping-particle": "", "parse-names": false, "suffix": ""}, {"dropping-particle": "", "family": "Lin", "given": "Pei", "non-dropping-particle": "", "parse-names"</vt:lpwstr>
  </property>
  <property fmtid="{D5CDD505-2E9C-101B-9397-08002B2CF9AE}" pid="3571" name="Mendeley_Bookmark_oJp7EBA2hd_66">
    <vt:lpwstr>: false, "suffix": ""}, {"dropping-particle": "", "family": "Ling", "given": "Shiyun", "non-dropping-particle": "", "parse-names": false, "suffix": ""}, {"dropping-particle": "", "family": "Liu", "given": "Jinze", "non-dropping-particle": "", "parse-names</vt:lpwstr>
  </property>
  <property fmtid="{D5CDD505-2E9C-101B-9397-08002B2CF9AE}" pid="3572" name="Mendeley_Bookmark_oJp7EBA2hd_67">
    <vt:lpwstr>": false, "suffix": ""}, {"dropping-particle": "", "family": "Liu", "given": "Wenbin", "non-dropping-particle": "", "parse-names": false, "suffix": ""}, {"dropping-particle": "", "family": "Liu", "given": "Yingchun", "non-dropping-particle": "", "parse-na</vt:lpwstr>
  </property>
  <property fmtid="{D5CDD505-2E9C-101B-9397-08002B2CF9AE}" pid="3573" name="Mendeley_Bookmark_oJp7EBA2hd_68">
    <vt:lpwstr>mes": false, "suffix": ""}, {"dropping-particle": "", "family": "LiVolsi", "given": "Virginia A.", "non-dropping-particle": "", "parse-names": false, "suffix": ""}, {"dropping-particle": "", "family": "Lu", "given": "Yiling", "non-dropping-particle": "", </vt:lpwstr>
  </property>
  <property fmtid="{D5CDD505-2E9C-101B-9397-08002B2CF9AE}" pid="3574" name="Mendeley_Bookmark_oJp7EBA2hd_69">
    <vt:lpwstr>"parse-names": false, "suffix": ""}, {"dropping-particle": "", "family": "Ma", "given": "Yussanne", "non-dropping-particle": "", "parse-names": false, "suffix": ""}, {"dropping-particle": "", "family": "Mahadeshwar", "given": "Harshad S.", "non-dropping-p</vt:lpwstr>
  </property>
  <property fmtid="{D5CDD505-2E9C-101B-9397-08002B2CF9AE}" pid="3575" name="Mendeley_Bookmark_oJp7EBA2hd_7">
    <vt:lpwstr>cle": "", "family": "Aksoy", "given": "B. Arman", "non-dropping-particle": "", "parse-names": false, "suffix": ""}, {"dropping-particle": "", "family": "Ally", "given": "Adrian", "non-dropping-particle": "", "parse-names": false, "suffix": ""}, {"dropping</vt:lpwstr>
  </property>
  <property fmtid="{D5CDD505-2E9C-101B-9397-08002B2CF9AE}" pid="3576" name="Mendeley_Bookmark_oJp7EBA2hd_70">
    <vt:lpwstr>article": "", "parse-names": false, "suffix": ""}, {"dropping-particle": "", "family": "Marra", "given": "Marco A.", "non-dropping-particle": "", "parse-names": false, "suffix": ""}, {"dropping-particle": "", "family": "Mayo", "given": "Michael", "non-dro</vt:lpwstr>
  </property>
  <property fmtid="{D5CDD505-2E9C-101B-9397-08002B2CF9AE}" pid="3577" name="Mendeley_Bookmark_oJp7EBA2hd_71">
    <vt:lpwstr>pping-particle": "", "parse-names": false, "suffix": ""}, {"dropping-particle": "", "family": "McFadden", "given": "David G.", "non-dropping-particle": "", "parse-names": false, "suffix": ""}, {"dropping-particle": "", "family": "Meng", "given": "Shaowu",</vt:lpwstr>
  </property>
  <property fmtid="{D5CDD505-2E9C-101B-9397-08002B2CF9AE}" pid="3578" name="Mendeley_Bookmark_oJp7EBA2hd_72">
    <vt:lpwstr> "non-dropping-particle": "", "parse-names": false, "suffix": ""}, {"dropping-particle": "", "family": "Meyerson", "given": "Matthew", "non-dropping-particle": "", "parse-names": false, "suffix": ""}, {"dropping-particle": "", "family": "Mieczkowski", "gi</vt:lpwstr>
  </property>
  <property fmtid="{D5CDD505-2E9C-101B-9397-08002B2CF9AE}" pid="3579" name="Mendeley_Bookmark_oJp7EBA2hd_73">
    <vt:lpwstr>ven": "Piotr A.", "non-dropping-particle": "", "parse-names": false, "suffix": ""}, {"dropping-particle": "", "family": "Miller", "given": "Michael", "non-dropping-particle": "", "parse-names": false, "suffix": ""}, {"dropping-particle": "", "family": "Mi</vt:lpwstr>
  </property>
  <property fmtid="{D5CDD505-2E9C-101B-9397-08002B2CF9AE}" pid="3580" name="Mendeley_Bookmark_oJp7EBA2hd_74">
    <vt:lpwstr>lls", "given": "Gordon", "non-dropping-particle": "", "parse-names": false, "suffix": ""}, {"dropping-particle": "", "family": "Moore", "given": "Richard A.", "non-dropping-particle": "", "parse-names": false, "suffix": ""}, {"dropping-particle": "", "fam</vt:lpwstr>
  </property>
  <property fmtid="{D5CDD505-2E9C-101B-9397-08002B2CF9AE}" pid="3581" name="Mendeley_Bookmark_oJp7EBA2hd_75">
    <vt:lpwstr>ily": "Mose", "given": "Lisle E.", "non-dropping-particle": "", "parse-names": false, "suffix": ""}, {"dropping-particle": "", "family": "Mungall", "given": "Andrew J.", "non-dropping-particle": "", "parse-names": false, "suffix": ""}, {"dropping-particle</vt:lpwstr>
  </property>
  <property fmtid="{D5CDD505-2E9C-101B-9397-08002B2CF9AE}" pid="3582" name="Mendeley_Bookmark_oJp7EBA2hd_76">
    <vt:lpwstr>": "", "family": "Murray", "given": "Bradley A.", "non-dropping-particle": "", "parse-names": false, "suffix": ""}, {"dropping-particle": "", "family": "Nikiforov", "given": "Yuri E.", "non-dropping-particle": "", "parse-names": false, "suffix": ""}, {"dr</vt:lpwstr>
  </property>
  <property fmtid="{D5CDD505-2E9C-101B-9397-08002B2CF9AE}" pid="3583" name="Mendeley_Bookmark_oJp7EBA2hd_77">
    <vt:lpwstr>opping-particle": "", "family": "Noble", "given": "Michael S.", "non-dropping-particle": "", "parse-names": false, "suffix": ""}, {"dropping-particle": "", "family": "Ojesina", "given": "Akinyemi I.", "non-dropping-particle": "", "parse-names": false, "su</vt:lpwstr>
  </property>
  <property fmtid="{D5CDD505-2E9C-101B-9397-08002B2CF9AE}" pid="3584" name="Mendeley_Bookmark_oJp7EBA2hd_78">
    <vt:lpwstr>ffix": ""}, {"dropping-particle": "", "family": "Owonikoko", "given": "Taofeek K.", "non-dropping-particle": "", "parse-names": false, "suffix": ""}, {"dropping-particle": "", "family": "Ozenberger", "given": "Bradley A.", "non-dropping-particle": "", "pa</vt:lpwstr>
  </property>
  <property fmtid="{D5CDD505-2E9C-101B-9397-08002B2CF9AE}" pid="3585" name="Mendeley_Bookmark_oJp7EBA2hd_79">
    <vt:lpwstr>rse-names": false, "suffix": ""}, {"dropping-particle": "", "family": "Pantazi", "given": "Angeliki", "non-dropping-particle": "", "parse-names": false, "suffix": ""}, {"dropping-particle": "", "family": "Parfenov", "given": "Michael", "non-dropping-parti</vt:lpwstr>
  </property>
  <property fmtid="{D5CDD505-2E9C-101B-9397-08002B2CF9AE}" pid="3586" name="Mendeley_Bookmark_oJp7EBA2hd_8">
    <vt:lpwstr>-particle": "", "family": "Arachchi", "given": "Harindra", "non-dropping-particle": "", "parse-names": false, "suffix": ""}, {"dropping-particle": "", "family": "Asa", "given": "Sylvia L.", "non-dropping-particle": "", "parse-names": false, "suffix": ""},</vt:lpwstr>
  </property>
  <property fmtid="{D5CDD505-2E9C-101B-9397-08002B2CF9AE}" pid="3587" name="Mendeley_Bookmark_oJp7EBA2hd_80">
    <vt:lpwstr>cle": "", "parse-names": false, "suffix": ""}, {"dropping-particle": "", "family": "Park", "given": "Peter J.", "non-dropping-particle": "", "parse-names": false, "suffix": ""}, {"dropping-particle": "", "family": "Parker", "given": "Joel S.", "non-droppi</vt:lpwstr>
  </property>
  <property fmtid="{D5CDD505-2E9C-101B-9397-08002B2CF9AE}" pid="3588" name="Mendeley_Bookmark_oJp7EBA2hd_81">
    <vt:lpwstr>ng-particle": "", "parse-names": false, "suffix": ""}, {"dropping-particle": "", "family": "Paull", "given": "Evan O.", "non-dropping-particle": "", "parse-names": false, "suffix": ""}, {"dropping-particle": "", "family": "Pedamallu", "given": "Chandra Se</vt:lpwstr>
  </property>
  <property fmtid="{D5CDD505-2E9C-101B-9397-08002B2CF9AE}" pid="3589" name="Mendeley_Bookmark_oJp7EBA2hd_82">
    <vt:lpwstr>khar", "non-dropping-particle": "", "parse-names": false, "suffix": ""}, {"dropping-particle": "", "family": "Perou", "given": "Charles M.", "non-dropping-particle": "", "parse-names": false, "suffix": ""}, {"dropping-particle": "", "family": "Prins", "gi</vt:lpwstr>
  </property>
  <property fmtid="{D5CDD505-2E9C-101B-9397-08002B2CF9AE}" pid="3590" name="Mendeley_Bookmark_oJp7EBA2hd_83">
    <vt:lpwstr>ven": "Jan F.", "non-dropping-particle": "", "parse-names": false, "suffix": ""}, {"dropping-particle": "", "family": "Protopopov", "given": "Alexei", "non-dropping-particle": "", "parse-names": false, "suffix": ""}, {"dropping-particle": "", "family": "R</vt:lpwstr>
  </property>
  <property fmtid="{D5CDD505-2E9C-101B-9397-08002B2CF9AE}" pid="3591" name="Mendeley_Bookmark_oJp7EBA2hd_84">
    <vt:lpwstr>amalingam", "given": "Suresh S.", "non-dropping-particle": "", "parse-names": false, "suffix": ""}, {"dropping-particle": "", "family": "Ramirez", "given": "Nilsa C.", "non-dropping-particle": "", "parse-names": false, "suffix": ""}, {"dropping-particle":</vt:lpwstr>
  </property>
  <property fmtid="{D5CDD505-2E9C-101B-9397-08002B2CF9AE}" pid="3592" name="Mendeley_Bookmark_oJp7EBA2hd_85">
    <vt:lpwstr> "", "family": "Ramirez", "given": "Ricardo", "non-dropping-particle": "", "parse-names": false, "suffix": ""}, {"dropping-particle": "", "family": "Raphael", "given": "Benjamin J.", "non-dropping-particle": "", "parse-names": false, "suffix": ""}, {"drop</vt:lpwstr>
  </property>
  <property fmtid="{D5CDD505-2E9C-101B-9397-08002B2CF9AE}" pid="3593" name="Mendeley_Bookmark_oJp7EBA2hd_86">
    <vt:lpwstr>ping-particle": "", "family": "Rathmell", "given": "W. Kimryn", "non-dropping-particle": "", "parse-names": false, "suffix": ""}, {"dropping-particle": "", "family": "Ren", "given": "Xiaojia", "non-dropping-particle": "", "parse-names": false, "suffix": "</vt:lpwstr>
  </property>
  <property fmtid="{D5CDD505-2E9C-101B-9397-08002B2CF9AE}" pid="3594" name="Mendeley_Bookmark_oJp7EBA2hd_87">
    <vt:lpwstr>"}, {"dropping-particle": "", "family": "Reynolds", "given": "Sheila M.", "non-dropping-particle": "", "parse-names": false, "suffix": ""}, {"dropping-particle": "", "family": "Rheinbay", "given": "Esther", "non-dropping-particle": "", "parse-names": fals</vt:lpwstr>
  </property>
  <property fmtid="{D5CDD505-2E9C-101B-9397-08002B2CF9AE}" pid="3595" name="Mendeley_Bookmark_oJp7EBA2hd_88">
    <vt:lpwstr>e, "suffix": ""}, {"dropping-particle": "", "family": "Ringel", "given": "Matthew D.", "non-dropping-particle": "", "parse-names": false, "suffix": ""}, {"dropping-particle": "", "family": "Rivera", "given": "Michael", "non-dropping-particle": "", "parse-</vt:lpwstr>
  </property>
  <property fmtid="{D5CDD505-2E9C-101B-9397-08002B2CF9AE}" pid="3596" name="Mendeley_Bookmark_oJp7EBA2hd_89">
    <vt:lpwstr>names": false, "suffix": ""}, {"dropping-particle": "", "family": "Roach", "given": "Jeffrey", "non-dropping-particle": "", "parse-names": false, "suffix": ""}, {"dropping-particle": "", "family": "Robertson", "given": "A. Gordon", "non-dropping-particle"</vt:lpwstr>
  </property>
  <property fmtid="{D5CDD505-2E9C-101B-9397-08002B2CF9AE}" pid="3597" name="Mendeley_Bookmark_oJp7EBA2hd_9">
    <vt:lpwstr> {"dropping-particle": "", "family": "Auman", "given": "J. Todd", "non-dropping-particle": "", "parse-names": false, "suffix": ""}, {"dropping-particle": "", "family": "Balasundaram", "given": "Miruna", "non-dropping-particle": "", "parse-names": false, "</vt:lpwstr>
  </property>
  <property fmtid="{D5CDD505-2E9C-101B-9397-08002B2CF9AE}" pid="3598" name="Mendeley_Bookmark_oJp7EBA2hd_90">
    <vt:lpwstr>: "", "parse-names": false, "suffix": ""}, {"dropping-particle": "", "family": "Rosenberg", "given": "Mara W.", "non-dropping-particle": "", "parse-names": false, "suffix": ""}, {"dropping-particle": "", "family": "Rosenthal", "given": "Matthew", "non-dro</vt:lpwstr>
  </property>
  <property fmtid="{D5CDD505-2E9C-101B-9397-08002B2CF9AE}" pid="3599" name="Mendeley_Bookmark_oJp7EBA2hd_91">
    <vt:lpwstr>pping-particle": "", "parse-names": false, "suffix": ""}, {"dropping-particle": "", "family": "Sadeghi", "given": "Sara", "non-dropping-particle": "", "parse-names": false, "suffix": ""}, {"dropping-particle": "", "family": "Saksena", "given": "Gordon", "</vt:lpwstr>
  </property>
  <property fmtid="{D5CDD505-2E9C-101B-9397-08002B2CF9AE}" pid="3600" name="Mendeley_Bookmark_oJp7EBA2hd_92">
    <vt:lpwstr>non-dropping-particle": "", "parse-names": false, "suffix": ""}, {"dropping-particle": "", "family": "Sander", "given": "Chris", "non-dropping-particle": "", "parse-names": false, "suffix": ""}, {"dropping-particle": "", "family": "Santoso", "given": "Net</vt:lpwstr>
  </property>
  <property fmtid="{D5CDD505-2E9C-101B-9397-08002B2CF9AE}" pid="3601" name="Mendeley_Bookmark_oJp7EBA2hd_93">
    <vt:lpwstr>ty", "non-dropping-particle": "", "parse-names": false, "suffix": ""}, {"dropping-particle": "", "family": "Schein", "given": "Jacqueline E.", "non-dropping-particle": "", "parse-names": false, "suffix": ""}, {"dropping-particle": "", "family": "Schultz",</vt:lpwstr>
  </property>
  <property fmtid="{D5CDD505-2E9C-101B-9397-08002B2CF9AE}" pid="3602" name="Mendeley_Bookmark_oJp7EBA2hd_94">
    <vt:lpwstr> "given": "Nikolaus", "non-dropping-particle": "", "parse-names": false, "suffix": ""}, {"dropping-particle": "", "family": "Schumacher", "given": "Steven E.", "non-dropping-particle": "", "parse-names": false, "suffix": ""}, {"dropping-particle": "", "fa</vt:lpwstr>
  </property>
  <property fmtid="{D5CDD505-2E9C-101B-9397-08002B2CF9AE}" pid="3603" name="Mendeley_Bookmark_oJp7EBA2hd_95">
    <vt:lpwstr>mily": "Seethala", "given": "Raja R.", "non-dropping-particle": "", "parse-names": false, "suffix": ""}, {"dropping-particle": "", "family": "Seidman", "given": "Jonathan", "non-dropping-particle": "", "parse-names": false, "suffix": ""}, {"dropping-parti</vt:lpwstr>
  </property>
  <property fmtid="{D5CDD505-2E9C-101B-9397-08002B2CF9AE}" pid="3604" name="Mendeley_Bookmark_oJp7EBA2hd_96">
    <vt:lpwstr>cle": "", "family": "Senbabaoglu", "given": "Yasin", "non-dropping-particle": "", "parse-names": false, "suffix": ""}, {"dropping-particle": "", "family": "Seth", "given": "Sahil", "non-dropping-particle": "", "parse-names": false, "suffix": ""}, {"droppi</vt:lpwstr>
  </property>
  <property fmtid="{D5CDD505-2E9C-101B-9397-08002B2CF9AE}" pid="3605" name="Mendeley_Bookmark_oJp7EBA2hd_97">
    <vt:lpwstr>ng-particle": "", "family": "Sharpe", "given": "Samantha", "non-dropping-particle": "", "parse-names": false, "suffix": ""}, {"dropping-particle": "", "family": "Shaw", "given": "Kenna R.Mills", "non-dropping-particle": "", "parse-names": false, "suffix":</vt:lpwstr>
  </property>
  <property fmtid="{D5CDD505-2E9C-101B-9397-08002B2CF9AE}" pid="3606" name="Mendeley_Bookmark_oJp7EBA2hd_98">
    <vt:lpwstr> ""}, {"dropping-particle": "", "family": "Shen", "given": "John P.", "non-dropping-particle": "", "parse-names": false, "suffix": ""}, {"dropping-particle": "", "family": "Shen", "given": "Ronglai", "non-dropping-particle": "", "parse-names": false, "suf</vt:lpwstr>
  </property>
  <property fmtid="{D5CDD505-2E9C-101B-9397-08002B2CF9AE}" pid="3607" name="Mendeley_Bookmark_oJp7EBA2hd_99">
    <vt:lpwstr>fix": ""}, {"dropping-particle": "", "family": "Sherman", "given": "Steven", "non-dropping-particle": "", "parse-names": false, "suffix": ""}, {"dropping-particle": "", "family": "Sheth", "given": "Margi", "non-dropping-particle": "", "parse-names": false</vt:lpwstr>
  </property>
  <property fmtid="{D5CDD505-2E9C-101B-9397-08002B2CF9AE}" pid="3608" name="Mendeley_Bookmark_otBIuzpyHk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3609" name="Mendeley_Bookmark_otBIuzpyHk_10">
    <vt:lpwstr>of thyroid cell genes, signaling pathways, and related molecular dysfunction promote the occurrence, development, invasion, and metastasis of thyroid cancer. Surgical operation, radioiodine, and endocrinotherapy models can achieve a better prognosis for m</vt:lpwstr>
  </property>
  <property fmtid="{D5CDD505-2E9C-101B-9397-08002B2CF9AE}" pid="3610" name="Mendeley_Bookmark_otBIuzpyHk_11">
    <vt:lpwstr>ost patients with thyroid cancer. Although targeted therapeutic drugs bring possible therapeutic opportunities for refractory thyroid cancer, there is a great gap between their predictive value and their actual efficacy. Currently, there is still no compl</vt:lpwstr>
  </property>
  <property fmtid="{D5CDD505-2E9C-101B-9397-08002B2CF9AE}" pid="3611" name="Mendeley_Bookmark_otBIuzpyHk_12">
    <vt:lpwstr>etely effective drug for the treatment. Based on the signaling pathways, the \u201creclaim therapy\u201d for residual tumor and systemic intervention aims to increase anticancer ability and to encourage new directions and thoughts in the treatment of refr</vt:lpwstr>
  </property>
  <property fmtid="{D5CDD505-2E9C-101B-9397-08002B2CF9AE}" pid="3612" name="Mendeley_Bookmark_otBIuzpyHk_13">
    <vt:lpwstr>actory thyroid cancer.", "author": [{"dropping-particle": "", "family": "Zaballos", "given": "Miguel A.", "non-dropping-particle": "", "parse-names": false, "suffix": ""}, {"dropping-particle": "", "family": "Santisteban", "given": "Pilar", "non-dropping-</vt:lpwstr>
  </property>
  <property fmtid="{D5CDD505-2E9C-101B-9397-08002B2CF9AE}" pid="3613" name="Mendeley_Bookmark_otBIuzpyHk_14">
    <vt:lpwstr>particle": "", "parse-names": false, "suffix": ""}], "container-title": "Journal of Endocrinology", "id": "ITEM-2", "issued": {"date-parts": [["2017"]]}, "title": "Key signaling pathways in thyroid cancer", "type": "article"}, "uris": ["http://www.mendele</vt:lpwstr>
  </property>
  <property fmtid="{D5CDD505-2E9C-101B-9397-08002B2CF9AE}" pid="3614" name="Mendeley_Bookmark_otBIuzpyHk_15">
    <vt:lpwstr>y.com/documents/?uuid=8480b711-5937-4174-9c85-8ed944d127a3"]}], "mendeley": {"formattedCitation": "&lt;sup&gt;32,47&lt;/sup&gt;", "plainTextFormattedCitation": "32,47", "previouslyFormattedCitation": "&lt;sup&gt;32&lt;/sup&gt;"}, "properties": {"noteIndex": 0}, "schema": "https:</vt:lpwstr>
  </property>
  <property fmtid="{D5CDD505-2E9C-101B-9397-08002B2CF9AE}" pid="3615" name="Mendeley_Bookmark_otBIuzpyHk_16">
    <vt:lpwstr>//github.com/citation-style-language/schema/raw/master/csl-citation.json"}</vt:lpwstr>
  </property>
  <property fmtid="{D5CDD505-2E9C-101B-9397-08002B2CF9AE}" pid="3616" name="Mendeley_Bookmark_otBIuzpyHk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3617" name="Mendeley_Bookmark_otBIuzpyHk_3">
    <vt:lpwstr>lse, "suffix": ""}, {"dropping-particle": "", "family": "Hou", "given": "Peng", "non-dropping-particle": "", "parse-names": false, "suffix": ""}, {"dropping-particle": "", "family": "Ji", "given": "Meiju", "non-dropping-particle": "", "parse-names": false</vt:lpwstr>
  </property>
  <property fmtid="{D5CDD505-2E9C-101B-9397-08002B2CF9AE}" pid="3618" name="Mendeley_Bookmark_otBIuzpyHk_4">
    <vt:lpwstr>, "suffix": ""}, {"dropping-particle": "", "family": "Guan", "given": "Haixia", "non-dropping-particle": "", "parse-names": false, "suffix": ""}, {"dropping-particle": "", "family": "Studeman", "given": "Kimberly", "non-dropping-particle": "", "parse-name</vt:lpwstr>
  </property>
  <property fmtid="{D5CDD505-2E9C-101B-9397-08002B2CF9AE}" pid="3619" name="Mendeley_Bookmark_otBIuzpyHk_5">
    <vt:lpwstr>s": false, "suffix": ""}, {"dropping-particle": "", "family": "Jensen", "given": "Kirk", "non-dropping-particle": "", "parse-names": false, "suffix": ""}, {"dropping-particle": "", "family": "Vasko", "given": "Vasily", "non-dropping-particle": "", "parse-</vt:lpwstr>
  </property>
  <property fmtid="{D5CDD505-2E9C-101B-9397-08002B2CF9AE}" pid="3620" name="Mendeley_Bookmark_otBIuzpyHk_6">
    <vt:lpwstr>names": false, "suffix": ""}, {"dropping-particle": "", "family": "El-Naggar", "given": "Adel K.", "non-dropping-particle": "", "parse-names": false, "suffix": ""}, {"dropping-particle": "", "family": "Xing", "given": "Michael Mingzhao", "non-dropping-par</vt:lpwstr>
  </property>
  <property fmtid="{D5CDD505-2E9C-101B-9397-08002B2CF9AE}" pid="3621" name="Mendeley_Bookmark_otBIuzpyHk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3622" name="Mendeley_Bookmark_otBIuzpyHk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3623" name="Mendeley_Bookmark_otBIuzpyHk_9">
    <vt:lpwstr>TEM-2", "itemData": {"DOI": "10.1530/JOE-17-02661", "ISSN": "14796805", "abstract": "The morbidity of thyroid cancer is increasing gradually year by year, showing an increasing tendency in nationality, sex, age, tumor size, and tumor staging. The changes </vt:lpwstr>
  </property>
  <property fmtid="{D5CDD505-2E9C-101B-9397-08002B2CF9AE}" pid="3624" name="Mendeley_Bookmark_p2Sp2LaGRA_1">
    <vt:lpwstr>ADDIN CSL_CITATION {"citationItems": [{"id": "ITEM-1", "itemData": {"DOI": "10.1111/bjd.15436", "ISSN": "13652133", "abstract": "\u00a9 2017 British Association of Dermatologists BRAF gene mutations can be found in approximately 50% of melanomas, but the </vt:lpwstr>
  </property>
  <property fmtid="{D5CDD505-2E9C-101B-9397-08002B2CF9AE}" pid="3625" name="Mendeley_Bookmark_p2Sp2LaGRA_10">
    <vt:lpwstr>31"]}], "mendeley": {"formattedCitation": "&lt;sup&gt;22&lt;/sup&gt;", "plainTextFormattedCitation": "22", "previouslyFormattedCitation": "&lt;sup&gt;22&lt;/sup&gt;"}, "properties": {"noteIndex": 0}, "schema": "https://github.com/citation-style-language/schema/raw/master/csl-cit</vt:lpwstr>
  </property>
  <property fmtid="{D5CDD505-2E9C-101B-9397-08002B2CF9AE}" pid="3626" name="Mendeley_Bookmark_p2Sp2LaGRA_11">
    <vt:lpwstr>ation.json"}</vt:lpwstr>
  </property>
  <property fmtid="{D5CDD505-2E9C-101B-9397-08002B2CF9AE}" pid="3627" name="Mendeley_Bookmark_p2Sp2LaGRA_2">
    <vt:lpwstr>most common BRAF mutation leads to substitution at residue 600 of the protein, from valine to glutamic acid. BRAF V 600E occurs in up to 95% of all melanoma cases and can be successfully blocked by using a combination of BRAF- and MEK inhibitors. The wide</vt:lpwstr>
  </property>
  <property fmtid="{D5CDD505-2E9C-101B-9397-08002B2CF9AE}" pid="3628" name="Mendeley_Bookmark_p2Sp2LaGRA_3">
    <vt:lpwstr>r availability of next-generation sequencing is revealing more non-V600 BRAF mutations, and the clinical implications of these mutations are widely unknown. In this review, we will discuss the biology of the MAPK pathway and the different types of BRAF mu</vt:lpwstr>
  </property>
  <property fmtid="{D5CDD505-2E9C-101B-9397-08002B2CF9AE}" pid="3629" name="Mendeley_Bookmark_p2Sp2LaGRA_4">
    <vt:lpwstr>tations as well as their effect on MEK activation. Current literature will be reviewed including in\u00a0vitro data, case reports and case series.", "author": [{"dropping-particle": "", "family": "Richtig", "given": "G.", "non-dropping-particle": "", "par</vt:lpwstr>
  </property>
  <property fmtid="{D5CDD505-2E9C-101B-9397-08002B2CF9AE}" pid="3630" name="Mendeley_Bookmark_p2Sp2LaGRA_5">
    <vt:lpwstr>se-names": false, "suffix": ""}, {"dropping-particle": "", "family": "Hoeller", "given": "C.", "non-dropping-particle": "", "parse-names": false, "suffix": ""}, {"dropping-particle": "", "family": "Kashofer", "given": "K.", "non-dropping-particle": "", "p</vt:lpwstr>
  </property>
  <property fmtid="{D5CDD505-2E9C-101B-9397-08002B2CF9AE}" pid="3631" name="Mendeley_Bookmark_p2Sp2LaGRA_6">
    <vt:lpwstr>arse-names": false, "suffix": ""}, {"dropping-particle": "", "family": "Aigelsreiter", "given": "A.", "non-dropping-particle": "", "parse-names": false, "suffix": ""}, {"dropping-particle": "", "family": "Heinemann", "given": "A.", "non-dropping-particle"</vt:lpwstr>
  </property>
  <property fmtid="{D5CDD505-2E9C-101B-9397-08002B2CF9AE}" pid="3632" name="Mendeley_Bookmark_p2Sp2LaGRA_7">
    <vt:lpwstr>: "", "parse-names": false, "suffix": ""}, {"dropping-particle": "", "family": "Kwong", "given": "L. N.", "non-dropping-particle": "", "parse-names": false, "suffix": ""}, {"dropping-particle": "", "family": "Pichler", "given": "M.", "non-dropping-particl</vt:lpwstr>
  </property>
  <property fmtid="{D5CDD505-2E9C-101B-9397-08002B2CF9AE}" pid="3633" name="Mendeley_Bookmark_p2Sp2LaGRA_8">
    <vt:lpwstr>e": "", "parse-names": false, "suffix": ""}, {"dropping-particle": "", "family": "Richtig", "given": "E.", "non-dropping-particle": "", "parse-names": false, "suffix": ""}], "container-title": "British Journal of Dermatology", "id": "ITEM-1", "issued": {"</vt:lpwstr>
  </property>
  <property fmtid="{D5CDD505-2E9C-101B-9397-08002B2CF9AE}" pid="3634" name="Mendeley_Bookmark_p2Sp2LaGRA_9">
    <vt:lpwstr>date-parts": [["2017"]]}, "title": "Beyond the BRAFV600E hotspot: biology and clinical implications of rare BRAF gene mutations in melanoma patients", "type": "article"}, "uris": ["http://www.mendeley.com/documents/?uuid=c16f4ea8-ca75-40b2-b161-212a355ab0</vt:lpwstr>
  </property>
  <property fmtid="{D5CDD505-2E9C-101B-9397-08002B2CF9AE}" pid="3635" name="Mendeley_Bookmark_pjCmNtwQwz_1">
    <vt:lpwstr>ADDIN CSL_CITATION {"citationItems": [{"id": "ITEM-1", "itemData": {"DOI": "10.1158/1078-0432.CCR-12-1451", "ISSN": "10780432", "abstract": "MERTK is a receptor tyrosine kinase of the TAM (Tyro3, Axl, MERTK) family, with a defined spectrum of normal expre</vt:lpwstr>
  </property>
  <property fmtid="{D5CDD505-2E9C-101B-9397-08002B2CF9AE}" pid="3636" name="Mendeley_Bookmark_pjCmNtwQwz_10">
    <vt:lpwstr>com/documents/?uuid=29ce3693-247d-4845-9c48-40a7daceaa26"]}, {"id": "ITEM-2", "itemData": {"DOI": "10.3390/cancers11040465", "ISSN": "20726694", "abstract": "Melanoma is a highly aggressive tumor with a strong dependence on intracellular signaling pathway</vt:lpwstr>
  </property>
  <property fmtid="{D5CDD505-2E9C-101B-9397-08002B2CF9AE}" pid="3637" name="Mendeley_Bookmark_pjCmNtwQwz_11">
    <vt:lpwstr>s. Almost half of all melanomas are driven by mutations in the v-Raf murine sarcoma viral oncogene homolog B (BRAF) with BRAFV600E being the most prevalent mutation. Recently developed targeted treatment directed against mutant BRAF and downstream mitogen</vt:lpwstr>
  </property>
  <property fmtid="{D5CDD505-2E9C-101B-9397-08002B2CF9AE}" pid="3638" name="Mendeley_Bookmark_pjCmNtwQwz_12">
    <vt:lpwstr>-activated protein kinase (MAPK) MAP2K1 (also termed MEK1) have improved overall survival of melanoma patients. However, the MAPK signaling pathway is far more complex than a single chain of consecutively activated MAPK enzymes and it contains nested-, in</vt:lpwstr>
  </property>
  <property fmtid="{D5CDD505-2E9C-101B-9397-08002B2CF9AE}" pid="3639" name="Mendeley_Bookmark_pjCmNtwQwz_13">
    <vt:lpwstr>herent feedback mechanisms, crosstalk with other signaling pathways, epigenetic regulatory mechanisms, and interacting small non-coding RNAs. A more complete understanding of this pathway is needed to better understand melanoma development and mechanisms </vt:lpwstr>
  </property>
  <property fmtid="{D5CDD505-2E9C-101B-9397-08002B2CF9AE}" pid="3640" name="Mendeley_Bookmark_pjCmNtwQwz_14">
    <vt:lpwstr>of treatment resistance. Network reconstruction, analysis, and modelling under the systems biology paradigm have been used recently in different malignant tumors including melanoma to analyze and integrate \u2018omics\u2019 data, formulate mechanistic hyp</vt:lpwstr>
  </property>
  <property fmtid="{D5CDD505-2E9C-101B-9397-08002B2CF9AE}" pid="3641" name="Mendeley_Bookmark_pjCmNtwQwz_15">
    <vt:lpwstr>otheses on tumorigenesis, assess and personalize anticancer therapy, and propose new drug targets. Here we review the current knowledge of network modelling approaches in cancer with a special emphasis on melanoma.", "author": [{"dropping-particle": "", "</vt:lpwstr>
  </property>
  <property fmtid="{D5CDD505-2E9C-101B-9397-08002B2CF9AE}" pid="3642" name="Mendeley_Bookmark_pjCmNtwQwz_16">
    <vt:lpwstr>family": "Kunz", "given": "Manfred", "non-dropping-particle": "", "parse-names": false, "suffix": ""}, {"dropping-particle": "", "family": "Vera", "given": "Julio", "non-dropping-particle": "", "parse-names": false, "suffix": ""}], "container-title": "Can</vt:lpwstr>
  </property>
  <property fmtid="{D5CDD505-2E9C-101B-9397-08002B2CF9AE}" pid="3643" name="Mendeley_Bookmark_pjCmNtwQwz_17">
    <vt:lpwstr>cers", "id": "ITEM-2", "issued": {"date-parts": [["2019"]]}, "title": "Modelling of protein kinase signaling pathways in melanoma and other cancers", "type": "article"}, "uris": ["http://www.mendeley.com/documents/?uuid=3e5684a1-2fd1-438a-9369-e9a89e1432c</vt:lpwstr>
  </property>
  <property fmtid="{D5CDD505-2E9C-101B-9397-08002B2CF9AE}" pid="3644" name="Mendeley_Bookmark_pjCmNtwQwz_18">
    <vt:lpwstr>e"]}], "mendeley": {"formattedCitation": "&lt;sup&gt;25,26&lt;/sup&gt;", "plainTextFormattedCitation": "25,26", "previouslyFormattedCitation": "&lt;sup&gt;25,26&lt;/sup&gt;"}, "properties": {"noteIndex": 0}, "schema": "https://github.com/citation-style-language/schema/raw/master</vt:lpwstr>
  </property>
  <property fmtid="{D5CDD505-2E9C-101B-9397-08002B2CF9AE}" pid="3645" name="Mendeley_Bookmark_pjCmNtwQwz_19">
    <vt:lpwstr>/csl-citation.json"}</vt:lpwstr>
  </property>
  <property fmtid="{D5CDD505-2E9C-101B-9397-08002B2CF9AE}" pid="3646" name="Mendeley_Bookmark_pjCmNtwQwz_2">
    <vt:lpwstr>ssion. However, MERTK is overexpressed or ectopically expressed in a wide variety of cancers, including leukemia, non-small cell lung cancer, glioblastoma, melanoma, prostate cancer, breast cancer, colon cancer, gastric cancer, pituitary adenomas, and rha</vt:lpwstr>
  </property>
  <property fmtid="{D5CDD505-2E9C-101B-9397-08002B2CF9AE}" pid="3647" name="Mendeley_Bookmark_pjCmNtwQwz_3">
    <vt:lpwstr>bdomyosarcomas, potentially resulting in the activation of several canonical oncogenic signaling pathways. These include the mitogen-activated protein kinase and phosphoinositide 3-kinase pathways, as well as regulation of signal transducer and activator </vt:lpwstr>
  </property>
  <property fmtid="{D5CDD505-2E9C-101B-9397-08002B2CF9AE}" pid="3648" name="Mendeley_Bookmark_pjCmNtwQwz_4">
    <vt:lpwstr>of transcription family members, migration-associated proteins including the focal adhesion kinase and myosin light chain 2, and prosurvival proteins such as survivin and Bcl-2. Each has been implicated in MERTK physiologic and oncogenic functions. In neo</vt:lpwstr>
  </property>
  <property fmtid="{D5CDD505-2E9C-101B-9397-08002B2CF9AE}" pid="3649" name="Mendeley_Bookmark_pjCmNtwQwz_5">
    <vt:lpwstr>plastic cells, these signaling events result in functional phenotypes such as decreased apoptosis, increased migration, chemoresistance, increased colony formation, and increased tumor formation in murine models. Conversely, MERTK inhibition by genetic or</vt:lpwstr>
  </property>
  <property fmtid="{D5CDD505-2E9C-101B-9397-08002B2CF9AE}" pid="3650" name="Mendeley_Bookmark_pjCmNtwQwz_6">
    <vt:lpwstr> pharmacologic means can reverse these pro-oncogenic phenotypes. Multiple therapeutic approaches to MERTK inhibition are currently in development, including ligand \"traps\", a monoclonal antibody, and small-molecule tyrosine kinase inhibitors.", "author"</vt:lpwstr>
  </property>
  <property fmtid="{D5CDD505-2E9C-101B-9397-08002B2CF9AE}" pid="3651" name="Mendeley_Bookmark_pjCmNtwQwz_7">
    <vt:lpwstr>: [{"dropping-particle": "", "family": "Cummings", "given": "Christopher T.", "non-dropping-particle": "", "parse-names": false, "suffix": ""}, {"dropping-particle": "", "family": "DeRyckere", "given": "Deborah", "non-dropping-particle": "", "parse-names"</vt:lpwstr>
  </property>
  <property fmtid="{D5CDD505-2E9C-101B-9397-08002B2CF9AE}" pid="3652" name="Mendeley_Bookmark_pjCmNtwQwz_8">
    <vt:lpwstr>: false, "suffix": ""}, {"dropping-particle": "", "family": "Earp", "given": "H. Shelton", "non-dropping-particle": "", "parse-names": false, "suffix": ""}, {"dropping-particle": "", "family": "Graham", "given": "Douglas K.", "non-dropping-particle": "", </vt:lpwstr>
  </property>
  <property fmtid="{D5CDD505-2E9C-101B-9397-08002B2CF9AE}" pid="3653" name="Mendeley_Bookmark_pjCmNtwQwz_9">
    <vt:lpwstr>"parse-names": false, "suffix": ""}], "container-title": "Clinical Cancer Research", "id": "ITEM-1", "issued": {"date-parts": [["2013"]]}, "title": "Molecular pathways: MERTK signaling in cancer", "type": "article-journal"}, "uris": ["http://www.mendeley.</vt:lpwstr>
  </property>
  <property fmtid="{D5CDD505-2E9C-101B-9397-08002B2CF9AE}" pid="3654" name="Mendeley_Bookmark_r2XNXAOhYX_1">
    <vt:lpwstr>ADDIN CSL_CITATION {"citationItems": [{"id": "ITEM-1", "itemData": {"DOI": "10.1007/s12022-016-9445-4", "ISSN": "15590097", "abstract": "Poorly differentiated thyroid carcinoma (PDTC) and anaplastic thyroid carcinoma (ATC) are aggressive thyroid tumors as</vt:lpwstr>
  </property>
  <property fmtid="{D5CDD505-2E9C-101B-9397-08002B2CF9AE}" pid="3655" name="Mendeley_Bookmark_r2XNXAOhYX_10">
    <vt:lpwstr>d=5c8db8b3-3146-4a13-a015-b139db85274a"]}], "mendeley": {"formattedCitation": "&lt;sup&gt;15&lt;/sup&gt;", "plainTextFormattedCitation": "15", "previouslyFormattedCitation": "&lt;sup&gt;15&lt;/sup&gt;"}, "properties": {"noteIndex": 0}, "schema": "https://github.com/citation-styl</vt:lpwstr>
  </property>
  <property fmtid="{D5CDD505-2E9C-101B-9397-08002B2CF9AE}" pid="3656" name="Mendeley_Bookmark_r2XNXAOhYX_11">
    <vt:lpwstr>e-language/schema/raw/master/csl-citation.json"}</vt:lpwstr>
  </property>
  <property fmtid="{D5CDD505-2E9C-101B-9397-08002B2CF9AE}" pid="3657" name="Mendeley_Bookmark_r2XNXAOhYX_2">
    <vt:lpwstr>sociated with a high mortality rate of 38-57 % and almost 100 % respectively. Several recent studies utilizing next generation sequencing techniques have shed lights on the molecular pathogenesis of these tumors, providing evidence to support a stepwise t</vt:lpwstr>
  </property>
  <property fmtid="{D5CDD505-2E9C-101B-9397-08002B2CF9AE}" pid="3658" name="Mendeley_Bookmark_r2XNXAOhYX_3">
    <vt:lpwstr>umoral progression from well-differentiated to poorly differentiated, and finally to anaplastic thyroid carcinomas. While BRAF V600E and RAS mutations remain the main drivers in aggressive thyroid carcinoma, PDTC and ATC gains additional mutations, e.g., </vt:lpwstr>
  </property>
  <property fmtid="{D5CDD505-2E9C-101B-9397-08002B2CF9AE}" pid="3659" name="Mendeley_Bookmark_r2XNXAOhYX_4">
    <vt:lpwstr>TERT promoter mutation, TP53 mutation, as well as frequent alterations in PIK3CA-PTEN-AKT-mTOR pathway, SWI-SNF complex, histomethyltransferases, and mismatch repair genes. RAS-mutated PDTCs are commonly associated with a histologic phenotype defined by T</vt:lpwstr>
  </property>
  <property fmtid="{D5CDD505-2E9C-101B-9397-08002B2CF9AE}" pid="3660" name="Mendeley_Bookmark_r2XNXAOhYX_5">
    <vt:lpwstr>urin proposal, high frequency of distant metastasis, high thyroid differentiation score, and a RAS-like gene expression profile, whereas BRAF-mutated PDTCs are usually defined solely by the Memorial Sloan Kettering Cancer Center (MSKCC) criteria with a pr</vt:lpwstr>
  </property>
  <property fmtid="{D5CDD505-2E9C-101B-9397-08002B2CF9AE}" pid="3661" name="Mendeley_Bookmark_r2XNXAOhYX_6">
    <vt:lpwstr>opensity for nodal metastasis and are less differentiated with a BRAF-like expression signature. Such demarcation is largely lost in ATC which is characterized by genomic complexity, heavy mutation burden, and profound undifferentiation. Additionally, sev</vt:lpwstr>
  </property>
  <property fmtid="{D5CDD505-2E9C-101B-9397-08002B2CF9AE}" pid="3662" name="Mendeley_Bookmark_r2XNXAOhYX_7">
    <vt:lpwstr>eral molecular events, e.g., EIF1AX mutation, mutation burden, and chromosome 1q gain in PDTCs, as well as EIF1AX mutation, chromosome 13q loss, and 20q gains in ATCs, may serve as adverse prognostic markers predicting poor clinical outcome.", "author": [</vt:lpwstr>
  </property>
  <property fmtid="{D5CDD505-2E9C-101B-9397-08002B2CF9AE}" pid="3663" name="Mendeley_Bookmark_r2XNXAOhYX_8">
    <vt:lpwstr>{"dropping-particle": "", "family": "Xu", "given": "Bin", "non-dropping-particle": "", "parse-names": false, "suffix": ""}, {"dropping-particle": "", "family": "Ghossein", "given": "Ronald", "non-dropping-particle": "", "parse-names": false, "suffix": ""}</vt:lpwstr>
  </property>
  <property fmtid="{D5CDD505-2E9C-101B-9397-08002B2CF9AE}" pid="3664" name="Mendeley_Bookmark_r2XNXAOhYX_9">
    <vt:lpwstr>], "container-title": "Endocrine Pathology", "id": "ITEM-1", "issued": {"date-parts": [["2016"]]}, "title": "Genomic Landscape of poorly Differentiated and Anaplastic Thyroid Carcinoma", "type": "article"}, "uris": ["http://www.mendeley.com/documents/?uui</vt:lpwstr>
  </property>
  <property fmtid="{D5CDD505-2E9C-101B-9397-08002B2CF9AE}" pid="3665" name="Mendeley_Bookmark_rGjstiZaHr_1">
    <vt:lpwstr>ADDIN CSL_CITATION {"citationItems": [{"id": "ITEM-1", "itemData": {"DOI": "10.1089/thy.2014.0594", "ISSN": "15579077", "abstract": "\u00a9 2015, Mary Ann Liebert, Inc. Background: An ongoing epidemic of thyroid carcinoma (TC) has affected Americans since</vt:lpwstr>
  </property>
  <property fmtid="{D5CDD505-2E9C-101B-9397-08002B2CF9AE}" pid="3666" name="Mendeley_Bookmark_rGjstiZaHr_10">
    <vt:lpwstr>g-particle": "", "family": "Brito", "given": "Juan P.", "non-dropping-particle": "", "parse-names": false, "suffix": ""}, {"dropping-particle": "", "family": "Nofal", "given": "Alaa", "non-dropping-particle": "Al", "parse-names": false, "suffix": ""}, {"d</vt:lpwstr>
  </property>
  <property fmtid="{D5CDD505-2E9C-101B-9397-08002B2CF9AE}" pid="3667" name="Mendeley_Bookmark_rGjstiZaHr_11">
    <vt:lpwstr>ropping-particle": "", "family": "Montori", "given": "Victor M.", "non-dropping-particle": "", "parse-names": false, "suffix": ""}, {"dropping-particle": "", "family": "Hay", "given": "Ian D.", "non-dropping-particle": "", "parse-names": false, "suffix": </vt:lpwstr>
  </property>
  <property fmtid="{D5CDD505-2E9C-101B-9397-08002B2CF9AE}" pid="3668" name="Mendeley_Bookmark_rGjstiZaHr_12">
    <vt:lpwstr>""}, {"dropping-particle": "", "family": "Morris", "given": "John C.", "non-dropping-particle": "", "parse-names": false, "suffix": ""}], "container-title": "Thyroid", "id": "ITEM-1", "issued": {"date-parts": [["2015"]]}, "title": "The Impact of Subclinic</vt:lpwstr>
  </property>
  <property fmtid="{D5CDD505-2E9C-101B-9397-08002B2CF9AE}" pid="3669" name="Mendeley_Bookmark_rGjstiZaHr_13">
    <vt:lpwstr>al Disease and Mechanism of Detection on the Rise in Thyroid Cancer Incidence: A Population-Based Study in Olmsted County, Minnesota during 1935 Through 2012", "type": "article-journal"}, "uris": ["http://www.mendeley.com/documents/?uuid=337cc129-6128-42e</vt:lpwstr>
  </property>
  <property fmtid="{D5CDD505-2E9C-101B-9397-08002B2CF9AE}" pid="3670" name="Mendeley_Bookmark_rGjstiZaHr_14">
    <vt:lpwstr>a-b3da-3aaa8da589d6"]}], "mendeley": {"formattedCitation": "&lt;sup&gt;18&lt;/sup&gt;", "plainTextFormattedCitation": "18", "previouslyFormattedCitation": "&lt;sup&gt;18&lt;/sup&gt;"}, "properties": {"noteIndex": 0}, "schema": "https://github.com/citation-style-language/schema/r</vt:lpwstr>
  </property>
  <property fmtid="{D5CDD505-2E9C-101B-9397-08002B2CF9AE}" pid="3671" name="Mendeley_Bookmark_rGjstiZaHr_15">
    <vt:lpwstr>aw/master/csl-citation.json"}</vt:lpwstr>
  </property>
  <property fmtid="{D5CDD505-2E9C-101B-9397-08002B2CF9AE}" pid="3672" name="Mendeley_Bookmark_rGjstiZaHr_2">
    <vt:lpwstr> 1975. Understanding the contribution of subclinical disease and the mechanism of such disease detection may help to alter the course of this epidemic. Methods: We used Rochester Epidemiology Project resources to examine the incidence of TC cases, disease</vt:lpwstr>
  </property>
  <property fmtid="{D5CDD505-2E9C-101B-9397-08002B2CF9AE}" pid="3673" name="Mendeley_Bookmark_rGjstiZaHr_3">
    <vt:lpwstr> specific mortality, and method of diagnosis during 1935 through 2012. During 2000-2012, we also extracted the mechanism of detection of clinically occult tumors. Results: The age-adjusted incidence (AAI) for TC increased from 7.1 [95% confidence interval</vt:lpwstr>
  </property>
  <property fmtid="{D5CDD505-2E9C-101B-9397-08002B2CF9AE}" pid="3674" name="Mendeley_Bookmark_rGjstiZaHr_4">
    <vt:lpwstr> (CI) 5.5-8.8] per 100,000 person-years (p-y) during 1990-1999 to 13.7 [CI 11.8-15.6] per 100,000 p-y during 2000-2012, with no change in disease-specific mortality since 1935. The incidence trend analysis stratified by the mechanism of detection revealed</vt:lpwstr>
  </property>
  <property fmtid="{D5CDD505-2E9C-101B-9397-08002B2CF9AE}" pid="3675" name="Mendeley_Bookmark_rGjstiZaHr_5">
    <vt:lpwstr> the AAI of clinically recognized TC was 5.5 per 100,000 p-y [CI 3.4-7.5] in 1960-1969, a rate similar to the incidence seen during 2000-2012. However, AAI of clinically occult TC increased from 0.2 per 100,000 p-y [CI 0.0-0.6] in 1935-1949 to 1.9 per 100</vt:lpwstr>
  </property>
  <property fmtid="{D5CDD505-2E9C-101B-9397-08002B2CF9AE}" pid="3676" name="Mendeley_Bookmark_rGjstiZaHr_6">
    <vt:lpwstr>,000 p-y [CI 1.2-2.9] in 1990-1999 and to 7.4 per 100,000 p-y [CI 6.0-8.8] in 2000-2012. During 2000-2012, the most frequent reasons for recognition of \"occult\" tumors were (1) incidental discovery during diagnostic neck imaging in 40 (19%), (2) patholo</vt:lpwstr>
  </property>
  <property fmtid="{D5CDD505-2E9C-101B-9397-08002B2CF9AE}" pid="3677" name="Mendeley_Bookmark_rGjstiZaHr_7">
    <vt:lpwstr>gy review of specimens from thyroid surgery for benign conditions in 29 (14%), and (3) investigations of patients with symptoms or palpable nodules that were clearly not associated with coexistent but occult TC but triggered the use of diagnostic neck ima</vt:lpwstr>
  </property>
  <property fmtid="{D5CDD505-2E9C-101B-9397-08002B2CF9AE}" pid="3678" name="Mendeley_Bookmark_rGjstiZaHr_8">
    <vt:lpwstr>ging in 37 (27%). Conclusions: In this population-based study conducted in Olmsted County, Minnesota, the rapid increased incidence of TC during 2000-2012 can be completely attributed to the increased diagnosis of occult TCs, which are mainly found throug</vt:lpwstr>
  </property>
  <property fmtid="{D5CDD505-2E9C-101B-9397-08002B2CF9AE}" pid="3679" name="Mendeley_Bookmark_rGjstiZaHr_9">
    <vt:lpwstr>h the use of diagnostic neck imaging. The incidence of clinical TC and disease-specific TC mortality remains stable since 1970, implying that the observed increased incidence is due to the increased detection of subclinical lesions.", "author": [{"droppin</vt:lpwstr>
  </property>
  <property fmtid="{D5CDD505-2E9C-101B-9397-08002B2CF9AE}" pid="3680" name="Mendeley_Bookmark_rHCBzVoHkd_1">
    <vt:lpwstr>ADDIN CSL_CITATION {"citationItems": [{"id": "ITEM-1", "itemData": {"DOI": "10.1111/cas.12583", "ISSN": "13497006", "abstract": "After the Tokyo Electric Power Company Fukushima Daiichi nuclear power plant accident, cancer risk from low-dose radiation exp</vt:lpwstr>
  </property>
  <property fmtid="{D5CDD505-2E9C-101B-9397-08002B2CF9AE}" pid="3681" name="Mendeley_Bookmark_rHCBzVoHkd_2">
    <vt:lpwstr>osure has been deeply concerning. The linear no-threshold model is applied for the purpose of radiation protection, but it is a model based on the concept that ionizing radiation induces stochastic oncogenic alterations in the target cells. As the elucida</vt:lpwstr>
  </property>
  <property fmtid="{D5CDD505-2E9C-101B-9397-08002B2CF9AE}" pid="3682" name="Mendeley_Bookmark_rHCBzVoHkd_3">
    <vt:lpwstr>tion of the mechanism of radiation-induced carcinogenesis is indispensable to justify the concept, studies aimed at the determination of molecular changes associated with thyroid cancers among children who suffered effects from the Chernobyl nuclear accid</vt:lpwstr>
  </property>
  <property fmtid="{D5CDD505-2E9C-101B-9397-08002B2CF9AE}" pid="3683" name="Mendeley_Bookmark_rHCBzVoHkd_4">
    <vt:lpwstr>ent will be overviewed. We intend to discuss whether any radiation signatures are associated with radiation-induced childhood thyroid cancers.", "author": [{"dropping-particle": "", "family": "Suzuki", "given": "Keiji", "non-dropping-particle": "", "parse</vt:lpwstr>
  </property>
  <property fmtid="{D5CDD505-2E9C-101B-9397-08002B2CF9AE}" pid="3684" name="Mendeley_Bookmark_rHCBzVoHkd_5">
    <vt:lpwstr>-names": false, "suffix": ""}, {"dropping-particle": "", "family": "Mitsutake", "given": "Norisato", "non-dropping-particle": "", "parse-names": false, "suffix": ""}, {"dropping-particle": "", "family": "Saenko", "given": "Vladimir", "non-dropping-particl</vt:lpwstr>
  </property>
  <property fmtid="{D5CDD505-2E9C-101B-9397-08002B2CF9AE}" pid="3685" name="Mendeley_Bookmark_rHCBzVoHkd_6">
    <vt:lpwstr>e": "", "parse-names": false, "suffix": ""}, {"dropping-particle": "", "family": "Yamashita", "given": "Shunichi", "non-dropping-particle": "", "parse-names": false, "suffix": ""}], "container-title": "Cancer Science", "id": "ITEM-1", "issued": {"date-par</vt:lpwstr>
  </property>
  <property fmtid="{D5CDD505-2E9C-101B-9397-08002B2CF9AE}" pid="3686" name="Mendeley_Bookmark_rHCBzVoHkd_7">
    <vt:lpwstr>ts": [["2015"]]}, "title": "Radiation signatures in childhood thyroid cancers after the Chernobyl accident: Possible roles of radiation in carcinogenesis", "type": "article"}, "uris": ["http://www.mendeley.com/documents/?uuid=f104dc76-a2c8-419d-803c-cf107</vt:lpwstr>
  </property>
  <property fmtid="{D5CDD505-2E9C-101B-9397-08002B2CF9AE}" pid="3687" name="Mendeley_Bookmark_rHCBzVoHkd_8">
    <vt:lpwstr>6996121"]}], "mendeley": {"formattedCitation": "&lt;sup&gt;36&lt;/sup&gt;", "plainTextFormattedCitation": "36", "previouslyFormattedCitation": "&lt;sup&gt;36&lt;/sup&gt;"}, "properties": {"noteIndex": 0}, "schema": "https://github.com/citation-style-language/schema/raw/master/cs</vt:lpwstr>
  </property>
  <property fmtid="{D5CDD505-2E9C-101B-9397-08002B2CF9AE}" pid="3688" name="Mendeley_Bookmark_rHCBzVoHkd_9">
    <vt:lpwstr>l-citation.json"}</vt:lpwstr>
  </property>
  <property fmtid="{D5CDD505-2E9C-101B-9397-08002B2CF9AE}" pid="3689" name="Mendeley_Bookmark_rassRUvhzu_1">
    <vt:lpwstr>ADDIN CSL_CITATION {"citationItems": [{"id": "ITEM-1", "itemData": {"ISSN": "11093099", "author": [{"dropping-particle": "", "family": "Hiromatsu", "given": "Yuji", "non-dropping-particle": "", "parse-names": false, "suffix": ""}, {"dropping-particle": ""</vt:lpwstr>
  </property>
  <property fmtid="{D5CDD505-2E9C-101B-9397-08002B2CF9AE}" pid="3690" name="Mendeley_Bookmark_rassRUvhzu_2">
    <vt:lpwstr>, "family": "Satoh", "given": "Hiroshi", "non-dropping-particle": "", "parse-names": false, "suffix": ""}, {"dropping-particle": "", "family": "Amino", "given": "Nobuyuki", "non-dropping-particle": "", "parse-names": false, "suffix": ""}], "container-titl</vt:lpwstr>
  </property>
  <property fmtid="{D5CDD505-2E9C-101B-9397-08002B2CF9AE}" pid="3691" name="Mendeley_Bookmark_rassRUvhzu_3">
    <vt:lpwstr>e": "Hormones", "id": "ITEM-1", "issued": {"date-parts": [["2013"]]}, "title": "Hashimoto's thyroiditis: History and future outlook", "type": "article"}, "uris": ["http://www.mendeley.com/documents/?uuid=aa92dd0a-f162-4955-8517-24d185e5e1a6"]}], "mendeley</vt:lpwstr>
  </property>
  <property fmtid="{D5CDD505-2E9C-101B-9397-08002B2CF9AE}" pid="3692" name="Mendeley_Bookmark_rassRUvhzu_4">
    <vt:lpwstr>": {"formattedCitation": "&lt;sup&gt;8&lt;/sup&gt;", "plainTextFormattedCitation": "8", "previouslyFormattedCitation": "&lt;sup&gt;8&lt;/sup&gt;"}, "properties": {"noteIndex": 0}, "schema": "https://github.com/citation-style-language/schema/raw/master/csl-citation.json"}</vt:lpwstr>
  </property>
  <property fmtid="{D5CDD505-2E9C-101B-9397-08002B2CF9AE}" pid="3693" name="Mendeley_Bookmark_sBwAlD3TU5_1">
    <vt:lpwstr>ADDIN CSL_CITATION {"citationItems": [{"id": "ITEM-1", "itemData": {"DOI": "10.1016/j.cell.2013.01.010", "ISSN": "00928674", "abstract": "Telomere shortening impairs proliferation of transformed cells but also leads to cancer initiation by inducing chromo</vt:lpwstr>
  </property>
  <property fmtid="{D5CDD505-2E9C-101B-9397-08002B2CF9AE}" pid="3694" name="Mendeley_Bookmark_sBwAlD3TU5_2">
    <vt:lpwstr>somal instability. Here, we discuss recent developments in our understanding of the role of telomeres in replication stress and how telomerase expression in somatic stem cells may affect genome integrity control and carcinogenesis. \u00a9 2013 Elsevier In</vt:lpwstr>
  </property>
  <property fmtid="{D5CDD505-2E9C-101B-9397-08002B2CF9AE}" pid="3695" name="Mendeley_Bookmark_sBwAlD3TU5_3">
    <vt:lpwstr>c.", "author": [{"dropping-particle": "", "family": "G\u00fcnes", "given": "Cagatay", "non-dropping-particle": "", "parse-names": false, "suffix": ""}, {"dropping-particle": "", "family": "Rudolph", "given": "K. Lenhard", "non-dropping-particle": "", "par</vt:lpwstr>
  </property>
  <property fmtid="{D5CDD505-2E9C-101B-9397-08002B2CF9AE}" pid="3696" name="Mendeley_Bookmark_sBwAlD3TU5_4">
    <vt:lpwstr>se-names": false, "suffix": ""}], "container-title": "Cell", "id": "ITEM-1", "issued": {"date-parts": [["2013"]]}, "title": "The role of telomeres in stem cells and cancer", "type": "article"}, "uris": ["http://www.mendeley.com/documents/?uuid=9aee3c79-4c</vt:lpwstr>
  </property>
  <property fmtid="{D5CDD505-2E9C-101B-9397-08002B2CF9AE}" pid="3697" name="Mendeley_Bookmark_sBwAlD3TU5_5">
    <vt:lpwstr>7d-45fc-8584-a50437e149f5"]}], "mendeley": {"formattedCitation": "&lt;sup&gt;50&lt;/sup&gt;", "plainTextFormattedCitation": "50", "previouslyFormattedCitation": "&lt;sup&gt;50&lt;/sup&gt;"}, "properties": {"noteIndex": 0}, "schema": "https://github.com/citation-style-language/sc</vt:lpwstr>
  </property>
  <property fmtid="{D5CDD505-2E9C-101B-9397-08002B2CF9AE}" pid="3698" name="Mendeley_Bookmark_sBwAlD3TU5_6">
    <vt:lpwstr>hema/raw/master/csl-citation.json"}</vt:lpwstr>
  </property>
  <property fmtid="{D5CDD505-2E9C-101B-9397-08002B2CF9AE}" pid="3699" name="Mendeley_Bookmark_sceejrOja8_1">
    <vt:lpwstr>ADDIN CSL_CITATION {"citationItems": [{"id": "ITEM-1", "itemData": {"abstract": "CONTEXT: Because of its outstanding sensitivity, stimulation of calcitonin secretion with iv injection of pentagastrin is widely used for biochemical diagnosis of medullary t</vt:lpwstr>
  </property>
  <property fmtid="{D5CDD505-2E9C-101B-9397-08002B2CF9AE}" pid="3700" name="Mendeley_Bookmark_sceejrOja8_10">
    <vt:lpwstr>sevier Health Bookshop", "id": "ITEM-1", "issued": {"date-parts": [["2009"]]}, "title": "Medical Physiology 2nd edition.", "type": "webpage"}, "uris": ["http://www.mendeley.com/documents/?uuid=1b7f5584-5cd3-46ec-b1ca-706ca27ea9d6"]}], "mendeley": {"format</vt:lpwstr>
  </property>
  <property fmtid="{D5CDD505-2E9C-101B-9397-08002B2CF9AE}" pid="3701" name="Mendeley_Bookmark_sceejrOja8_11">
    <vt:lpwstr>tedCitation": "&lt;sup&gt;2&lt;/sup&gt;", "plainTextFormattedCitation": "2", "previouslyFormattedCitation": "&lt;sup&gt;2&lt;/sup&gt;"}, "properties": {"noteIndex": 0}, "schema": "https://github.com/citation-style-language/schema/raw/master/csl-citation.json"}</vt:lpwstr>
  </property>
  <property fmtid="{D5CDD505-2E9C-101B-9397-08002B2CF9AE}" pid="3702" name="Mendeley_Bookmark_sceejrOja8_2">
    <vt:lpwstr>hyroid cancer.\\n\\nOBJECTIVE: The objective of this study was to explore the relationship between the results of the pentagastrin stimulation test and extent of disease in patients with previously untreated medullary thyroid cancer.\\n\\nDESIGN: This was</vt:lpwstr>
  </property>
  <property fmtid="{D5CDD505-2E9C-101B-9397-08002B2CF9AE}" pid="3703" name="Mendeley_Bookmark_sceejrOja8_3">
    <vt:lpwstr> a retrospective study.\\n\\nSETTING: The investigation took place at a tertiary referral center.\\n\\nPATIENTS: Included were 89 patients with increased basal calcitonin levels who had a pentagastrin test at this institution before initial neck surgery f</vt:lpwstr>
  </property>
  <property fmtid="{D5CDD505-2E9C-101B-9397-08002B2CF9AE}" pid="3704" name="Mendeley_Bookmark_sceejrOja8_4">
    <vt:lpwstr>or medullary thyroid cancer.\\n\\nMAIN OUTCOME MEASURE: Measurements included basal and stimulated calcitonin levels, carcinoembryonic antigen levels, primary tumor diameter, extrathyroidal extension, lymph node metastases, and distant metastases.\\n\\nRE</vt:lpwstr>
  </property>
  <property fmtid="{D5CDD505-2E9C-101B-9397-08002B2CF9AE}" pid="3705" name="Mendeley_Bookmark_sceejrOja8_5">
    <vt:lpwstr>SULTS: There was a strong dose-dependent relationship between a less than 10-fold increase in preoperative calcitonin levels after iv stimulation with pentagastrin and both the frequency (41-54 vs. 4-27%; P = 0.001) and number (means of 3.0-10.8 vs. 0-1.1</vt:lpwstr>
  </property>
  <property fmtid="{D5CDD505-2E9C-101B-9397-08002B2CF9AE}" pid="3706" name="Mendeley_Bookmark_sceejrOja8_6">
    <vt:lpwstr> positive nodes, P &lt; 0.001) of lymph node metastases. Weaker associations were identified with the respective frequency of extrathyroidal extension (14-27 vs. 0-7%; P = 0.027), distant metastasis (9-23 vs. 0%; P = 0.017), and postoperative normalization o</vt:lpwstr>
  </property>
  <property fmtid="{D5CDD505-2E9C-101B-9397-08002B2CF9AE}" pid="3707" name="Mendeley_Bookmark_sceejrOja8_7">
    <vt:lpwstr>f calcitonin (40-55 vs. 53-82%; P = 0.029). On multivariate analysis, only lymph node metastases were associated with a less than 10-fold increase in preoperative calcitonin levels.\\n\\nCONCLUSIONS: Based on these clinical data and preclinical literature</vt:lpwstr>
  </property>
  <property fmtid="{D5CDD505-2E9C-101B-9397-08002B2CF9AE}" pid="3708" name="Mendeley_Bookmark_sceejrOja8_8">
    <vt:lpwstr>, reduced responsiveness to stimulation with pentagastrin may reflect early dedifferentiation. Evidence of this condition may enable early risk stratification in patients with medullary thyroid cancer.", "author": [{"dropping-particle": "", "family": "Bor</vt:lpwstr>
  </property>
  <property fmtid="{D5CDD505-2E9C-101B-9397-08002B2CF9AE}" pid="3709" name="Mendeley_Bookmark_sceejrOja8_9">
    <vt:lpwstr>on, Walter", "given": "F.", "non-dropping-particle": "", "parse-names": false, "suffix": ""}, {"dropping-particle": "", "family": "Boulpaep", "given": "Emile L.", "non-dropping-particle": "", "parse-names": false, "suffix": ""}], "container-title": "US El</vt:lpwstr>
  </property>
  <property fmtid="{D5CDD505-2E9C-101B-9397-08002B2CF9AE}" pid="3710" name="Mendeley_Bookmark_sinPQ1sSF6_1">
    <vt:lpwstr>ADDIN CSL_CITATION {"citationItems": [{"id": "ITEM-1", "itemData": {"DOI": "10.1016/j.autrev.2014.01.013", "ISSN": "18730183", "abstract": "Graves' disease (GD) is an autoimmune disorder involving the thyroid gland, typically characterized by the presence</vt:lpwstr>
  </property>
  <property fmtid="{D5CDD505-2E9C-101B-9397-08002B2CF9AE}" pid="3711" name="Mendeley_Bookmark_sinPQ1sSF6_10">
    <vt:lpwstr>p&gt;", "plainTextFormattedCitation": "9", "previouslyFormattedCitation": "&lt;sup&gt;9&lt;/sup&gt;"}, "properties": {"noteIndex": 0}, "schema": "https://github.com/citation-style-language/schema/raw/master/csl-citation.json"}</vt:lpwstr>
  </property>
  <property fmtid="{D5CDD505-2E9C-101B-9397-08002B2CF9AE}" pid="3712" name="Mendeley_Bookmark_sinPQ1sSF6_2">
    <vt:lpwstr> of circulating autoantibodies that bind to and stimulate the thyroid hormone receptor (TSHR), resulting in hyperthyroidism and goiter. Organs other than the thyroid can also be affected, leading to the extrathyroidal manifestations of GD, namely Graves' </vt:lpwstr>
  </property>
  <property fmtid="{D5CDD505-2E9C-101B-9397-08002B2CF9AE}" pid="3713" name="Mendeley_Bookmark_sinPQ1sSF6_3">
    <vt:lpwstr>ophthalmopathy, which is observed in ~. 50% of patients, and Graves' dermopathy and acropachy, which are quite rare. Presumably, the extrathyroidal manifestations of GD are due to autoimmunity against antigens common to the thyroid and other affected orga</vt:lpwstr>
  </property>
  <property fmtid="{D5CDD505-2E9C-101B-9397-08002B2CF9AE}" pid="3714" name="Mendeley_Bookmark_sinPQ1sSF6_4">
    <vt:lpwstr>ns. Although its exact etiology remains to be completely understood, GD is believed to result from a complex interaction between genetic susceptibility and environmental factors. Clinically, GD is characterized by the manifestations of thyrotoxicosis as w</vt:lpwstr>
  </property>
  <property fmtid="{D5CDD505-2E9C-101B-9397-08002B2CF9AE}" pid="3715" name="Mendeley_Bookmark_sinPQ1sSF6_5">
    <vt:lpwstr>ell as by its extrathyroidal features when present, the latter making the diagnosis almost unmistakable. In the absence of ophthalmopathy, the diagnosis is generally based on the association of hyperthyroidism and usually diffuse goiter confirmed with ser</vt:lpwstr>
  </property>
  <property fmtid="{D5CDD505-2E9C-101B-9397-08002B2CF9AE}" pid="3716" name="Mendeley_Bookmark_sinPQ1sSF6_6">
    <vt:lpwstr>um anti-TSHR autoantibodies (TRAbs). Hyperthyroidism is generally treated with anti-thyroid drugs, but a common long term treatment strategy in patients relapsing after a course of anti-thyroid drugs (60-70%), implies the use of radioactive iodine or surg</vt:lpwstr>
  </property>
  <property fmtid="{D5CDD505-2E9C-101B-9397-08002B2CF9AE}" pid="3717" name="Mendeley_Bookmark_sinPQ1sSF6_7">
    <vt:lpwstr>ery. \u00a9 2014 Elsevier B.V.", "author": [{"dropping-particle": "", "family": "Menconi", "given": "Francesca", "non-dropping-particle": "", "parse-names": false, "suffix": ""}, {"dropping-particle": "", "family": "Marcocci", "given": "Claudio", "non-dro</vt:lpwstr>
  </property>
  <property fmtid="{D5CDD505-2E9C-101B-9397-08002B2CF9AE}" pid="3718" name="Mendeley_Bookmark_sinPQ1sSF6_8">
    <vt:lpwstr>pping-particle": "", "parse-names": false, "suffix": ""}, {"dropping-particle": "", "family": "Marin\u00f2", "given": "Michele", "non-dropping-particle": "", "parse-names": false, "suffix": ""}], "container-title": "Autoimmunity Reviews", "id": "ITEM-1", </vt:lpwstr>
  </property>
  <property fmtid="{D5CDD505-2E9C-101B-9397-08002B2CF9AE}" pid="3719" name="Mendeley_Bookmark_sinPQ1sSF6_9">
    <vt:lpwstr>"issued": {"date-parts": [["2014"]]}, "title": "Diagnosis and classification of Graves' disease", "type": "article"}, "uris": ["http://www.mendeley.com/documents/?uuid=9528b77a-1c0a-466f-87cb-ac8cbe78382c"]}], "mendeley": {"formattedCitation": "&lt;sup&gt;9&lt;/su</vt:lpwstr>
  </property>
  <property fmtid="{D5CDD505-2E9C-101B-9397-08002B2CF9AE}" pid="3720" name="Mendeley_Bookmark_soc0Sv5tmI_1">
    <vt:lpwstr>ADDIN CSL_CITATION {"citationItems": [{"id": "ITEM-1", "itemData": {"DOI": "10.22074/cellj.2017.5123", "ISSN": "22285814", "abstract": "The detection of KRAS and BRAF mutations is a crucial step for the correct therapeutic approach and predicting the epid</vt:lpwstr>
  </property>
  <property fmtid="{D5CDD505-2E9C-101B-9397-08002B2CF9AE}" pid="3721" name="Mendeley_Bookmark_soc0Sv5tmI_10">
    <vt:lpwstr>tion-style-language/schema/raw/master/csl-citation.json"}</vt:lpwstr>
  </property>
  <property fmtid="{D5CDD505-2E9C-101B-9397-08002B2CF9AE}" pid="3722" name="Mendeley_Bookmark_soc0Sv5tmI_2">
    <vt:lpwstr>ermal growth factor receptor (EGFR)-Targeted therapy resistance of colorectal carcinomas. The concomitant KRAS and BRAF mutations occur rarely in the colorectal cancers (CRCs) with the prevalence of less than 0.001% of the cases. In patients with KRAS-mut</vt:lpwstr>
  </property>
  <property fmtid="{D5CDD505-2E9C-101B-9397-08002B2CF9AE}" pid="3723" name="Mendeley_Bookmark_soc0Sv5tmI_3">
    <vt:lpwstr>ant tumors, BRAF mutations should not regularly be tested unless the patient is participating in a clinical trial enriching for the presence of KRAS or BRAF-mutated tumor. The current report demonstrates a case with advanced adenocarcinoma of the colon sh</vt:lpwstr>
  </property>
  <property fmtid="{D5CDD505-2E9C-101B-9397-08002B2CF9AE}" pid="3724" name="Mendeley_Bookmark_soc0Sv5tmI_4">
    <vt:lpwstr>owing the coexistence of KRAS and BRAF mutations and may have profound clinical implications for disease progression and therapeutic responses.", "author": [{"dropping-particle": "", "family": "Larki", "given": "Pegah", "non-dropping-particle": "", "parse</vt:lpwstr>
  </property>
  <property fmtid="{D5CDD505-2E9C-101B-9397-08002B2CF9AE}" pid="3725" name="Mendeley_Bookmark_soc0Sv5tmI_5">
    <vt:lpwstr>-names": false, "suffix": ""}, {"dropping-particle": "", "family": "Gharib", "given": "Ehsan", "non-dropping-particle": "", "parse-names": false, "suffix": ""}, {"dropping-particle": "", "family": "Taleghani", "given": "Mohammad Yaghoob", "non-dropping-pa</vt:lpwstr>
  </property>
  <property fmtid="{D5CDD505-2E9C-101B-9397-08002B2CF9AE}" pid="3726" name="Mendeley_Bookmark_soc0Sv5tmI_6">
    <vt:lpwstr>rticle": "", "parse-names": false, "suffix": ""}, {"dropping-particle": "", "family": "Khorshidi", "given": "Fatemeh", "non-dropping-particle": "", "parse-names": false, "suffix": ""}, {"dropping-particle": "", "family": "Nazemalhosseini-Mojarad", "given"</vt:lpwstr>
  </property>
  <property fmtid="{D5CDD505-2E9C-101B-9397-08002B2CF9AE}" pid="3727" name="Mendeley_Bookmark_soc0Sv5tmI_7">
    <vt:lpwstr>: "Ehsan", "non-dropping-particle": "", "parse-names": false, "suffix": ""}, {"dropping-particle": "", "family": "Aghdaei", "given": "Hamid Asadzadeh", "non-dropping-particle": "", "parse-names": false, "suffix": ""}], "container-title": "Cell Journal", "</vt:lpwstr>
  </property>
  <property fmtid="{D5CDD505-2E9C-101B-9397-08002B2CF9AE}" pid="3728" name="Mendeley_Bookmark_soc0Sv5tmI_8">
    <vt:lpwstr>id": "ITEM-1", "issued": {"date-parts": [["2017"]]}, "title": "Coexistence of kras and braf mutations in colorectal cancer: A case report supporting the concept of tumoral heterogeneity", "type": "article-journal"}, "uris": ["http://www.mendeley.com/docum</vt:lpwstr>
  </property>
  <property fmtid="{D5CDD505-2E9C-101B-9397-08002B2CF9AE}" pid="3729" name="Mendeley_Bookmark_soc0Sv5tmI_9">
    <vt:lpwstr>ents/?uuid=d032cc73-a25b-4530-9d4e-082aab01778a"]}], "mendeley": {"formattedCitation": "&lt;sup&gt;30&lt;/sup&gt;", "plainTextFormattedCitation": "30", "previouslyFormattedCitation": "&lt;sup&gt;30&lt;/sup&gt;"}, "properties": {"noteIndex": 0}, "schema": "https://github.com/cita</vt:lpwstr>
  </property>
  <property fmtid="{D5CDD505-2E9C-101B-9397-08002B2CF9AE}" pid="3730" name="Mendeley_Bookmark_srD1iSYpN2_1">
    <vt:lpwstr>ADDIN CSL_CITATION {"citationItems": [{"id": "ITEM-1", "itemData": {"DOI": "10.1089/thy.2014.0594", "ISSN": "15579077", "abstract": "\u00a9 2015, Mary Ann Liebert, Inc. Background: An ongoing epidemic of thyroid carcinoma (TC) has affected Americans since</vt:lpwstr>
  </property>
  <property fmtid="{D5CDD505-2E9C-101B-9397-08002B2CF9AE}" pid="3731" name="Mendeley_Bookmark_srD1iSYpN2_10">
    <vt:lpwstr>g-particle": "", "family": "Brito", "given": "Juan P.", "non-dropping-particle": "", "parse-names": false, "suffix": ""}, {"dropping-particle": "", "family": "Nofal", "given": "Alaa", "non-dropping-particle": "Al", "parse-names": false, "suffix": ""}, {"d</vt:lpwstr>
  </property>
  <property fmtid="{D5CDD505-2E9C-101B-9397-08002B2CF9AE}" pid="3732" name="Mendeley_Bookmark_srD1iSYpN2_11">
    <vt:lpwstr>ropping-particle": "", "family": "Montori", "given": "Victor M.", "non-dropping-particle": "", "parse-names": false, "suffix": ""}, {"dropping-particle": "", "family": "Hay", "given": "Ian D.", "non-dropping-particle": "", "parse-names": false, "suffix": </vt:lpwstr>
  </property>
  <property fmtid="{D5CDD505-2E9C-101B-9397-08002B2CF9AE}" pid="3733" name="Mendeley_Bookmark_srD1iSYpN2_12">
    <vt:lpwstr>""}, {"dropping-particle": "", "family": "Morris", "given": "John C.", "non-dropping-particle": "", "parse-names": false, "suffix": ""}], "container-title": "Thyroid", "id": "ITEM-1", "issued": {"date-parts": [["2015"]]}, "title": "The Impact of Subclinic</vt:lpwstr>
  </property>
  <property fmtid="{D5CDD505-2E9C-101B-9397-08002B2CF9AE}" pid="3734" name="Mendeley_Bookmark_srD1iSYpN2_13">
    <vt:lpwstr>al Disease and Mechanism of Detection on the Rise in Thyroid Cancer Incidence: A Population-Based Study in Olmsted County, Minnesota during 1935 Through 2012", "type": "article-journal"}, "uris": ["http://www.mendeley.com/documents/?uuid=337cc129-6128-42e</vt:lpwstr>
  </property>
  <property fmtid="{D5CDD505-2E9C-101B-9397-08002B2CF9AE}" pid="3735" name="Mendeley_Bookmark_srD1iSYpN2_14">
    <vt:lpwstr>a-b3da-3aaa8da589d6"]}], "mendeley": {"formattedCitation": "&lt;sup&gt;18&lt;/sup&gt;", "plainTextFormattedCitation": "18", "previouslyFormattedCitation": "&lt;sup&gt;18&lt;/sup&gt;"}, "properties": {"noteIndex": 0}, "schema": "https://github.com/citation-style-language/schema/r</vt:lpwstr>
  </property>
  <property fmtid="{D5CDD505-2E9C-101B-9397-08002B2CF9AE}" pid="3736" name="Mendeley_Bookmark_srD1iSYpN2_15">
    <vt:lpwstr>aw/master/csl-citation.json"}</vt:lpwstr>
  </property>
  <property fmtid="{D5CDD505-2E9C-101B-9397-08002B2CF9AE}" pid="3737" name="Mendeley_Bookmark_srD1iSYpN2_2">
    <vt:lpwstr> 1975. Understanding the contribution of subclinical disease and the mechanism of such disease detection may help to alter the course of this epidemic. Methods: We used Rochester Epidemiology Project resources to examine the incidence of TC cases, disease</vt:lpwstr>
  </property>
  <property fmtid="{D5CDD505-2E9C-101B-9397-08002B2CF9AE}" pid="3738" name="Mendeley_Bookmark_srD1iSYpN2_3">
    <vt:lpwstr> specific mortality, and method of diagnosis during 1935 through 2012. During 2000-2012, we also extracted the mechanism of detection of clinically occult tumors. Results: The age-adjusted incidence (AAI) for TC increased from 7.1 [95% confidence interval</vt:lpwstr>
  </property>
  <property fmtid="{D5CDD505-2E9C-101B-9397-08002B2CF9AE}" pid="3739" name="Mendeley_Bookmark_srD1iSYpN2_4">
    <vt:lpwstr> (CI) 5.5-8.8] per 100,000 person-years (p-y) during 1990-1999 to 13.7 [CI 11.8-15.6] per 100,000 p-y during 2000-2012, with no change in disease-specific mortality since 1935. The incidence trend analysis stratified by the mechanism of detection revealed</vt:lpwstr>
  </property>
  <property fmtid="{D5CDD505-2E9C-101B-9397-08002B2CF9AE}" pid="3740" name="Mendeley_Bookmark_srD1iSYpN2_5">
    <vt:lpwstr> the AAI of clinically recognized TC was 5.5 per 100,000 p-y [CI 3.4-7.5] in 1960-1969, a rate similar to the incidence seen during 2000-2012. However, AAI of clinically occult TC increased from 0.2 per 100,000 p-y [CI 0.0-0.6] in 1935-1949 to 1.9 per 100</vt:lpwstr>
  </property>
  <property fmtid="{D5CDD505-2E9C-101B-9397-08002B2CF9AE}" pid="3741" name="Mendeley_Bookmark_srD1iSYpN2_6">
    <vt:lpwstr>,000 p-y [CI 1.2-2.9] in 1990-1999 and to 7.4 per 100,000 p-y [CI 6.0-8.8] in 2000-2012. During 2000-2012, the most frequent reasons for recognition of \"occult\" tumors were (1) incidental discovery during diagnostic neck imaging in 40 (19%), (2) patholo</vt:lpwstr>
  </property>
  <property fmtid="{D5CDD505-2E9C-101B-9397-08002B2CF9AE}" pid="3742" name="Mendeley_Bookmark_srD1iSYpN2_7">
    <vt:lpwstr>gy review of specimens from thyroid surgery for benign conditions in 29 (14%), and (3) investigations of patients with symptoms or palpable nodules that were clearly not associated with coexistent but occult TC but triggered the use of diagnostic neck ima</vt:lpwstr>
  </property>
  <property fmtid="{D5CDD505-2E9C-101B-9397-08002B2CF9AE}" pid="3743" name="Mendeley_Bookmark_srD1iSYpN2_8">
    <vt:lpwstr>ging in 37 (27%). Conclusions: In this population-based study conducted in Olmsted County, Minnesota, the rapid increased incidence of TC during 2000-2012 can be completely attributed to the increased diagnosis of occult TCs, which are mainly found throug</vt:lpwstr>
  </property>
  <property fmtid="{D5CDD505-2E9C-101B-9397-08002B2CF9AE}" pid="3744" name="Mendeley_Bookmark_srD1iSYpN2_9">
    <vt:lpwstr>h the use of diagnostic neck imaging. The incidence of clinical TC and disease-specific TC mortality remains stable since 1970, implying that the observed increased incidence is due to the increased detection of subclinical lesions.", "author": [{"droppin</vt:lpwstr>
  </property>
  <property fmtid="{D5CDD505-2E9C-101B-9397-08002B2CF9AE}" pid="3745" name="Mendeley_Bookmark_t1cNG9OWzr_1">
    <vt:lpwstr>ADDIN CSL_CITATION {"citationItems": [{"id": "ITEM-1", "itemData": {"DOI": "10.1002/cncr.29887", "ISSN": "10970142", "abstract": "\u00a9 2016 American Cancer Society. BACKGROUND An increase in thyroid cancers, predominantly papillary thyroid carcinoma (PT</vt:lpwstr>
  </property>
  <property fmtid="{D5CDD505-2E9C-101B-9397-08002B2CF9AE}" pid="3746" name="Mendeley_Bookmark_t1cNG9OWzr_10">
    <vt:lpwstr>"author": [{"dropping-particle": "", "family": "Prasad", "given": "Manju L.", "non-dropping-particle": "", "parse-names": false, "suffix": ""}, {"dropping-particle": "", "family": "Vyas", "given": "Monika", "non-dropping-particle": "", "parse-names": fals</vt:lpwstr>
  </property>
  <property fmtid="{D5CDD505-2E9C-101B-9397-08002B2CF9AE}" pid="3747" name="Mendeley_Bookmark_t1cNG9OWzr_100">
    <vt:lpwstr>rticle": "", "family": "Akbani", "given": "Rehan", "non-dropping-particle": "", "parse-names": false, "suffix": ""}, {"dropping-particle": "", "family": "Aksoy", "given": "B. Arman", "non-dropping-particle": "", "parse-names": false, "suffix": ""}, {"drop</vt:lpwstr>
  </property>
  <property fmtid="{D5CDD505-2E9C-101B-9397-08002B2CF9AE}" pid="3748" name="Mendeley_Bookmark_t1cNG9OWzr_101">
    <vt:lpwstr>ping-particle": "", "family": "Ally", "given": "Adrian", "non-dropping-particle": "", "parse-names": false, "suffix": ""}, {"dropping-particle": "", "family": "Arachchi", "given": "Harindra", "non-dropping-particle": "", "parse-names": false, "suffix": ""</vt:lpwstr>
  </property>
  <property fmtid="{D5CDD505-2E9C-101B-9397-08002B2CF9AE}" pid="3749" name="Mendeley_Bookmark_t1cNG9OWzr_102">
    <vt:lpwstr>}, {"dropping-particle": "", "family": "Asa", "given": "Sylvia L.", "non-dropping-particle": "", "parse-names": false, "suffix": ""}, {"dropping-particle": "", "family": "Auman", "given": "J. Todd", "non-dropping-particle": "", "parse-names": false, "suff</vt:lpwstr>
  </property>
  <property fmtid="{D5CDD505-2E9C-101B-9397-08002B2CF9AE}" pid="3750" name="Mendeley_Bookmark_t1cNG9OWzr_103">
    <vt:lpwstr>ix": ""}, {"dropping-particle": "", "family": "Balasundaram", "given": "Miruna", "non-dropping-particle": "", "parse-names": false, "suffix": ""}, {"dropping-particle": "", "family": "Balu", "given": "Saianand", "non-dropping-particle": "", "parse-names":</vt:lpwstr>
  </property>
  <property fmtid="{D5CDD505-2E9C-101B-9397-08002B2CF9AE}" pid="3751" name="Mendeley_Bookmark_t1cNG9OWzr_104">
    <vt:lpwstr> false, "suffix": ""}, {"dropping-particle": "", "family": "Baylin", "given": "Stephen B.", "non-dropping-particle": "", "parse-names": false, "suffix": ""}, {"dropping-particle": "", "family": "Behera", "given": "Madhusmita", "non-dropping-particle": "",</vt:lpwstr>
  </property>
  <property fmtid="{D5CDD505-2E9C-101B-9397-08002B2CF9AE}" pid="3752" name="Mendeley_Bookmark_t1cNG9OWzr_105">
    <vt:lpwstr> "parse-names": false, "suffix": ""}, {"dropping-particle": "", "family": "Bernard", "given": "Brady", "non-dropping-particle": "", "parse-names": false, "suffix": ""}, {"dropping-particle": "", "family": "Beroukhim", "given": "Rameen", "non-dropping-part</vt:lpwstr>
  </property>
  <property fmtid="{D5CDD505-2E9C-101B-9397-08002B2CF9AE}" pid="3753" name="Mendeley_Bookmark_t1cNG9OWzr_106">
    <vt:lpwstr>icle": "", "parse-names": false, "suffix": ""}, {"dropping-particle": "", "family": "Bishop", "given": "Justin A.", "non-dropping-particle": "", "parse-names": false, "suffix": ""}, {"dropping-particle": "", "family": "Black", "given": "Aaron D.", "non-dr</vt:lpwstr>
  </property>
  <property fmtid="{D5CDD505-2E9C-101B-9397-08002B2CF9AE}" pid="3754" name="Mendeley_Bookmark_t1cNG9OWzr_107">
    <vt:lpwstr>opping-particle": "", "parse-names": false, "suffix": ""}, {"dropping-particle": "", "family": "Bodenheimer", "given": "Tom", "non-dropping-particle": "", "parse-names": false, "suffix": ""}, {"dropping-particle": "", "family": "Boice", "given": "Lori", "</vt:lpwstr>
  </property>
  <property fmtid="{D5CDD505-2E9C-101B-9397-08002B2CF9AE}" pid="3755" name="Mendeley_Bookmark_t1cNG9OWzr_108">
    <vt:lpwstr>non-dropping-particle": "", "parse-names": false, "suffix": ""}, {"dropping-particle": "", "family": "Bootwalla", "given": "Moiz S.", "non-dropping-particle": "", "parse-names": false, "suffix": ""}, {"dropping-particle": "", "family": "Bowen", "given": "</vt:lpwstr>
  </property>
  <property fmtid="{D5CDD505-2E9C-101B-9397-08002B2CF9AE}" pid="3756" name="Mendeley_Bookmark_t1cNG9OWzr_109">
    <vt:lpwstr>Jay", "non-dropping-particle": "", "parse-names": false, "suffix": ""}, {"dropping-particle": "", "family": "Bowlby", "given": "Reanne", "non-dropping-particle": "", "parse-names": false, "suffix": ""}, {"dropping-particle": "", "family": "Bristow", "give</vt:lpwstr>
  </property>
  <property fmtid="{D5CDD505-2E9C-101B-9397-08002B2CF9AE}" pid="3757" name="Mendeley_Bookmark_t1cNG9OWzr_11">
    <vt:lpwstr>e, "suffix": ""}, {"dropping-particle": "", "family": "Horne", "given": "Matthew J.", "non-dropping-particle": "", "parse-names": false, "suffix": ""}, {"dropping-particle": "", "family": "Virk", "given": "Renu K.", "non-dropping-particle": "", "parse-nam</vt:lpwstr>
  </property>
  <property fmtid="{D5CDD505-2E9C-101B-9397-08002B2CF9AE}" pid="3758" name="Mendeley_Bookmark_t1cNG9OWzr_110">
    <vt:lpwstr>n": "Christopher A.", "non-dropping-particle": "", "parse-names": false, "suffix": ""}, {"dropping-particle": "", "family": "Brookens", "given": "Robin", "non-dropping-particle": "", "parse-names": false, "suffix": ""}, {"dropping-particle": "", "family":</vt:lpwstr>
  </property>
  <property fmtid="{D5CDD505-2E9C-101B-9397-08002B2CF9AE}" pid="3759" name="Mendeley_Bookmark_t1cNG9OWzr_111">
    <vt:lpwstr> "Brooks", "given": "Denise", "non-dropping-particle": "", "parse-names": false, "suffix": ""}, {"dropping-particle": "", "family": "Bryant", "given": "Robert", "non-dropping-particle": "", "parse-names": false, "suffix": ""}, {"dropping-particle": "", "f</vt:lpwstr>
  </property>
  <property fmtid="{D5CDD505-2E9C-101B-9397-08002B2CF9AE}" pid="3760" name="Mendeley_Bookmark_t1cNG9OWzr_112">
    <vt:lpwstr>amily": "Buda", "given": "Elizabeth", "non-dropping-particle": "", "parse-names": false, "suffix": ""}, {"dropping-particle": "", "family": "Butterfield", "given": "Yaron S.N.", "non-dropping-particle": "", "parse-names": false, "suffix": ""}, {"dropping-</vt:lpwstr>
  </property>
  <property fmtid="{D5CDD505-2E9C-101B-9397-08002B2CF9AE}" pid="3761" name="Mendeley_Bookmark_t1cNG9OWzr_113">
    <vt:lpwstr>particle": "", "family": "Carling", "given": "Tobias", "non-dropping-particle": "", "parse-names": false, "suffix": ""}, {"dropping-particle": "", "family": "Carlsen", "given": "Rebecca", "non-dropping-particle": "", "parse-names": false, "suffix": ""}, {</vt:lpwstr>
  </property>
  <property fmtid="{D5CDD505-2E9C-101B-9397-08002B2CF9AE}" pid="3762" name="Mendeley_Bookmark_t1cNG9OWzr_114">
    <vt:lpwstr>"dropping-particle": "", "family": "Carter", "given": "Scott L.", "non-dropping-particle": "", "parse-names": false, "suffix": ""}, {"dropping-particle": "", "family": "Carty", "given": "Sally E.", "non-dropping-particle": "", "parse-names": false, "suffi</vt:lpwstr>
  </property>
  <property fmtid="{D5CDD505-2E9C-101B-9397-08002B2CF9AE}" pid="3763" name="Mendeley_Bookmark_t1cNG9OWzr_115">
    <vt:lpwstr>x": ""}, {"dropping-particle": "", "family": "Chan", "given": "Timothy A.", "non-dropping-particle": "", "parse-names": false, "suffix": ""}, {"dropping-particle": "", "family": "Chen", "given": "Amy Y.", "non-dropping-particle": "", "parse-names": false,</vt:lpwstr>
  </property>
  <property fmtid="{D5CDD505-2E9C-101B-9397-08002B2CF9AE}" pid="3764" name="Mendeley_Bookmark_t1cNG9OWzr_116">
    <vt:lpwstr> "suffix": ""}, {"dropping-particle": "", "family": "Cherniack", "given": "Andrew D.", "non-dropping-particle": "", "parse-names": false, "suffix": ""}, {"dropping-particle": "", "family": "Cheung", "given": "Dorothy", "non-dropping-particle": "", "parse-</vt:lpwstr>
  </property>
  <property fmtid="{D5CDD505-2E9C-101B-9397-08002B2CF9AE}" pid="3765" name="Mendeley_Bookmark_t1cNG9OWzr_117">
    <vt:lpwstr>names": false, "suffix": ""}, {"dropping-particle": "", "family": "Chin", "given": "Lynda", "non-dropping-particle": "", "parse-names": false, "suffix": ""}, {"dropping-particle": "", "family": "Cho", "given": "Juok", "non-dropping-particle": "", "parse-n</vt:lpwstr>
  </property>
  <property fmtid="{D5CDD505-2E9C-101B-9397-08002B2CF9AE}" pid="3766" name="Mendeley_Bookmark_t1cNG9OWzr_118">
    <vt:lpwstr>ames": false, "suffix": ""}, {"dropping-particle": "", "family": "Chu", "given": "Andy", "non-dropping-particle": "", "parse-names": false, "suffix": ""}, {"dropping-particle": "", "family": "Chuah", "given": "Eric", "non-dropping-particle": "", "parse-na</vt:lpwstr>
  </property>
  <property fmtid="{D5CDD505-2E9C-101B-9397-08002B2CF9AE}" pid="3767" name="Mendeley_Bookmark_t1cNG9OWzr_119">
    <vt:lpwstr>mes": false, "suffix": ""}, {"dropping-particle": "", "family": "Cibulskis", "given": "Kristian", "non-dropping-particle": "", "parse-names": false, "suffix": ""}, {"dropping-particle": "", "family": "Ciriello", "given": "Giovanni", "non-dropping-particle</vt:lpwstr>
  </property>
  <property fmtid="{D5CDD505-2E9C-101B-9397-08002B2CF9AE}" pid="3768" name="Mendeley_Bookmark_t1cNG9OWzr_12">
    <vt:lpwstr>es": false, "suffix": ""}, {"dropping-particle": "", "family": "Morotti", "given": "Raffaella", "non-dropping-particle": "", "parse-names": false, "suffix": ""}, {"dropping-particle": "", "family": "Liu", "given": "Zongzhi", "non-dropping-particle": "", "</vt:lpwstr>
  </property>
  <property fmtid="{D5CDD505-2E9C-101B-9397-08002B2CF9AE}" pid="3769" name="Mendeley_Bookmark_t1cNG9OWzr_120">
    <vt:lpwstr>": "", "parse-names": false, "suffix": ""}, {"dropping-particle": "", "family": "Clarke", "given": "Amanda", "non-dropping-particle": "", "parse-names": false, "suffix": ""}, {"dropping-particle": "", "family": "Clayman", "given": "Gary L.", "non-dropping</vt:lpwstr>
  </property>
  <property fmtid="{D5CDD505-2E9C-101B-9397-08002B2CF9AE}" pid="3770" name="Mendeley_Bookmark_t1cNG9OWzr_121">
    <vt:lpwstr>-particle": "", "parse-names": false, "suffix": ""}, {"dropping-particle": "", "family": "Cope", "given": "Leslie", "non-dropping-particle": "", "parse-names": false, "suffix": ""}, {"dropping-particle": "", "family": "Copland", "given": "John A.", "non-d</vt:lpwstr>
  </property>
  <property fmtid="{D5CDD505-2E9C-101B-9397-08002B2CF9AE}" pid="3771" name="Mendeley_Bookmark_t1cNG9OWzr_122">
    <vt:lpwstr>ropping-particle": "", "parse-names": false, "suffix": ""}, {"dropping-particle": "", "family": "Covington", "given": "Kyle", "non-dropping-particle": "", "parse-names": false, "suffix": ""}, {"dropping-particle": "", "family": "Danilova", "given": "Ludmi</vt:lpwstr>
  </property>
  <property fmtid="{D5CDD505-2E9C-101B-9397-08002B2CF9AE}" pid="3772" name="Mendeley_Bookmark_t1cNG9OWzr_123">
    <vt:lpwstr>la", "non-dropping-particle": "", "parse-names": false, "suffix": ""}, {"dropping-particle": "", "family": "Davidsen", "given": "Tanja", "non-dropping-particle": "", "parse-names": false, "suffix": ""}, {"dropping-particle": "", "family": "Demchok", "give</vt:lpwstr>
  </property>
  <property fmtid="{D5CDD505-2E9C-101B-9397-08002B2CF9AE}" pid="3773" name="Mendeley_Bookmark_t1cNG9OWzr_124">
    <vt:lpwstr>n": "John A.", "non-dropping-particle": "", "parse-names": false, "suffix": ""}, {"dropping-particle": "", "family": "DiCara", "given": "Daniel", "non-dropping-particle": "", "parse-names": false, "suffix": ""}, {"dropping-particle": "", "family": "Dhalla</vt:lpwstr>
  </property>
  <property fmtid="{D5CDD505-2E9C-101B-9397-08002B2CF9AE}" pid="3774" name="Mendeley_Bookmark_t1cNG9OWzr_125">
    <vt:lpwstr>", "given": "Noreen", "non-dropping-particle": "", "parse-names": false, "suffix": ""}, {"dropping-particle": "", "family": "Dhir", "given": "Rajiv", "non-dropping-particle": "", "parse-names": false, "suffix": ""}, {"dropping-particle": "", "family": "Do</vt:lpwstr>
  </property>
  <property fmtid="{D5CDD505-2E9C-101B-9397-08002B2CF9AE}" pid="3775" name="Mendeley_Bookmark_t1cNG9OWzr_126">
    <vt:lpwstr>okran", "given": "Sheliann S.", "non-dropping-particle": "", "parse-names": false, "suffix": ""}, {"dropping-particle": "", "family": "Dresdner", "given": "Gideon", "non-dropping-particle": "", "parse-names": false, "suffix": ""}, {"dropping-particle": ""</vt:lpwstr>
  </property>
  <property fmtid="{D5CDD505-2E9C-101B-9397-08002B2CF9AE}" pid="3776" name="Mendeley_Bookmark_t1cNG9OWzr_127">
    <vt:lpwstr>, "family": "Eldridge", "given": "Jonathan", "non-dropping-particle": "", "parse-names": false, "suffix": ""}, {"dropping-particle": "", "family": "Eley", "given": "Greg", "non-dropping-particle": "", "parse-names": false, "suffix": ""}, {"dropping-partic</vt:lpwstr>
  </property>
  <property fmtid="{D5CDD505-2E9C-101B-9397-08002B2CF9AE}" pid="3777" name="Mendeley_Bookmark_t1cNG9OWzr_128">
    <vt:lpwstr>le": "", "family": "El-Naggar", "given": "Adel K.", "non-dropping-particle": "", "parse-names": false, "suffix": ""}, {"dropping-particle": "", "family": "Eng", "given": "Stephanie", "non-dropping-particle": "", "parse-names": false, "suffix": ""}, {"drop</vt:lpwstr>
  </property>
  <property fmtid="{D5CDD505-2E9C-101B-9397-08002B2CF9AE}" pid="3778" name="Mendeley_Bookmark_t1cNG9OWzr_129">
    <vt:lpwstr>ping-particle": "", "family": "Fagin", "given": "James A.", "non-dropping-particle": "", "parse-names": false, "suffix": ""}, {"dropping-particle": "", "family": "Fennell", "given": "Timothy", "non-dropping-particle": "", "parse-names": false, "suffix": "</vt:lpwstr>
  </property>
  <property fmtid="{D5CDD505-2E9C-101B-9397-08002B2CF9AE}" pid="3779" name="Mendeley_Bookmark_t1cNG9OWzr_13">
    <vt:lpwstr>parse-names": false, "suffix": ""}, {"dropping-particle": "", "family": "Tallini", "given": "Giovanni", "non-dropping-particle": "", "parse-names": false, "suffix": ""}, {"dropping-particle": "", "family": "Nikiforova", "given": "Marina N.", "non-dropping</vt:lpwstr>
  </property>
  <property fmtid="{D5CDD505-2E9C-101B-9397-08002B2CF9AE}" pid="3780" name="Mendeley_Bookmark_t1cNG9OWzr_130">
    <vt:lpwstr>"}, {"dropping-particle": "", "family": "Ferris", "given": "Robert L.", "non-dropping-particle": "", "parse-names": false, "suffix": ""}, {"dropping-particle": "", "family": "Fisher", "given": "Sheila", "non-dropping-particle": "", "parse-names": false, "</vt:lpwstr>
  </property>
  <property fmtid="{D5CDD505-2E9C-101B-9397-08002B2CF9AE}" pid="3781" name="Mendeley_Bookmark_t1cNG9OWzr_131">
    <vt:lpwstr>suffix": ""}, {"dropping-particle": "", "family": "Frazer", "given": "Scott", "non-dropping-particle": "", "parse-names": false, "suffix": ""}, {"dropping-particle": "", "family": "Frick", "given": "Jessica", "non-dropping-particle": "", "parse-names": fa</vt:lpwstr>
  </property>
  <property fmtid="{D5CDD505-2E9C-101B-9397-08002B2CF9AE}" pid="3782" name="Mendeley_Bookmark_t1cNG9OWzr_132">
    <vt:lpwstr>lse, "suffix": ""}, {"dropping-particle": "", "family": "Gabriel", "given": "Stacey B.", "non-dropping-particle": "", "parse-names": false, "suffix": ""}, {"dropping-particle": "", "family": "Ganly", "given": "Ian", "non-dropping-particle": "", "parse-nam</vt:lpwstr>
  </property>
  <property fmtid="{D5CDD505-2E9C-101B-9397-08002B2CF9AE}" pid="3783" name="Mendeley_Bookmark_t1cNG9OWzr_133">
    <vt:lpwstr>es": false, "suffix": ""}, {"dropping-particle": "", "family": "Gao", "given": "Jianjiong", "non-dropping-particle": "", "parse-names": false, "suffix": ""}, {"dropping-particle": "", "family": "Garraway", "given": "Levi A.", "non-dropping-particle": "", </vt:lpwstr>
  </property>
  <property fmtid="{D5CDD505-2E9C-101B-9397-08002B2CF9AE}" pid="3784" name="Mendeley_Bookmark_t1cNG9OWzr_134">
    <vt:lpwstr>"parse-names": false, "suffix": ""}, {"dropping-particle": "", "family": "Gastier-Foster", "given": "Julie M.", "non-dropping-particle": "", "parse-names": false, "suffix": ""}, {"dropping-particle": "", "family": "Getz", "given": "Gad", "non-dropping-par</vt:lpwstr>
  </property>
  <property fmtid="{D5CDD505-2E9C-101B-9397-08002B2CF9AE}" pid="3785" name="Mendeley_Bookmark_t1cNG9OWzr_135">
    <vt:lpwstr>ticle": "", "parse-names": false, "suffix": ""}, {"dropping-particle": "", "family": "Gehlenborg", "given": "Nils", "non-dropping-particle": "", "parse-names": false, "suffix": ""}, {"dropping-particle": "", "family": "Ghossein", "given": "Ronald", "non-d</vt:lpwstr>
  </property>
  <property fmtid="{D5CDD505-2E9C-101B-9397-08002B2CF9AE}" pid="3786" name="Mendeley_Bookmark_t1cNG9OWzr_136">
    <vt:lpwstr>ropping-particle": "", "parse-names": false, "suffix": ""}, {"dropping-particle": "", "family": "Gibbs", "given": "Richard A.", "non-dropping-particle": "", "parse-names": false, "suffix": ""}, {"dropping-particle": "", "family": "Giordano", "given": "Tho</vt:lpwstr>
  </property>
  <property fmtid="{D5CDD505-2E9C-101B-9397-08002B2CF9AE}" pid="3787" name="Mendeley_Bookmark_t1cNG9OWzr_137">
    <vt:lpwstr>mas J.", "non-dropping-particle": "", "parse-names": false, "suffix": ""}, {"dropping-particle": "", "family": "Gomez-Hernandez", "given": "Karen", "non-dropping-particle": "", "parse-names": false, "suffix": ""}, {"dropping-particle": "", "family": "Grim</vt:lpwstr>
  </property>
  <property fmtid="{D5CDD505-2E9C-101B-9397-08002B2CF9AE}" pid="3788" name="Mendeley_Bookmark_t1cNG9OWzr_138">
    <vt:lpwstr>sby", "given": "Jonna", "non-dropping-particle": "", "parse-names": false, "suffix": ""}, {"dropping-particle": "", "family": "Gross", "given": "Benjamin", "non-dropping-particle": "", "parse-names": false, "suffix": ""}, {"dropping-particle": "", "family</vt:lpwstr>
  </property>
  <property fmtid="{D5CDD505-2E9C-101B-9397-08002B2CF9AE}" pid="3789" name="Mendeley_Bookmark_t1cNG9OWzr_139">
    <vt:lpwstr>": "Guin", "given": "Ranabir", "non-dropping-particle": "", "parse-names": false, "suffix": ""}, {"dropping-particle": "", "family": "Hadjipanayis", "given": "Angela", "non-dropping-particle": "", "parse-names": false, "suffix": ""}, {"dropping-particle":</vt:lpwstr>
  </property>
  <property fmtid="{D5CDD505-2E9C-101B-9397-08002B2CF9AE}" pid="3790" name="Mendeley_Bookmark_t1cNG9OWzr_14">
    <vt:lpwstr>-particle": "", "parse-names": false, "suffix": ""}, {"dropping-particle": "", "family": "Christison-Lagay", "given": "Emily R.", "non-dropping-particle": "", "parse-names": false, "suffix": ""}, {"dropping-particle": "", "family": "Udelsman", "given": "R</vt:lpwstr>
  </property>
  <property fmtid="{D5CDD505-2E9C-101B-9397-08002B2CF9AE}" pid="3791" name="Mendeley_Bookmark_t1cNG9OWzr_140">
    <vt:lpwstr> "", "family": "Harper", "given": "Hollie A.", "non-dropping-particle": "", "parse-names": false, "suffix": ""}, {"dropping-particle": "", "family": "Hayes", "given": "D. Neil", "non-dropping-particle": "", "parse-names": false, "suffix": ""}, {"dropping-</vt:lpwstr>
  </property>
  <property fmtid="{D5CDD505-2E9C-101B-9397-08002B2CF9AE}" pid="3792" name="Mendeley_Bookmark_t1cNG9OWzr_141">
    <vt:lpwstr>particle": "", "family": "Heiman", "given": "David I.", "non-dropping-particle": "", "parse-names": false, "suffix": ""}, {"dropping-particle": "", "family": "Herman", "given": "James G.", "non-dropping-particle": "", "parse-names": false, "suffix": ""}, </vt:lpwstr>
  </property>
  <property fmtid="{D5CDD505-2E9C-101B-9397-08002B2CF9AE}" pid="3793" name="Mendeley_Bookmark_t1cNG9OWzr_142">
    <vt:lpwstr>{"dropping-particle": "", "family": "Hoadley", "given": "Katherine A.", "non-dropping-particle": "", "parse-names": false, "suffix": ""}, {"dropping-particle": "", "family": "Hofree", "given": "Matan", "non-dropping-particle": "", "parse-names": false, "s</vt:lpwstr>
  </property>
  <property fmtid="{D5CDD505-2E9C-101B-9397-08002B2CF9AE}" pid="3794" name="Mendeley_Bookmark_t1cNG9OWzr_143">
    <vt:lpwstr>uffix": ""}, {"dropping-particle": "", "family": "Holt", "given": "Robert A.", "non-dropping-particle": "", "parse-names": false, "suffix": ""}, {"dropping-particle": "", "family": "Hoyle", "given": "Alan P.", "non-dropping-particle": "", "parse-names": f</vt:lpwstr>
  </property>
  <property fmtid="{D5CDD505-2E9C-101B-9397-08002B2CF9AE}" pid="3795" name="Mendeley_Bookmark_t1cNG9OWzr_144">
    <vt:lpwstr>alse, "suffix": ""}, {"dropping-particle": "", "family": "Huang", "given": "Franklin W.", "non-dropping-particle": "", "parse-names": false, "suffix": ""}, {"dropping-particle": "", "family": "Huang", "given": "Mei", "non-dropping-particle": "", "parse-na</vt:lpwstr>
  </property>
  <property fmtid="{D5CDD505-2E9C-101B-9397-08002B2CF9AE}" pid="3796" name="Mendeley_Bookmark_t1cNG9OWzr_145">
    <vt:lpwstr>mes": false, "suffix": ""}, {"dropping-particle": "", "family": "Hutter", "given": "Carolyn M.", "non-dropping-particle": "", "parse-names": false, "suffix": ""}, {"dropping-particle": "", "family": "Ideker", "given": "Trey", "non-dropping-particle": "", </vt:lpwstr>
  </property>
  <property fmtid="{D5CDD505-2E9C-101B-9397-08002B2CF9AE}" pid="3797" name="Mendeley_Bookmark_t1cNG9OWzr_146">
    <vt:lpwstr>"parse-names": false, "suffix": ""}, {"dropping-particle": "", "family": "Iype", "given": "Lisa", "non-dropping-particle": "", "parse-names": false, "suffix": ""}, {"dropping-particle": "", "family": "Jacobsen", "given": "Anders", "non-dropping-particle":</vt:lpwstr>
  </property>
  <property fmtid="{D5CDD505-2E9C-101B-9397-08002B2CF9AE}" pid="3798" name="Mendeley_Bookmark_t1cNG9OWzr_147">
    <vt:lpwstr> "", "parse-names": false, "suffix": ""}, {"dropping-particle": "", "family": "Jefferys", "given": "Stuart R.", "non-dropping-particle": "", "parse-names": false, "suffix": ""}, {"dropping-particle": "", "family": "Jones", "given": "Corbin D.", "non-dropp</vt:lpwstr>
  </property>
  <property fmtid="{D5CDD505-2E9C-101B-9397-08002B2CF9AE}" pid="3799" name="Mendeley_Bookmark_t1cNG9OWzr_148">
    <vt:lpwstr>ing-particle": "", "parse-names": false, "suffix": ""}, {"dropping-particle": "", "family": "Jones", "given": "Steven J.M.", "non-dropping-particle": "", "parse-names": false, "suffix": ""}, {"dropping-particle": "", "family": "Kasaian", "given": "Katayoo</vt:lpwstr>
  </property>
  <property fmtid="{D5CDD505-2E9C-101B-9397-08002B2CF9AE}" pid="3800" name="Mendeley_Bookmark_t1cNG9OWzr_149">
    <vt:lpwstr>n", "non-dropping-particle": "", "parse-names": false, "suffix": ""}, {"dropping-particle": "", "family": "Kebebew", "given": "Electron", "non-dropping-particle": "", "parse-names": false, "suffix": ""}, {"dropping-particle": "", "family": "Khuri", "given</vt:lpwstr>
  </property>
  <property fmtid="{D5CDD505-2E9C-101B-9397-08002B2CF9AE}" pid="3801" name="Mendeley_Bookmark_t1cNG9OWzr_15">
    <vt:lpwstr>obert", "non-dropping-particle": "", "parse-names": false, "suffix": ""}, {"dropping-particle": "", "family": "Dinauer", "given": "Catherine A.", "non-dropping-particle": "", "parse-names": false, "suffix": ""}, {"dropping-particle": "", "family": "Nikifo</vt:lpwstr>
  </property>
  <property fmtid="{D5CDD505-2E9C-101B-9397-08002B2CF9AE}" pid="3802" name="Mendeley_Bookmark_t1cNG9OWzr_150">
    <vt:lpwstr>": "Fadlo R.", "non-dropping-particle": "", "parse-names": false, "suffix": ""}, {"dropping-particle": "", "family": "Kim", "given": "Jaegil", "non-dropping-particle": "", "parse-names": false, "suffix": ""}, {"dropping-particle": "", "family": "Kramer", </vt:lpwstr>
  </property>
  <property fmtid="{D5CDD505-2E9C-101B-9397-08002B2CF9AE}" pid="3803" name="Mendeley_Bookmark_t1cNG9OWzr_151">
    <vt:lpwstr>"given": "Roger", "non-dropping-particle": "", "parse-names": false, "suffix": ""}, {"dropping-particle": "", "family": "Kreisberg", "given": "Richard", "non-dropping-particle": "", "parse-names": false, "suffix": ""}, {"dropping-particle": "", "family": </vt:lpwstr>
  </property>
  <property fmtid="{D5CDD505-2E9C-101B-9397-08002B2CF9AE}" pid="3804" name="Mendeley_Bookmark_t1cNG9OWzr_152">
    <vt:lpwstr>"Kucherlapati", "given": "Raju", "non-dropping-particle": "", "parse-names": false, "suffix": ""}, {"dropping-particle": "", "family": "Kwiatkowski", "given": "David J.", "non-dropping-particle": "", "parse-names": false, "suffix": ""}, {"dropping-particl</vt:lpwstr>
  </property>
  <property fmtid="{D5CDD505-2E9C-101B-9397-08002B2CF9AE}" pid="3805" name="Mendeley_Bookmark_t1cNG9OWzr_153">
    <vt:lpwstr>e": "", "family": "Ladanyi", "given": "Marc", "non-dropping-particle": "", "parse-names": false, "suffix": ""}, {"dropping-particle": "", "family": "Lai", "given": "Phillip H.", "non-dropping-particle": "", "parse-names": false, "suffix": ""}, {"dropping-</vt:lpwstr>
  </property>
  <property fmtid="{D5CDD505-2E9C-101B-9397-08002B2CF9AE}" pid="3806" name="Mendeley_Bookmark_t1cNG9OWzr_154">
    <vt:lpwstr>particle": "", "family": "Laird", "given": "Peter W.", "non-dropping-particle": "", "parse-names": false, "suffix": ""}, {"dropping-particle": "", "family": "Lander", "given": "Eric", "non-dropping-particle": "", "parse-names": false, "suffix": ""}, {"dro</vt:lpwstr>
  </property>
  <property fmtid="{D5CDD505-2E9C-101B-9397-08002B2CF9AE}" pid="3807" name="Mendeley_Bookmark_t1cNG9OWzr_155">
    <vt:lpwstr>pping-particle": "", "family": "Lawrence", "given": "Michael S.", "non-dropping-particle": "", "parse-names": false, "suffix": ""}, {"dropping-particle": "", "family": "Lee", "given": "Darlene", "non-dropping-particle": "", "parse-names": false, "suffix":</vt:lpwstr>
  </property>
  <property fmtid="{D5CDD505-2E9C-101B-9397-08002B2CF9AE}" pid="3808" name="Mendeley_Bookmark_t1cNG9OWzr_156">
    <vt:lpwstr> ""}, {"dropping-particle": "", "family": "Lee", "given": "Eunjung", "non-dropping-particle": "", "parse-names": false, "suffix": ""}, {"dropping-particle": "", "family": "Lee", "given": "Semin", "non-dropping-particle": "", "parse-names": false, "suffix"</vt:lpwstr>
  </property>
  <property fmtid="{D5CDD505-2E9C-101B-9397-08002B2CF9AE}" pid="3809" name="Mendeley_Bookmark_t1cNG9OWzr_157">
    <vt:lpwstr>: ""}, {"dropping-particle": "", "family": "Lee", "given": "William", "non-dropping-particle": "", "parse-names": false, "suffix": ""}, {"dropping-particle": "", "family": "Leraas", "given": "Kristen M.", "non-dropping-particle": "", "parse-names": false,</vt:lpwstr>
  </property>
  <property fmtid="{D5CDD505-2E9C-101B-9397-08002B2CF9AE}" pid="3810" name="Mendeley_Bookmark_t1cNG9OWzr_158">
    <vt:lpwstr> "suffix": ""}, {"dropping-particle": "", "family": "Lichtenberg", "given": "Tara M.", "non-dropping-particle": "", "parse-names": false, "suffix": ""}, {"dropping-particle": "", "family": "Lichtenstein", "given": "Lee", "non-dropping-particle": "", "pars</vt:lpwstr>
  </property>
  <property fmtid="{D5CDD505-2E9C-101B-9397-08002B2CF9AE}" pid="3811" name="Mendeley_Bookmark_t1cNG9OWzr_159">
    <vt:lpwstr>e-names": false, "suffix": ""}, {"dropping-particle": "", "family": "Lin", "given": "Pei", "non-dropping-particle": "", "parse-names": false, "suffix": ""}, {"dropping-particle": "", "family": "Ling", "given": "Shiyun", "non-dropping-particle": "", "parse</vt:lpwstr>
  </property>
  <property fmtid="{D5CDD505-2E9C-101B-9397-08002B2CF9AE}" pid="3812" name="Mendeley_Bookmark_t1cNG9OWzr_16">
    <vt:lpwstr>rov", "given": "Yuri E.", "non-dropping-particle": "", "parse-names": false, "suffix": ""}], "container-title": "Cancer", "id": "ITEM-1", "issued": {"date-parts": [["2016"]]}, "title": "NTRK fusion oncogenes in pediatric papillary thyroid carcinoma in nor</vt:lpwstr>
  </property>
  <property fmtid="{D5CDD505-2E9C-101B-9397-08002B2CF9AE}" pid="3813" name="Mendeley_Bookmark_t1cNG9OWzr_160">
    <vt:lpwstr>-names": false, "suffix": ""}, {"dropping-particle": "", "family": "Liu", "given": "Jinze", "non-dropping-particle": "", "parse-names": false, "suffix": ""}, {"dropping-particle": "", "family": "Liu", "given": "Wenbin", "non-dropping-particle": "", "parse</vt:lpwstr>
  </property>
  <property fmtid="{D5CDD505-2E9C-101B-9397-08002B2CF9AE}" pid="3814" name="Mendeley_Bookmark_t1cNG9OWzr_161">
    <vt:lpwstr>-names": false, "suffix": ""}, {"dropping-particle": "", "family": "Liu", "given": "Yingchun", "non-dropping-particle": "", "parse-names": false, "suffix": ""}, {"dropping-particle": "", "family": "LiVolsi", "given": "Virginia A.", "non-dropping-particle"</vt:lpwstr>
  </property>
  <property fmtid="{D5CDD505-2E9C-101B-9397-08002B2CF9AE}" pid="3815" name="Mendeley_Bookmark_t1cNG9OWzr_162">
    <vt:lpwstr>: "", "parse-names": false, "suffix": ""}, {"dropping-particle": "", "family": "Lu", "given": "Yiling", "non-dropping-particle": "", "parse-names": false, "suffix": ""}, {"dropping-particle": "", "family": "Ma", "given": "Yussanne", "non-dropping-particle</vt:lpwstr>
  </property>
  <property fmtid="{D5CDD505-2E9C-101B-9397-08002B2CF9AE}" pid="3816" name="Mendeley_Bookmark_t1cNG9OWzr_163">
    <vt:lpwstr>": "", "parse-names": false, "suffix": ""}, {"dropping-particle": "", "family": "Mahadeshwar", "given": "Harshad S.", "non-dropping-particle": "", "parse-names": false, "suffix": ""}, {"dropping-particle": "", "family": "Marra", "given": "Marco A.", "non-</vt:lpwstr>
  </property>
  <property fmtid="{D5CDD505-2E9C-101B-9397-08002B2CF9AE}" pid="3817" name="Mendeley_Bookmark_t1cNG9OWzr_164">
    <vt:lpwstr>dropping-particle": "", "parse-names": false, "suffix": ""}, {"dropping-particle": "", "family": "Mayo", "given": "Michael", "non-dropping-particle": "", "parse-names": false, "suffix": ""}, {"dropping-particle": "", "family": "McFadden", "given": "David </vt:lpwstr>
  </property>
  <property fmtid="{D5CDD505-2E9C-101B-9397-08002B2CF9AE}" pid="3818" name="Mendeley_Bookmark_t1cNG9OWzr_165">
    <vt:lpwstr>G.", "non-dropping-particle": "", "parse-names": false, "suffix": ""}, {"dropping-particle": "", "family": "Meng", "given": "Shaowu", "non-dropping-particle": "", "parse-names": false, "suffix": ""}, {"dropping-particle": "", "family": "Meyerson", "given"</vt:lpwstr>
  </property>
  <property fmtid="{D5CDD505-2E9C-101B-9397-08002B2CF9AE}" pid="3819" name="Mendeley_Bookmark_t1cNG9OWzr_166">
    <vt:lpwstr>: "Matthew", "non-dropping-particle": "", "parse-names": false, "suffix": ""}, {"dropping-particle": "", "family": "Mieczkowski", "given": "Piotr A.", "non-dropping-particle": "", "parse-names": false, "suffix": ""}, {"dropping-particle": "", "family": "M</vt:lpwstr>
  </property>
  <property fmtid="{D5CDD505-2E9C-101B-9397-08002B2CF9AE}" pid="3820" name="Mendeley_Bookmark_t1cNG9OWzr_167">
    <vt:lpwstr>iller", "given": "Michael", "non-dropping-particle": "", "parse-names": false, "suffix": ""}, {"dropping-particle": "", "family": "Mills", "given": "Gordon", "non-dropping-particle": "", "parse-names": false, "suffix": ""}, {"dropping-particle": "", "fami</vt:lpwstr>
  </property>
  <property fmtid="{D5CDD505-2E9C-101B-9397-08002B2CF9AE}" pid="3821" name="Mendeley_Bookmark_t1cNG9OWzr_168">
    <vt:lpwstr>ly": "Moore", "given": "Richard A.", "non-dropping-particle": "", "parse-names": false, "suffix": ""}, {"dropping-particle": "", "family": "Mose", "given": "Lisle E.", "non-dropping-particle": "", "parse-names": false, "suffix": ""}, {"dropping-particle":</vt:lpwstr>
  </property>
  <property fmtid="{D5CDD505-2E9C-101B-9397-08002B2CF9AE}" pid="3822" name="Mendeley_Bookmark_t1cNG9OWzr_169">
    <vt:lpwstr> "", "family": "Mungall", "given": "Andrew J.", "non-dropping-particle": "", "parse-names": false, "suffix": ""}, {"dropping-particle": "", "family": "Murray", "given": "Bradley A.", "non-dropping-particle": "", "parse-names": false, "suffix": ""}, {"drop</vt:lpwstr>
  </property>
  <property fmtid="{D5CDD505-2E9C-101B-9397-08002B2CF9AE}" pid="3823" name="Mendeley_Bookmark_t1cNG9OWzr_17">
    <vt:lpwstr>theast United States", "type": "article-journal"}, "uris": ["http://www.mendeley.com/documents/?uuid=e751292d-d7f7-44dd-9d93-34ac844ce340"]}, {"id": "ITEM-2", "itemData": {"DOI": "10.18632/oncotarget.17412", "ISSN": "19492553", "abstract": "138 papillary </vt:lpwstr>
  </property>
  <property fmtid="{D5CDD505-2E9C-101B-9397-08002B2CF9AE}" pid="3824" name="Mendeley_Bookmark_t1cNG9OWzr_170">
    <vt:lpwstr>ping-particle": "", "family": "Nikiforov", "given": "Yuri E.", "non-dropping-particle": "", "parse-names": false, "suffix": ""}, {"dropping-particle": "", "family": "Noble", "given": "Michael S.", "non-dropping-particle": "", "parse-names": false, "suffix</vt:lpwstr>
  </property>
  <property fmtid="{D5CDD505-2E9C-101B-9397-08002B2CF9AE}" pid="3825" name="Mendeley_Bookmark_t1cNG9OWzr_171">
    <vt:lpwstr>": ""}, {"dropping-particle": "", "family": "Ojesina", "given": "Akinyemi I.", "non-dropping-particle": "", "parse-names": false, "suffix": ""}, {"dropping-particle": "", "family": "Owonikoko", "given": "Taofeek K.", "non-dropping-particle": "", "parse-na</vt:lpwstr>
  </property>
  <property fmtid="{D5CDD505-2E9C-101B-9397-08002B2CF9AE}" pid="3826" name="Mendeley_Bookmark_t1cNG9OWzr_172">
    <vt:lpwstr>mes": false, "suffix": ""}, {"dropping-particle": "", "family": "Ozenberger", "given": "Bradley A.", "non-dropping-particle": "", "parse-names": false, "suffix": ""}, {"dropping-particle": "", "family": "Pantazi", "given": "Angeliki", "non-dropping-partic</vt:lpwstr>
  </property>
  <property fmtid="{D5CDD505-2E9C-101B-9397-08002B2CF9AE}" pid="3827" name="Mendeley_Bookmark_t1cNG9OWzr_173">
    <vt:lpwstr>le": "", "parse-names": false, "suffix": ""}, {"dropping-particle": "", "family": "Parfenov", "given": "Michael", "non-dropping-particle": "", "parse-names": false, "suffix": ""}, {"dropping-particle": "", "family": "Park", "given": "Peter J.", "non-dropp</vt:lpwstr>
  </property>
  <property fmtid="{D5CDD505-2E9C-101B-9397-08002B2CF9AE}" pid="3828" name="Mendeley_Bookmark_t1cNG9OWzr_174">
    <vt:lpwstr>ing-particle": "", "parse-names": false, "suffix": ""}, {"dropping-particle": "", "family": "Parker", "given": "Joel S.", "non-dropping-particle": "", "parse-names": false, "suffix": ""}, {"dropping-particle": "", "family": "Paull", "given": "Evan O.", "n</vt:lpwstr>
  </property>
  <property fmtid="{D5CDD505-2E9C-101B-9397-08002B2CF9AE}" pid="3829" name="Mendeley_Bookmark_t1cNG9OWzr_175">
    <vt:lpwstr>on-dropping-particle": "", "parse-names": false, "suffix": ""}, {"dropping-particle": "", "family": "Pedamallu", "given": "Chandra Sekhar", "non-dropping-particle": "", "parse-names": false, "suffix": ""}, {"dropping-particle": "", "family": "Perou", "giv</vt:lpwstr>
  </property>
  <property fmtid="{D5CDD505-2E9C-101B-9397-08002B2CF9AE}" pid="3830" name="Mendeley_Bookmark_t1cNG9OWzr_176">
    <vt:lpwstr>en": "Charles M.", "non-dropping-particle": "", "parse-names": false, "suffix": ""}, {"dropping-particle": "", "family": "Prins", "given": "Jan F.", "non-dropping-particle": "", "parse-names": false, "suffix": ""}, {"dropping-particle": "", "family": "Pro</vt:lpwstr>
  </property>
  <property fmtid="{D5CDD505-2E9C-101B-9397-08002B2CF9AE}" pid="3831" name="Mendeley_Bookmark_t1cNG9OWzr_177">
    <vt:lpwstr>topopov", "given": "Alexei", "non-dropping-particle": "", "parse-names": false, "suffix": ""}, {"dropping-particle": "", "family": "Ramalingam", "given": "Suresh S.", "non-dropping-particle": "", "parse-names": false, "suffix": ""}, {"dropping-particle": </vt:lpwstr>
  </property>
  <property fmtid="{D5CDD505-2E9C-101B-9397-08002B2CF9AE}" pid="3832" name="Mendeley_Bookmark_t1cNG9OWzr_178">
    <vt:lpwstr>"", "family": "Ramirez", "given": "Nilsa C.", "non-dropping-particle": "", "parse-names": false, "suffix": ""}, {"dropping-particle": "", "family": "Ramirez", "given": "Ricardo", "non-dropping-particle": "", "parse-names": false, "suffix": ""}, {"dropping</vt:lpwstr>
  </property>
  <property fmtid="{D5CDD505-2E9C-101B-9397-08002B2CF9AE}" pid="3833" name="Mendeley_Bookmark_t1cNG9OWzr_179">
    <vt:lpwstr>-particle": "", "family": "Raphael", "given": "Benjamin J.", "non-dropping-particle": "", "parse-names": false, "suffix": ""}, {"dropping-particle": "", "family": "Rathmell", "given": "W. Kimryn", "non-dropping-particle": "", "parse-names": false, "suffix</vt:lpwstr>
  </property>
  <property fmtid="{D5CDD505-2E9C-101B-9397-08002B2CF9AE}" pid="3834" name="Mendeley_Bookmark_t1cNG9OWzr_18">
    <vt:lpwstr>thyroid carcinoma (PTC) samples were assessed for somatic mutation profile and fusion genes by targeted resequencing using a cancer panel (ThyGenCap TM) targeting 244 cancer-related genes and 20 potential fusion genes. At least one genetic alteration (inc</vt:lpwstr>
  </property>
  <property fmtid="{D5CDD505-2E9C-101B-9397-08002B2CF9AE}" pid="3835" name="Mendeley_Bookmark_t1cNG9OWzr_180">
    <vt:lpwstr>": ""}, {"dropping-particle": "", "family": "Ren", "given": "Xiaojia", "non-dropping-particle": "", "parse-names": false, "suffix": ""}, {"dropping-particle": "", "family": "Reynolds", "given": "Sheila M.", "non-dropping-particle": "", "parse-names": fals</vt:lpwstr>
  </property>
  <property fmtid="{D5CDD505-2E9C-101B-9397-08002B2CF9AE}" pid="3836" name="Mendeley_Bookmark_t1cNG9OWzr_181">
    <vt:lpwstr>e, "suffix": ""}, {"dropping-particle": "", "family": "Rheinbay", "given": "Esther", "non-dropping-particle": "", "parse-names": false, "suffix": ""}, {"dropping-particle": "", "family": "Ringel", "given": "Matthew D.", "non-dropping-particle": "", "parse</vt:lpwstr>
  </property>
  <property fmtid="{D5CDD505-2E9C-101B-9397-08002B2CF9AE}" pid="3837" name="Mendeley_Bookmark_t1cNG9OWzr_182">
    <vt:lpwstr>-names": false, "suffix": ""}, {"dropping-particle": "", "family": "Rivera", "given": "Michael", "non-dropping-particle": "", "parse-names": false, "suffix": ""}, {"dropping-particle": "", "family": "Roach", "given": "Jeffrey", "non-dropping-particle": ""</vt:lpwstr>
  </property>
  <property fmtid="{D5CDD505-2E9C-101B-9397-08002B2CF9AE}" pid="3838" name="Mendeley_Bookmark_t1cNG9OWzr_183">
    <vt:lpwstr>, "parse-names": false, "suffix": ""}, {"dropping-particle": "", "family": "Robertson", "given": "A. Gordon", "non-dropping-particle": "", "parse-names": false, "suffix": ""}, {"dropping-particle": "", "family": "Rosenberg", "given": "Mara W.", "non-dropp</vt:lpwstr>
  </property>
  <property fmtid="{D5CDD505-2E9C-101B-9397-08002B2CF9AE}" pid="3839" name="Mendeley_Bookmark_t1cNG9OWzr_184">
    <vt:lpwstr>ing-particle": "", "parse-names": false, "suffix": ""}, {"dropping-particle": "", "family": "Rosenthal", "given": "Matthew", "non-dropping-particle": "", "parse-names": false, "suffix": ""}, {"dropping-particle": "", "family": "Sadeghi", "given": "Sara", </vt:lpwstr>
  </property>
  <property fmtid="{D5CDD505-2E9C-101B-9397-08002B2CF9AE}" pid="3840" name="Mendeley_Bookmark_t1cNG9OWzr_185">
    <vt:lpwstr>"non-dropping-particle": "", "parse-names": false, "suffix": ""}, {"dropping-particle": "", "family": "Saksena", "given": "Gordon", "non-dropping-particle": "", "parse-names": false, "suffix": ""}, {"dropping-particle": "", "family": "Sander", "given": "C</vt:lpwstr>
  </property>
  <property fmtid="{D5CDD505-2E9C-101B-9397-08002B2CF9AE}" pid="3841" name="Mendeley_Bookmark_t1cNG9OWzr_186">
    <vt:lpwstr>hris", "non-dropping-particle": "", "parse-names": false, "suffix": ""}, {"dropping-particle": "", "family": "Santoso", "given": "Netty", "non-dropping-particle": "", "parse-names": false, "suffix": ""}, {"dropping-particle": "", "family": "Schein", "give</vt:lpwstr>
  </property>
  <property fmtid="{D5CDD505-2E9C-101B-9397-08002B2CF9AE}" pid="3842" name="Mendeley_Bookmark_t1cNG9OWzr_187">
    <vt:lpwstr>n": "Jacqueline E.", "non-dropping-particle": "", "parse-names": false, "suffix": ""}, {"dropping-particle": "", "family": "Schultz", "given": "Nikolaus", "non-dropping-particle": "", "parse-names": false, "suffix": ""}, {"dropping-particle": "", "family"</vt:lpwstr>
  </property>
  <property fmtid="{D5CDD505-2E9C-101B-9397-08002B2CF9AE}" pid="3843" name="Mendeley_Bookmark_t1cNG9OWzr_188">
    <vt:lpwstr>: "Schumacher", "given": "Steven E.", "non-dropping-particle": "", "parse-names": false, "suffix": ""}, {"dropping-particle": "", "family": "Seethala", "given": "Raja R.", "non-dropping-particle": "", "parse-names": false, "suffix": ""}, {"dropping-partic</vt:lpwstr>
  </property>
  <property fmtid="{D5CDD505-2E9C-101B-9397-08002B2CF9AE}" pid="3844" name="Mendeley_Bookmark_t1cNG9OWzr_189">
    <vt:lpwstr>le": "", "family": "Seidman", "given": "Jonathan", "non-dropping-particle": "", "parse-names": false, "suffix": ""}, {"dropping-particle": "", "family": "Senbabaoglu", "given": "Yasin", "non-dropping-particle": "", "parse-names": false, "suffix": ""}, {"d</vt:lpwstr>
  </property>
  <property fmtid="{D5CDD505-2E9C-101B-9397-08002B2CF9AE}" pid="3845" name="Mendeley_Bookmark_t1cNG9OWzr_19">
    <vt:lpwstr>luding mutations and fusion genes) was observed in 118/138 (85.5%) samples. The most frequently mutated gene was BRAF V600E (57.2%). Moreover, we identified 11 fusion genes including eight previously reported ones and three novel fusion genes, UEVLD-RET, </vt:lpwstr>
  </property>
  <property fmtid="{D5CDD505-2E9C-101B-9397-08002B2CF9AE}" pid="3846" name="Mendeley_Bookmark_t1cNG9OWzr_190">
    <vt:lpwstr>ropping-particle": "", "family": "Seth", "given": "Sahil", "non-dropping-particle": "", "parse-names": false, "suffix": ""}, {"dropping-particle": "", "family": "Sharpe", "given": "Samantha", "non-dropping-particle": "", "parse-names": false, "suffix": ""</vt:lpwstr>
  </property>
  <property fmtid="{D5CDD505-2E9C-101B-9397-08002B2CF9AE}" pid="3847" name="Mendeley_Bookmark_t1cNG9OWzr_191">
    <vt:lpwstr>}, {"dropping-particle": "", "family": "Shaw", "given": "Kenna R.Mills", "non-dropping-particle": "", "parse-names": false, "suffix": ""}, {"dropping-particle": "", "family": "Shen", "given": "John P.", "non-dropping-particle": "", "parse-names": false, "</vt:lpwstr>
  </property>
  <property fmtid="{D5CDD505-2E9C-101B-9397-08002B2CF9AE}" pid="3848" name="Mendeley_Bookmark_t1cNG9OWzr_192">
    <vt:lpwstr>suffix": ""}, {"dropping-particle": "", "family": "Shen", "given": "Ronglai", "non-dropping-particle": "", "parse-names": false, "suffix": ""}, {"dropping-particle": "", "family": "Sherman", "given": "Steven", "non-dropping-particle": "", "parse-names": f</vt:lpwstr>
  </property>
  <property fmtid="{D5CDD505-2E9C-101B-9397-08002B2CF9AE}" pid="3849" name="Mendeley_Bookmark_t1cNG9OWzr_193">
    <vt:lpwstr>alse, "suffix": ""}, {"dropping-particle": "", "family": "Sheth", "given": "Margi", "non-dropping-particle": "", "parse-names": false, "suffix": ""}, {"dropping-particle": "", "family": "Shi", "given": "Yan", "non-dropping-particle": "", "parse-names": fa</vt:lpwstr>
  </property>
  <property fmtid="{D5CDD505-2E9C-101B-9397-08002B2CF9AE}" pid="3850" name="Mendeley_Bookmark_t1cNG9OWzr_194">
    <vt:lpwstr>lse, "suffix": ""}, {"dropping-particle": "", "family": "Shmulevich", "given": "Ilya", "non-dropping-particle": "", "parse-names": false, "suffix": ""}, {"dropping-particle": "", "family": "Sica", "given": "Gabriel L.", "non-dropping-particle": "", "parse</vt:lpwstr>
  </property>
  <property fmtid="{D5CDD505-2E9C-101B-9397-08002B2CF9AE}" pid="3851" name="Mendeley_Bookmark_t1cNG9OWzr_195">
    <vt:lpwstr>-names": false, "suffix": ""}, {"dropping-particle": "V.", "family": "Simons", "given": "Janae", "non-dropping-particle": "", "parse-names": false, "suffix": ""}, {"dropping-particle": "", "family": "Sinha", "given": "Rileen", "non-dropping-particle": "",</vt:lpwstr>
  </property>
  <property fmtid="{D5CDD505-2E9C-101B-9397-08002B2CF9AE}" pid="3852" name="Mendeley_Bookmark_t1cNG9OWzr_196">
    <vt:lpwstr> "parse-names": false, "suffix": ""}, {"dropping-particle": "", "family": "Sipahimalani", "given": "Payal", "non-dropping-particle": "", "parse-names": false, "suffix": ""}, {"dropping-particle": "", "family": "Smallridge", "given": "Robert C.", "non-drop</vt:lpwstr>
  </property>
  <property fmtid="{D5CDD505-2E9C-101B-9397-08002B2CF9AE}" pid="3853" name="Mendeley_Bookmark_t1cNG9OWzr_197">
    <vt:lpwstr>ping-particle": "", "parse-names": false, "suffix": ""}, {"dropping-particle": "", "family": "Sofia", "given": "Heidi J.", "non-dropping-particle": "", "parse-names": false, "suffix": ""}, {"dropping-particle": "", "family": "Soloway", "given": "Matthew G</vt:lpwstr>
  </property>
  <property fmtid="{D5CDD505-2E9C-101B-9397-08002B2CF9AE}" pid="3854" name="Mendeley_Bookmark_t1cNG9OWzr_198">
    <vt:lpwstr>.", "non-dropping-particle": "", "parse-names": false, "suffix": ""}, {"dropping-particle": "", "family": "Song", "given": "Xingzhi", "non-dropping-particle": "", "parse-names": false, "suffix": ""}, {"dropping-particle": "", "family": "Sougnez", "given":</vt:lpwstr>
  </property>
  <property fmtid="{D5CDD505-2E9C-101B-9397-08002B2CF9AE}" pid="3855" name="Mendeley_Bookmark_t1cNG9OWzr_199">
    <vt:lpwstr> "Carrie", "non-dropping-particle": "", "parse-names": false, "suffix": ""}, {"dropping-particle": "", "family": "Stewart", "given": "Chip", "non-dropping-particle": "", "parse-names": false, "suffix": ""}, {"dropping-particle": "", "family": "Stojanov", </vt:lpwstr>
  </property>
  <property fmtid="{D5CDD505-2E9C-101B-9397-08002B2CF9AE}" pid="3856" name="Mendeley_Bookmark_t1cNG9OWzr_2">
    <vt:lpwstr>C), has been recently reported in children. METHODS The histopathology of 28 consecutive PTCs from the northeast United States was reviewed. None of the patients (ages 6-18 years; 20 females, 8 males) had significant exposure to radiation. Nucleic acid fr</vt:lpwstr>
  </property>
  <property fmtid="{D5CDD505-2E9C-101B-9397-08002B2CF9AE}" pid="3857" name="Mendeley_Bookmark_t1cNG9OWzr_20">
    <vt:lpwstr>OSBPL9-BRAF, and SQSTM1-NTRK3. Alterations affecting the mitogen-activated protein kinase (MAPK) signaling pathway components were seen in 69.6% of the PTC cases and all of these driver mutations were mutually exclusive. Univariate analysis ascertained th</vt:lpwstr>
  </property>
  <property fmtid="{D5CDD505-2E9C-101B-9397-08002B2CF9AE}" pid="3858" name="Mendeley_Bookmark_t1cNG9OWzr_200">
    <vt:lpwstr>"given": "Petar", "non-dropping-particle": "", "parse-names": false, "suffix": ""}, {"dropping-particle": "", "family": "Stuart", "given": "Joshua M.", "non-dropping-particle": "", "parse-names": false, "suffix": ""}, {"dropping-particle": "", "family": "</vt:lpwstr>
  </property>
  <property fmtid="{D5CDD505-2E9C-101B-9397-08002B2CF9AE}" pid="3859" name="Mendeley_Bookmark_t1cNG9OWzr_201">
    <vt:lpwstr>Sumer", "given": "S. Onur", "non-dropping-particle": "", "parse-names": false, "suffix": ""}, {"dropping-particle": "", "family": "Sun", "given": "Yichao", "non-dropping-particle": "", "parse-names": false, "suffix": ""}, {"dropping-particle": "", "family</vt:lpwstr>
  </property>
  <property fmtid="{D5CDD505-2E9C-101B-9397-08002B2CF9AE}" pid="3860" name="Mendeley_Bookmark_t1cNG9OWzr_202">
    <vt:lpwstr>": "Tabak", "given": "Barbara", "non-dropping-particle": "", "parse-names": false, "suffix": ""}, {"dropping-particle": "", "family": "Tam", "given": "Angela", "non-dropping-particle": "", "parse-names": false, "suffix": ""}, {"dropping-particle": "", "fa</vt:lpwstr>
  </property>
  <property fmtid="{D5CDD505-2E9C-101B-9397-08002B2CF9AE}" pid="3861" name="Mendeley_Bookmark_t1cNG9OWzr_203">
    <vt:lpwstr>mily": "Tan", "given": "Donghui", "non-dropping-particle": "", "parse-names": false, "suffix": ""}, {"dropping-particle": "", "family": "Tang", "given": "Jiabin", "non-dropping-particle": "", "parse-names": false, "suffix": ""}, {"dropping-particle": "", </vt:lpwstr>
  </property>
  <property fmtid="{D5CDD505-2E9C-101B-9397-08002B2CF9AE}" pid="3862" name="Mendeley_Bookmark_t1cNG9OWzr_204">
    <vt:lpwstr>"family": "Tarnuzzer", "given": "Roy", "non-dropping-particle": "", "parse-names": false, "suffix": ""}, {"dropping-particle": "", "family": "Taylor", "given": "Barry S.", "non-dropping-particle": "", "parse-names": false, "suffix": ""}, {"dropping-partic</vt:lpwstr>
  </property>
  <property fmtid="{D5CDD505-2E9C-101B-9397-08002B2CF9AE}" pid="3863" name="Mendeley_Bookmark_t1cNG9OWzr_205">
    <vt:lpwstr>le": "", "family": "Thiessen", "given": "Nina", "non-dropping-particle": "", "parse-names": false, "suffix": ""}, {"dropping-particle": "", "family": "Thorne", "given": "Leigh", "non-dropping-particle": "", "parse-names": false, "suffix": ""}, {"dropping-</vt:lpwstr>
  </property>
  <property fmtid="{D5CDD505-2E9C-101B-9397-08002B2CF9AE}" pid="3864" name="Mendeley_Bookmark_t1cNG9OWzr_206">
    <vt:lpwstr>particle": "", "family": "Thorsson", "given": "V\u00e9steinn", "non-dropping-particle": "", "parse-names": false, "suffix": ""}, {"dropping-particle": "", "family": "Tuttle", "given": "R. Michael", "non-dropping-particle": "", "parse-names": false, "suffi</vt:lpwstr>
  </property>
  <property fmtid="{D5CDD505-2E9C-101B-9397-08002B2CF9AE}" pid="3865" name="Mendeley_Bookmark_t1cNG9OWzr_207">
    <vt:lpwstr>x": ""}, {"dropping-particle": "", "family": "Umbricht", "given": "Christopher B.", "non-dropping-particle": "", "parse-names": false, "suffix": ""}, {"dropping-particle": "", "family": "Berg", "given": "David J.", "non-dropping-particle": "Van Den", "par</vt:lpwstr>
  </property>
  <property fmtid="{D5CDD505-2E9C-101B-9397-08002B2CF9AE}" pid="3866" name="Mendeley_Bookmark_t1cNG9OWzr_208">
    <vt:lpwstr>se-names": false, "suffix": ""}, {"dropping-particle": "", "family": "Vandin", "given": "Fabio", "non-dropping-particle": "", "parse-names": false, "suffix": ""}, {"dropping-particle": "", "family": "Veluvolu", "given": "Umadevi", "non-dropping-particle":</vt:lpwstr>
  </property>
  <property fmtid="{D5CDD505-2E9C-101B-9397-08002B2CF9AE}" pid="3867" name="Mendeley_Bookmark_t1cNG9OWzr_209">
    <vt:lpwstr> "", "parse-names": false, "suffix": ""}, {"dropping-particle": "", "family": "Verhaak", "given": "Roel G.W.", "non-dropping-particle": "", "parse-names": false, "suffix": ""}, {"dropping-particle": "", "family": "Vinco", "given": "Michelle", "non-droppin</vt:lpwstr>
  </property>
  <property fmtid="{D5CDD505-2E9C-101B-9397-08002B2CF9AE}" pid="3868" name="Mendeley_Bookmark_t1cNG9OWzr_21">
    <vt:lpwstr>at the fusion genes were strongly associated with distinct clinicopathological characteristics, such as young age, local invasion, extensive metastasis, and disease stage. In conclusion, our approach facilitated simultaneous high-throughput detection of g</vt:lpwstr>
  </property>
  <property fmtid="{D5CDD505-2E9C-101B-9397-08002B2CF9AE}" pid="3869" name="Mendeley_Bookmark_t1cNG9OWzr_210">
    <vt:lpwstr>g-particle": "", "parse-names": false, "suffix": ""}, {"dropping-particle": "", "family": "Voet", "given": "Doug", "non-dropping-particle": "", "parse-names": false, "suffix": ""}, {"dropping-particle": "", "family": "Walter", "given": "Vonn", "non-droppi</vt:lpwstr>
  </property>
  <property fmtid="{D5CDD505-2E9C-101B-9397-08002B2CF9AE}" pid="3870" name="Mendeley_Bookmark_t1cNG9OWzr_211">
    <vt:lpwstr>ng-particle": "", "parse-names": false, "suffix": ""}, {"dropping-particle": "", "family": "Wang", "given": "Zhining", "non-dropping-particle": "", "parse-names": false, "suffix": ""}, {"dropping-particle": "", "family": "Waring", "given": "Scot", "non-dr</vt:lpwstr>
  </property>
  <property fmtid="{D5CDD505-2E9C-101B-9397-08002B2CF9AE}" pid="3871" name="Mendeley_Bookmark_t1cNG9OWzr_212">
    <vt:lpwstr>opping-particle": "", "parse-names": false, "suffix": ""}, {"dropping-particle": "", "family": "Weinberger", "given": "Paul M.", "non-dropping-particle": "", "parse-names": false, "suffix": ""}, {"dropping-particle": "", "family": "Weinhold", "given": "Ni</vt:lpwstr>
  </property>
  <property fmtid="{D5CDD505-2E9C-101B-9397-08002B2CF9AE}" pid="3872" name="Mendeley_Bookmark_t1cNG9OWzr_213">
    <vt:lpwstr>ls", "non-dropping-particle": "", "parse-names": false, "suffix": ""}, {"dropping-particle": "", "family": "Weinstein", "given": "John N.", "non-dropping-particle": "", "parse-names": false, "suffix": ""}, {"dropping-particle": "", "family": "Weisenberger</vt:lpwstr>
  </property>
  <property fmtid="{D5CDD505-2E9C-101B-9397-08002B2CF9AE}" pid="3873" name="Mendeley_Bookmark_t1cNG9OWzr_214">
    <vt:lpwstr>", "given": "Daniel J.", "non-dropping-particle": "", "parse-names": false, "suffix": ""}, {"dropping-particle": "", "family": "Wheeler", "given": "David", "non-dropping-particle": "", "parse-names": false, "suffix": ""}, {"dropping-particle": "", "family</vt:lpwstr>
  </property>
  <property fmtid="{D5CDD505-2E9C-101B-9397-08002B2CF9AE}" pid="3874" name="Mendeley_Bookmark_t1cNG9OWzr_215">
    <vt:lpwstr>": "Wilkerson", "given": "Matthew D.", "non-dropping-particle": "", "parse-names": false, "suffix": ""}, {"dropping-particle": "", "family": "Wilson", "given": "Jocelyn", "non-dropping-particle": "", "parse-names": false, "suffix": ""}, {"dropping-particl</vt:lpwstr>
  </property>
  <property fmtid="{D5CDD505-2E9C-101B-9397-08002B2CF9AE}" pid="3875" name="Mendeley_Bookmark_t1cNG9OWzr_216">
    <vt:lpwstr>e": "", "family": "Williams", "given": "Michelle", "non-dropping-particle": "", "parse-names": false, "suffix": ""}, {"dropping-particle": "", "family": "Winer", "given": "Daniel A.", "non-dropping-particle": "", "parse-names": false, "suffix": ""}, {"dro</vt:lpwstr>
  </property>
  <property fmtid="{D5CDD505-2E9C-101B-9397-08002B2CF9AE}" pid="3876" name="Mendeley_Bookmark_t1cNG9OWzr_217">
    <vt:lpwstr>pping-particle": "", "family": "Wise", "given": "Lisa", "non-dropping-particle": "", "parse-names": false, "suffix": ""}, {"dropping-particle": "", "family": "Wu", "given": "Junyuan", "non-dropping-particle": "", "parse-names": false, "suffix": ""}, {"dro</vt:lpwstr>
  </property>
  <property fmtid="{D5CDD505-2E9C-101B-9397-08002B2CF9AE}" pid="3877" name="Mendeley_Bookmark_t1cNG9OWzr_218">
    <vt:lpwstr>pping-particle": "", "family": "Xi", "given": "Liu", "non-dropping-particle": "", "parse-names": false, "suffix": ""}, {"dropping-particle": "", "family": "Xu", "given": "Andrew W.", "non-dropping-particle": "", "parse-names": false, "suffix": ""}, {"drop</vt:lpwstr>
  </property>
  <property fmtid="{D5CDD505-2E9C-101B-9397-08002B2CF9AE}" pid="3878" name="Mendeley_Bookmark_t1cNG9OWzr_219">
    <vt:lpwstr>ping-particle": "", "family": "Yang", "given": "Liming", "non-dropping-particle": "", "parse-names": false, "suffix": ""}, {"dropping-particle": "", "family": "Yang", "given": "Lixing", "non-dropping-particle": "", "parse-names": false, "suffix": ""}, {"d</vt:lpwstr>
  </property>
  <property fmtid="{D5CDD505-2E9C-101B-9397-08002B2CF9AE}" pid="3879" name="Mendeley_Bookmark_t1cNG9OWzr_22">
    <vt:lpwstr>ene fusions and somatic mutations in PTC samples.", "author": [{"dropping-particle": "", "family": "Lu", "given": "Zheming", "non-dropping-particle": "", "parse-names": false, "suffix": ""}, {"dropping-particle": "", "family": "Zhang", "given": "Yujie", "</vt:lpwstr>
  </property>
  <property fmtid="{D5CDD505-2E9C-101B-9397-08002B2CF9AE}" pid="3880" name="Mendeley_Bookmark_t1cNG9OWzr_220">
    <vt:lpwstr>ropping-particle": "", "family": "Zack", "given": "Travis I.", "non-dropping-particle": "", "parse-names": false, "suffix": ""}, {"dropping-particle": "", "family": "Zeiger", "given": "Martha A.", "non-dropping-particle": "", "parse-names": false, "suffix</vt:lpwstr>
  </property>
  <property fmtid="{D5CDD505-2E9C-101B-9397-08002B2CF9AE}" pid="3881" name="Mendeley_Bookmark_t1cNG9OWzr_221">
    <vt:lpwstr>": ""}, {"dropping-particle": "", "family": "Zeng", "given": "Dong", "non-dropping-particle": "", "parse-names": false, "suffix": ""}, {"dropping-particle": "", "family": "Zenklusen", "given": "Jean Claude", "non-dropping-particle": "", "parse-names": fal</vt:lpwstr>
  </property>
  <property fmtid="{D5CDD505-2E9C-101B-9397-08002B2CF9AE}" pid="3882" name="Mendeley_Bookmark_t1cNG9OWzr_222">
    <vt:lpwstr>se, "suffix": ""}, {"dropping-particle": "", "family": "Zhao", "given": "Ni", "non-dropping-particle": "", "parse-names": false, "suffix": ""}, {"dropping-particle": "", "family": "Zhang", "given": "Hailei", "non-dropping-particle": "", "parse-names": fal</vt:lpwstr>
  </property>
  <property fmtid="{D5CDD505-2E9C-101B-9397-08002B2CF9AE}" pid="3883" name="Mendeley_Bookmark_t1cNG9OWzr_223">
    <vt:lpwstr>se, "suffix": ""}, {"dropping-particle": "", "family": "Zhang", "given": "Jianhua", "non-dropping-particle": "", "parse-names": false, "suffix": ""}, {"dropping-particle": "", "family": "Zhang", "given": "Jiashan", "non-dropping-particle": "", "parse-name</vt:lpwstr>
  </property>
  <property fmtid="{D5CDD505-2E9C-101B-9397-08002B2CF9AE}" pid="3884" name="Mendeley_Bookmark_t1cNG9OWzr_224">
    <vt:lpwstr>s": false, "suffix": ""}, {"dropping-particle": "", "family": "Zhang", "given": "Wei", "non-dropping-particle": "", "parse-names": false, "suffix": ""}, {"dropping-particle": "", "family": "Zmuda", "given": "Erik", "non-dropping-particle": "", "parse-name</vt:lpwstr>
  </property>
  <property fmtid="{D5CDD505-2E9C-101B-9397-08002B2CF9AE}" pid="3885" name="Mendeley_Bookmark_t1cNG9OWzr_225">
    <vt:lpwstr>s": false, "suffix": ""}, {"dropping-particle": "", "family": "Zou", "given": "Lihua", "non-dropping-particle": "", "parse-names": false, "suffix": ""}], "container-title": "Cell", "id": "ITEM-5", "issued": {"date-parts": [["2014"]]}, "title": "Integrated</vt:lpwstr>
  </property>
  <property fmtid="{D5CDD505-2E9C-101B-9397-08002B2CF9AE}" pid="3886" name="Mendeley_Bookmark_t1cNG9OWzr_226">
    <vt:lpwstr> Genomic Characterization of Papillary Thyroid Carcinoma", "type": "article-journal"}, "uris": ["http://www.mendeley.com/documents/?uuid=2caf8377-6acf-4286-9563-0533763ad635"]}], "mendeley": {"formattedCitation": "&lt;sup&gt;21,38\u201341&lt;/sup&gt;", "plainTextForm</vt:lpwstr>
  </property>
  <property fmtid="{D5CDD505-2E9C-101B-9397-08002B2CF9AE}" pid="3887" name="Mendeley_Bookmark_t1cNG9OWzr_227">
    <vt:lpwstr>attedCitation": "21,38\u201341", "previouslyFormattedCitation": "&lt;sup&gt;21,38\u201341&lt;/sup&gt;"}, "properties": {"noteIndex": 0}, "schema": "https://github.com/citation-style-language/schema/raw/master/csl-citation.json"}</vt:lpwstr>
  </property>
  <property fmtid="{D5CDD505-2E9C-101B-9397-08002B2CF9AE}" pid="3888" name="Mendeley_Bookmark_t1cNG9OWzr_23">
    <vt:lpwstr>non-dropping-particle": "", "parse-names": false, "suffix": ""}, {"dropping-particle": "", "family": "Feng", "given": "Dongdong", "non-dropping-particle": "", "parse-names": false, "suffix": ""}, {"dropping-particle": "", "family": "Sheng", "given": "Jind</vt:lpwstr>
  </property>
  <property fmtid="{D5CDD505-2E9C-101B-9397-08002B2CF9AE}" pid="3889" name="Mendeley_Bookmark_t1cNG9OWzr_24">
    <vt:lpwstr>ong", "non-dropping-particle": "", "parse-names": false, "suffix": ""}, {"dropping-particle": "", "family": "Yang", "given": "Wenjun", "non-dropping-particle": "", "parse-names": false, "suffix": ""}, {"dropping-particle": "", "family": "Liu", "given": "B</vt:lpwstr>
  </property>
  <property fmtid="{D5CDD505-2E9C-101B-9397-08002B2CF9AE}" pid="3890" name="Mendeley_Bookmark_t1cNG9OWzr_25">
    <vt:lpwstr>aoguo", "non-dropping-particle": "", "parse-names": false, "suffix": ""}], "container-title": "Oncotarget", "id": "ITEM-2", "issued": {"date-parts": [["2017"]]}, "title": "Targeted next generation sequencing identifies somatic mutations and gene fusions i</vt:lpwstr>
  </property>
  <property fmtid="{D5CDD505-2E9C-101B-9397-08002B2CF9AE}" pid="3891" name="Mendeley_Bookmark_t1cNG9OWzr_26">
    <vt:lpwstr>n papillary thyroid carcinoma", "type": "article-journal"}, "uris": ["http://www.mendeley.com/documents/?uuid=a4d9c255-f2eb-4eff-99b7-9ce383992744"]}, {"id": "ITEM-3", "itemData": {"DOI": "10.1038/nm.4333", "ISSN": "1546170X", "abstract": "Tumor molecular</vt:lpwstr>
  </property>
  <property fmtid="{D5CDD505-2E9C-101B-9397-08002B2CF9AE}" pid="3892" name="Mendeley_Bookmark_t1cNG9OWzr_27">
    <vt:lpwstr> profiling is a fundamental component of precision oncology, enabling the identification of genomic alterations in genes and pathways that can be targeted therapeutically. The existence of recurrent targetable alterations across distinct histologically de</vt:lpwstr>
  </property>
  <property fmtid="{D5CDD505-2E9C-101B-9397-08002B2CF9AE}" pid="3893" name="Mendeley_Bookmark_t1cNG9OWzr_28">
    <vt:lpwstr>fined tumor types, coupled with an expanding portfolio of molecularly targeted therapies, demands flexible and comprehensive approaches to profile clinically relevant genes across the full spectrum of cancers. We established a large-scale, prospective cli</vt:lpwstr>
  </property>
  <property fmtid="{D5CDD505-2E9C-101B-9397-08002B2CF9AE}" pid="3894" name="Mendeley_Bookmark_t1cNG9OWzr_29">
    <vt:lpwstr>nical sequencing initiative using a comprehensive assay, MSK-IMPACT, through which we have compiled tumor and matched normal sequence data from a unique cohort of more than 10,000 patients with advanced cancer and available pathological and clinical annot</vt:lpwstr>
  </property>
  <property fmtid="{D5CDD505-2E9C-101B-9397-08002B2CF9AE}" pid="3895" name="Mendeley_Bookmark_t1cNG9OWzr_3">
    <vt:lpwstr>om tumors was tested for genetic abnormalities (n = 27). Negative results were reevaluated by targeted next-generation sequencing. RESULTS Seven of 27 PTCs (26%) had neurotrophic tyrosine kinase receptor (NTRK) fusion oncogenes (NTRK type 3/ets variant 6 </vt:lpwstr>
  </property>
  <property fmtid="{D5CDD505-2E9C-101B-9397-08002B2CF9AE}" pid="3896" name="Mendeley_Bookmark_t1cNG9OWzr_30">
    <vt:lpwstr>ations. Using these data, we identified clinically relevant somatic mutations, novel noncoding alterations, and mutational signatures that were shared by common and rare tumor types. Patients were enrolled on genomically matched clinical trials at a rate </vt:lpwstr>
  </property>
  <property fmtid="{D5CDD505-2E9C-101B-9397-08002B2CF9AE}" pid="3897" name="Mendeley_Bookmark_t1cNG9OWzr_31">
    <vt:lpwstr>of 11%. To enable discovery of novel biomarkers and deeper investigation into rare alterations and tumor types, all results are publicly accessible.", "author": [{"dropping-particle": "", "family": "Zehir", "given": "Ahmet", "non-dropping-particle": "", "</vt:lpwstr>
  </property>
  <property fmtid="{D5CDD505-2E9C-101B-9397-08002B2CF9AE}" pid="3898" name="Mendeley_Bookmark_t1cNG9OWzr_32">
    <vt:lpwstr>parse-names": false, "suffix": ""}, {"dropping-particle": "", "family": "Benayed", "given": "Ryma", "non-dropping-particle": "", "parse-names": false, "suffix": ""}, {"dropping-particle": "", "family": "Shah", "given": "Ronak H.", "non-dropping-particle":</vt:lpwstr>
  </property>
  <property fmtid="{D5CDD505-2E9C-101B-9397-08002B2CF9AE}" pid="3899" name="Mendeley_Bookmark_t1cNG9OWzr_33">
    <vt:lpwstr> "", "parse-names": false, "suffix": ""}, {"dropping-particle": "", "family": "Syed", "given": "Aijazuddin", "non-dropping-particle": "", "parse-names": false, "suffix": ""}, {"dropping-particle": "", "family": "Middha", "given": "Sumit", "non-dropping-pa</vt:lpwstr>
  </property>
  <property fmtid="{D5CDD505-2E9C-101B-9397-08002B2CF9AE}" pid="3900" name="Mendeley_Bookmark_t1cNG9OWzr_34">
    <vt:lpwstr>rticle": "", "parse-names": false, "suffix": ""}, {"dropping-particle": "", "family": "Kim", "given": "Hyunjae R.", "non-dropping-particle": "", "parse-names": false, "suffix": ""}, {"dropping-particle": "", "family": "Srinivasan", "given": "Preethi", "no</vt:lpwstr>
  </property>
  <property fmtid="{D5CDD505-2E9C-101B-9397-08002B2CF9AE}" pid="3901" name="Mendeley_Bookmark_t1cNG9OWzr_35">
    <vt:lpwstr>n-dropping-particle": "", "parse-names": false, "suffix": ""}, {"dropping-particle": "", "family": "Gao", "given": "Jianjiong", "non-dropping-particle": "", "parse-names": false, "suffix": ""}, {"dropping-particle": "", "family": "Chakravarty", "given": "</vt:lpwstr>
  </property>
  <property fmtid="{D5CDD505-2E9C-101B-9397-08002B2CF9AE}" pid="3902" name="Mendeley_Bookmark_t1cNG9OWzr_36">
    <vt:lpwstr>Debyani", "non-dropping-particle": "", "parse-names": false, "suffix": ""}, {"dropping-particle": "", "family": "Devlin", "given": "Sean M.", "non-dropping-particle": "", "parse-names": false, "suffix": ""}, {"dropping-particle": "", "family": "Hellmann",</vt:lpwstr>
  </property>
  <property fmtid="{D5CDD505-2E9C-101B-9397-08002B2CF9AE}" pid="3903" name="Mendeley_Bookmark_t1cNG9OWzr_37">
    <vt:lpwstr> "given": "Matthew D.", "non-dropping-particle": "", "parse-names": false, "suffix": ""}, {"dropping-particle": "", "family": "Barron", "given": "David A.", "non-dropping-particle": "", "parse-names": false, "suffix": ""}, {"dropping-particle": "", "famil</vt:lpwstr>
  </property>
  <property fmtid="{D5CDD505-2E9C-101B-9397-08002B2CF9AE}" pid="3904" name="Mendeley_Bookmark_t1cNG9OWzr_38">
    <vt:lpwstr>y": "Schram", "given": "Alison M.", "non-dropping-particle": "", "parse-names": false, "suffix": ""}, {"dropping-particle": "", "family": "Hameed", "given": "Meera", "non-dropping-particle": "", "parse-names": false, "suffix": ""}, {"dropping-particle": "</vt:lpwstr>
  </property>
  <property fmtid="{D5CDD505-2E9C-101B-9397-08002B2CF9AE}" pid="3905" name="Mendeley_Bookmark_t1cNG9OWzr_39">
    <vt:lpwstr>", "family": "Dogan", "given": "Snjezana", "non-dropping-particle": "", "parse-names": false, "suffix": ""}, {"dropping-particle": "", "family": "Ross", "given": "Dara S.", "non-dropping-particle": "", "parse-names": false, "suffix": ""}, {"dropping-parti</vt:lpwstr>
  </property>
  <property fmtid="{D5CDD505-2E9C-101B-9397-08002B2CF9AE}" pid="3906" name="Mendeley_Bookmark_t1cNG9OWzr_4">
    <vt:lpwstr>[NTRK3/ETV6], n =5; NTRK3/unknown, n = 1; and NTRK type 1/translocated promoter region, nuclear basket protein [NTRK1/TPR], n = 1), including 5 tumors that measured &gt;2 cm and 3 that diffusely involved the entire thyroid or lobe. All 7 tumors had lymphatic</vt:lpwstr>
  </property>
  <property fmtid="{D5CDD505-2E9C-101B-9397-08002B2CF9AE}" pid="3907" name="Mendeley_Bookmark_t1cNG9OWzr_40">
    <vt:lpwstr>cle": "", "family": "Hechtman", "given": "Jaclyn F.", "non-dropping-particle": "", "parse-names": false, "suffix": ""}, {"dropping-particle": "", "family": "DeLair", "given": "Deborah F.", "non-dropping-particle": "", "parse-names": false, "suffix": ""}, </vt:lpwstr>
  </property>
  <property fmtid="{D5CDD505-2E9C-101B-9397-08002B2CF9AE}" pid="3908" name="Mendeley_Bookmark_t1cNG9OWzr_41">
    <vt:lpwstr>{"dropping-particle": "", "family": "Yao", "given": "Jin Juan", "non-dropping-particle": "", "parse-names": false, "suffix": ""}, {"dropping-particle": "", "family": "Mandelker", "given": "Diana L.", "non-dropping-particle": "", "parse-names": false, "suf</vt:lpwstr>
  </property>
  <property fmtid="{D5CDD505-2E9C-101B-9397-08002B2CF9AE}" pid="3909" name="Mendeley_Bookmark_t1cNG9OWzr_42">
    <vt:lpwstr>fix": ""}, {"dropping-particle": "", "family": "Cheng", "given": "Donavan T.", "non-dropping-particle": "", "parse-names": false, "suffix": ""}, {"dropping-particle": "", "family": "Chandramohan", "given": "Raghu", "non-dropping-particle": "", "parse-name</vt:lpwstr>
  </property>
  <property fmtid="{D5CDD505-2E9C-101B-9397-08002B2CF9AE}" pid="3910" name="Mendeley_Bookmark_t1cNG9OWzr_43">
    <vt:lpwstr>s": false, "suffix": ""}, {"dropping-particle": "", "family": "Mohanty", "given": "Abhinita S.", "non-dropping-particle": "", "parse-names": false, "suffix": ""}, {"dropping-particle": "", "family": "Ptashkin", "given": "Ryan N.", "non-dropping-particle":</vt:lpwstr>
  </property>
  <property fmtid="{D5CDD505-2E9C-101B-9397-08002B2CF9AE}" pid="3911" name="Mendeley_Bookmark_t1cNG9OWzr_44">
    <vt:lpwstr> "", "parse-names": false, "suffix": ""}, {"dropping-particle": "", "family": "Jayakumaran", "given": "Gowtham", "non-dropping-particle": "", "parse-names": false, "suffix": ""}, {"dropping-particle": "", "family": "Prasad", "given": "Meera", "non-droppin</vt:lpwstr>
  </property>
  <property fmtid="{D5CDD505-2E9C-101B-9397-08002B2CF9AE}" pid="3912" name="Mendeley_Bookmark_t1cNG9OWzr_45">
    <vt:lpwstr>g-particle": "", "parse-names": false, "suffix": ""}, {"dropping-particle": "", "family": "Syed", "given": "Mustafa H.", "non-dropping-particle": "", "parse-names": false, "suffix": ""}, {"dropping-particle": "", "family": "Rema", "given": "Anoop Balakris</vt:lpwstr>
  </property>
  <property fmtid="{D5CDD505-2E9C-101B-9397-08002B2CF9AE}" pid="3913" name="Mendeley_Bookmark_t1cNG9OWzr_46">
    <vt:lpwstr>hnan", "non-dropping-particle": "", "parse-names": false, "suffix": ""}, {"dropping-particle": "", "family": "Liu", "given": "Zhen Y.", "non-dropping-particle": "", "parse-names": false, "suffix": ""}, {"dropping-particle": "", "family": "Nafa", "given": </vt:lpwstr>
  </property>
  <property fmtid="{D5CDD505-2E9C-101B-9397-08002B2CF9AE}" pid="3914" name="Mendeley_Bookmark_t1cNG9OWzr_47">
    <vt:lpwstr>"Khedoudja", "non-dropping-particle": "", "parse-names": false, "suffix": ""}, {"dropping-particle": "", "family": "Borsu", "given": "Laetitia", "non-dropping-particle": "", "parse-names": false, "suffix": ""}, {"dropping-particle": "", "family": "Sadowsk</vt:lpwstr>
  </property>
  <property fmtid="{D5CDD505-2E9C-101B-9397-08002B2CF9AE}" pid="3915" name="Mendeley_Bookmark_t1cNG9OWzr_48">
    <vt:lpwstr>a", "given": "Justyna", "non-dropping-particle": "", "parse-names": false, "suffix": ""}, {"dropping-particle": "", "family": "Casanova", "given": "Jacklyn", "non-dropping-particle": "", "parse-names": false, "suffix": ""}, {"dropping-particle": "", "fami</vt:lpwstr>
  </property>
  <property fmtid="{D5CDD505-2E9C-101B-9397-08002B2CF9AE}" pid="3916" name="Mendeley_Bookmark_t1cNG9OWzr_49">
    <vt:lpwstr>ly": "Bacares", "given": "Ruben", "non-dropping-particle": "", "parse-names": false, "suffix": ""}, {"dropping-particle": "", "family": "Kiecka", "given": "Iwona J.", "non-dropping-particle": "", "parse-names": false, "suffix": ""}, {"dropping-particle": </vt:lpwstr>
  </property>
  <property fmtid="{D5CDD505-2E9C-101B-9397-08002B2CF9AE}" pid="3917" name="Mendeley_Bookmark_t1cNG9OWzr_5">
    <vt:lpwstr> invasion, and 5 had vascular invasion. Six of 27 PTCs (22%) had ret proto-oncogene (RET) fusions (RET/PTC1, n = 5; RET/PTC3, n = 1); 2 tumors measured &gt;2 cm and diffusely involved the thyroid, and 5 had lymphatic invasion, with vascular invasion in 2. Th</vt:lpwstr>
  </property>
  <property fmtid="{D5CDD505-2E9C-101B-9397-08002B2CF9AE}" pid="3918" name="Mendeley_Bookmark_t1cNG9OWzr_50">
    <vt:lpwstr>"", "family": "Razumova", "given": "Anna", "non-dropping-particle": "", "parse-names": false, "suffix": ""}, {"dropping-particle": "", "family": "Son", "given": "Julie B.", "non-dropping-particle": "", "parse-names": false, "suffix": ""}, {"dropping-parti</vt:lpwstr>
  </property>
  <property fmtid="{D5CDD505-2E9C-101B-9397-08002B2CF9AE}" pid="3919" name="Mendeley_Bookmark_t1cNG9OWzr_51">
    <vt:lpwstr>cle": "", "family": "Stewart", "given": "Lisa", "non-dropping-particle": "", "parse-names": false, "suffix": ""}, {"dropping-particle": "", "family": "Baldi", "given": "Tessara", "non-dropping-particle": "", "parse-names": false, "suffix": ""}, {"dropping</vt:lpwstr>
  </property>
  <property fmtid="{D5CDD505-2E9C-101B-9397-08002B2CF9AE}" pid="3920" name="Mendeley_Bookmark_t1cNG9OWzr_52">
    <vt:lpwstr>-particle": "", "family": "Mullaney", "given": "Kerry A.", "non-dropping-particle": "", "parse-names": false, "suffix": ""}, {"dropping-particle": "", "family": "Al-Ahmadie", "given": "Hikmat", "non-dropping-particle": "", "parse-names": false, "suffix": </vt:lpwstr>
  </property>
  <property fmtid="{D5CDD505-2E9C-101B-9397-08002B2CF9AE}" pid="3921" name="Mendeley_Bookmark_t1cNG9OWzr_53">
    <vt:lpwstr>""}, {"dropping-particle": "", "family": "Vakiani", "given": "Efsevia", "non-dropping-particle": "", "parse-names": false, "suffix": ""}, {"dropping-particle": "", "family": "Abeshouse", "given": "Adam A.", "non-dropping-particle": "", "parse-names": fals</vt:lpwstr>
  </property>
  <property fmtid="{D5CDD505-2E9C-101B-9397-08002B2CF9AE}" pid="3922" name="Mendeley_Bookmark_t1cNG9OWzr_54">
    <vt:lpwstr>e, "suffix": ""}, {"dropping-particle": "V.", "family": "Penson", "given": "Alexander", "non-dropping-particle": "", "parse-names": false, "suffix": ""}, {"dropping-particle": "", "family": "Jonsson", "given": "Philip", "non-dropping-particle": "", "parse</vt:lpwstr>
  </property>
  <property fmtid="{D5CDD505-2E9C-101B-9397-08002B2CF9AE}" pid="3923" name="Mendeley_Bookmark_t1cNG9OWzr_55">
    <vt:lpwstr>-names": false, "suffix": ""}, {"dropping-particle": "", "family": "Camacho", "given": "Niedzica", "non-dropping-particle": "", "parse-names": false, "suffix": ""}, {"dropping-particle": "", "family": "Chang", "given": "Matthew T.", "non-dropping-particle</vt:lpwstr>
  </property>
  <property fmtid="{D5CDD505-2E9C-101B-9397-08002B2CF9AE}" pid="3924" name="Mendeley_Bookmark_t1cNG9OWzr_56">
    <vt:lpwstr>": "", "parse-names": false, "suffix": ""}, {"dropping-particle": "", "family": "Won", "given": "Helen H.", "non-dropping-particle": "", "parse-names": false, "suffix": ""}, {"dropping-particle": "", "family": "Gross", "given": "Benjamin E.", "non-droppin</vt:lpwstr>
  </property>
  <property fmtid="{D5CDD505-2E9C-101B-9397-08002B2CF9AE}" pid="3925" name="Mendeley_Bookmark_t1cNG9OWzr_57">
    <vt:lpwstr>g-particle": "", "parse-names": false, "suffix": ""}, {"dropping-particle": "", "family": "Kundra", "given": "Ritika", "non-dropping-particle": "", "parse-names": false, "suffix": ""}, {"dropping-particle": "", "family": "Heins", "given": "Zachary J.", "n</vt:lpwstr>
  </property>
  <property fmtid="{D5CDD505-2E9C-101B-9397-08002B2CF9AE}" pid="3926" name="Mendeley_Bookmark_t1cNG9OWzr_58">
    <vt:lpwstr>on-dropping-particle": "", "parse-names": false, "suffix": ""}, {"dropping-particle": "", "family": "Chen", "given": "Hsiao Wei", "non-dropping-particle": "", "parse-names": false, "suffix": ""}, {"dropping-particle": "", "family": "Phillips", "given": "S</vt:lpwstr>
  </property>
  <property fmtid="{D5CDD505-2E9C-101B-9397-08002B2CF9AE}" pid="3927" name="Mendeley_Bookmark_t1cNG9OWzr_59">
    <vt:lpwstr>arah", "non-dropping-particle": "", "parse-names": false, "suffix": ""}, {"dropping-particle": "", "family": "Zhang", "given": "Hongxin", "non-dropping-particle": "", "parse-names": false, "suffix": ""}, {"dropping-particle": "", "family": "Wang", "given"</vt:lpwstr>
  </property>
  <property fmtid="{D5CDD505-2E9C-101B-9397-08002B2CF9AE}" pid="3928" name="Mendeley_Bookmark_t1cNG9OWzr_6">
    <vt:lpwstr>irteen PTCs had the B-Raf proto-oncogene, serine/threonine kinase (BRAF) valine-to-glutamic acid mutation at position 600 (BRAFV600E) (13 of 27 tumors; 48%), 11 measured &lt;2 cm, and 6 had lymphatic invasion (46%), with vascular invasion in 3. Fusion oncoge</vt:lpwstr>
  </property>
  <property fmtid="{D5CDD505-2E9C-101B-9397-08002B2CF9AE}" pid="3929" name="Mendeley_Bookmark_t1cNG9OWzr_60">
    <vt:lpwstr>: "Jiaojiao", "non-dropping-particle": "", "parse-names": false, "suffix": ""}, {"dropping-particle": "", "family": "Ochoa", "given": "Angelica", "non-dropping-particle": "", "parse-names": false, "suffix": ""}, {"dropping-particle": "", "family": "Wills"</vt:lpwstr>
  </property>
  <property fmtid="{D5CDD505-2E9C-101B-9397-08002B2CF9AE}" pid="3930" name="Mendeley_Bookmark_t1cNG9OWzr_61">
    <vt:lpwstr>, "given": "Jonathan", "non-dropping-particle": "", "parse-names": false, "suffix": ""}, {"dropping-particle": "", "family": "Eubank", "given": "Michael", "non-dropping-particle": "", "parse-names": false, "suffix": ""}, {"dropping-particle": "", "family"</vt:lpwstr>
  </property>
  <property fmtid="{D5CDD505-2E9C-101B-9397-08002B2CF9AE}" pid="3931" name="Mendeley_Bookmark_t1cNG9OWzr_62">
    <vt:lpwstr>: "Thomas", "given": "Stacy B.", "non-dropping-particle": "", "parse-names": false, "suffix": ""}, {"dropping-particle": "", "family": "Gardos", "given": "Stuart M.", "non-dropping-particle": "", "parse-names": false, "suffix": ""}, {"dropping-particle": </vt:lpwstr>
  </property>
  <property fmtid="{D5CDD505-2E9C-101B-9397-08002B2CF9AE}" pid="3932" name="Mendeley_Bookmark_t1cNG9OWzr_63">
    <vt:lpwstr>"", "family": "Reales", "given": "Dalicia N.", "non-dropping-particle": "", "parse-names": false, "suffix": ""}, {"dropping-particle": "", "family": "Galle", "given": "Jesse", "non-dropping-particle": "", "parse-names": false, "suffix": ""}, {"dropping-pa</vt:lpwstr>
  </property>
  <property fmtid="{D5CDD505-2E9C-101B-9397-08002B2CF9AE}" pid="3933" name="Mendeley_Bookmark_t1cNG9OWzr_64">
    <vt:lpwstr>rticle": "", "family": "Durany", "given": "Robert", "non-dropping-particle": "", "parse-names": false, "suffix": ""}, {"dropping-particle": "", "family": "Cambria", "given": "Roy", "non-dropping-particle": "", "parse-names": false, "suffix": ""}, {"droppi</vt:lpwstr>
  </property>
  <property fmtid="{D5CDD505-2E9C-101B-9397-08002B2CF9AE}" pid="3934" name="Mendeley_Bookmark_t1cNG9OWzr_65">
    <vt:lpwstr>ng-particle": "", "family": "Abida", "given": "Wassim", "non-dropping-particle": "", "parse-names": false, "suffix": ""}, {"dropping-particle": "", "family": "Cercek", "given": "Andrea", "non-dropping-particle": "", "parse-names": false, "suffix": ""}, {"</vt:lpwstr>
  </property>
  <property fmtid="{D5CDD505-2E9C-101B-9397-08002B2CF9AE}" pid="3935" name="Mendeley_Bookmark_t1cNG9OWzr_66">
    <vt:lpwstr>dropping-particle": "", "family": "Feldman", "given": "Darren R.", "non-dropping-particle": "", "parse-names": false, "suffix": ""}, {"dropping-particle": "", "family": "Gounder", "given": "Mrinal M.", "non-dropping-particle": "", "parse-names": false, "s</vt:lpwstr>
  </property>
  <property fmtid="{D5CDD505-2E9C-101B-9397-08002B2CF9AE}" pid="3936" name="Mendeley_Bookmark_t1cNG9OWzr_67">
    <vt:lpwstr>uffix": ""}, {"dropping-particle": "", "family": "Hakimi", "given": "A. Ari", "non-dropping-particle": "", "parse-names": false, "suffix": ""}, {"dropping-particle": "", "family": "Harding", "given": "James J.", "non-dropping-particle": "", "parse-names":</vt:lpwstr>
  </property>
  <property fmtid="{D5CDD505-2E9C-101B-9397-08002B2CF9AE}" pid="3937" name="Mendeley_Bookmark_t1cNG9OWzr_68">
    <vt:lpwstr> false, "suffix": ""}, {"dropping-particle": "", "family": "Iyer", "given": "Gopa", "non-dropping-particle": "", "parse-names": false, "suffix": ""}, {"dropping-particle": "", "family": "Janjigian", "given": "Yelena Y.", "non-dropping-particle": "", "pars</vt:lpwstr>
  </property>
  <property fmtid="{D5CDD505-2E9C-101B-9397-08002B2CF9AE}" pid="3938" name="Mendeley_Bookmark_t1cNG9OWzr_69">
    <vt:lpwstr>e-names": false, "suffix": ""}, {"dropping-particle": "", "family": "Jordan", "given": "Emmet J.", "non-dropping-particle": "", "parse-names": false, "suffix": ""}, {"dropping-particle": "", "family": "Kelly", "given": "Ciara M.", "non-dropping-particle":</vt:lpwstr>
  </property>
  <property fmtid="{D5CDD505-2E9C-101B-9397-08002B2CF9AE}" pid="3939" name="Mendeley_Bookmark_t1cNG9OWzr_7">
    <vt:lpwstr>ne tumors, compared with BRAFV600E PTCs, were associated with large size (mean, 2.2 cm vs 1.5 cm, respectively; P =.05), solid and diffuse variants (11 of 13 vs 0 of 13 tumors, respectively; P &lt;.001), and lymphovascular invasion (12 of 13 vs 6 of 13 tumor</vt:lpwstr>
  </property>
  <property fmtid="{D5CDD505-2E9C-101B-9397-08002B2CF9AE}" pid="3940" name="Mendeley_Bookmark_t1cNG9OWzr_70">
    <vt:lpwstr> "", "parse-names": false, "suffix": ""}, {"dropping-particle": "", "family": "Lowery", "given": "Maeve A.", "non-dropping-particle": "", "parse-names": false, "suffix": ""}, {"dropping-particle": "", "family": "Morris", "given": "Luc G.T.", "non-dropping</vt:lpwstr>
  </property>
  <property fmtid="{D5CDD505-2E9C-101B-9397-08002B2CF9AE}" pid="3941" name="Mendeley_Bookmark_t1cNG9OWzr_71">
    <vt:lpwstr>-particle": "", "parse-names": false, "suffix": ""}, {"dropping-particle": "", "family": "Omuro", "given": "Antonio M.", "non-dropping-particle": "", "parse-names": false, "suffix": ""}, {"dropping-particle": "", "family": "Raj", "given": "Nitya", "non-dr</vt:lpwstr>
  </property>
  <property fmtid="{D5CDD505-2E9C-101B-9397-08002B2CF9AE}" pid="3942" name="Mendeley_Bookmark_t1cNG9OWzr_72">
    <vt:lpwstr>opping-particle": "", "parse-names": false, "suffix": ""}, {"dropping-particle": "", "family": "Razavi", "given": "Pedram", "non-dropping-particle": "", "parse-names": false, "suffix": ""}, {"dropping-particle": "", "family": "Shoushtari", "given": "Alexa</vt:lpwstr>
  </property>
  <property fmtid="{D5CDD505-2E9C-101B-9397-08002B2CF9AE}" pid="3943" name="Mendeley_Bookmark_t1cNG9OWzr_73">
    <vt:lpwstr>nder N.", "non-dropping-particle": "", "parse-names": false, "suffix": ""}, {"dropping-particle": "", "family": "Shukla", "given": "Neerav", "non-dropping-particle": "", "parse-names": false, "suffix": ""}, {"dropping-particle": "", "family": "Soumerai", </vt:lpwstr>
  </property>
  <property fmtid="{D5CDD505-2E9C-101B-9397-08002B2CF9AE}" pid="3944" name="Mendeley_Bookmark_t1cNG9OWzr_74">
    <vt:lpwstr>"given": "Tara E.", "non-dropping-particle": "", "parse-names": false, "suffix": ""}, {"dropping-particle": "", "family": "Varghese", "given": "Anna M.", "non-dropping-particle": "", "parse-names": false, "suffix": ""}, {"dropping-particle": "", "family":</vt:lpwstr>
  </property>
  <property fmtid="{D5CDD505-2E9C-101B-9397-08002B2CF9AE}" pid="3945" name="Mendeley_Bookmark_t1cNG9OWzr_75">
    <vt:lpwstr> "Yaeger", "given": "Rona", "non-dropping-particle": "", "parse-names": false, "suffix": ""}, {"dropping-particle": "", "family": "Coleman", "given": "Jonathan", "non-dropping-particle": "", "parse-names": false, "suffix": ""}, {"dropping-particle": "", "</vt:lpwstr>
  </property>
  <property fmtid="{D5CDD505-2E9C-101B-9397-08002B2CF9AE}" pid="3946" name="Mendeley_Bookmark_t1cNG9OWzr_76">
    <vt:lpwstr>family": "Bochner", "given": "Bernard", "non-dropping-particle": "", "parse-names": false, "suffix": ""}, {"dropping-particle": "", "family": "Riely", "given": "Gregory J.", "non-dropping-particle": "", "parse-names": false, "suffix": ""}, {"dropping-part</vt:lpwstr>
  </property>
  <property fmtid="{D5CDD505-2E9C-101B-9397-08002B2CF9AE}" pid="3947" name="Mendeley_Bookmark_t1cNG9OWzr_77">
    <vt:lpwstr>icle": "", "family": "Saltz", "given": "Leonard B.", "non-dropping-particle": "", "parse-names": false, "suffix": ""}, {"dropping-particle": "", "family": "Scher", "given": "Howard I.", "non-dropping-particle": "", "parse-names": false, "suffix": ""}, {"d</vt:lpwstr>
  </property>
  <property fmtid="{D5CDD505-2E9C-101B-9397-08002B2CF9AE}" pid="3948" name="Mendeley_Bookmark_t1cNG9OWzr_78">
    <vt:lpwstr>ropping-particle": "", "family": "Sabbatini", "given": "Paul J.", "non-dropping-particle": "", "parse-names": false, "suffix": ""}, {"dropping-particle": "", "family": "Robson", "given": "Mark E.", "non-dropping-particle": "", "parse-names": false, "suffi</vt:lpwstr>
  </property>
  <property fmtid="{D5CDD505-2E9C-101B-9397-08002B2CF9AE}" pid="3949" name="Mendeley_Bookmark_t1cNG9OWzr_79">
    <vt:lpwstr>x": ""}, {"dropping-particle": "", "family": "Klimstra", "given": "David S.", "non-dropping-particle": "", "parse-names": false, "suffix": ""}, {"dropping-particle": "", "family": "Taylor", "given": "Barry S.", "non-dropping-particle": "", "parse-names": </vt:lpwstr>
  </property>
  <property fmtid="{D5CDD505-2E9C-101B-9397-08002B2CF9AE}" pid="3950" name="Mendeley_Bookmark_t1cNG9OWzr_8">
    <vt:lpwstr>s, respectively; P =.02); BRAFV600E PTCs were predominantly the classic variant (12 of 13 vs 1 of 13 tumors). Two tumors metastasized to the lung, and both had fusion oncogenes (NTRK1/TPR, n = 1; RET/PTC1, n = 1). CONCLUSIONS Fusion oncogene PTC presents </vt:lpwstr>
  </property>
  <property fmtid="{D5CDD505-2E9C-101B-9397-08002B2CF9AE}" pid="3951" name="Mendeley_Bookmark_t1cNG9OWzr_80">
    <vt:lpwstr>false, "suffix": ""}, {"dropping-particle": "", "family": "Baselga", "given": "Jose", "non-dropping-particle": "", "parse-names": false, "suffix": ""}, {"dropping-particle": "", "family": "Schultz", "given": "Nikolaus", "non-dropping-particle": "", "parse</vt:lpwstr>
  </property>
  <property fmtid="{D5CDD505-2E9C-101B-9397-08002B2CF9AE}" pid="3952" name="Mendeley_Bookmark_t1cNG9OWzr_81">
    <vt:lpwstr>-names": false, "suffix": ""}, {"dropping-particle": "", "family": "Hyman", "given": "David M.", "non-dropping-particle": "", "parse-names": false, "suffix": ""}, {"dropping-particle": "", "family": "Arcila", "given": "Maria E.", "non-dropping-particle": </vt:lpwstr>
  </property>
  <property fmtid="{D5CDD505-2E9C-101B-9397-08002B2CF9AE}" pid="3953" name="Mendeley_Bookmark_t1cNG9OWzr_82">
    <vt:lpwstr>"", "parse-names": false, "suffix": ""}, {"dropping-particle": "", "family": "Solit", "given": "David B.", "non-dropping-particle": "", "parse-names": false, "suffix": ""}, {"dropping-particle": "", "family": "Ladanyi", "given": "Marc", "non-dropping-part</vt:lpwstr>
  </property>
  <property fmtid="{D5CDD505-2E9C-101B-9397-08002B2CF9AE}" pid="3954" name="Mendeley_Bookmark_t1cNG9OWzr_83">
    <vt:lpwstr>icle": "", "parse-names": false, "suffix": ""}, {"dropping-particle": "", "family": "Berger", "given": "Michael F.", "non-dropping-particle": "", "parse-names": false, "suffix": ""}], "container-title": "Nature Medicine", "id": "ITEM-3", "issued": {"date-</vt:lpwstr>
  </property>
  <property fmtid="{D5CDD505-2E9C-101B-9397-08002B2CF9AE}" pid="3955" name="Mendeley_Bookmark_t1cNG9OWzr_84">
    <vt:lpwstr>parts": [["2017"]]}, "title": "Mutational landscape of metastatic cancer revealed from prospective clinical sequencing of 10,000 patients", "type": "article-journal"}, "uris": ["http://www.mendeley.com/documents/?uuid=e6350301-d102-4265-a9c1-6385b512488d"</vt:lpwstr>
  </property>
  <property fmtid="{D5CDD505-2E9C-101B-9397-08002B2CF9AE}" pid="3956" name="Mendeley_Bookmark_t1cNG9OWzr_85">
    <vt:lpwstr>]}, {"id": "ITEM-4", "itemData": {"DOI": "10.1210/jc.85.3.1170", "ISSN": "0021972X", "abstract": "The ret/PTC rearrangements (PTC-1, PTC-2, and PTC-3) are char-acteristic of papillary thyroid cancer (PTC). In adults, PTC-1 is com-mon and may be associated</vt:lpwstr>
  </property>
  <property fmtid="{D5CDD505-2E9C-101B-9397-08002B2CF9AE}" pid="3957" name="Mendeley_Bookmark_t1cNG9OWzr_86">
    <vt:lpwstr> with an aggressive clinical course. The incidence and significance of ret/PTC mutations are less well under-stood in children. We examined spontaneous PTC from 33 patients (23 females and 10 males) with a median age of 18 yr (range, 6 \u201321 yr) and a </vt:lpwstr>
  </property>
  <property fmtid="{D5CDD505-2E9C-101B-9397-08002B2CF9AE}" pid="3958" name="Mendeley_Bookmark_t1cNG9OWzr_87">
    <vt:lpwstr>median follow-up of 3.5 yr (range, 0 \u201313.4 yr). The ret/PTC mutations were identified in 15 tumors (45%), including 8 PTC-1 (8 of 15, 53%), 2 PTC-2 (2 of 15, 13%), 2 PTC-3 (2 of 15, 13%), and 3 (3 of 15, 20%) combined PTC mutations (PTC-1 and PTC-2).</vt:lpwstr>
  </property>
  <property fmtid="{D5CDD505-2E9C-101B-9397-08002B2CF9AE}" pid="3959" name="Mendeley_Bookmark_t1cNG9OWzr_88">
    <vt:lpwstr> This distribution is significantly different (P \u03ed 0.001, by \u2439 2 analysis) from that reported for children with radiation-induced PTC. There was no correlation between the presence or type of ret/PTC mutation and patient age, tumor size, focalit</vt:lpwstr>
  </property>
  <property fmtid="{D5CDD505-2E9C-101B-9397-08002B2CF9AE}" pid="3960" name="Mendeley_Bookmark_t1cNG9OWzr_89">
    <vt:lpwstr>y, extent of disease at diagnosis, or recurrence. We conclude that ret/PTC mutations are 1) common in sporadic childhood PTC, 2) predominantly PTC-1, 3) frequently multiple, and 4) of dif-ferent distribution than that reported for children with radiation-</vt:lpwstr>
  </property>
  <property fmtid="{D5CDD505-2E9C-101B-9397-08002B2CF9AE}" pid="3961" name="Mendeley_Bookmark_t1cNG9OWzr_9">
    <vt:lpwstr>with more extensive disease and aggressive pathology than BRAFV600E PTC in the pediatric population. The high prevalence of the NTRK1/NTRK3 fusion oncogene PTCs in the United States is unusual and needs further investigation. Cancer 2016;122:1097-1107.", </vt:lpwstr>
  </property>
  <property fmtid="{D5CDD505-2E9C-101B-9397-08002B2CF9AE}" pid="3962" name="Mendeley_Bookmark_t1cNG9OWzr_90">
    <vt:lpwstr>induced PTC.", "author": [{"dropping-particle": "", "family": "Fenton", "given": "Cydney L.", "non-dropping-particle": "", "parse-names": false, "suffix": ""}, {"dropping-particle": "", "family": "Lukes", "given": "Yvonne", "non-dropping-particle": "", "p</vt:lpwstr>
  </property>
  <property fmtid="{D5CDD505-2E9C-101B-9397-08002B2CF9AE}" pid="3963" name="Mendeley_Bookmark_t1cNG9OWzr_91">
    <vt:lpwstr>arse-names": false, "suffix": ""}, {"dropping-particle": "", "family": "Nicholson", "given": "Diarmuid", "non-dropping-particle": "", "parse-names": false, "suffix": ""}, {"dropping-particle": "", "family": "Dinauer", "given": "Catherine A.", "non-droppin</vt:lpwstr>
  </property>
  <property fmtid="{D5CDD505-2E9C-101B-9397-08002B2CF9AE}" pid="3964" name="Mendeley_Bookmark_t1cNG9OWzr_92">
    <vt:lpwstr>g-particle": "", "parse-names": false, "suffix": ""}, {"dropping-particle": "", "family": "Francis", "given": "Gary L.", "non-dropping-particle": "", "parse-names": false, "suffix": ""}, {"dropping-particle": "", "family": "Tuttle", "given": "R. Michael",</vt:lpwstr>
  </property>
  <property fmtid="{D5CDD505-2E9C-101B-9397-08002B2CF9AE}" pid="3965" name="Mendeley_Bookmark_t1cNG9OWzr_93">
    <vt:lpwstr> "non-dropping-particle": "", "parse-names": false, "suffix": ""}], "container-title": "Journal of Clinical Endocrinology and Metabolism", "id": "ITEM-4", "issued": {"date-parts": [["2000"]]}, "title": "The ret/PTC mutations are common in sporadic papilla</vt:lpwstr>
  </property>
  <property fmtid="{D5CDD505-2E9C-101B-9397-08002B2CF9AE}" pid="3966" name="Mendeley_Bookmark_t1cNG9OWzr_94">
    <vt:lpwstr>ry thyroid carcinoma of children and young adults", "type": "article-journal"}, "uris": ["http://www.mendeley.com/documents/?uuid=041b6ffb-0076-48f9-91e6-7b36ed8eeedb"]}, {"id": "ITEM-5", "itemData": {"DOI": "10.1016/j.cell.2014.09.050", "ISSN": "10974172</vt:lpwstr>
  </property>
  <property fmtid="{D5CDD505-2E9C-101B-9397-08002B2CF9AE}" pid="3967" name="Mendeley_Bookmark_t1cNG9OWzr_95">
    <vt:lpwstr>", "abstract": "Papillary thyroid carcinoma (PTC) is the most common type of thyroid cancer. Here, we describe the genomic landscape of 496 PTCs. We observed a low frequency of somatic alterations (relative to other carcinomas) and extended the set of kno</vt:lpwstr>
  </property>
  <property fmtid="{D5CDD505-2E9C-101B-9397-08002B2CF9AE}" pid="3968" name="Mendeley_Bookmark_t1cNG9OWzr_96">
    <vt:lpwstr>wn PTC driver alterations to include EIF1AX, PPM1D, and CHEK2 and diverse gene fusions. These discoveries reduced the fraction of PTC cases with unknown oncogenic driver from 25% to 3.5%. Combined analyses of genomic variants, gene expression, and methyla</vt:lpwstr>
  </property>
  <property fmtid="{D5CDD505-2E9C-101B-9397-08002B2CF9AE}" pid="3969" name="Mendeley_Bookmark_t1cNG9OWzr_97">
    <vt:lpwstr>tion demonstrated that different driver groups lead to different pathologies with distinct signaling and differentiation characteristics. Similarly, we identified distinct molecular subgroups of BRAF-mutant tumors, and multidimensional analyses highlighte</vt:lpwstr>
  </property>
  <property fmtid="{D5CDD505-2E9C-101B-9397-08002B2CF9AE}" pid="3970" name="Mendeley_Bookmark_t1cNG9OWzr_98">
    <vt:lpwstr>d a potential involvement of oncomiRs in less-differentiated subgroups. Our results propose a reclassification of thyroid cancers into molecular subtypes that better reflect their underlying signaling and differentiation properties, which has the potentia</vt:lpwstr>
  </property>
  <property fmtid="{D5CDD505-2E9C-101B-9397-08002B2CF9AE}" pid="3971" name="Mendeley_Bookmark_t1cNG9OWzr_99">
    <vt:lpwstr>l to improve their pathological classification and better inform the management of the disease.", "author": [{"dropping-particle": "", "family": "Agrawal", "given": "Nishant", "non-dropping-particle": "", "parse-names": false, "suffix": ""}, {"dropping-pa</vt:lpwstr>
  </property>
  <property fmtid="{D5CDD505-2E9C-101B-9397-08002B2CF9AE}" pid="3972" name="Mendeley_Bookmark_tCp6pOggi3_1">
    <vt:lpwstr>ADDIN CSL_CITATION {"citationItems": [{"id": "ITEM-1", "itemData": {"abstract": "CONTEXT: Because of its outstanding sensitivity, stimulation of calcitonin secretion with iv injection of pentagastrin is widely used for biochemical diagnosis of medullary t</vt:lpwstr>
  </property>
  <property fmtid="{D5CDD505-2E9C-101B-9397-08002B2CF9AE}" pid="3973" name="Mendeley_Bookmark_tCp6pOggi3_10">
    <vt:lpwstr>sevier Health Bookshop", "id": "ITEM-1", "issued": {"date-parts": [["2009"]]}, "title": "Medical Physiology 2nd edition.", "type": "webpage"}, "uris": ["http://www.mendeley.com/documents/?uuid=1b7f5584-5cd3-46ec-b1ca-706ca27ea9d6"]}], "mendeley": {"format</vt:lpwstr>
  </property>
  <property fmtid="{D5CDD505-2E9C-101B-9397-08002B2CF9AE}" pid="3974" name="Mendeley_Bookmark_tCp6pOggi3_11">
    <vt:lpwstr>tedCitation": "&lt;sup&gt;2&lt;/sup&gt;", "plainTextFormattedCitation": "2", "previouslyFormattedCitation": "&lt;sup&gt;2&lt;/sup&gt;"}, "properties": {"noteIndex": 0}, "schema": "https://github.com/citation-style-language/schema/raw/master/csl-citation.json"}</vt:lpwstr>
  </property>
  <property fmtid="{D5CDD505-2E9C-101B-9397-08002B2CF9AE}" pid="3975" name="Mendeley_Bookmark_tCp6pOggi3_2">
    <vt:lpwstr>hyroid cancer.\\n\\nOBJECTIVE: The objective of this study was to explore the relationship between the results of the pentagastrin stimulation test and extent of disease in patients with previously untreated medullary thyroid cancer.\\n\\nDESIGN: This was</vt:lpwstr>
  </property>
  <property fmtid="{D5CDD505-2E9C-101B-9397-08002B2CF9AE}" pid="3976" name="Mendeley_Bookmark_tCp6pOggi3_3">
    <vt:lpwstr> a retrospective study.\\n\\nSETTING: The investigation took place at a tertiary referral center.\\n\\nPATIENTS: Included were 89 patients with increased basal calcitonin levels who had a pentagastrin test at this institution before initial neck surgery f</vt:lpwstr>
  </property>
  <property fmtid="{D5CDD505-2E9C-101B-9397-08002B2CF9AE}" pid="3977" name="Mendeley_Bookmark_tCp6pOggi3_4">
    <vt:lpwstr>or medullary thyroid cancer.\\n\\nMAIN OUTCOME MEASURE: Measurements included basal and stimulated calcitonin levels, carcinoembryonic antigen levels, primary tumor diameter, extrathyroidal extension, lymph node metastases, and distant metastases.\\n\\nRE</vt:lpwstr>
  </property>
  <property fmtid="{D5CDD505-2E9C-101B-9397-08002B2CF9AE}" pid="3978" name="Mendeley_Bookmark_tCp6pOggi3_5">
    <vt:lpwstr>SULTS: There was a strong dose-dependent relationship between a less than 10-fold increase in preoperative calcitonin levels after iv stimulation with pentagastrin and both the frequency (41-54 vs. 4-27%; P = 0.001) and number (means of 3.0-10.8 vs. 0-1.1</vt:lpwstr>
  </property>
  <property fmtid="{D5CDD505-2E9C-101B-9397-08002B2CF9AE}" pid="3979" name="Mendeley_Bookmark_tCp6pOggi3_6">
    <vt:lpwstr> positive nodes, P &lt; 0.001) of lymph node metastases. Weaker associations were identified with the respective frequency of extrathyroidal extension (14-27 vs. 0-7%; P = 0.027), distant metastasis (9-23 vs. 0%; P = 0.017), and postoperative normalization o</vt:lpwstr>
  </property>
  <property fmtid="{D5CDD505-2E9C-101B-9397-08002B2CF9AE}" pid="3980" name="Mendeley_Bookmark_tCp6pOggi3_7">
    <vt:lpwstr>f calcitonin (40-55 vs. 53-82%; P = 0.029). On multivariate analysis, only lymph node metastases were associated with a less than 10-fold increase in preoperative calcitonin levels.\\n\\nCONCLUSIONS: Based on these clinical data and preclinical literature</vt:lpwstr>
  </property>
  <property fmtid="{D5CDD505-2E9C-101B-9397-08002B2CF9AE}" pid="3981" name="Mendeley_Bookmark_tCp6pOggi3_8">
    <vt:lpwstr>, reduced responsiveness to stimulation with pentagastrin may reflect early dedifferentiation. Evidence of this condition may enable early risk stratification in patients with medullary thyroid cancer.", "author": [{"dropping-particle": "", "family": "Bor</vt:lpwstr>
  </property>
  <property fmtid="{D5CDD505-2E9C-101B-9397-08002B2CF9AE}" pid="3982" name="Mendeley_Bookmark_tCp6pOggi3_9">
    <vt:lpwstr>on, Walter", "given": "F.", "non-dropping-particle": "", "parse-names": false, "suffix": ""}, {"dropping-particle": "", "family": "Boulpaep", "given": "Emile L.", "non-dropping-particle": "", "parse-names": false, "suffix": ""}], "container-title": "US El</vt:lpwstr>
  </property>
  <property fmtid="{D5CDD505-2E9C-101B-9397-08002B2CF9AE}" pid="3983" name="Mendeley_Bookmark_tFnMznd6sX_1">
    <vt:lpwstr>ADDIN CSL_CITATION {"citationItems": [{"id": "ITEM-1", "itemData": {"DOI": "10.1172/JCI85271", "ISSN": "15588238", "abstract": "BACKGROUND. Poorly differentiated thyroid cancer (PDTC) and anaplastic thyroid cancer (ATC) are rare and frequently lethal tumo</vt:lpwstr>
  </property>
  <property fmtid="{D5CDD505-2E9C-101B-9397-08002B2CF9AE}" pid="3984" name="Mendeley_Bookmark_tFnMznd6sX_10">
    <vt:lpwstr>", "family": "Boucai", "given": "Laura", "non-dropping-particle": "", "parse-names": false, "suffix": ""}, {"dropping-particle": "", "family": "Sinha", "given": "Rileen", "non-dropping-particle": "", "parse-names": false, "suffix": ""}, {"dropping-particl</vt:lpwstr>
  </property>
  <property fmtid="{D5CDD505-2E9C-101B-9397-08002B2CF9AE}" pid="3985" name="Mendeley_Bookmark_tFnMznd6sX_11">
    <vt:lpwstr>e": "", "family": "Knauf", "given": "Jeffrey A.", "non-dropping-particle": "", "parse-names": false, "suffix": ""}, {"dropping-particle": "", "family": "Shah", "given": "Ronak H.", "non-dropping-particle": "", "parse-names": false, "suffix": ""}, {"droppi</vt:lpwstr>
  </property>
  <property fmtid="{D5CDD505-2E9C-101B-9397-08002B2CF9AE}" pid="3986" name="Mendeley_Bookmark_tFnMznd6sX_12">
    <vt:lpwstr>ng-particle": "", "family": "Dogan", "given": "Snjezana", "non-dropping-particle": "", "parse-names": false, "suffix": ""}, {"dropping-particle": "", "family": "Ricarte-Filho", "given": "Julio C.", "non-dropping-particle": "", "parse-names": false, "suffi</vt:lpwstr>
  </property>
  <property fmtid="{D5CDD505-2E9C-101B-9397-08002B2CF9AE}" pid="3987" name="Mendeley_Bookmark_tFnMznd6sX_13">
    <vt:lpwstr>x": ""}, {"dropping-particle": "", "family": "Krishnamoorthy", "given": "Gnana P.", "non-dropping-particle": "", "parse-names": false, "suffix": ""}, {"dropping-particle": "", "family": "Xu", "given": "Bin", "non-dropping-particle": "", "parse-names": fal</vt:lpwstr>
  </property>
  <property fmtid="{D5CDD505-2E9C-101B-9397-08002B2CF9AE}" pid="3988" name="Mendeley_Bookmark_tFnMznd6sX_14">
    <vt:lpwstr>se, "suffix": ""}, {"dropping-particle": "", "family": "Schultz", "given": "Nikolaus", "non-dropping-particle": "", "parse-names": false, "suffix": ""}, {"dropping-particle": "", "family": "Berger", "given": "Michael F.", "non-dropping-particle": "", "par</vt:lpwstr>
  </property>
  <property fmtid="{D5CDD505-2E9C-101B-9397-08002B2CF9AE}" pid="3989" name="Mendeley_Bookmark_tFnMznd6sX_15">
    <vt:lpwstr>se-names": false, "suffix": ""}, {"dropping-particle": "", "family": "Sander", "given": "Chris", "non-dropping-particle": "", "parse-names": false, "suffix": ""}, {"dropping-particle": "", "family": "Taylor", "given": "Barry S.", "non-dropping-particle": </vt:lpwstr>
  </property>
  <property fmtid="{D5CDD505-2E9C-101B-9397-08002B2CF9AE}" pid="3990" name="Mendeley_Bookmark_tFnMznd6sX_16">
    <vt:lpwstr>"", "parse-names": false, "suffix": ""}, {"dropping-particle": "", "family": "Ghossein", "given": "Ronald", "non-dropping-particle": "", "parse-names": false, "suffix": ""}, {"dropping-particle": "", "family": "Ganly", "given": "Ian", "non-dropping-partic</vt:lpwstr>
  </property>
  <property fmtid="{D5CDD505-2E9C-101B-9397-08002B2CF9AE}" pid="3991" name="Mendeley_Bookmark_tFnMznd6sX_17">
    <vt:lpwstr>le": "", "parse-names": false, "suffix": ""}, {"dropping-particle": "", "family": "Fagin", "given": "James A.", "non-dropping-particle": "", "parse-names": false, "suffix": ""}], "container-title": "Journal of Clinical Investigation", "id": "ITEM-1", "iss</vt:lpwstr>
  </property>
  <property fmtid="{D5CDD505-2E9C-101B-9397-08002B2CF9AE}" pid="3992" name="Mendeley_Bookmark_tFnMznd6sX_18">
    <vt:lpwstr>ued": {"date-parts": [["2016"]]}, "title": "Genomic and transcriptomic hallmarks of poorly differentiated and anaplastic thyroid cancers", "type": "article-journal"}, "uris": ["http://www.mendeley.com/documents/?uuid=d190894e-81e5-45f2-a930-729eb68059a2"]</vt:lpwstr>
  </property>
  <property fmtid="{D5CDD505-2E9C-101B-9397-08002B2CF9AE}" pid="3993" name="Mendeley_Bookmark_tFnMznd6sX_19">
    <vt:lpwstr>}], "mendeley": {"formattedCitation": "&lt;sup&gt;45&lt;/sup&gt;", "plainTextFormattedCitation": "45", "previouslyFormattedCitation": "&lt;sup&gt;45&lt;/sup&gt;"}, "properties": {"noteIndex": 0}, "schema": "https://github.com/citation-style-language/schema/raw/master/csl-citatio</vt:lpwstr>
  </property>
  <property fmtid="{D5CDD505-2E9C-101B-9397-08002B2CF9AE}" pid="3994" name="Mendeley_Bookmark_tFnMznd6sX_2">
    <vt:lpwstr>rs that so far have not been subjected to comprehensive genetic characterization. METHODS. We performed next-generation sequencing of 341 cancer genes from 117 patient-derived PDTCs and ATCs and analyzed the transcriptome of a representative subset of 37 </vt:lpwstr>
  </property>
  <property fmtid="{D5CDD505-2E9C-101B-9397-08002B2CF9AE}" pid="3995" name="Mendeley_Bookmark_tFnMznd6sX_20">
    <vt:lpwstr>n.json"}</vt:lpwstr>
  </property>
  <property fmtid="{D5CDD505-2E9C-101B-9397-08002B2CF9AE}" pid="3996" name="Mendeley_Bookmark_tFnMznd6sX_3">
    <vt:lpwstr>tumors. Results were analyzed in the context of The Cancer Genome Atlas study (TCGA study) of papillary thyroid cancers (PTC). RESULTS. Compared to PDTCs, ATCs had a greater mutation burden, incluDing a higher frequency of mutations in TP53, TERT promoter</vt:lpwstr>
  </property>
  <property fmtid="{D5CDD505-2E9C-101B-9397-08002B2CF9AE}" pid="3997" name="Mendeley_Bookmark_tFnMznd6sX_4">
    <vt:lpwstr>, PI3K/AKT/mTOR pathway effectors, SWI/SNF subunits, and histone methyltransferases. BRAF and RAS were the predominant drivers and dictated distinct tropism for nodal versus distant metastases in PDTC. RAS and BRAF sharply distinguished between PDTCs defi</vt:lpwstr>
  </property>
  <property fmtid="{D5CDD505-2E9C-101B-9397-08002B2CF9AE}" pid="3998" name="Mendeley_Bookmark_tFnMznd6sX_5">
    <vt:lpwstr>ned by the Turin (PDTC-Turin) versus MSKCC (PDTC-MSK) criteria, respectively. Mutations of EIF1AX, a component of the translational preinitiation complex, were markedly enriched in PDTCs and ATCs and had a striking pattern of co-occurrence with RAS mutati</vt:lpwstr>
  </property>
  <property fmtid="{D5CDD505-2E9C-101B-9397-08002B2CF9AE}" pid="3999" name="Mendeley_Bookmark_tFnMznd6sX_6">
    <vt:lpwstr>ons. While TERT promoter mutations were rare and subclonal in PTCs, they were clonal and highly prevalent in advanced cancers. Application of the TCGA-derived BRAF-RAS score (a measure of MAPK transcriptional output) revealed a preserved relationship with</vt:lpwstr>
  </property>
  <property fmtid="{D5CDD505-2E9C-101B-9397-08002B2CF9AE}" pid="4000" name="Mendeley_Bookmark_tFnMznd6sX_7">
    <vt:lpwstr> BRAF/RAS mutation in PDTCs, whereas ATCs were BRAF-like irrespective of driver mutation. CONCLUSIONS. These data support a model of tumorigenesis whereby PDTCs and ATCs arise from well-differentiated tumors through the accumulation of key additional gene</vt:lpwstr>
  </property>
  <property fmtid="{D5CDD505-2E9C-101B-9397-08002B2CF9AE}" pid="4001" name="Mendeley_Bookmark_tFnMznd6sX_8">
    <vt:lpwstr>tic abnormalities, many of which have prognostic and possible therapeutic relevance. The widespread genomic disruptions in ATC compared with PDTC underscore their greater virulence and higher mortality.", "author": [{"dropping-particle": "", "family": "La</vt:lpwstr>
  </property>
  <property fmtid="{D5CDD505-2E9C-101B-9397-08002B2CF9AE}" pid="4002" name="Mendeley_Bookmark_tFnMznd6sX_9">
    <vt:lpwstr>nda", "given": "I\u00f1igo", "non-dropping-particle": "", "parse-names": false, "suffix": ""}, {"dropping-particle": "", "family": "Ibrahimpasic", "given": "Tihana", "non-dropping-particle": "", "parse-names": false, "suffix": ""}, {"dropping-particle": "</vt:lpwstr>
  </property>
  <property fmtid="{D5CDD505-2E9C-101B-9397-08002B2CF9AE}" pid="4003" name="Mendeley_Bookmark_tGPWZIQPKR_1">
    <vt:lpwstr>ADDIN CSL_CITATION {"citationItems": [{"id": "ITEM-1", "itemData": {"DOI": "10.1089/thy.2014.0594", "ISSN": "15579077", "abstract": "\u00a9 2015, Mary Ann Liebert, Inc. Background: An ongoing epidemic of thyroid carcinoma (TC) has affected Americans since</vt:lpwstr>
  </property>
  <property fmtid="{D5CDD505-2E9C-101B-9397-08002B2CF9AE}" pid="4004" name="Mendeley_Bookmark_tGPWZIQPKR_10">
    <vt:lpwstr>g-particle": "", "family": "Brito", "given": "Juan P.", "non-dropping-particle": "", "parse-names": false, "suffix": ""}, {"dropping-particle": "", "family": "Nofal", "given": "Alaa", "non-dropping-particle": "Al", "parse-names": false, "suffix": ""}, {"d</vt:lpwstr>
  </property>
  <property fmtid="{D5CDD505-2E9C-101B-9397-08002B2CF9AE}" pid="4005" name="Mendeley_Bookmark_tGPWZIQPKR_11">
    <vt:lpwstr>ropping-particle": "", "family": "Montori", "given": "Victor M.", "non-dropping-particle": "", "parse-names": false, "suffix": ""}, {"dropping-particle": "", "family": "Hay", "given": "Ian D.", "non-dropping-particle": "", "parse-names": false, "suffix": </vt:lpwstr>
  </property>
  <property fmtid="{D5CDD505-2E9C-101B-9397-08002B2CF9AE}" pid="4006" name="Mendeley_Bookmark_tGPWZIQPKR_12">
    <vt:lpwstr>""}, {"dropping-particle": "", "family": "Morris", "given": "John C.", "non-dropping-particle": "", "parse-names": false, "suffix": ""}], "container-title": "Thyroid", "id": "ITEM-1", "issued": {"date-parts": [["2015"]]}, "title": "The Impact of Subclinic</vt:lpwstr>
  </property>
  <property fmtid="{D5CDD505-2E9C-101B-9397-08002B2CF9AE}" pid="4007" name="Mendeley_Bookmark_tGPWZIQPKR_13">
    <vt:lpwstr>al Disease and Mechanism of Detection on the Rise in Thyroid Cancer Incidence: A Population-Based Study in Olmsted County, Minnesota during 1935 Through 2012", "type": "article-journal"}, "uris": ["http://www.mendeley.com/documents/?uuid=337cc129-6128-42e</vt:lpwstr>
  </property>
  <property fmtid="{D5CDD505-2E9C-101B-9397-08002B2CF9AE}" pid="4008" name="Mendeley_Bookmark_tGPWZIQPKR_14">
    <vt:lpwstr>a-b3da-3aaa8da589d6"]}], "mendeley": {"formattedCitation": "&lt;sup&gt;18&lt;/sup&gt;", "plainTextFormattedCitation": "18", "previouslyFormattedCitation": "&lt;sup&gt;18&lt;/sup&gt;"}, "properties": {"noteIndex": 0}, "schema": "https://github.com/citation-style-language/schema/r</vt:lpwstr>
  </property>
  <property fmtid="{D5CDD505-2E9C-101B-9397-08002B2CF9AE}" pid="4009" name="Mendeley_Bookmark_tGPWZIQPKR_15">
    <vt:lpwstr>aw/master/csl-citation.json"}</vt:lpwstr>
  </property>
  <property fmtid="{D5CDD505-2E9C-101B-9397-08002B2CF9AE}" pid="4010" name="Mendeley_Bookmark_tGPWZIQPKR_2">
    <vt:lpwstr> 1975. Understanding the contribution of subclinical disease and the mechanism of such disease detection may help to alter the course of this epidemic. Methods: We used Rochester Epidemiology Project resources to examine the incidence of TC cases, disease</vt:lpwstr>
  </property>
  <property fmtid="{D5CDD505-2E9C-101B-9397-08002B2CF9AE}" pid="4011" name="Mendeley_Bookmark_tGPWZIQPKR_3">
    <vt:lpwstr> specific mortality, and method of diagnosis during 1935 through 2012. During 2000-2012, we also extracted the mechanism of detection of clinically occult tumors. Results: The age-adjusted incidence (AAI) for TC increased from 7.1 [95% confidence interval</vt:lpwstr>
  </property>
  <property fmtid="{D5CDD505-2E9C-101B-9397-08002B2CF9AE}" pid="4012" name="Mendeley_Bookmark_tGPWZIQPKR_4">
    <vt:lpwstr> (CI) 5.5-8.8] per 100,000 person-years (p-y) during 1990-1999 to 13.7 [CI 11.8-15.6] per 100,000 p-y during 2000-2012, with no change in disease-specific mortality since 1935. The incidence trend analysis stratified by the mechanism of detection revealed</vt:lpwstr>
  </property>
  <property fmtid="{D5CDD505-2E9C-101B-9397-08002B2CF9AE}" pid="4013" name="Mendeley_Bookmark_tGPWZIQPKR_5">
    <vt:lpwstr> the AAI of clinically recognized TC was 5.5 per 100,000 p-y [CI 3.4-7.5] in 1960-1969, a rate similar to the incidence seen during 2000-2012. However, AAI of clinically occult TC increased from 0.2 per 100,000 p-y [CI 0.0-0.6] in 1935-1949 to 1.9 per 100</vt:lpwstr>
  </property>
  <property fmtid="{D5CDD505-2E9C-101B-9397-08002B2CF9AE}" pid="4014" name="Mendeley_Bookmark_tGPWZIQPKR_6">
    <vt:lpwstr>,000 p-y [CI 1.2-2.9] in 1990-1999 and to 7.4 per 100,000 p-y [CI 6.0-8.8] in 2000-2012. During 2000-2012, the most frequent reasons for recognition of \"occult\" tumors were (1) incidental discovery during diagnostic neck imaging in 40 (19%), (2) patholo</vt:lpwstr>
  </property>
  <property fmtid="{D5CDD505-2E9C-101B-9397-08002B2CF9AE}" pid="4015" name="Mendeley_Bookmark_tGPWZIQPKR_7">
    <vt:lpwstr>gy review of specimens from thyroid surgery for benign conditions in 29 (14%), and (3) investigations of patients with symptoms or palpable nodules that were clearly not associated with coexistent but occult TC but triggered the use of diagnostic neck ima</vt:lpwstr>
  </property>
  <property fmtid="{D5CDD505-2E9C-101B-9397-08002B2CF9AE}" pid="4016" name="Mendeley_Bookmark_tGPWZIQPKR_8">
    <vt:lpwstr>ging in 37 (27%). Conclusions: In this population-based study conducted in Olmsted County, Minnesota, the rapid increased incidence of TC during 2000-2012 can be completely attributed to the increased diagnosis of occult TCs, which are mainly found throug</vt:lpwstr>
  </property>
  <property fmtid="{D5CDD505-2E9C-101B-9397-08002B2CF9AE}" pid="4017" name="Mendeley_Bookmark_tGPWZIQPKR_9">
    <vt:lpwstr>h the use of diagnostic neck imaging. The incidence of clinical TC and disease-specific TC mortality remains stable since 1970, implying that the observed increased incidence is due to the increased detection of subclinical lesions.", "author": [{"droppin</vt:lpwstr>
  </property>
  <property fmtid="{D5CDD505-2E9C-101B-9397-08002B2CF9AE}" pid="4018" name="Mendeley_Bookmark_tIZxMzNpoP_1">
    <vt:lpwstr>ADDIN CSL_CITATION {"citationItems": [{"id": "ITEM-1", "itemData": {"DOI": "10.22074/cellj.2017.5123", "ISSN": "22285814", "abstract": "The detection of KRAS and BRAF mutations is a crucial step for the correct therapeutic approach and predicting the epid</vt:lpwstr>
  </property>
  <property fmtid="{D5CDD505-2E9C-101B-9397-08002B2CF9AE}" pid="4019" name="Mendeley_Bookmark_tIZxMzNpoP_10">
    <vt:lpwstr>tion-style-language/schema/raw/master/csl-citation.json"}</vt:lpwstr>
  </property>
  <property fmtid="{D5CDD505-2E9C-101B-9397-08002B2CF9AE}" pid="4020" name="Mendeley_Bookmark_tIZxMzNpoP_2">
    <vt:lpwstr>ermal growth factor receptor (EGFR)-Targeted therapy resistance of colorectal carcinomas. The concomitant KRAS and BRAF mutations occur rarely in the colorectal cancers (CRCs) with the prevalence of less than 0.001% of the cases. In patients with KRAS-mut</vt:lpwstr>
  </property>
  <property fmtid="{D5CDD505-2E9C-101B-9397-08002B2CF9AE}" pid="4021" name="Mendeley_Bookmark_tIZxMzNpoP_3">
    <vt:lpwstr>ant tumors, BRAF mutations should not regularly be tested unless the patient is participating in a clinical trial enriching for the presence of KRAS or BRAF-mutated tumor. The current report demonstrates a case with advanced adenocarcinoma of the colon sh</vt:lpwstr>
  </property>
  <property fmtid="{D5CDD505-2E9C-101B-9397-08002B2CF9AE}" pid="4022" name="Mendeley_Bookmark_tIZxMzNpoP_4">
    <vt:lpwstr>owing the coexistence of KRAS and BRAF mutations and may have profound clinical implications for disease progression and therapeutic responses.", "author": [{"dropping-particle": "", "family": "Larki", "given": "Pegah", "non-dropping-particle": "", "parse</vt:lpwstr>
  </property>
  <property fmtid="{D5CDD505-2E9C-101B-9397-08002B2CF9AE}" pid="4023" name="Mendeley_Bookmark_tIZxMzNpoP_5">
    <vt:lpwstr>-names": false, "suffix": ""}, {"dropping-particle": "", "family": "Gharib", "given": "Ehsan", "non-dropping-particle": "", "parse-names": false, "suffix": ""}, {"dropping-particle": "", "family": "Taleghani", "given": "Mohammad Yaghoob", "non-dropping-pa</vt:lpwstr>
  </property>
  <property fmtid="{D5CDD505-2E9C-101B-9397-08002B2CF9AE}" pid="4024" name="Mendeley_Bookmark_tIZxMzNpoP_6">
    <vt:lpwstr>rticle": "", "parse-names": false, "suffix": ""}, {"dropping-particle": "", "family": "Khorshidi", "given": "Fatemeh", "non-dropping-particle": "", "parse-names": false, "suffix": ""}, {"dropping-particle": "", "family": "Nazemalhosseini-Mojarad", "given"</vt:lpwstr>
  </property>
  <property fmtid="{D5CDD505-2E9C-101B-9397-08002B2CF9AE}" pid="4025" name="Mendeley_Bookmark_tIZxMzNpoP_7">
    <vt:lpwstr>: "Ehsan", "non-dropping-particle": "", "parse-names": false, "suffix": ""}, {"dropping-particle": "", "family": "Aghdaei", "given": "Hamid Asadzadeh", "non-dropping-particle": "", "parse-names": false, "suffix": ""}], "container-title": "Cell Journal", "</vt:lpwstr>
  </property>
  <property fmtid="{D5CDD505-2E9C-101B-9397-08002B2CF9AE}" pid="4026" name="Mendeley_Bookmark_tIZxMzNpoP_8">
    <vt:lpwstr>id": "ITEM-1", "issued": {"date-parts": [["2017"]]}, "title": "Coexistence of kras and braf mutations in colorectal cancer: A case report supporting the concept of tumoral heterogeneity", "type": "article-journal"}, "uris": ["http://www.mendeley.com/docum</vt:lpwstr>
  </property>
  <property fmtid="{D5CDD505-2E9C-101B-9397-08002B2CF9AE}" pid="4027" name="Mendeley_Bookmark_tIZxMzNpoP_9">
    <vt:lpwstr>ents/?uuid=d032cc73-a25b-4530-9d4e-082aab01778a"]}], "mendeley": {"formattedCitation": "&lt;sup&gt;30&lt;/sup&gt;", "plainTextFormattedCitation": "30", "previouslyFormattedCitation": "&lt;sup&gt;30&lt;/sup&gt;"}, "properties": {"noteIndex": 0}, "schema": "https://github.com/cita</vt:lpwstr>
  </property>
  <property fmtid="{D5CDD505-2E9C-101B-9397-08002B2CF9AE}" pid="4028" name="Mendeley_Bookmark_tQCzSzlSoB_1">
    <vt:lpwstr>ADDIN CSL_CITATION {"citationItems": [{"id": "ITEM-1", "itemData": {"DOI": "10.1089/thy.2017.0318", "ISSN": "15579077", "abstract": "\u00a9 Copyright 2018, Mary Ann Liebert, Inc. 2018. Background: Gene fusions are known in many cancers as driver or passen</vt:lpwstr>
  </property>
  <property fmtid="{D5CDD505-2E9C-101B-9397-08002B2CF9AE}" pid="4029" name="Mendeley_Bookmark_tQCzSzlSoB_2">
    <vt:lpwstr>ger mutations. They play an important role in both the etiology and pathogenesis of cancer and are considered as potential diagnostic and prognostic markers and possible therapeutic targets. The spectrum and prevalence of gene fusions in thyroid cancer ra</vt:lpwstr>
  </property>
  <property fmtid="{D5CDD505-2E9C-101B-9397-08002B2CF9AE}" pid="4030" name="Mendeley_Bookmark_tQCzSzlSoB_3">
    <vt:lpwstr>nges from single cases up to 80%, depending on the specific type of cancer. During last three years, massive parallel sequencing technologies have revealed new fusions and allowed detailed characteristics of fusions in different types of thyroid cancer. S</vt:lpwstr>
  </property>
  <property fmtid="{D5CDD505-2E9C-101B-9397-08002B2CF9AE}" pid="4031" name="Mendeley_Bookmark_tQCzSzlSoB_4">
    <vt:lpwstr>ummary: This article reviews all known fusions and their prevalence in papillary, poorly differentiated and anaplastic, follicular, and medullary carcinomas. The mechanisms of fusion formation are described. In addition, the mechanisms of oncogenic transf</vt:lpwstr>
  </property>
  <property fmtid="{D5CDD505-2E9C-101B-9397-08002B2CF9AE}" pid="4032" name="Mendeley_Bookmark_tQCzSzlSoB_5">
    <vt:lpwstr>ormation, such as altered gene expression, forced oligomerization, and subcellular localization, are given. Conclusion: The prognostic value and perspectives of the utilization of gene fusions as therapeutic targets are discussed.", "author": [{"dropping-</vt:lpwstr>
  </property>
  <property fmtid="{D5CDD505-2E9C-101B-9397-08002B2CF9AE}" pid="4033" name="Mendeley_Bookmark_tQCzSzlSoB_6">
    <vt:lpwstr>particle": "", "family": "Yakushina", "given": "Valentina D.", "non-dropping-particle": "", "parse-names": false, "suffix": ""}, {"dropping-particle": "V.", "family": "Lerner", "given": "Larisa", "non-dropping-particle": "", "parse-names": false, "suffix"</vt:lpwstr>
  </property>
  <property fmtid="{D5CDD505-2E9C-101B-9397-08002B2CF9AE}" pid="4034" name="Mendeley_Bookmark_tQCzSzlSoB_7">
    <vt:lpwstr>: ""}, {"dropping-particle": "V.", "family": "Lavrov", "given": "Alexander", "non-dropping-particle": "", "parse-names": false, "suffix": ""}], "container-title": "Thyroid", "id": "ITEM-1", "issued": {"date-parts": [["2018"]]}, "title": "Gene fusions in t</vt:lpwstr>
  </property>
  <property fmtid="{D5CDD505-2E9C-101B-9397-08002B2CF9AE}" pid="4035" name="Mendeley_Bookmark_tQCzSzlSoB_8">
    <vt:lpwstr>hyroid cancer", "type": "article"}, "uris": ["http://www.mendeley.com/documents/?uuid=ff4b7c17-3724-458c-9d35-37b11bf27b12"]}], "mendeley": {"formattedCitation": "&lt;sup&gt;42&lt;/sup&gt;", "plainTextFormattedCitation": "42", "previouslyFormattedCitation": "&lt;sup&gt;42&lt;</vt:lpwstr>
  </property>
  <property fmtid="{D5CDD505-2E9C-101B-9397-08002B2CF9AE}" pid="4036" name="Mendeley_Bookmark_tQCzSzlSoB_9">
    <vt:lpwstr>/sup&gt;"}, "properties": {"noteIndex": 0}, "schema": "https://github.com/citation-style-language/schema/raw/master/csl-citation.json"}</vt:lpwstr>
  </property>
  <property fmtid="{D5CDD505-2E9C-101B-9397-08002B2CF9AE}" pid="4037" name="Mendeley_Bookmark_tZXIbTC2jR_1">
    <vt:lpwstr>ADDIN CSL_CITATION {"citationItems": [{"id": "ITEM-1", "itemData": {"DOI": "10.1021/acs.jmedchem.7b01306", "ISSN": "15204804", "abstract": "Oncogenic BRAF kinase deregulates the ERK signaling pathway in a large number of human tumors. FDA-approved BRAF in</vt:lpwstr>
  </property>
  <property fmtid="{D5CDD505-2E9C-101B-9397-08002B2CF9AE}" pid="4038" name="Mendeley_Bookmark_tZXIbTC2jR_2">
    <vt:lpwstr>hibitors for BRAFV600E/K tumors have provided impressive clinical responses extending survival of melanoma patients. However, these drugs display paradoxical activation in normal tissue with BRAFWT due to RAF transactivation and priming, acquired drug res</vt:lpwstr>
  </property>
  <property fmtid="{D5CDD505-2E9C-101B-9397-08002B2CF9AE}" pid="4039" name="Mendeley_Bookmark_tZXIbTC2jR_3">
    <vt:lpwstr>istance, and limited clinical effectiveness in non-V600 BRAF-dependent tumors, underscoring the urgent need to develop improved BRAF inhibitors. This Perspective provides an overview of recent structural and biochemical insights into the mechanisms of BRA</vt:lpwstr>
  </property>
  <property fmtid="{D5CDD505-2E9C-101B-9397-08002B2CF9AE}" pid="4040" name="Mendeley_Bookmark_tZXIbTC2jR_4">
    <vt:lpwstr>F regulation by BRAF inhibitors that are linked to their clinical activity, clinical liabilities, and medicinal chemistry properties. The effectiveness and challenges of structurally diverse next generation RAF inhibitors currently in preclinical and clin</vt:lpwstr>
  </property>
  <property fmtid="{D5CDD505-2E9C-101B-9397-08002B2CF9AE}" pid="4041" name="Mendeley_Bookmark_tZXIbTC2jR_5">
    <vt:lpwstr>ical development are discussed, along with mechanistic insights for developing more effective RAF inhibitors targeting different oncogenic B...", "author": [{"dropping-particle": "", "family": "Agianian", "given": "Bogos", "non-dropping-particle": "", "pa</vt:lpwstr>
  </property>
  <property fmtid="{D5CDD505-2E9C-101B-9397-08002B2CF9AE}" pid="4042" name="Mendeley_Bookmark_tZXIbTC2jR_6">
    <vt:lpwstr>rse-names": false, "suffix": ""}, {"dropping-particle": "", "family": "Gavathiotis", "given": "Evripidis", "non-dropping-particle": "", "parse-names": false, "suffix": ""}], "container-title": "Journal of Medicinal Chemistry", "id": "ITEM-1", "issued": {"</vt:lpwstr>
  </property>
  <property fmtid="{D5CDD505-2E9C-101B-9397-08002B2CF9AE}" pid="4043" name="Mendeley_Bookmark_tZXIbTC2jR_7">
    <vt:lpwstr>date-parts": [["2018"]]}, "title": "Current Insights of BRAF Inhibitors in Cancer", "type": "article"}, "uris": ["http://www.mendeley.com/documents/?uuid=700fbc8e-34b0-4800-bf17-3b477fcb63f1"]}], "mendeley": {"formattedCitation": "&lt;sup&gt;27&lt;/sup&gt;", "plainTe</vt:lpwstr>
  </property>
  <property fmtid="{D5CDD505-2E9C-101B-9397-08002B2CF9AE}" pid="4044" name="Mendeley_Bookmark_tZXIbTC2jR_8">
    <vt:lpwstr>xtFormattedCitation": "27", "previouslyFormattedCitation": "&lt;sup&gt;27&lt;/sup&gt;"}, "properties": {"noteIndex": 0}, "schema": "https://github.com/citation-style-language/schema/raw/master/csl-citation.json"}</vt:lpwstr>
  </property>
  <property fmtid="{D5CDD505-2E9C-101B-9397-08002B2CF9AE}" pid="4045" name="Mendeley_Bookmark_to9ToJNWAI_1">
    <vt:lpwstr>ADDIN CSL_CITATION {"citationItems": [{"id": "ITEM-1", "itemData": {"DOI": "10.1089/thy.2015.0020", "ISSN": "15579077", "abstract": "BACKGROUND Thyroid nodules are a common clinical problem, and differentiated thyroid cancer is becoming increasingly preva</vt:lpwstr>
  </property>
  <property fmtid="{D5CDD505-2E9C-101B-9397-08002B2CF9AE}" pid="4046" name="Mendeley_Bookmark_to9ToJNWAI_10">
    <vt:lpwstr>rveillance for recurrent disease using imaging and serum thyroglobulin, thyroid hormone therapy, management of recurrent and metastatic disease, consideration for clinical trials and targeted therapy, as well as directions for future research. CONCLUSIONS</vt:lpwstr>
  </property>
  <property fmtid="{D5CDD505-2E9C-101B-9397-08002B2CF9AE}" pid="4047" name="Mendeley_Bookmark_to9ToJNWAI_11">
    <vt:lpwstr> We have developed evidence-based recommendations to inform clinical decision-ma\u2026", "author": [{"dropping-particle": "", "family": "Haugen", "given": "Bryan R.", "non-dropping-particle": "", "parse-names": false, "suffix": ""}, {"dropping-particle": </vt:lpwstr>
  </property>
  <property fmtid="{D5CDD505-2E9C-101B-9397-08002B2CF9AE}" pid="4048" name="Mendeley_Bookmark_to9ToJNWAI_12">
    <vt:lpwstr>"", "family": "Alexander", "given": "Erik K.", "non-dropping-particle": "", "parse-names": false, "suffix": ""}, {"dropping-particle": "", "family": "Bible", "given": "Keith C.", "non-dropping-particle": "", "parse-names": false, "suffix": ""}, {"dropping</vt:lpwstr>
  </property>
  <property fmtid="{D5CDD505-2E9C-101B-9397-08002B2CF9AE}" pid="4049" name="Mendeley_Bookmark_to9ToJNWAI_13">
    <vt:lpwstr>-particle": "", "family": "Doherty", "given": "Gerard M.", "non-dropping-particle": "", "parse-names": false, "suffix": ""}, {"dropping-particle": "", "family": "Mandel", "given": "Susan J.", "non-dropping-particle": "", "parse-names": false, "suffix": ""</vt:lpwstr>
  </property>
  <property fmtid="{D5CDD505-2E9C-101B-9397-08002B2CF9AE}" pid="4050" name="Mendeley_Bookmark_to9ToJNWAI_14">
    <vt:lpwstr>}, {"dropping-particle": "", "family": "Nikiforov", "given": "Yuri E.", "non-dropping-particle": "", "parse-names": false, "suffix": ""}, {"dropping-particle": "", "family": "Pacini", "given": "Furio", "non-dropping-particle": "", "parse-names": false, "s</vt:lpwstr>
  </property>
  <property fmtid="{D5CDD505-2E9C-101B-9397-08002B2CF9AE}" pid="4051" name="Mendeley_Bookmark_to9ToJNWAI_15">
    <vt:lpwstr>uffix": ""}, {"dropping-particle": "", "family": "Randolph", "given": "Gregory W.", "non-dropping-particle": "", "parse-names": false, "suffix": ""}, {"dropping-particle": "", "family": "Sawka", "given": "Anna M.", "non-dropping-particle": "", "parse-name</vt:lpwstr>
  </property>
  <property fmtid="{D5CDD505-2E9C-101B-9397-08002B2CF9AE}" pid="4052" name="Mendeley_Bookmark_to9ToJNWAI_16">
    <vt:lpwstr>s": false, "suffix": ""}, {"dropping-particle": "", "family": "Schlumberger", "given": "Martin", "non-dropping-particle": "", "parse-names": false, "suffix": ""}, {"dropping-particle": "", "family": "Schuff", "given": "Kathryn G.", "non-dropping-particle"</vt:lpwstr>
  </property>
  <property fmtid="{D5CDD505-2E9C-101B-9397-08002B2CF9AE}" pid="4053" name="Mendeley_Bookmark_to9ToJNWAI_17">
    <vt:lpwstr>: "", "parse-names": false, "suffix": ""}, {"dropping-particle": "", "family": "Sherman", "given": "Steven I.", "non-dropping-particle": "", "parse-names": false, "suffix": ""}, {"dropping-particle": "", "family": "Sosa", "given": "Julie Ann", "non-droppi</vt:lpwstr>
  </property>
  <property fmtid="{D5CDD505-2E9C-101B-9397-08002B2CF9AE}" pid="4054" name="Mendeley_Bookmark_to9ToJNWAI_18">
    <vt:lpwstr>ng-particle": "", "parse-names": false, "suffix": ""}, {"dropping-particle": "", "family": "Steward", "given": "David L.", "non-dropping-particle": "", "parse-names": false, "suffix": ""}, {"dropping-particle": "", "family": "Tuttle", "given": "R. Michael</vt:lpwstr>
  </property>
  <property fmtid="{D5CDD505-2E9C-101B-9397-08002B2CF9AE}" pid="4055" name="Mendeley_Bookmark_to9ToJNWAI_19">
    <vt:lpwstr>", "non-dropping-particle": "", "parse-names": false, "suffix": ""}, {"dropping-particle": "", "family": "Wartofsky", "given": "Leonard", "non-dropping-particle": "", "parse-names": false, "suffix": ""}], "container-title": "Thyroid", "id": "ITEM-1", "iss</vt:lpwstr>
  </property>
  <property fmtid="{D5CDD505-2E9C-101B-9397-08002B2CF9AE}" pid="4056" name="Mendeley_Bookmark_to9ToJNWAI_2">
    <vt:lpwstr>lent. Since the American Thyroid Association's (ATA's) guidelines for the management of these disorders were revised in 2009, significant scientific advances have occurred in the field. The aim of these guidelines is to inform clinicians, patients, resear</vt:lpwstr>
  </property>
  <property fmtid="{D5CDD505-2E9C-101B-9397-08002B2CF9AE}" pid="4057" name="Mendeley_Bookmark_to9ToJNWAI_20">
    <vt:lpwstr>ued": {"date-parts": [["2016"]]}, "title": "2015 American Thyroid Association Management Guidelines for Adult Patients with Thyroid Nodules and Differentiated Thyroid Cancer: The American Thyroid Association Guidelines Task Force on Thyroid Nodules and Di</vt:lpwstr>
  </property>
  <property fmtid="{D5CDD505-2E9C-101B-9397-08002B2CF9AE}" pid="4058" name="Mendeley_Bookmark_to9ToJNWAI_21">
    <vt:lpwstr>fferentiated Thyroid Cancer", "type": "article-journal"}, "uris": ["http://www.mendeley.com/documents/?uuid=79800d1e-37ce-4db1-a0a8-095c2e975ca4"]}], "mendeley": {"formattedCitation": "&lt;sup&gt;19&lt;/sup&gt;", "plainTextFormattedCitation": "19", "previouslyFormatt</vt:lpwstr>
  </property>
  <property fmtid="{D5CDD505-2E9C-101B-9397-08002B2CF9AE}" pid="4059" name="Mendeley_Bookmark_to9ToJNWAI_22">
    <vt:lpwstr>edCitation": "&lt;sup&gt;19&lt;/sup&gt;"}, "properties": {"noteIndex": 0}, "schema": "https://github.com/citation-style-language/schema/raw/master/csl-citation.json"}</vt:lpwstr>
  </property>
  <property fmtid="{D5CDD505-2E9C-101B-9397-08002B2CF9AE}" pid="4060" name="Mendeley_Bookmark_to9ToJNWAI_3">
    <vt:lpwstr>chers, and health policy makers on published evidence relating to the diagnosis and management of thyroid nodules and differentiated thyroid cancer. METHODS The specific clinical questions addressed in these guidelines were based on prior versions of the </vt:lpwstr>
  </property>
  <property fmtid="{D5CDD505-2E9C-101B-9397-08002B2CF9AE}" pid="4061" name="Mendeley_Bookmark_to9ToJNWAI_4">
    <vt:lpwstr>guidelines, stakeholder input, and input of task force members. Task force panel members were educated on knowledge synthesis methods, including electronic database searching, review and selection of relevant citations, and critical appraisal of selected </vt:lpwstr>
  </property>
  <property fmtid="{D5CDD505-2E9C-101B-9397-08002B2CF9AE}" pid="4062" name="Mendeley_Bookmark_to9ToJNWAI_5">
    <vt:lpwstr>studies. Published English language articles on adults were eligible for inclusion. The American College of Physicians Guideline Grading System was used for critical appraisal of evidence and grading strength of recommendations for therapeutic interventio</vt:lpwstr>
  </property>
  <property fmtid="{D5CDD505-2E9C-101B-9397-08002B2CF9AE}" pid="4063" name="Mendeley_Bookmark_to9ToJNWAI_6">
    <vt:lpwstr>ns. We developed a similarly formatted system to appraise the quality of such studies and resultant recommendations. The guideline panel had complete editorial independence from the ATA. Competing interests of guideline task force members were regularly u</vt:lpwstr>
  </property>
  <property fmtid="{D5CDD505-2E9C-101B-9397-08002B2CF9AE}" pid="4064" name="Mendeley_Bookmark_to9ToJNWAI_7">
    <vt:lpwstr>pdated, managed, and communicated to the ATA and task force members. RESULTS The revised guidelines for the management of thyroid nodules include recommendations regarding initial evaluation, clinical and ultrasound criteria for fine-needle aspiration bio</vt:lpwstr>
  </property>
  <property fmtid="{D5CDD505-2E9C-101B-9397-08002B2CF9AE}" pid="4065" name="Mendeley_Bookmark_to9ToJNWAI_8">
    <vt:lpwstr>psy, interpretation of fine-needle aspiration biopsy results, use of molecular markers, and management of benign thyroid nodules. Recommendations regarding the initial management of thyroid cancer include those relating to screening for thyroid cancer, st</vt:lpwstr>
  </property>
  <property fmtid="{D5CDD505-2E9C-101B-9397-08002B2CF9AE}" pid="4066" name="Mendeley_Bookmark_to9ToJNWAI_9">
    <vt:lpwstr>aging and risk assessment, surgical management, radioiodine remnant ablation and therapy, and thyrotropin suppression therapy using levothyroxine. Recommendations related to long-term management of differentiated thyroid cancer include those related to su</vt:lpwstr>
  </property>
  <property fmtid="{D5CDD505-2E9C-101B-9397-08002B2CF9AE}" pid="4067" name="Mendeley_Bookmark_u4767aezqd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4068" name="Mendeley_Bookmark_u4767aezqd_10">
    <vt:lpwstr>alytic subunit of p110\u03b1 of PI3K, is amplified in some cases of papillary thyroid cancer (PTC). Mutations in the PIK3CA have also been identified in thyroid cancers and, although relatively common in anaplastic thyroid carcinoma, are uncommon in PTC. </vt:lpwstr>
  </property>
  <property fmtid="{D5CDD505-2E9C-101B-9397-08002B2CF9AE}" pid="4069" name="Mendeley_Bookmark_u4767aezqd_11">
    <vt:lpwstr>Objective: The objective of the study was to investigate genetic alterations like PIK3CA gene mutation, PIK3CA amplification, RAS, and RAF mutations and to further explore the relationship of these genetic alterations with various clinicopathological char</vt:lpwstr>
  </property>
  <property fmtid="{D5CDD505-2E9C-101B-9397-08002B2CF9AE}" pid="4070" name="Mendeley_Bookmark_u4767aezqd_12">
    <vt:lpwstr>acteristics in Middle Eastern PTC. Design: We used the fluorescence in situ hybridization technique for analysis of PIK3CA amplification from 536 PTC cases, and selected amplified samples were further validated by real-time quantitative PCR. Mutation anal</vt:lpwstr>
  </property>
  <property fmtid="{D5CDD505-2E9C-101B-9397-08002B2CF9AE}" pid="4071" name="Mendeley_Bookmark_u4767aezqd_13">
    <vt:lpwstr>ysis was done by direct DNA sequencing of PIK3CA, N2-RAS, and BRAF genes. Results: PIK3CA amplification was seen in 265 of 499 PTC cases analyzed (53.1%); PIK3CA gene mutations in four of 207 PTC (1.9%); N2-RAS mutations in 16 of 265 PTC (6%); and BRAF mu</vt:lpwstr>
  </property>
  <property fmtid="{D5CDD505-2E9C-101B-9397-08002B2CF9AE}" pid="4072" name="Mendeley_Bookmark_u4767aezqd_14">
    <vt:lpwstr>tations in 153 of 296 PTC (51.7%). N-RAS mutations were-associated with an early stage (P = 0.0465) and lower incidence of extrathyroidal extension (P = 0.027), whereas BRAF mutations were-associated with metastasis (P = 0.0274) and poor disease-free surv</vt:lpwstr>
  </property>
  <property fmtid="{D5CDD505-2E9C-101B-9397-08002B2CF9AE}" pid="4073" name="Mendeley_Bookmark_u4767aezqd_15">
    <vt:lpwstr>ival (P = 0.0121) in PTCs. Conclusion: A higher incidence of PIK3CA alterations and the possible synergistic effect of PIK3CA alterations and BRAF mutations suggest their major role in Middle Eastern PTC tumorigenesis and argue for therapeutic targeting o</vt:lpwstr>
  </property>
  <property fmtid="{D5CDD505-2E9C-101B-9397-08002B2CF9AE}" pid="4074" name="Mendeley_Bookmark_u4767aezqd_16">
    <vt:lpwstr>f PI3K/AKT and MAPK pathways. Copyright \u00a9 2008 by The Endocrine Society.", "author": [{"dropping-particle": "", "family": "Abubaker", "given": "Jehad", "non-dropping-particle": "", "parse-names": false, "suffix": ""}, {"dropping-particle": "", "famil</vt:lpwstr>
  </property>
  <property fmtid="{D5CDD505-2E9C-101B-9397-08002B2CF9AE}" pid="4075" name="Mendeley_Bookmark_u4767aezqd_17">
    <vt:lpwstr>y": "Jehan", "given": "Zeenath", "non-dropping-particle": "", "parse-names": false, "suffix": ""}, {"dropping-particle": "", "family": "Bavi", "given": "Prashant", "non-dropping-particle": "", "parse-names": false, "suffix": ""}, {"dropping-particle": "",</vt:lpwstr>
  </property>
  <property fmtid="{D5CDD505-2E9C-101B-9397-08002B2CF9AE}" pid="4076" name="Mendeley_Bookmark_u4767aezqd_18">
    <vt:lpwstr> "family": "Sultana", "given": "Mehar", "non-dropping-particle": "", "parse-names": false, "suffix": ""}, {"dropping-particle": "", "family": "Al-Harbi", "given": "Sayer", "non-dropping-particle": "", "parse-names": false, "suffix": ""}, {"dropping-partic</vt:lpwstr>
  </property>
  <property fmtid="{D5CDD505-2E9C-101B-9397-08002B2CF9AE}" pid="4077" name="Mendeley_Bookmark_u4767aezqd_19">
    <vt:lpwstr>le": "", "family": "Ibrahim", "given": "Muna", "non-dropping-particle": "", "parse-names": false, "suffix": ""}, {"dropping-particle": "", "family": "Al-Nuaim", "given": "Abdulrahman", "non-dropping-particle": "", "parse-names": false, "suffix": ""}, {"dr</vt:lpwstr>
  </property>
  <property fmtid="{D5CDD505-2E9C-101B-9397-08002B2CF9AE}" pid="4078" name="Mendeley_Bookmark_u4767aezqd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4079" name="Mendeley_Bookmark_u4767aezqd_20">
    <vt:lpwstr>opping-particle": "", "family": "Ahmed", "given": "Mohammed", "non-dropping-particle": "", "parse-names": false, "suffix": ""}, {"dropping-particle": "", "family": "Amin", "given": "Tarek", "non-dropping-particle": "", "parse-names": false, "suffix": ""},</vt:lpwstr>
  </property>
  <property fmtid="{D5CDD505-2E9C-101B-9397-08002B2CF9AE}" pid="4080" name="Mendeley_Bookmark_u4767aezqd_21">
    <vt:lpwstr> {"dropping-particle": "", "family": "Al-Fehaily", "given": "Maha", "non-dropping-particle": "", "parse-names": false, "suffix": ""}, {"dropping-particle": "", "family": "Al-Sanea", "given": "Osama", "non-dropping-particle": "", "parse-names": false, "suf</vt:lpwstr>
  </property>
  <property fmtid="{D5CDD505-2E9C-101B-9397-08002B2CF9AE}" pid="4081" name="Mendeley_Bookmark_u4767aezqd_22">
    <vt:lpwstr>fix": ""}, {"dropping-particle": "", "family": "Al-Dayel", "given": "Fouad", "non-dropping-particle": "", "parse-names": false, "suffix": ""}, {"dropping-particle": "", "family": "Uddin", "given": "Shahab", "non-dropping-particle": "", "parse-names": fals</vt:lpwstr>
  </property>
  <property fmtid="{D5CDD505-2E9C-101B-9397-08002B2CF9AE}" pid="4082" name="Mendeley_Bookmark_u4767aezqd_23">
    <vt:lpwstr>e, "suffix": ""}, {"dropping-particle": "", "family": "Al-Kuraya", "given": "Khawla S.", "non-dropping-particle": "", "parse-names": false, "suffix": ""}], "container-title": "Journal of Clinical Endocrinology and Metabolism", "id": "ITEM-2", "issued": {"</vt:lpwstr>
  </property>
  <property fmtid="{D5CDD505-2E9C-101B-9397-08002B2CF9AE}" pid="4083" name="Mendeley_Bookmark_u4767aezqd_24">
    <vt:lpwstr>date-parts": [["2008"]]}, "title": "Clinicopathological analysis of papillary thyroid cancer with PIK3CA alterations in a Middle Eastern population", "type": "article-journal"}, "uris": ["http://www.mendeley.com/documents/?uuid=6f55f8f3-9510-4af1-b5a9-4f8</vt:lpwstr>
  </property>
  <property fmtid="{D5CDD505-2E9C-101B-9397-08002B2CF9AE}" pid="4084" name="Mendeley_Bookmark_u4767aezqd_25">
    <vt:lpwstr>3f6b6a692"]}], "mendeley": {"formattedCitation": "&lt;sup&gt;32,33&lt;/sup&gt;", "plainTextFormattedCitation": "32,33", "previouslyFormattedCitation": "&lt;sup&gt;32,33&lt;/sup&gt;"}, "properties": {"noteIndex": 0}, "schema": "https://github.com/citation-style-language/schema/ra</vt:lpwstr>
  </property>
  <property fmtid="{D5CDD505-2E9C-101B-9397-08002B2CF9AE}" pid="4085" name="Mendeley_Bookmark_u4767aezqd_26">
    <vt:lpwstr>w/master/csl-citation.json"}</vt:lpwstr>
  </property>
  <property fmtid="{D5CDD505-2E9C-101B-9397-08002B2CF9AE}" pid="4086" name="Mendeley_Bookmark_u4767aezqd_3">
    <vt:lpwstr>lse, "suffix": ""}, {"dropping-particle": "", "family": "Hou", "given": "Peng", "non-dropping-particle": "", "parse-names": false, "suffix": ""}, {"dropping-particle": "", "family": "Ji", "given": "Meiju", "non-dropping-particle": "", "parse-names": false</vt:lpwstr>
  </property>
  <property fmtid="{D5CDD505-2E9C-101B-9397-08002B2CF9AE}" pid="4087" name="Mendeley_Bookmark_u4767aezqd_4">
    <vt:lpwstr>, "suffix": ""}, {"dropping-particle": "", "family": "Guan", "given": "Haixia", "non-dropping-particle": "", "parse-names": false, "suffix": ""}, {"dropping-particle": "", "family": "Studeman", "given": "Kimberly", "non-dropping-particle": "", "parse-name</vt:lpwstr>
  </property>
  <property fmtid="{D5CDD505-2E9C-101B-9397-08002B2CF9AE}" pid="4088" name="Mendeley_Bookmark_u4767aezqd_5">
    <vt:lpwstr>s": false, "suffix": ""}, {"dropping-particle": "", "family": "Jensen", "given": "Kirk", "non-dropping-particle": "", "parse-names": false, "suffix": ""}, {"dropping-particle": "", "family": "Vasko", "given": "Vasily", "non-dropping-particle": "", "parse-</vt:lpwstr>
  </property>
  <property fmtid="{D5CDD505-2E9C-101B-9397-08002B2CF9AE}" pid="4089" name="Mendeley_Bookmark_u4767aezqd_6">
    <vt:lpwstr>names": false, "suffix": ""}, {"dropping-particle": "", "family": "El-Naggar", "given": "Adel K.", "non-dropping-particle": "", "parse-names": false, "suffix": ""}, {"dropping-particle": "", "family": "Xing", "given": "Michael Mingzhao", "non-dropping-par</vt:lpwstr>
  </property>
  <property fmtid="{D5CDD505-2E9C-101B-9397-08002B2CF9AE}" pid="4090" name="Mendeley_Bookmark_u4767aezqd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4091" name="Mendeley_Bookmark_u4767aezqd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4092" name="Mendeley_Bookmark_u4767aezqd_9">
    <vt:lpwstr>TEM-2", "itemData": {"DOI": "10.1210/jc.2007-1717", "ISSN": "0021972X", "abstract": "Context: Genetic aberration in phosphatidylinositol 3-kinase (PI3K)/AKT pathway has been detected in numerous and diverse human cancers. PIK3CA, which encodes for the cat</vt:lpwstr>
  </property>
  <property fmtid="{D5CDD505-2E9C-101B-9397-08002B2CF9AE}" pid="4093" name="Mendeley_Bookmark_uT2sCCIFbZ_1">
    <vt:lpwstr>ADDIN CSL_CITATION {"citationItems": [{"id": "ITEM-1", "itemData": {"DOI": "10.1017/CBO9781107415324.004", "ISBN": "9780808923060", "ISSN": "1098-6596", "PMID": "25246403", "abstract": "Third edition. Revision of: Anatomy / Henry Gray. Includes index. Thi</vt:lpwstr>
  </property>
  <property fmtid="{D5CDD505-2E9C-101B-9397-08002B2CF9AE}" pid="4094" name="Mendeley_Bookmark_uT2sCCIFbZ_2">
    <vt:lpwstr>s completely revised 3rd edition continues to focus on the information you need for your anatomy courses. The body -- Back -- Thorax -- Abdomen -- Pelvis and perineum -- Lower limb -- Upper limb -- Head and neck.", "author": [{"dropping-particle": "", "fa</vt:lpwstr>
  </property>
  <property fmtid="{D5CDD505-2E9C-101B-9397-08002B2CF9AE}" pid="4095" name="Mendeley_Bookmark_uT2sCCIFbZ_3">
    <vt:lpwstr>mily": "Drake", "given": "Richard L.", "non-dropping-particle": "", "parse-names": false, "suffix": ""}, {"dropping-particle": "", "family": "Vogl", "given": "A. Wayne", "non-dropping-particle": "", "parse-names": false, "suffix": ""}, {"dropping-particle</vt:lpwstr>
  </property>
  <property fmtid="{D5CDD505-2E9C-101B-9397-08002B2CF9AE}" pid="4096" name="Mendeley_Bookmark_uT2sCCIFbZ_4">
    <vt:lpwstr>": "", "family": "Mitchell", "given": "Adam W.M", "non-dropping-particle": "", "parse-names": false, "suffix": ""}], "container-title": "Gray's Anatomy for Students", "id": "ITEM-1", "issued": {"date-parts": [["2015"]]}, "title": "Gray's Anatomy for Stude</vt:lpwstr>
  </property>
  <property fmtid="{D5CDD505-2E9C-101B-9397-08002B2CF9AE}" pid="4097" name="Mendeley_Bookmark_uT2sCCIFbZ_5">
    <vt:lpwstr>nts, Third Edition", "type": "article-journal"}, "uris": ["http://www.mendeley.com/documents/?uuid=d7e3a509-97e4-42e3-8f3b-ac273dea7bc7"]}], "mendeley": {"formattedCitation": "&lt;sup&gt;1&lt;/sup&gt;", "plainTextFormattedCitation": "1", "previouslyFormattedCitation"</vt:lpwstr>
  </property>
  <property fmtid="{D5CDD505-2E9C-101B-9397-08002B2CF9AE}" pid="4098" name="Mendeley_Bookmark_uT2sCCIFbZ_6">
    <vt:lpwstr>: "&lt;sup&gt;1&lt;/sup&gt;"}, "properties": {"noteIndex": 0}, "schema": "https://github.com/citation-style-language/schema/raw/master/csl-citation.json"}</vt:lpwstr>
  </property>
  <property fmtid="{D5CDD505-2E9C-101B-9397-08002B2CF9AE}" pid="4099" name="Mendeley_Bookmark_vP7bDmNkSF_1">
    <vt:lpwstr>ADDIN CSL_CITATION {"citationItems": [{"id": "ITEM-1", "itemData": {"DOI": "10.1002/lary.26473", "ISSN": "15314995", "abstract": "Background: The thyroid cancer incidence rate has tripled in the United States since the 1980s, especially among wom-en and s</vt:lpwstr>
  </property>
  <property fmtid="{D5CDD505-2E9C-101B-9397-08002B2CF9AE}" pid="4100" name="Mendeley_Bookmark_vP7bDmNkSF_10">
    <vt:lpwstr>ping-particle": "", "parse-names": false, "suffix": ""}], "container-title": "Laryngoscope", "id": "ITEM-1", "issued": {"date-parts": [["2017"]]}, "title": "Changes in thyroid cancer incidence, post-2009 American Thyroid Association guidelines", "type": "</vt:lpwstr>
  </property>
  <property fmtid="{D5CDD505-2E9C-101B-9397-08002B2CF9AE}" pid="4101" name="Mendeley_Bookmark_vP7bDmNkSF_11">
    <vt:lpwstr>article-journal"}, "uris": ["http://www.mendeley.com/documents/?uuid=b70e83ff-d14e-4c6f-b1c5-d7846dcfee18"]}], "mendeley": {"formattedCitation": "&lt;sup&gt;12&lt;/sup&gt;", "plainTextFormattedCitation": "12", "previouslyFormattedCitation": "&lt;sup&gt;12&lt;/sup&gt;"}, "propert</vt:lpwstr>
  </property>
  <property fmtid="{D5CDD505-2E9C-101B-9397-08002B2CF9AE}" pid="4102" name="Mendeley_Bookmark_vP7bDmNkSF_12">
    <vt:lpwstr>ies": {"noteIndex": 0}, "schema": "https://github.com/citation-style-language/schema/raw/master/csl-citation.json"}</vt:lpwstr>
  </property>
  <property fmtid="{D5CDD505-2E9C-101B-9397-08002B2CF9AE}" pid="4103" name="Mendeley_Bookmark_vP7bDmNkSF_2">
    <vt:lpwstr>mall-sized tumors. This trend has been attributed to increased detection due to the availability of ultrasound and fine-needle aspiration technology. In 2009, the American Thyroid Association (ATA) released revisions to their guidelines for well-different</vt:lpwstr>
  </property>
  <property fmtid="{D5CDD505-2E9C-101B-9397-08002B2CF9AE}" pid="4104" name="Mendeley_Bookmark_vP7bDmNkSF_3">
    <vt:lpwstr>iated thyroid cancers. Objective: To examine trends in thyroid cancer incidence rates by tumor size and gender following the 2009 ATA guide-line revisions. Methods: Cases of differentiated thyroid cancer diagnosed from 2000 to 2012 were analyzed from the </vt:lpwstr>
  </property>
  <property fmtid="{D5CDD505-2E9C-101B-9397-08002B2CF9AE}" pid="4105" name="Mendeley_Bookmark_vP7bDmNkSF_4">
    <vt:lpwstr>National Cancer Institute Surveillance Epidemiology and End Results program, 18 registries. Trends in incidence rates based on gender (males, females) and tumor size (&lt; 1.0 cm, 1.0\u20132.9 cm, 3.0\u20133.9 cm, 4.0 cm) were analyzed using Joinpoint Regres</vt:lpwstr>
  </property>
  <property fmtid="{D5CDD505-2E9C-101B-9397-08002B2CF9AE}" pid="4106" name="Mendeley_Bookmark_vP7bDmNkSF_5">
    <vt:lpwstr>sion and reported as the annual percentage change (APC). Results: From 2000 to 2009, overall thyroid cancer incidence rates increased rapidly by about 8% per year in both sexes. Incidence rates increased across all tumor sizes, but especially in tumors 1.</vt:lpwstr>
  </property>
  <property fmtid="{D5CDD505-2E9C-101B-9397-08002B2CF9AE}" pid="4107" name="Mendeley_Bookmark_vP7bDmNkSF_6">
    <vt:lpwstr>0 to 2.9 cm (men, APC 5 7.7; women, APC 5 7.8) and &lt; 1.0 cm (men, APC 5 7.8; women 5 10.9) for both genders. Since 2009, the trend slowed in men (APC 5 3.0) and women (APC 5 2.8). The deceleration among females was confined to tumors less than 2.9 cm. Tre</vt:lpwstr>
  </property>
  <property fmtid="{D5CDD505-2E9C-101B-9397-08002B2CF9AE}" pid="4108" name="Mendeley_Bookmark_vP7bDmNkSF_7">
    <vt:lpwstr>nds for all size groups in males remained constant from 2000 to 2012. Conclusion: The rapid increase in thyroid cancer incidence rates over the past three decades has recently slowed, espe-cially among small-sized cancers and women, which coincides with t</vt:lpwstr>
  </property>
  <property fmtid="{D5CDD505-2E9C-101B-9397-08002B2CF9AE}" pid="4109" name="Mendeley_Bookmark_vP7bDmNkSF_8">
    <vt:lpwstr>he 2009 ATA guideline revisions.", "author": [{"dropping-particle": "", "family": "Shi", "given": "Lucy L.", "non-dropping-particle": "", "parse-names": false, "suffix": ""}, {"dropping-particle": "", "family": "DeSantis", "given": "Carol", "non-dropping-</vt:lpwstr>
  </property>
  <property fmtid="{D5CDD505-2E9C-101B-9397-08002B2CF9AE}" pid="4110" name="Mendeley_Bookmark_vP7bDmNkSF_9">
    <vt:lpwstr>particle": "", "parse-names": false, "suffix": ""}, {"dropping-particle": "", "family": "Jemal", "given": "Ahmedin", "non-dropping-particle": "", "parse-names": false, "suffix": ""}, {"dropping-particle": "", "family": "Chen", "given": "Amy Y.", "non-drop</vt:lpwstr>
  </property>
  <property fmtid="{D5CDD505-2E9C-101B-9397-08002B2CF9AE}" pid="4111" name="Mendeley_Bookmark_vWZ99f9brZ_1">
    <vt:lpwstr>ADDIN CSL_CITATION {"citationItems": [{"id": "ITEM-1", "itemData": {"DOI": "10.1016/j.cell.2014.09.050", "ISSN": "10974172", "abstract": "Papillary thyroid carcinoma (PTC) is the most common type of thyroid cancer. Here, we describe the genomic landscape </vt:lpwstr>
  </property>
  <property fmtid="{D5CDD505-2E9C-101B-9397-08002B2CF9AE}" pid="4112" name="Mendeley_Bookmark_vWZ99f9brZ_10">
    <vt:lpwstr>suffix": ""}, {"dropping-particle": "", "family": "Balu", "given": "Saianand", "non-dropping-particle": "", "parse-names": false, "suffix": ""}, {"dropping-particle": "", "family": "Baylin", "given": "Stephen B.", "non-dropping-particle": "", "parse-names</vt:lpwstr>
  </property>
  <property fmtid="{D5CDD505-2E9C-101B-9397-08002B2CF9AE}" pid="4113" name="Mendeley_Bookmark_vWZ99f9brZ_100">
    <vt:lpwstr>, "suffix": ""}, {"dropping-particle": "", "family": "Shi", "given": "Yan", "non-dropping-particle": "", "parse-names": false, "suffix": ""}, {"dropping-particle": "", "family": "Shmulevich", "given": "Ilya", "non-dropping-particle": "", "parse-names": fa</vt:lpwstr>
  </property>
  <property fmtid="{D5CDD505-2E9C-101B-9397-08002B2CF9AE}" pid="4114" name="Mendeley_Bookmark_vWZ99f9brZ_101">
    <vt:lpwstr>lse, "suffix": ""}, {"dropping-particle": "", "family": "Sica", "given": "Gabriel L.", "non-dropping-particle": "", "parse-names": false, "suffix": ""}, {"dropping-particle": "V.", "family": "Simons", "given": "Janae", "non-dropping-particle": "", "parse-</vt:lpwstr>
  </property>
  <property fmtid="{D5CDD505-2E9C-101B-9397-08002B2CF9AE}" pid="4115" name="Mendeley_Bookmark_vWZ99f9brZ_102">
    <vt:lpwstr>names": false, "suffix": ""}, {"dropping-particle": "", "family": "Sinha", "given": "Rileen", "non-dropping-particle": "", "parse-names": false, "suffix": ""}, {"dropping-particle": "", "family": "Sipahimalani", "given": "Payal", "non-dropping-particle": </vt:lpwstr>
  </property>
  <property fmtid="{D5CDD505-2E9C-101B-9397-08002B2CF9AE}" pid="4116" name="Mendeley_Bookmark_vWZ99f9brZ_103">
    <vt:lpwstr>"", "parse-names": false, "suffix": ""}, {"dropping-particle": "", "family": "Smallridge", "given": "Robert C.", "non-dropping-particle": "", "parse-names": false, "suffix": ""}, {"dropping-particle": "", "family": "Sofia", "given": "Heidi J.", "non-dropp</vt:lpwstr>
  </property>
  <property fmtid="{D5CDD505-2E9C-101B-9397-08002B2CF9AE}" pid="4117" name="Mendeley_Bookmark_vWZ99f9brZ_104">
    <vt:lpwstr>ing-particle": "", "parse-names": false, "suffix": ""}, {"dropping-particle": "", "family": "Soloway", "given": "Matthew G.", "non-dropping-particle": "", "parse-names": false, "suffix": ""}, {"dropping-particle": "", "family": "Song", "given": "Xingzhi",</vt:lpwstr>
  </property>
  <property fmtid="{D5CDD505-2E9C-101B-9397-08002B2CF9AE}" pid="4118" name="Mendeley_Bookmark_vWZ99f9brZ_105">
    <vt:lpwstr> "non-dropping-particle": "", "parse-names": false, "suffix": ""}, {"dropping-particle": "", "family": "Sougnez", "given": "Carrie", "non-dropping-particle": "", "parse-names": false, "suffix": ""}, {"dropping-particle": "", "family": "Stewart", "given": </vt:lpwstr>
  </property>
  <property fmtid="{D5CDD505-2E9C-101B-9397-08002B2CF9AE}" pid="4119" name="Mendeley_Bookmark_vWZ99f9brZ_106">
    <vt:lpwstr>"Chip", "non-dropping-particle": "", "parse-names": false, "suffix": ""}, {"dropping-particle": "", "family": "Stojanov", "given": "Petar", "non-dropping-particle": "", "parse-names": false, "suffix": ""}, {"dropping-particle": "", "family": "Stuart", "gi</vt:lpwstr>
  </property>
  <property fmtid="{D5CDD505-2E9C-101B-9397-08002B2CF9AE}" pid="4120" name="Mendeley_Bookmark_vWZ99f9brZ_107">
    <vt:lpwstr>ven": "Joshua M.", "non-dropping-particle": "", "parse-names": false, "suffix": ""}, {"dropping-particle": "", "family": "Sumer", "given": "S. Onur", "non-dropping-particle": "", "parse-names": false, "suffix": ""}, {"dropping-particle": "", "family": "Su</vt:lpwstr>
  </property>
  <property fmtid="{D5CDD505-2E9C-101B-9397-08002B2CF9AE}" pid="4121" name="Mendeley_Bookmark_vWZ99f9brZ_108">
    <vt:lpwstr>n", "given": "Yichao", "non-dropping-particle": "", "parse-names": false, "suffix": ""}, {"dropping-particle": "", "family": "Tabak", "given": "Barbara", "non-dropping-particle": "", "parse-names": false, "suffix": ""}, {"dropping-particle": "", "family":</vt:lpwstr>
  </property>
  <property fmtid="{D5CDD505-2E9C-101B-9397-08002B2CF9AE}" pid="4122" name="Mendeley_Bookmark_vWZ99f9brZ_109">
    <vt:lpwstr> "Tam", "given": "Angela", "non-dropping-particle": "", "parse-names": false, "suffix": ""}, {"dropping-particle": "", "family": "Tan", "given": "Donghui", "non-dropping-particle": "", "parse-names": false, "suffix": ""}, {"dropping-particle": "", "family</vt:lpwstr>
  </property>
  <property fmtid="{D5CDD505-2E9C-101B-9397-08002B2CF9AE}" pid="4123" name="Mendeley_Bookmark_vWZ99f9brZ_11">
    <vt:lpwstr>": false, "suffix": ""}, {"dropping-particle": "", "family": "Behera", "given": "Madhusmita", "non-dropping-particle": "", "parse-names": false, "suffix": ""}, {"dropping-particle": "", "family": "Bernard", "given": "Brady", "non-dropping-particle": "", "</vt:lpwstr>
  </property>
  <property fmtid="{D5CDD505-2E9C-101B-9397-08002B2CF9AE}" pid="4124" name="Mendeley_Bookmark_vWZ99f9brZ_110">
    <vt:lpwstr>": "Tang", "given": "Jiabin", "non-dropping-particle": "", "parse-names": false, "suffix": ""}, {"dropping-particle": "", "family": "Tarnuzzer", "given": "Roy", "non-dropping-particle": "", "parse-names": false, "suffix": ""}, {"dropping-particle": "", "f</vt:lpwstr>
  </property>
  <property fmtid="{D5CDD505-2E9C-101B-9397-08002B2CF9AE}" pid="4125" name="Mendeley_Bookmark_vWZ99f9brZ_111">
    <vt:lpwstr>amily": "Taylor", "given": "Barry S.", "non-dropping-particle": "", "parse-names": false, "suffix": ""}, {"dropping-particle": "", "family": "Thiessen", "given": "Nina", "non-dropping-particle": "", "parse-names": false, "suffix": ""}, {"dropping-particle</vt:lpwstr>
  </property>
  <property fmtid="{D5CDD505-2E9C-101B-9397-08002B2CF9AE}" pid="4126" name="Mendeley_Bookmark_vWZ99f9brZ_112">
    <vt:lpwstr>": "", "family": "Thorne", "given": "Leigh", "non-dropping-particle": "", "parse-names": false, "suffix": ""}, {"dropping-particle": "", "family": "Thorsson", "given": "V\u00e9steinn", "non-dropping-particle": "", "parse-names": false, "suffix": ""}, {"dr</vt:lpwstr>
  </property>
  <property fmtid="{D5CDD505-2E9C-101B-9397-08002B2CF9AE}" pid="4127" name="Mendeley_Bookmark_vWZ99f9brZ_113">
    <vt:lpwstr>opping-particle": "", "family": "Tuttle", "given": "R. Michael", "non-dropping-particle": "", "parse-names": false, "suffix": ""}, {"dropping-particle": "", "family": "Umbricht", "given": "Christopher B.", "non-dropping-particle": "", "parse-names": false</vt:lpwstr>
  </property>
  <property fmtid="{D5CDD505-2E9C-101B-9397-08002B2CF9AE}" pid="4128" name="Mendeley_Bookmark_vWZ99f9brZ_114">
    <vt:lpwstr>, "suffix": ""}, {"dropping-particle": "", "family": "Berg", "given": "David J.", "non-dropping-particle": "Van Den", "parse-names": false, "suffix": ""}, {"dropping-particle": "", "family": "Vandin", "given": "Fabio", "non-dropping-particle": "", "parse-</vt:lpwstr>
  </property>
  <property fmtid="{D5CDD505-2E9C-101B-9397-08002B2CF9AE}" pid="4129" name="Mendeley_Bookmark_vWZ99f9brZ_115">
    <vt:lpwstr>names": false, "suffix": ""}, {"dropping-particle": "", "family": "Veluvolu", "given": "Umadevi", "non-dropping-particle": "", "parse-names": false, "suffix": ""}, {"dropping-particle": "", "family": "Verhaak", "given": "Roel G.W.", "non-dropping-particle</vt:lpwstr>
  </property>
  <property fmtid="{D5CDD505-2E9C-101B-9397-08002B2CF9AE}" pid="4130" name="Mendeley_Bookmark_vWZ99f9brZ_116">
    <vt:lpwstr>": "", "parse-names": false, "suffix": ""}, {"dropping-particle": "", "family": "Vinco", "given": "Michelle", "non-dropping-particle": "", "parse-names": false, "suffix": ""}, {"dropping-particle": "", "family": "Voet", "given": "Doug", "non-dropping-part</vt:lpwstr>
  </property>
  <property fmtid="{D5CDD505-2E9C-101B-9397-08002B2CF9AE}" pid="4131" name="Mendeley_Bookmark_vWZ99f9brZ_117">
    <vt:lpwstr>icle": "", "parse-names": false, "suffix": ""}, {"dropping-particle": "", "family": "Walter", "given": "Vonn", "non-dropping-particle": "", "parse-names": false, "suffix": ""}, {"dropping-particle": "", "family": "Wang", "given": "Zhining", "non-dropping-</vt:lpwstr>
  </property>
  <property fmtid="{D5CDD505-2E9C-101B-9397-08002B2CF9AE}" pid="4132" name="Mendeley_Bookmark_vWZ99f9brZ_118">
    <vt:lpwstr>particle": "", "parse-names": false, "suffix": ""}, {"dropping-particle": "", "family": "Waring", "given": "Scot", "non-dropping-particle": "", "parse-names": false, "suffix": ""}, {"dropping-particle": "", "family": "Weinberger", "given": "Paul M.", "non</vt:lpwstr>
  </property>
  <property fmtid="{D5CDD505-2E9C-101B-9397-08002B2CF9AE}" pid="4133" name="Mendeley_Bookmark_vWZ99f9brZ_119">
    <vt:lpwstr>-dropping-particle": "", "parse-names": false, "suffix": ""}, {"dropping-particle": "", "family": "Weinhold", "given": "Nils", "non-dropping-particle": "", "parse-names": false, "suffix": ""}, {"dropping-particle": "", "family": "Weinstein", "given": "Joh</vt:lpwstr>
  </property>
  <property fmtid="{D5CDD505-2E9C-101B-9397-08002B2CF9AE}" pid="4134" name="Mendeley_Bookmark_vWZ99f9brZ_12">
    <vt:lpwstr>parse-names": false, "suffix": ""}, {"dropping-particle": "", "family": "Beroukhim", "given": "Rameen", "non-dropping-particle": "", "parse-names": false, "suffix": ""}, {"dropping-particle": "", "family": "Bishop", "given": "Justin A.", "non-dropping-par</vt:lpwstr>
  </property>
  <property fmtid="{D5CDD505-2E9C-101B-9397-08002B2CF9AE}" pid="4135" name="Mendeley_Bookmark_vWZ99f9brZ_120">
    <vt:lpwstr>n N.", "non-dropping-particle": "", "parse-names": false, "suffix": ""}, {"dropping-particle": "", "family": "Weisenberger", "given": "Daniel J.", "non-dropping-particle": "", "parse-names": false, "suffix": ""}, {"dropping-particle": "", "family": "Wheel</vt:lpwstr>
  </property>
  <property fmtid="{D5CDD505-2E9C-101B-9397-08002B2CF9AE}" pid="4136" name="Mendeley_Bookmark_vWZ99f9brZ_121">
    <vt:lpwstr>er", "given": "David", "non-dropping-particle": "", "parse-names": false, "suffix": ""}, {"dropping-particle": "", "family": "Wilkerson", "given": "Matthew D.", "non-dropping-particle": "", "parse-names": false, "suffix": ""}, {"dropping-particle": "", "f</vt:lpwstr>
  </property>
  <property fmtid="{D5CDD505-2E9C-101B-9397-08002B2CF9AE}" pid="4137" name="Mendeley_Bookmark_vWZ99f9brZ_122">
    <vt:lpwstr>amily": "Wilson", "given": "Jocelyn", "non-dropping-particle": "", "parse-names": false, "suffix": ""}, {"dropping-particle": "", "family": "Williams", "given": "Michelle", "non-dropping-particle": "", "parse-names": false, "suffix": ""}, {"dropping-parti</vt:lpwstr>
  </property>
  <property fmtid="{D5CDD505-2E9C-101B-9397-08002B2CF9AE}" pid="4138" name="Mendeley_Bookmark_vWZ99f9brZ_123">
    <vt:lpwstr>cle": "", "family": "Winer", "given": "Daniel A.", "non-dropping-particle": "", "parse-names": false, "suffix": ""}, {"dropping-particle": "", "family": "Wise", "given": "Lisa", "non-dropping-particle": "", "parse-names": false, "suffix": ""}, {"dropping-</vt:lpwstr>
  </property>
  <property fmtid="{D5CDD505-2E9C-101B-9397-08002B2CF9AE}" pid="4139" name="Mendeley_Bookmark_vWZ99f9brZ_124">
    <vt:lpwstr>particle": "", "family": "Wu", "given": "Junyuan", "non-dropping-particle": "", "parse-names": false, "suffix": ""}, {"dropping-particle": "", "family": "Xi", "given": "Liu", "non-dropping-particle": "", "parse-names": false, "suffix": ""}, {"dropping-par</vt:lpwstr>
  </property>
  <property fmtid="{D5CDD505-2E9C-101B-9397-08002B2CF9AE}" pid="4140" name="Mendeley_Bookmark_vWZ99f9brZ_125">
    <vt:lpwstr>ticle": "", "family": "Xu", "given": "Andrew W.", "non-dropping-particle": "", "parse-names": false, "suffix": ""}, {"dropping-particle": "", "family": "Yang", "given": "Liming", "non-dropping-particle": "", "parse-names": false, "suffix": ""}, {"dropping</vt:lpwstr>
  </property>
  <property fmtid="{D5CDD505-2E9C-101B-9397-08002B2CF9AE}" pid="4141" name="Mendeley_Bookmark_vWZ99f9brZ_126">
    <vt:lpwstr>-particle": "", "family": "Yang", "given": "Lixing", "non-dropping-particle": "", "parse-names": false, "suffix": ""}, {"dropping-particle": "", "family": "Zack", "given": "Travis I.", "non-dropping-particle": "", "parse-names": false, "suffix": ""}, {"dr</vt:lpwstr>
  </property>
  <property fmtid="{D5CDD505-2E9C-101B-9397-08002B2CF9AE}" pid="4142" name="Mendeley_Bookmark_vWZ99f9brZ_127">
    <vt:lpwstr>opping-particle": "", "family": "Zeiger", "given": "Martha A.", "non-dropping-particle": "", "parse-names": false, "suffix": ""}, {"dropping-particle": "", "family": "Zeng", "given": "Dong", "non-dropping-particle": "", "parse-names": false, "suffix": ""}</vt:lpwstr>
  </property>
  <property fmtid="{D5CDD505-2E9C-101B-9397-08002B2CF9AE}" pid="4143" name="Mendeley_Bookmark_vWZ99f9brZ_128">
    <vt:lpwstr>, {"dropping-particle": "", "family": "Zenklusen", "given": "Jean Claude", "non-dropping-particle": "", "parse-names": false, "suffix": ""}, {"dropping-particle": "", "family": "Zhao", "given": "Ni", "non-dropping-particle": "", "parse-names": false, "suf</vt:lpwstr>
  </property>
  <property fmtid="{D5CDD505-2E9C-101B-9397-08002B2CF9AE}" pid="4144" name="Mendeley_Bookmark_vWZ99f9brZ_129">
    <vt:lpwstr>fix": ""}, {"dropping-particle": "", "family": "Zhang", "given": "Hailei", "non-dropping-particle": "", "parse-names": false, "suffix": ""}, {"dropping-particle": "", "family": "Zhang", "given": "Jianhua", "non-dropping-particle": "", "parse-names": false</vt:lpwstr>
  </property>
  <property fmtid="{D5CDD505-2E9C-101B-9397-08002B2CF9AE}" pid="4145" name="Mendeley_Bookmark_vWZ99f9brZ_13">
    <vt:lpwstr>ticle": "", "parse-names": false, "suffix": ""}, {"dropping-particle": "", "family": "Black", "given": "Aaron D.", "non-dropping-particle": "", "parse-names": false, "suffix": ""}, {"dropping-particle": "", "family": "Bodenheimer", "given": "Tom", "non-dr</vt:lpwstr>
  </property>
  <property fmtid="{D5CDD505-2E9C-101B-9397-08002B2CF9AE}" pid="4146" name="Mendeley_Bookmark_vWZ99f9brZ_130">
    <vt:lpwstr>, "suffix": ""}, {"dropping-particle": "", "family": "Zhang", "given": "Jiashan", "non-dropping-particle": "", "parse-names": false, "suffix": ""}, {"dropping-particle": "", "family": "Zhang", "given": "Wei", "non-dropping-particle": "", "parse-names": fa</vt:lpwstr>
  </property>
  <property fmtid="{D5CDD505-2E9C-101B-9397-08002B2CF9AE}" pid="4147" name="Mendeley_Bookmark_vWZ99f9brZ_131">
    <vt:lpwstr>lse, "suffix": ""}, {"dropping-particle": "", "family": "Zmuda", "given": "Erik", "non-dropping-particle": "", "parse-names": false, "suffix": ""}, {"dropping-particle": "", "family": "Zou", "given": "Lihua", "non-dropping-particle": "", "parse-names": fa</vt:lpwstr>
  </property>
  <property fmtid="{D5CDD505-2E9C-101B-9397-08002B2CF9AE}" pid="4148" name="Mendeley_Bookmark_vWZ99f9brZ_132">
    <vt:lpwstr>lse, "suffix": ""}], "container-title": "Cell", "id": "ITEM-1", "issued": {"date-parts": [["2014"]]}, "title": "Integrated Genomic Characterization of Papillary Thyroid Carcinoma", "type": "article-journal"}, "uris": ["http://www.mendeley.com/documents/?u</vt:lpwstr>
  </property>
  <property fmtid="{D5CDD505-2E9C-101B-9397-08002B2CF9AE}" pid="4149" name="Mendeley_Bookmark_vWZ99f9brZ_133">
    <vt:lpwstr>uid=2caf8377-6acf-4286-9563-0533763ad635"]}], "mendeley": {"formattedCitation": "&lt;sup&gt;21&lt;/sup&gt;", "plainTextFormattedCitation": "21", "previouslyFormattedCitation": "&lt;sup&gt;21&lt;/sup&gt;"}, "properties": {"noteIndex": 0}, "schema": "https://github.com/citation-st</vt:lpwstr>
  </property>
  <property fmtid="{D5CDD505-2E9C-101B-9397-08002B2CF9AE}" pid="4150" name="Mendeley_Bookmark_vWZ99f9brZ_134">
    <vt:lpwstr>yle-language/schema/raw/master/csl-citation.json"}</vt:lpwstr>
  </property>
  <property fmtid="{D5CDD505-2E9C-101B-9397-08002B2CF9AE}" pid="4151" name="Mendeley_Bookmark_vWZ99f9brZ_14">
    <vt:lpwstr>opping-particle": "", "parse-names": false, "suffix": ""}, {"dropping-particle": "", "family": "Boice", "given": "Lori", "non-dropping-particle": "", "parse-names": false, "suffix": ""}, {"dropping-particle": "", "family": "Bootwalla", "given": "Moiz S.",</vt:lpwstr>
  </property>
  <property fmtid="{D5CDD505-2E9C-101B-9397-08002B2CF9AE}" pid="4152" name="Mendeley_Bookmark_vWZ99f9brZ_15">
    <vt:lpwstr> "non-dropping-particle": "", "parse-names": false, "suffix": ""}, {"dropping-particle": "", "family": "Bowen", "given": "Jay", "non-dropping-particle": "", "parse-names": false, "suffix": ""}, {"dropping-particle": "", "family": "Bowlby", "given": "Reann</vt:lpwstr>
  </property>
  <property fmtid="{D5CDD505-2E9C-101B-9397-08002B2CF9AE}" pid="4153" name="Mendeley_Bookmark_vWZ99f9brZ_16">
    <vt:lpwstr>e", "non-dropping-particle": "", "parse-names": false, "suffix": ""}, {"dropping-particle": "", "family": "Bristow", "given": "Christopher A.", "non-dropping-particle": "", "parse-names": false, "suffix": ""}, {"dropping-particle": "", "family": "Brookens</vt:lpwstr>
  </property>
  <property fmtid="{D5CDD505-2E9C-101B-9397-08002B2CF9AE}" pid="4154" name="Mendeley_Bookmark_vWZ99f9brZ_17">
    <vt:lpwstr>", "given": "Robin", "non-dropping-particle": "", "parse-names": false, "suffix": ""}, {"dropping-particle": "", "family": "Brooks", "given": "Denise", "non-dropping-particle": "", "parse-names": false, "suffix": ""}, {"dropping-particle": "", "family": "</vt:lpwstr>
  </property>
  <property fmtid="{D5CDD505-2E9C-101B-9397-08002B2CF9AE}" pid="4155" name="Mendeley_Bookmark_vWZ99f9brZ_18">
    <vt:lpwstr>Bryant", "given": "Robert", "non-dropping-particle": "", "parse-names": false, "suffix": ""}, {"dropping-particle": "", "family": "Buda", "given": "Elizabeth", "non-dropping-particle": "", "parse-names": false, "suffix": ""}, {"dropping-particle": "", "fa</vt:lpwstr>
  </property>
  <property fmtid="{D5CDD505-2E9C-101B-9397-08002B2CF9AE}" pid="4156" name="Mendeley_Bookmark_vWZ99f9brZ_19">
    <vt:lpwstr>mily": "Butterfield", "given": "Yaron S.N.", "non-dropping-particle": "", "parse-names": false, "suffix": ""}, {"dropping-particle": "", "family": "Carling", "given": "Tobias", "non-dropping-particle": "", "parse-names": false, "suffix": ""}, {"dropping-p</vt:lpwstr>
  </property>
  <property fmtid="{D5CDD505-2E9C-101B-9397-08002B2CF9AE}" pid="4157" name="Mendeley_Bookmark_vWZ99f9brZ_2">
    <vt:lpwstr>of 496 PTCs. We observed a low frequency of somatic alterations (relative to other carcinomas) and extended the set of known PTC driver alterations to include EIF1AX, PPM1D, and CHEK2 and diverse gene fusions. These discoveries reduced the fraction of PTC</vt:lpwstr>
  </property>
  <property fmtid="{D5CDD505-2E9C-101B-9397-08002B2CF9AE}" pid="4158" name="Mendeley_Bookmark_vWZ99f9brZ_20">
    <vt:lpwstr>article": "", "family": "Carlsen", "given": "Rebecca", "non-dropping-particle": "", "parse-names": false, "suffix": ""}, {"dropping-particle": "", "family": "Carter", "given": "Scott L.", "non-dropping-particle": "", "parse-names": false, "suffix": ""}, {</vt:lpwstr>
  </property>
  <property fmtid="{D5CDD505-2E9C-101B-9397-08002B2CF9AE}" pid="4159" name="Mendeley_Bookmark_vWZ99f9brZ_21">
    <vt:lpwstr>"dropping-particle": "", "family": "Carty", "given": "Sally E.", "non-dropping-particle": "", "parse-names": false, "suffix": ""}, {"dropping-particle": "", "family": "Chan", "given": "Timothy A.", "non-dropping-particle": "", "parse-names": false, "suffi</vt:lpwstr>
  </property>
  <property fmtid="{D5CDD505-2E9C-101B-9397-08002B2CF9AE}" pid="4160" name="Mendeley_Bookmark_vWZ99f9brZ_22">
    <vt:lpwstr>x": ""}, {"dropping-particle": "", "family": "Chen", "given": "Amy Y.", "non-dropping-particle": "", "parse-names": false, "suffix": ""}, {"dropping-particle": "", "family": "Cherniack", "given": "Andrew D.", "non-dropping-particle": "", "parse-names": fa</vt:lpwstr>
  </property>
  <property fmtid="{D5CDD505-2E9C-101B-9397-08002B2CF9AE}" pid="4161" name="Mendeley_Bookmark_vWZ99f9brZ_23">
    <vt:lpwstr>lse, "suffix": ""}, {"dropping-particle": "", "family": "Cheung", "given": "Dorothy", "non-dropping-particle": "", "parse-names": false, "suffix": ""}, {"dropping-particle": "", "family": "Chin", "given": "Lynda", "non-dropping-particle": "", "parse-names</vt:lpwstr>
  </property>
  <property fmtid="{D5CDD505-2E9C-101B-9397-08002B2CF9AE}" pid="4162" name="Mendeley_Bookmark_vWZ99f9brZ_24">
    <vt:lpwstr>": false, "suffix": ""}, {"dropping-particle": "", "family": "Cho", "given": "Juok", "non-dropping-particle": "", "parse-names": false, "suffix": ""}, {"dropping-particle": "", "family": "Chu", "given": "Andy", "non-dropping-particle": "", "parse-names": </vt:lpwstr>
  </property>
  <property fmtid="{D5CDD505-2E9C-101B-9397-08002B2CF9AE}" pid="4163" name="Mendeley_Bookmark_vWZ99f9brZ_25">
    <vt:lpwstr>false, "suffix": ""}, {"dropping-particle": "", "family": "Chuah", "given": "Eric", "non-dropping-particle": "", "parse-names": false, "suffix": ""}, {"dropping-particle": "", "family": "Cibulskis", "given": "Kristian", "non-dropping-particle": "", "parse</vt:lpwstr>
  </property>
  <property fmtid="{D5CDD505-2E9C-101B-9397-08002B2CF9AE}" pid="4164" name="Mendeley_Bookmark_vWZ99f9brZ_26">
    <vt:lpwstr>-names": false, "suffix": ""}, {"dropping-particle": "", "family": "Ciriello", "given": "Giovanni", "non-dropping-particle": "", "parse-names": false, "suffix": ""}, {"dropping-particle": "", "family": "Clarke", "given": "Amanda", "non-dropping-particle":</vt:lpwstr>
  </property>
  <property fmtid="{D5CDD505-2E9C-101B-9397-08002B2CF9AE}" pid="4165" name="Mendeley_Bookmark_vWZ99f9brZ_27">
    <vt:lpwstr> "", "parse-names": false, "suffix": ""}, {"dropping-particle": "", "family": "Clayman", "given": "Gary L.", "non-dropping-particle": "", "parse-names": false, "suffix": ""}, {"dropping-particle": "", "family": "Cope", "given": "Leslie", "non-dropping-par</vt:lpwstr>
  </property>
  <property fmtid="{D5CDD505-2E9C-101B-9397-08002B2CF9AE}" pid="4166" name="Mendeley_Bookmark_vWZ99f9brZ_28">
    <vt:lpwstr>ticle": "", "parse-names": false, "suffix": ""}, {"dropping-particle": "", "family": "Copland", "given": "John A.", "non-dropping-particle": "", "parse-names": false, "suffix": ""}, {"dropping-particle": "", "family": "Covington", "given": "Kyle", "non-dr</vt:lpwstr>
  </property>
  <property fmtid="{D5CDD505-2E9C-101B-9397-08002B2CF9AE}" pid="4167" name="Mendeley_Bookmark_vWZ99f9brZ_29">
    <vt:lpwstr>opping-particle": "", "parse-names": false, "suffix": ""}, {"dropping-particle": "", "family": "Danilova", "given": "Ludmila", "non-dropping-particle": "", "parse-names": false, "suffix": ""}, {"dropping-particle": "", "family": "Davidsen", "given": "Tanj</vt:lpwstr>
  </property>
  <property fmtid="{D5CDD505-2E9C-101B-9397-08002B2CF9AE}" pid="4168" name="Mendeley_Bookmark_vWZ99f9brZ_3">
    <vt:lpwstr> cases with unknown oncogenic driver from 25% to 3.5%. Combined analyses of genomic variants, gene expression, and methylation demonstrated that different driver groups lead to different pathologies with distinct signaling and differentiation characterist</vt:lpwstr>
  </property>
  <property fmtid="{D5CDD505-2E9C-101B-9397-08002B2CF9AE}" pid="4169" name="Mendeley_Bookmark_vWZ99f9brZ_30">
    <vt:lpwstr>a", "non-dropping-particle": "", "parse-names": false, "suffix": ""}, {"dropping-particle": "", "family": "Demchok", "given": "John A.", "non-dropping-particle": "", "parse-names": false, "suffix": ""}, {"dropping-particle": "", "family": "DiCara", "given</vt:lpwstr>
  </property>
  <property fmtid="{D5CDD505-2E9C-101B-9397-08002B2CF9AE}" pid="4170" name="Mendeley_Bookmark_vWZ99f9brZ_31">
    <vt:lpwstr>": "Daniel", "non-dropping-particle": "", "parse-names": false, "suffix": ""}, {"dropping-particle": "", "family": "Dhalla", "given": "Noreen", "non-dropping-particle": "", "parse-names": false, "suffix": ""}, {"dropping-particle": "", "family": "Dhir", "</vt:lpwstr>
  </property>
  <property fmtid="{D5CDD505-2E9C-101B-9397-08002B2CF9AE}" pid="4171" name="Mendeley_Bookmark_vWZ99f9brZ_32">
    <vt:lpwstr>given": "Rajiv", "non-dropping-particle": "", "parse-names": false, "suffix": ""}, {"dropping-particle": "", "family": "Dookran", "given": "Sheliann S.", "non-dropping-particle": "", "parse-names": false, "suffix": ""}, {"dropping-particle": "", "family":</vt:lpwstr>
  </property>
  <property fmtid="{D5CDD505-2E9C-101B-9397-08002B2CF9AE}" pid="4172" name="Mendeley_Bookmark_vWZ99f9brZ_33">
    <vt:lpwstr> "Dresdner", "given": "Gideon", "non-dropping-particle": "", "parse-names": false, "suffix": ""}, {"dropping-particle": "", "family": "Eldridge", "given": "Jonathan", "non-dropping-particle": "", "parse-names": false, "suffix": ""}, {"dropping-particle": </vt:lpwstr>
  </property>
  <property fmtid="{D5CDD505-2E9C-101B-9397-08002B2CF9AE}" pid="4173" name="Mendeley_Bookmark_vWZ99f9brZ_34">
    <vt:lpwstr>"", "family": "Eley", "given": "Greg", "non-dropping-particle": "", "parse-names": false, "suffix": ""}, {"dropping-particle": "", "family": "El-Naggar", "given": "Adel K.", "non-dropping-particle": "", "parse-names": false, "suffix": ""}, {"dropping-part</vt:lpwstr>
  </property>
  <property fmtid="{D5CDD505-2E9C-101B-9397-08002B2CF9AE}" pid="4174" name="Mendeley_Bookmark_vWZ99f9brZ_35">
    <vt:lpwstr>icle": "", "family": "Eng", "given": "Stephanie", "non-dropping-particle": "", "parse-names": false, "suffix": ""}, {"dropping-particle": "", "family": "Fagin", "given": "James A.", "non-dropping-particle": "", "parse-names": false, "suffix": ""}, {"dropp</vt:lpwstr>
  </property>
  <property fmtid="{D5CDD505-2E9C-101B-9397-08002B2CF9AE}" pid="4175" name="Mendeley_Bookmark_vWZ99f9brZ_36">
    <vt:lpwstr>ing-particle": "", "family": "Fennell", "given": "Timothy", "non-dropping-particle": "", "parse-names": false, "suffix": ""}, {"dropping-particle": "", "family": "Ferris", "given": "Robert L.", "non-dropping-particle": "", "parse-names": false, "suffix": </vt:lpwstr>
  </property>
  <property fmtid="{D5CDD505-2E9C-101B-9397-08002B2CF9AE}" pid="4176" name="Mendeley_Bookmark_vWZ99f9brZ_37">
    <vt:lpwstr>""}, {"dropping-particle": "", "family": "Fisher", "given": "Sheila", "non-dropping-particle": "", "parse-names": false, "suffix": ""}, {"dropping-particle": "", "family": "Frazer", "given": "Scott", "non-dropping-particle": "", "parse-names": false, "suf</vt:lpwstr>
  </property>
  <property fmtid="{D5CDD505-2E9C-101B-9397-08002B2CF9AE}" pid="4177" name="Mendeley_Bookmark_vWZ99f9brZ_38">
    <vt:lpwstr>fix": ""}, {"dropping-particle": "", "family": "Frick", "given": "Jessica", "non-dropping-particle": "", "parse-names": false, "suffix": ""}, {"dropping-particle": "", "family": "Gabriel", "given": "Stacey B.", "non-dropping-particle": "", "parse-names": </vt:lpwstr>
  </property>
  <property fmtid="{D5CDD505-2E9C-101B-9397-08002B2CF9AE}" pid="4178" name="Mendeley_Bookmark_vWZ99f9brZ_39">
    <vt:lpwstr>false, "suffix": ""}, {"dropping-particle": "", "family": "Ganly", "given": "Ian", "non-dropping-particle": "", "parse-names": false, "suffix": ""}, {"dropping-particle": "", "family": "Gao", "given": "Jianjiong", "non-dropping-particle": "", "parse-names</vt:lpwstr>
  </property>
  <property fmtid="{D5CDD505-2E9C-101B-9397-08002B2CF9AE}" pid="4179" name="Mendeley_Bookmark_vWZ99f9brZ_4">
    <vt:lpwstr>ics. Similarly, we identified distinct molecular subgroups of BRAF-mutant tumors, and multidimensional analyses highlighted a potential involvement of oncomiRs in less-differentiated subgroups. Our results propose a reclassification of thyroid cancers int</vt:lpwstr>
  </property>
  <property fmtid="{D5CDD505-2E9C-101B-9397-08002B2CF9AE}" pid="4180" name="Mendeley_Bookmark_vWZ99f9brZ_40">
    <vt:lpwstr>": false, "suffix": ""}, {"dropping-particle": "", "family": "Garraway", "given": "Levi A.", "non-dropping-particle": "", "parse-names": false, "suffix": ""}, {"dropping-particle": "", "family": "Gastier-Foster", "given": "Julie M.", "non-dropping-particl</vt:lpwstr>
  </property>
  <property fmtid="{D5CDD505-2E9C-101B-9397-08002B2CF9AE}" pid="4181" name="Mendeley_Bookmark_vWZ99f9brZ_41">
    <vt:lpwstr>e": "", "parse-names": false, "suffix": ""}, {"dropping-particle": "", "family": "Getz", "given": "Gad", "non-dropping-particle": "", "parse-names": false, "suffix": ""}, {"dropping-particle": "", "family": "Gehlenborg", "given": "Nils", "non-dropping-par</vt:lpwstr>
  </property>
  <property fmtid="{D5CDD505-2E9C-101B-9397-08002B2CF9AE}" pid="4182" name="Mendeley_Bookmark_vWZ99f9brZ_42">
    <vt:lpwstr>ticle": "", "parse-names": false, "suffix": ""}, {"dropping-particle": "", "family": "Ghossein", "given": "Ronald", "non-dropping-particle": "", "parse-names": false, "suffix": ""}, {"dropping-particle": "", "family": "Gibbs", "given": "Richard A.", "non-</vt:lpwstr>
  </property>
  <property fmtid="{D5CDD505-2E9C-101B-9397-08002B2CF9AE}" pid="4183" name="Mendeley_Bookmark_vWZ99f9brZ_43">
    <vt:lpwstr>dropping-particle": "", "parse-names": false, "suffix": ""}, {"dropping-particle": "", "family": "Giordano", "given": "Thomas J.", "non-dropping-particle": "", "parse-names": false, "suffix": ""}, {"dropping-particle": "", "family": "Gomez-Hernandez", "gi</vt:lpwstr>
  </property>
  <property fmtid="{D5CDD505-2E9C-101B-9397-08002B2CF9AE}" pid="4184" name="Mendeley_Bookmark_vWZ99f9brZ_44">
    <vt:lpwstr>ven": "Karen", "non-dropping-particle": "", "parse-names": false, "suffix": ""}, {"dropping-particle": "", "family": "Grimsby", "given": "Jonna", "non-dropping-particle": "", "parse-names": false, "suffix": ""}, {"dropping-particle": "", "family": "Gross"</vt:lpwstr>
  </property>
  <property fmtid="{D5CDD505-2E9C-101B-9397-08002B2CF9AE}" pid="4185" name="Mendeley_Bookmark_vWZ99f9brZ_45">
    <vt:lpwstr>, "given": "Benjamin", "non-dropping-particle": "", "parse-names": false, "suffix": ""}, {"dropping-particle": "", "family": "Guin", "given": "Ranabir", "non-dropping-particle": "", "parse-names": false, "suffix": ""}, {"dropping-particle": "", "family": </vt:lpwstr>
  </property>
  <property fmtid="{D5CDD505-2E9C-101B-9397-08002B2CF9AE}" pid="4186" name="Mendeley_Bookmark_vWZ99f9brZ_46">
    <vt:lpwstr>"Hadjipanayis", "given": "Angela", "non-dropping-particle": "", "parse-names": false, "suffix": ""}, {"dropping-particle": "", "family": "Harper", "given": "Hollie A.", "non-dropping-particle": "", "parse-names": false, "suffix": ""}, {"dropping-particle"</vt:lpwstr>
  </property>
  <property fmtid="{D5CDD505-2E9C-101B-9397-08002B2CF9AE}" pid="4187" name="Mendeley_Bookmark_vWZ99f9brZ_47">
    <vt:lpwstr>: "", "family": "Hayes", "given": "D. Neil", "non-dropping-particle": "", "parse-names": false, "suffix": ""}, {"dropping-particle": "", "family": "Heiman", "given": "David I.", "non-dropping-particle": "", "parse-names": false, "suffix": ""}, {"dropping-</vt:lpwstr>
  </property>
  <property fmtid="{D5CDD505-2E9C-101B-9397-08002B2CF9AE}" pid="4188" name="Mendeley_Bookmark_vWZ99f9brZ_48">
    <vt:lpwstr>particle": "", "family": "Herman", "given": "James G.", "non-dropping-particle": "", "parse-names": false, "suffix": ""}, {"dropping-particle": "", "family": "Hoadley", "given": "Katherine A.", "non-dropping-particle": "", "parse-names": false, "suffix": </vt:lpwstr>
  </property>
  <property fmtid="{D5CDD505-2E9C-101B-9397-08002B2CF9AE}" pid="4189" name="Mendeley_Bookmark_vWZ99f9brZ_49">
    <vt:lpwstr>""}, {"dropping-particle": "", "family": "Hofree", "given": "Matan", "non-dropping-particle": "", "parse-names": false, "suffix": ""}, {"dropping-particle": "", "family": "Holt", "given": "Robert A.", "non-dropping-particle": "", "parse-names": false, "su</vt:lpwstr>
  </property>
  <property fmtid="{D5CDD505-2E9C-101B-9397-08002B2CF9AE}" pid="4190" name="Mendeley_Bookmark_vWZ99f9brZ_5">
    <vt:lpwstr>o molecular subtypes that better reflect their underlying signaling and differentiation properties, which has the potential to improve their pathological classification and better inform the management of the disease.", "author": [{"dropping-particle": ""</vt:lpwstr>
  </property>
  <property fmtid="{D5CDD505-2E9C-101B-9397-08002B2CF9AE}" pid="4191" name="Mendeley_Bookmark_vWZ99f9brZ_50">
    <vt:lpwstr>ffix": ""}, {"dropping-particle": "", "family": "Hoyle", "given": "Alan P.", "non-dropping-particle": "", "parse-names": false, "suffix": ""}, {"dropping-particle": "", "family": "Huang", "given": "Franklin W.", "non-dropping-particle": "", "parse-names":</vt:lpwstr>
  </property>
  <property fmtid="{D5CDD505-2E9C-101B-9397-08002B2CF9AE}" pid="4192" name="Mendeley_Bookmark_vWZ99f9brZ_51">
    <vt:lpwstr> false, "suffix": ""}, {"dropping-particle": "", "family": "Huang", "given": "Mei", "non-dropping-particle": "", "parse-names": false, "suffix": ""}, {"dropping-particle": "", "family": "Hutter", "given": "Carolyn M.", "non-dropping-particle": "", "parse-</vt:lpwstr>
  </property>
  <property fmtid="{D5CDD505-2E9C-101B-9397-08002B2CF9AE}" pid="4193" name="Mendeley_Bookmark_vWZ99f9brZ_52">
    <vt:lpwstr>names": false, "suffix": ""}, {"dropping-particle": "", "family": "Ideker", "given": "Trey", "non-dropping-particle": "", "parse-names": false, "suffix": ""}, {"dropping-particle": "", "family": "Iype", "given": "Lisa", "non-dropping-particle": "", "parse</vt:lpwstr>
  </property>
  <property fmtid="{D5CDD505-2E9C-101B-9397-08002B2CF9AE}" pid="4194" name="Mendeley_Bookmark_vWZ99f9brZ_53">
    <vt:lpwstr>-names": false, "suffix": ""}, {"dropping-particle": "", "family": "Jacobsen", "given": "Anders", "non-dropping-particle": "", "parse-names": false, "suffix": ""}, {"dropping-particle": "", "family": "Jefferys", "given": "Stuart R.", "non-dropping-particl</vt:lpwstr>
  </property>
  <property fmtid="{D5CDD505-2E9C-101B-9397-08002B2CF9AE}" pid="4195" name="Mendeley_Bookmark_vWZ99f9brZ_54">
    <vt:lpwstr>e": "", "parse-names": false, "suffix": ""}, {"dropping-particle": "", "family": "Jones", "given": "Corbin D.", "non-dropping-particle": "", "parse-names": false, "suffix": ""}, {"dropping-particle": "", "family": "Jones", "given": "Steven J.M.", "non-dro</vt:lpwstr>
  </property>
  <property fmtid="{D5CDD505-2E9C-101B-9397-08002B2CF9AE}" pid="4196" name="Mendeley_Bookmark_vWZ99f9brZ_55">
    <vt:lpwstr>pping-particle": "", "parse-names": false, "suffix": ""}, {"dropping-particle": "", "family": "Kasaian", "given": "Katayoon", "non-dropping-particle": "", "parse-names": false, "suffix": ""}, {"dropping-particle": "", "family": "Kebebew", "given": "Electr</vt:lpwstr>
  </property>
  <property fmtid="{D5CDD505-2E9C-101B-9397-08002B2CF9AE}" pid="4197" name="Mendeley_Bookmark_vWZ99f9brZ_56">
    <vt:lpwstr>on", "non-dropping-particle": "", "parse-names": false, "suffix": ""}, {"dropping-particle": "", "family": "Khuri", "given": "Fadlo R.", "non-dropping-particle": "", "parse-names": false, "suffix": ""}, {"dropping-particle": "", "family": "Kim", "given": </vt:lpwstr>
  </property>
  <property fmtid="{D5CDD505-2E9C-101B-9397-08002B2CF9AE}" pid="4198" name="Mendeley_Bookmark_vWZ99f9brZ_57">
    <vt:lpwstr>"Jaegil", "non-dropping-particle": "", "parse-names": false, "suffix": ""}, {"dropping-particle": "", "family": "Kramer", "given": "Roger", "non-dropping-particle": "", "parse-names": false, "suffix": ""}, {"dropping-particle": "", "family": "Kreisberg", </vt:lpwstr>
  </property>
  <property fmtid="{D5CDD505-2E9C-101B-9397-08002B2CF9AE}" pid="4199" name="Mendeley_Bookmark_vWZ99f9brZ_58">
    <vt:lpwstr>"given": "Richard", "non-dropping-particle": "", "parse-names": false, "suffix": ""}, {"dropping-particle": "", "family": "Kucherlapati", "given": "Raju", "non-dropping-particle": "", "parse-names": false, "suffix": ""}, {"dropping-particle": "", "family"</vt:lpwstr>
  </property>
  <property fmtid="{D5CDD505-2E9C-101B-9397-08002B2CF9AE}" pid="4200" name="Mendeley_Bookmark_vWZ99f9brZ_59">
    <vt:lpwstr>: "Kwiatkowski", "given": "David J.", "non-dropping-particle": "", "parse-names": false, "suffix": ""}, {"dropping-particle": "", "family": "Ladanyi", "given": "Marc", "non-dropping-particle": "", "parse-names": false, "suffix": ""}, {"dropping-particle":</vt:lpwstr>
  </property>
  <property fmtid="{D5CDD505-2E9C-101B-9397-08002B2CF9AE}" pid="4201" name="Mendeley_Bookmark_vWZ99f9brZ_6">
    <vt:lpwstr>, "family": "Agrawal", "given": "Nishant", "non-dropping-particle": "", "parse-names": false, "suffix": ""}, {"dropping-particle": "", "family": "Akbani", "given": "Rehan", "non-dropping-particle": "", "parse-names": false, "suffix": ""}, {"dropping-parti</vt:lpwstr>
  </property>
  <property fmtid="{D5CDD505-2E9C-101B-9397-08002B2CF9AE}" pid="4202" name="Mendeley_Bookmark_vWZ99f9brZ_60">
    <vt:lpwstr> "", "family": "Lai", "given": "Phillip H.", "non-dropping-particle": "", "parse-names": false, "suffix": ""}, {"dropping-particle": "", "family": "Laird", "given": "Peter W.", "non-dropping-particle": "", "parse-names": false, "suffix": ""}, {"dropping-p</vt:lpwstr>
  </property>
  <property fmtid="{D5CDD505-2E9C-101B-9397-08002B2CF9AE}" pid="4203" name="Mendeley_Bookmark_vWZ99f9brZ_61">
    <vt:lpwstr>article": "", "family": "Lander", "given": "Eric", "non-dropping-particle": "", "parse-names": false, "suffix": ""}, {"dropping-particle": "", "family": "Lawrence", "given": "Michael S.", "non-dropping-particle": "", "parse-names": false, "suffix": ""}, {</vt:lpwstr>
  </property>
  <property fmtid="{D5CDD505-2E9C-101B-9397-08002B2CF9AE}" pid="4204" name="Mendeley_Bookmark_vWZ99f9brZ_62">
    <vt:lpwstr>"dropping-particle": "", "family": "Lee", "given": "Darlene", "non-dropping-particle": "", "parse-names": false, "suffix": ""}, {"dropping-particle": "", "family": "Lee", "given": "Eunjung", "non-dropping-particle": "", "parse-names": false, "suffix": ""}</vt:lpwstr>
  </property>
  <property fmtid="{D5CDD505-2E9C-101B-9397-08002B2CF9AE}" pid="4205" name="Mendeley_Bookmark_vWZ99f9brZ_63">
    <vt:lpwstr>, {"dropping-particle": "", "family": "Lee", "given": "Semin", "non-dropping-particle": "", "parse-names": false, "suffix": ""}, {"dropping-particle": "", "family": "Lee", "given": "William", "non-dropping-particle": "", "parse-names": false, "suffix": ""</vt:lpwstr>
  </property>
  <property fmtid="{D5CDD505-2E9C-101B-9397-08002B2CF9AE}" pid="4206" name="Mendeley_Bookmark_vWZ99f9brZ_64">
    <vt:lpwstr>}, {"dropping-particle": "", "family": "Leraas", "given": "Kristen M.", "non-dropping-particle": "", "parse-names": false, "suffix": ""}, {"dropping-particle": "", "family": "Lichtenberg", "given": "Tara M.", "non-dropping-particle": "", "parse-names": fa</vt:lpwstr>
  </property>
  <property fmtid="{D5CDD505-2E9C-101B-9397-08002B2CF9AE}" pid="4207" name="Mendeley_Bookmark_vWZ99f9brZ_65">
    <vt:lpwstr>lse, "suffix": ""}, {"dropping-particle": "", "family": "Lichtenstein", "given": "Lee", "non-dropping-particle": "", "parse-names": false, "suffix": ""}, {"dropping-particle": "", "family": "Lin", "given": "Pei", "non-dropping-particle": "", "parse-names"</vt:lpwstr>
  </property>
  <property fmtid="{D5CDD505-2E9C-101B-9397-08002B2CF9AE}" pid="4208" name="Mendeley_Bookmark_vWZ99f9brZ_66">
    <vt:lpwstr>: false, "suffix": ""}, {"dropping-particle": "", "family": "Ling", "given": "Shiyun", "non-dropping-particle": "", "parse-names": false, "suffix": ""}, {"dropping-particle": "", "family": "Liu", "given": "Jinze", "non-dropping-particle": "", "parse-names</vt:lpwstr>
  </property>
  <property fmtid="{D5CDD505-2E9C-101B-9397-08002B2CF9AE}" pid="4209" name="Mendeley_Bookmark_vWZ99f9brZ_67">
    <vt:lpwstr>": false, "suffix": ""}, {"dropping-particle": "", "family": "Liu", "given": "Wenbin", "non-dropping-particle": "", "parse-names": false, "suffix": ""}, {"dropping-particle": "", "family": "Liu", "given": "Yingchun", "non-dropping-particle": "", "parse-na</vt:lpwstr>
  </property>
  <property fmtid="{D5CDD505-2E9C-101B-9397-08002B2CF9AE}" pid="4210" name="Mendeley_Bookmark_vWZ99f9brZ_68">
    <vt:lpwstr>mes": false, "suffix": ""}, {"dropping-particle": "", "family": "LiVolsi", "given": "Virginia A.", "non-dropping-particle": "", "parse-names": false, "suffix": ""}, {"dropping-particle": "", "family": "Lu", "given": "Yiling", "non-dropping-particle": "", </vt:lpwstr>
  </property>
  <property fmtid="{D5CDD505-2E9C-101B-9397-08002B2CF9AE}" pid="4211" name="Mendeley_Bookmark_vWZ99f9brZ_69">
    <vt:lpwstr>"parse-names": false, "suffix": ""}, {"dropping-particle": "", "family": "Ma", "given": "Yussanne", "non-dropping-particle": "", "parse-names": false, "suffix": ""}, {"dropping-particle": "", "family": "Mahadeshwar", "given": "Harshad S.", "non-dropping-p</vt:lpwstr>
  </property>
  <property fmtid="{D5CDD505-2E9C-101B-9397-08002B2CF9AE}" pid="4212" name="Mendeley_Bookmark_vWZ99f9brZ_7">
    <vt:lpwstr>cle": "", "family": "Aksoy", "given": "B. Arman", "non-dropping-particle": "", "parse-names": false, "suffix": ""}, {"dropping-particle": "", "family": "Ally", "given": "Adrian", "non-dropping-particle": "", "parse-names": false, "suffix": ""}, {"dropping</vt:lpwstr>
  </property>
  <property fmtid="{D5CDD505-2E9C-101B-9397-08002B2CF9AE}" pid="4213" name="Mendeley_Bookmark_vWZ99f9brZ_70">
    <vt:lpwstr>article": "", "parse-names": false, "suffix": ""}, {"dropping-particle": "", "family": "Marra", "given": "Marco A.", "non-dropping-particle": "", "parse-names": false, "suffix": ""}, {"dropping-particle": "", "family": "Mayo", "given": "Michael", "non-dro</vt:lpwstr>
  </property>
  <property fmtid="{D5CDD505-2E9C-101B-9397-08002B2CF9AE}" pid="4214" name="Mendeley_Bookmark_vWZ99f9brZ_71">
    <vt:lpwstr>pping-particle": "", "parse-names": false, "suffix": ""}, {"dropping-particle": "", "family": "McFadden", "given": "David G.", "non-dropping-particle": "", "parse-names": false, "suffix": ""}, {"dropping-particle": "", "family": "Meng", "given": "Shaowu",</vt:lpwstr>
  </property>
  <property fmtid="{D5CDD505-2E9C-101B-9397-08002B2CF9AE}" pid="4215" name="Mendeley_Bookmark_vWZ99f9brZ_72">
    <vt:lpwstr> "non-dropping-particle": "", "parse-names": false, "suffix": ""}, {"dropping-particle": "", "family": "Meyerson", "given": "Matthew", "non-dropping-particle": "", "parse-names": false, "suffix": ""}, {"dropping-particle": "", "family": "Mieczkowski", "gi</vt:lpwstr>
  </property>
  <property fmtid="{D5CDD505-2E9C-101B-9397-08002B2CF9AE}" pid="4216" name="Mendeley_Bookmark_vWZ99f9brZ_73">
    <vt:lpwstr>ven": "Piotr A.", "non-dropping-particle": "", "parse-names": false, "suffix": ""}, {"dropping-particle": "", "family": "Miller", "given": "Michael", "non-dropping-particle": "", "parse-names": false, "suffix": ""}, {"dropping-particle": "", "family": "Mi</vt:lpwstr>
  </property>
  <property fmtid="{D5CDD505-2E9C-101B-9397-08002B2CF9AE}" pid="4217" name="Mendeley_Bookmark_vWZ99f9brZ_74">
    <vt:lpwstr>lls", "given": "Gordon", "non-dropping-particle": "", "parse-names": false, "suffix": ""}, {"dropping-particle": "", "family": "Moore", "given": "Richard A.", "non-dropping-particle": "", "parse-names": false, "suffix": ""}, {"dropping-particle": "", "fam</vt:lpwstr>
  </property>
  <property fmtid="{D5CDD505-2E9C-101B-9397-08002B2CF9AE}" pid="4218" name="Mendeley_Bookmark_vWZ99f9brZ_75">
    <vt:lpwstr>ily": "Mose", "given": "Lisle E.", "non-dropping-particle": "", "parse-names": false, "suffix": ""}, {"dropping-particle": "", "family": "Mungall", "given": "Andrew J.", "non-dropping-particle": "", "parse-names": false, "suffix": ""}, {"dropping-particle</vt:lpwstr>
  </property>
  <property fmtid="{D5CDD505-2E9C-101B-9397-08002B2CF9AE}" pid="4219" name="Mendeley_Bookmark_vWZ99f9brZ_76">
    <vt:lpwstr>": "", "family": "Murray", "given": "Bradley A.", "non-dropping-particle": "", "parse-names": false, "suffix": ""}, {"dropping-particle": "", "family": "Nikiforov", "given": "Yuri E.", "non-dropping-particle": "", "parse-names": false, "suffix": ""}, {"dr</vt:lpwstr>
  </property>
  <property fmtid="{D5CDD505-2E9C-101B-9397-08002B2CF9AE}" pid="4220" name="Mendeley_Bookmark_vWZ99f9brZ_77">
    <vt:lpwstr>opping-particle": "", "family": "Noble", "given": "Michael S.", "non-dropping-particle": "", "parse-names": false, "suffix": ""}, {"dropping-particle": "", "family": "Ojesina", "given": "Akinyemi I.", "non-dropping-particle": "", "parse-names": false, "su</vt:lpwstr>
  </property>
  <property fmtid="{D5CDD505-2E9C-101B-9397-08002B2CF9AE}" pid="4221" name="Mendeley_Bookmark_vWZ99f9brZ_78">
    <vt:lpwstr>ffix": ""}, {"dropping-particle": "", "family": "Owonikoko", "given": "Taofeek K.", "non-dropping-particle": "", "parse-names": false, "suffix": ""}, {"dropping-particle": "", "family": "Ozenberger", "given": "Bradley A.", "non-dropping-particle": "", "pa</vt:lpwstr>
  </property>
  <property fmtid="{D5CDD505-2E9C-101B-9397-08002B2CF9AE}" pid="4222" name="Mendeley_Bookmark_vWZ99f9brZ_79">
    <vt:lpwstr>rse-names": false, "suffix": ""}, {"dropping-particle": "", "family": "Pantazi", "given": "Angeliki", "non-dropping-particle": "", "parse-names": false, "suffix": ""}, {"dropping-particle": "", "family": "Parfenov", "given": "Michael", "non-dropping-parti</vt:lpwstr>
  </property>
  <property fmtid="{D5CDD505-2E9C-101B-9397-08002B2CF9AE}" pid="4223" name="Mendeley_Bookmark_vWZ99f9brZ_8">
    <vt:lpwstr>-particle": "", "family": "Arachchi", "given": "Harindra", "non-dropping-particle": "", "parse-names": false, "suffix": ""}, {"dropping-particle": "", "family": "Asa", "given": "Sylvia L.", "non-dropping-particle": "", "parse-names": false, "suffix": ""},</vt:lpwstr>
  </property>
  <property fmtid="{D5CDD505-2E9C-101B-9397-08002B2CF9AE}" pid="4224" name="Mendeley_Bookmark_vWZ99f9brZ_80">
    <vt:lpwstr>cle": "", "parse-names": false, "suffix": ""}, {"dropping-particle": "", "family": "Park", "given": "Peter J.", "non-dropping-particle": "", "parse-names": false, "suffix": ""}, {"dropping-particle": "", "family": "Parker", "given": "Joel S.", "non-droppi</vt:lpwstr>
  </property>
  <property fmtid="{D5CDD505-2E9C-101B-9397-08002B2CF9AE}" pid="4225" name="Mendeley_Bookmark_vWZ99f9brZ_81">
    <vt:lpwstr>ng-particle": "", "parse-names": false, "suffix": ""}, {"dropping-particle": "", "family": "Paull", "given": "Evan O.", "non-dropping-particle": "", "parse-names": false, "suffix": ""}, {"dropping-particle": "", "family": "Pedamallu", "given": "Chandra Se</vt:lpwstr>
  </property>
  <property fmtid="{D5CDD505-2E9C-101B-9397-08002B2CF9AE}" pid="4226" name="Mendeley_Bookmark_vWZ99f9brZ_82">
    <vt:lpwstr>khar", "non-dropping-particle": "", "parse-names": false, "suffix": ""}, {"dropping-particle": "", "family": "Perou", "given": "Charles M.", "non-dropping-particle": "", "parse-names": false, "suffix": ""}, {"dropping-particle": "", "family": "Prins", "gi</vt:lpwstr>
  </property>
  <property fmtid="{D5CDD505-2E9C-101B-9397-08002B2CF9AE}" pid="4227" name="Mendeley_Bookmark_vWZ99f9brZ_83">
    <vt:lpwstr>ven": "Jan F.", "non-dropping-particle": "", "parse-names": false, "suffix": ""}, {"dropping-particle": "", "family": "Protopopov", "given": "Alexei", "non-dropping-particle": "", "parse-names": false, "suffix": ""}, {"dropping-particle": "", "family": "R</vt:lpwstr>
  </property>
  <property fmtid="{D5CDD505-2E9C-101B-9397-08002B2CF9AE}" pid="4228" name="Mendeley_Bookmark_vWZ99f9brZ_84">
    <vt:lpwstr>amalingam", "given": "Suresh S.", "non-dropping-particle": "", "parse-names": false, "suffix": ""}, {"dropping-particle": "", "family": "Ramirez", "given": "Nilsa C.", "non-dropping-particle": "", "parse-names": false, "suffix": ""}, {"dropping-particle":</vt:lpwstr>
  </property>
  <property fmtid="{D5CDD505-2E9C-101B-9397-08002B2CF9AE}" pid="4229" name="Mendeley_Bookmark_vWZ99f9brZ_85">
    <vt:lpwstr> "", "family": "Ramirez", "given": "Ricardo", "non-dropping-particle": "", "parse-names": false, "suffix": ""}, {"dropping-particle": "", "family": "Raphael", "given": "Benjamin J.", "non-dropping-particle": "", "parse-names": false, "suffix": ""}, {"drop</vt:lpwstr>
  </property>
  <property fmtid="{D5CDD505-2E9C-101B-9397-08002B2CF9AE}" pid="4230" name="Mendeley_Bookmark_vWZ99f9brZ_86">
    <vt:lpwstr>ping-particle": "", "family": "Rathmell", "given": "W. Kimryn", "non-dropping-particle": "", "parse-names": false, "suffix": ""}, {"dropping-particle": "", "family": "Ren", "given": "Xiaojia", "non-dropping-particle": "", "parse-names": false, "suffix": "</vt:lpwstr>
  </property>
  <property fmtid="{D5CDD505-2E9C-101B-9397-08002B2CF9AE}" pid="4231" name="Mendeley_Bookmark_vWZ99f9brZ_87">
    <vt:lpwstr>"}, {"dropping-particle": "", "family": "Reynolds", "given": "Sheila M.", "non-dropping-particle": "", "parse-names": false, "suffix": ""}, {"dropping-particle": "", "family": "Rheinbay", "given": "Esther", "non-dropping-particle": "", "parse-names": fals</vt:lpwstr>
  </property>
  <property fmtid="{D5CDD505-2E9C-101B-9397-08002B2CF9AE}" pid="4232" name="Mendeley_Bookmark_vWZ99f9brZ_88">
    <vt:lpwstr>e, "suffix": ""}, {"dropping-particle": "", "family": "Ringel", "given": "Matthew D.", "non-dropping-particle": "", "parse-names": false, "suffix": ""}, {"dropping-particle": "", "family": "Rivera", "given": "Michael", "non-dropping-particle": "", "parse-</vt:lpwstr>
  </property>
  <property fmtid="{D5CDD505-2E9C-101B-9397-08002B2CF9AE}" pid="4233" name="Mendeley_Bookmark_vWZ99f9brZ_89">
    <vt:lpwstr>names": false, "suffix": ""}, {"dropping-particle": "", "family": "Roach", "given": "Jeffrey", "non-dropping-particle": "", "parse-names": false, "suffix": ""}, {"dropping-particle": "", "family": "Robertson", "given": "A. Gordon", "non-dropping-particle"</vt:lpwstr>
  </property>
  <property fmtid="{D5CDD505-2E9C-101B-9397-08002B2CF9AE}" pid="4234" name="Mendeley_Bookmark_vWZ99f9brZ_9">
    <vt:lpwstr> {"dropping-particle": "", "family": "Auman", "given": "J. Todd", "non-dropping-particle": "", "parse-names": false, "suffix": ""}, {"dropping-particle": "", "family": "Balasundaram", "given": "Miruna", "non-dropping-particle": "", "parse-names": false, "</vt:lpwstr>
  </property>
  <property fmtid="{D5CDD505-2E9C-101B-9397-08002B2CF9AE}" pid="4235" name="Mendeley_Bookmark_vWZ99f9brZ_90">
    <vt:lpwstr>: "", "parse-names": false, "suffix": ""}, {"dropping-particle": "", "family": "Rosenberg", "given": "Mara W.", "non-dropping-particle": "", "parse-names": false, "suffix": ""}, {"dropping-particle": "", "family": "Rosenthal", "given": "Matthew", "non-dro</vt:lpwstr>
  </property>
  <property fmtid="{D5CDD505-2E9C-101B-9397-08002B2CF9AE}" pid="4236" name="Mendeley_Bookmark_vWZ99f9brZ_91">
    <vt:lpwstr>pping-particle": "", "parse-names": false, "suffix": ""}, {"dropping-particle": "", "family": "Sadeghi", "given": "Sara", "non-dropping-particle": "", "parse-names": false, "suffix": ""}, {"dropping-particle": "", "family": "Saksena", "given": "Gordon", "</vt:lpwstr>
  </property>
  <property fmtid="{D5CDD505-2E9C-101B-9397-08002B2CF9AE}" pid="4237" name="Mendeley_Bookmark_vWZ99f9brZ_92">
    <vt:lpwstr>non-dropping-particle": "", "parse-names": false, "suffix": ""}, {"dropping-particle": "", "family": "Sander", "given": "Chris", "non-dropping-particle": "", "parse-names": false, "suffix": ""}, {"dropping-particle": "", "family": "Santoso", "given": "Net</vt:lpwstr>
  </property>
  <property fmtid="{D5CDD505-2E9C-101B-9397-08002B2CF9AE}" pid="4238" name="Mendeley_Bookmark_vWZ99f9brZ_93">
    <vt:lpwstr>ty", "non-dropping-particle": "", "parse-names": false, "suffix": ""}, {"dropping-particle": "", "family": "Schein", "given": "Jacqueline E.", "non-dropping-particle": "", "parse-names": false, "suffix": ""}, {"dropping-particle": "", "family": "Schultz",</vt:lpwstr>
  </property>
  <property fmtid="{D5CDD505-2E9C-101B-9397-08002B2CF9AE}" pid="4239" name="Mendeley_Bookmark_vWZ99f9brZ_94">
    <vt:lpwstr> "given": "Nikolaus", "non-dropping-particle": "", "parse-names": false, "suffix": ""}, {"dropping-particle": "", "family": "Schumacher", "given": "Steven E.", "non-dropping-particle": "", "parse-names": false, "suffix": ""}, {"dropping-particle": "", "fa</vt:lpwstr>
  </property>
  <property fmtid="{D5CDD505-2E9C-101B-9397-08002B2CF9AE}" pid="4240" name="Mendeley_Bookmark_vWZ99f9brZ_95">
    <vt:lpwstr>mily": "Seethala", "given": "Raja R.", "non-dropping-particle": "", "parse-names": false, "suffix": ""}, {"dropping-particle": "", "family": "Seidman", "given": "Jonathan", "non-dropping-particle": "", "parse-names": false, "suffix": ""}, {"dropping-parti</vt:lpwstr>
  </property>
  <property fmtid="{D5CDD505-2E9C-101B-9397-08002B2CF9AE}" pid="4241" name="Mendeley_Bookmark_vWZ99f9brZ_96">
    <vt:lpwstr>cle": "", "family": "Senbabaoglu", "given": "Yasin", "non-dropping-particle": "", "parse-names": false, "suffix": ""}, {"dropping-particle": "", "family": "Seth", "given": "Sahil", "non-dropping-particle": "", "parse-names": false, "suffix": ""}, {"droppi</vt:lpwstr>
  </property>
  <property fmtid="{D5CDD505-2E9C-101B-9397-08002B2CF9AE}" pid="4242" name="Mendeley_Bookmark_vWZ99f9brZ_97">
    <vt:lpwstr>ng-particle": "", "family": "Sharpe", "given": "Samantha", "non-dropping-particle": "", "parse-names": false, "suffix": ""}, {"dropping-particle": "", "family": "Shaw", "given": "Kenna R.Mills", "non-dropping-particle": "", "parse-names": false, "suffix":</vt:lpwstr>
  </property>
  <property fmtid="{D5CDD505-2E9C-101B-9397-08002B2CF9AE}" pid="4243" name="Mendeley_Bookmark_vWZ99f9brZ_98">
    <vt:lpwstr> ""}, {"dropping-particle": "", "family": "Shen", "given": "John P.", "non-dropping-particle": "", "parse-names": false, "suffix": ""}, {"dropping-particle": "", "family": "Shen", "given": "Ronglai", "non-dropping-particle": "", "parse-names": false, "suf</vt:lpwstr>
  </property>
  <property fmtid="{D5CDD505-2E9C-101B-9397-08002B2CF9AE}" pid="4244" name="Mendeley_Bookmark_vWZ99f9brZ_99">
    <vt:lpwstr>fix": ""}, {"dropping-particle": "", "family": "Sherman", "given": "Steven", "non-dropping-particle": "", "parse-names": false, "suffix": ""}, {"dropping-particle": "", "family": "Sheth", "given": "Margi", "non-dropping-particle": "", "parse-names": false</vt:lpwstr>
  </property>
  <property fmtid="{D5CDD505-2E9C-101B-9397-08002B2CF9AE}" pid="4245" name="Mendeley_Bookmark_vXkFcpTpk7_1">
    <vt:lpwstr>ADDIN CSL_CITATION {"citationItems": [{"id": "ITEM-1", "itemData": {"DOI": "10.1210/jc.2008-0273", "ISSN": "0021972X", "abstract": "Genetic alterations in receptor tyrosine kinases (RTKs) and phosphatidylinositol 3-kinase (PI3K)/Akt and MAPK pathways have</vt:lpwstr>
  </property>
  <property fmtid="{D5CDD505-2E9C-101B-9397-08002B2CF9AE}" pid="4246" name="Mendeley_Bookmark_vXkFcpTpk7_10">
    <vt:lpwstr>of thyroid cell genes, signaling pathways, and related molecular dysfunction promote the occurrence, development, invasion, and metastasis of thyroid cancer. Surgical operation, radioiodine, and endocrinotherapy models can achieve a better prognosis for m</vt:lpwstr>
  </property>
  <property fmtid="{D5CDD505-2E9C-101B-9397-08002B2CF9AE}" pid="4247" name="Mendeley_Bookmark_vXkFcpTpk7_11">
    <vt:lpwstr>ost patients with thyroid cancer. Although targeted therapeutic drugs bring possible therapeutic opportunities for refractory thyroid cancer, there is a great gap between their predictive value and their actual efficacy. Currently, there is still no compl</vt:lpwstr>
  </property>
  <property fmtid="{D5CDD505-2E9C-101B-9397-08002B2CF9AE}" pid="4248" name="Mendeley_Bookmark_vXkFcpTpk7_12">
    <vt:lpwstr>etely effective drug for the treatment. Based on the signaling pathways, the \u201creclaim therapy\u201d for residual tumor and systemic intervention aims to increase anticancer ability and to encourage new directions and thoughts in the treatment of refr</vt:lpwstr>
  </property>
  <property fmtid="{D5CDD505-2E9C-101B-9397-08002B2CF9AE}" pid="4249" name="Mendeley_Bookmark_vXkFcpTpk7_13">
    <vt:lpwstr>actory thyroid cancer.", "author": [{"dropping-particle": "", "family": "Zaballos", "given": "Miguel A.", "non-dropping-particle": "", "parse-names": false, "suffix": ""}, {"dropping-particle": "", "family": "Santisteban", "given": "Pilar", "non-dropping-</vt:lpwstr>
  </property>
  <property fmtid="{D5CDD505-2E9C-101B-9397-08002B2CF9AE}" pid="4250" name="Mendeley_Bookmark_vXkFcpTpk7_14">
    <vt:lpwstr>particle": "", "parse-names": false, "suffix": ""}], "container-title": "Journal of Endocrinology", "id": "ITEM-2", "issued": {"date-parts": [["2017"]]}, "title": "Key signaling pathways in thyroid cancer", "type": "article"}, "uris": ["http://www.mendele</vt:lpwstr>
  </property>
  <property fmtid="{D5CDD505-2E9C-101B-9397-08002B2CF9AE}" pid="4251" name="Mendeley_Bookmark_vXkFcpTpk7_15">
    <vt:lpwstr>y.com/documents/?uuid=8480b711-5937-4174-9c85-8ed944d127a3"]}], "mendeley": {"formattedCitation": "&lt;sup&gt;32,47&lt;/sup&gt;", "plainTextFormattedCitation": "32,47", "previouslyFormattedCitation": "&lt;sup&gt;32,47&lt;/sup&gt;"}, "properties": {"noteIndex": 0}, "schema": "htt</vt:lpwstr>
  </property>
  <property fmtid="{D5CDD505-2E9C-101B-9397-08002B2CF9AE}" pid="4252" name="Mendeley_Bookmark_vXkFcpTpk7_16">
    <vt:lpwstr>ps://github.com/citation-style-language/schema/raw/master/csl-citation.json"}</vt:lpwstr>
  </property>
  <property fmtid="{D5CDD505-2E9C-101B-9397-08002B2CF9AE}" pid="4253" name="Mendeley_Bookmark_vXkFcpTpk7_2">
    <vt:lpwstr> not been fully defined in anaplastic and follicular thyroid cancers [anaplastic thyroid cancer (ATC), follicular thyroid cancer (FTC)].", "author": [{"dropping-particle": "", "family": "Liu", "given": "Zhi", "non-dropping-particle": "", "parse-names": fa</vt:lpwstr>
  </property>
  <property fmtid="{D5CDD505-2E9C-101B-9397-08002B2CF9AE}" pid="4254" name="Mendeley_Bookmark_vXkFcpTpk7_3">
    <vt:lpwstr>lse, "suffix": ""}, {"dropping-particle": "", "family": "Hou", "given": "Peng", "non-dropping-particle": "", "parse-names": false, "suffix": ""}, {"dropping-particle": "", "family": "Ji", "given": "Meiju", "non-dropping-particle": "", "parse-names": false</vt:lpwstr>
  </property>
  <property fmtid="{D5CDD505-2E9C-101B-9397-08002B2CF9AE}" pid="4255" name="Mendeley_Bookmark_vXkFcpTpk7_4">
    <vt:lpwstr>, "suffix": ""}, {"dropping-particle": "", "family": "Guan", "given": "Haixia", "non-dropping-particle": "", "parse-names": false, "suffix": ""}, {"dropping-particle": "", "family": "Studeman", "given": "Kimberly", "non-dropping-particle": "", "parse-name</vt:lpwstr>
  </property>
  <property fmtid="{D5CDD505-2E9C-101B-9397-08002B2CF9AE}" pid="4256" name="Mendeley_Bookmark_vXkFcpTpk7_5">
    <vt:lpwstr>s": false, "suffix": ""}, {"dropping-particle": "", "family": "Jensen", "given": "Kirk", "non-dropping-particle": "", "parse-names": false, "suffix": ""}, {"dropping-particle": "", "family": "Vasko", "given": "Vasily", "non-dropping-particle": "", "parse-</vt:lpwstr>
  </property>
  <property fmtid="{D5CDD505-2E9C-101B-9397-08002B2CF9AE}" pid="4257" name="Mendeley_Bookmark_vXkFcpTpk7_6">
    <vt:lpwstr>names": false, "suffix": ""}, {"dropping-particle": "", "family": "El-Naggar", "given": "Adel K.", "non-dropping-particle": "", "parse-names": false, "suffix": ""}, {"dropping-particle": "", "family": "Xing", "given": "Michael Mingzhao", "non-dropping-par</vt:lpwstr>
  </property>
  <property fmtid="{D5CDD505-2E9C-101B-9397-08002B2CF9AE}" pid="4258" name="Mendeley_Bookmark_vXkFcpTpk7_7">
    <vt:lpwstr>ticle": "", "parse-names": false, "suffix": ""}], "container-title": "Journal of Clinical Endocrinology and Metabolism", "id": "ITEM-1", "issued": {"date-parts": [["2008"]]}, "title": "Highly prevalent genetic alterations in receptor tyrosine kinases and </vt:lpwstr>
  </property>
  <property fmtid="{D5CDD505-2E9C-101B-9397-08002B2CF9AE}" pid="4259" name="Mendeley_Bookmark_vXkFcpTpk7_8">
    <vt:lpwstr>phosphatidylinositol 3-kinase/Akt and mitogen-activated protein kinase pathways in anaplastic and follicular thyroid cancers", "type": "article-journal"}, "uris": ["http://www.mendeley.com/documents/?uuid=333d06db-c3ab-46b4-8a07-5f1483438fa1"]}, {"id": "I</vt:lpwstr>
  </property>
  <property fmtid="{D5CDD505-2E9C-101B-9397-08002B2CF9AE}" pid="4260" name="Mendeley_Bookmark_vXkFcpTpk7_9">
    <vt:lpwstr>TEM-2", "itemData": {"DOI": "10.1530/JOE-17-02661", "ISSN": "14796805", "abstract": "The morbidity of thyroid cancer is increasing gradually year by year, showing an increasing tendency in nationality, sex, age, tumor size, and tumor staging. The changes </vt:lpwstr>
  </property>
  <property fmtid="{D5CDD505-2E9C-101B-9397-08002B2CF9AE}" pid="4261" name="Mendeley_Bookmark_vYPr88bycv_1">
    <vt:lpwstr>ADDIN CSL_CITATION {"citationItems": [{"id": "ITEM-1", "itemData": {"DOI": "10.1158/1078-0432.CCR-12-1451", "ISSN": "10780432", "abstract": "MERTK is a receptor tyrosine kinase of the TAM (Tyro3, Axl, MERTK) family, with a defined spectrum of normal expre</vt:lpwstr>
  </property>
  <property fmtid="{D5CDD505-2E9C-101B-9397-08002B2CF9AE}" pid="4262" name="Mendeley_Bookmark_vYPr88bycv_10">
    <vt:lpwstr>com/documents/?uuid=29ce3693-247d-4845-9c48-40a7daceaa26"]}, {"id": "ITEM-2", "itemData": {"DOI": "10.3390/cancers11040465", "ISSN": "20726694", "abstract": "Melanoma is a highly aggressive tumor with a strong dependence on intracellular signaling pathway</vt:lpwstr>
  </property>
  <property fmtid="{D5CDD505-2E9C-101B-9397-08002B2CF9AE}" pid="4263" name="Mendeley_Bookmark_vYPr88bycv_11">
    <vt:lpwstr>s. Almost half of all melanomas are driven by mutations in the v-Raf murine sarcoma viral oncogene homolog B (BRAF) with BRAFV600E being the most prevalent mutation. Recently developed targeted treatment directed against mutant BRAF and downstream mitogen</vt:lpwstr>
  </property>
  <property fmtid="{D5CDD505-2E9C-101B-9397-08002B2CF9AE}" pid="4264" name="Mendeley_Bookmark_vYPr88bycv_12">
    <vt:lpwstr>-activated protein kinase (MAPK) MAP2K1 (also termed MEK1) have improved overall survival of melanoma patients. However, the MAPK signaling pathway is far more complex than a single chain of consecutively activated MAPK enzymes and it contains nested-, in</vt:lpwstr>
  </property>
  <property fmtid="{D5CDD505-2E9C-101B-9397-08002B2CF9AE}" pid="4265" name="Mendeley_Bookmark_vYPr88bycv_13">
    <vt:lpwstr>herent feedback mechanisms, crosstalk with other signaling pathways, epigenetic regulatory mechanisms, and interacting small non-coding RNAs. A more complete understanding of this pathway is needed to better understand melanoma development and mechanisms </vt:lpwstr>
  </property>
  <property fmtid="{D5CDD505-2E9C-101B-9397-08002B2CF9AE}" pid="4266" name="Mendeley_Bookmark_vYPr88bycv_14">
    <vt:lpwstr>of treatment resistance. Network reconstruction, analysis, and modelling under the systems biology paradigm have been used recently in different malignant tumors including melanoma to analyze and integrate \u2018omics\u2019 data, formulate mechanistic hyp</vt:lpwstr>
  </property>
  <property fmtid="{D5CDD505-2E9C-101B-9397-08002B2CF9AE}" pid="4267" name="Mendeley_Bookmark_vYPr88bycv_15">
    <vt:lpwstr>otheses on tumorigenesis, assess and personalize anticancer therapy, and propose new drug targets. Here we review the current knowledge of network modelling approaches in cancer with a special emphasis on melanoma.", "author": [{"dropping-particle": "", "</vt:lpwstr>
  </property>
  <property fmtid="{D5CDD505-2E9C-101B-9397-08002B2CF9AE}" pid="4268" name="Mendeley_Bookmark_vYPr88bycv_16">
    <vt:lpwstr>family": "Kunz", "given": "Manfred", "non-dropping-particle": "", "parse-names": false, "suffix": ""}, {"dropping-particle": "", "family": "Vera", "given": "Julio", "non-dropping-particle": "", "parse-names": false, "suffix": ""}], "container-title": "Can</vt:lpwstr>
  </property>
  <property fmtid="{D5CDD505-2E9C-101B-9397-08002B2CF9AE}" pid="4269" name="Mendeley_Bookmark_vYPr88bycv_17">
    <vt:lpwstr>cers", "id": "ITEM-2", "issued": {"date-parts": [["2019"]]}, "title": "Modelling of protein kinase signaling pathways in melanoma and other cancers", "type": "article"}, "uris": ["http://www.mendeley.com/documents/?uuid=3e5684a1-2fd1-438a-9369-e9a89e1432c</vt:lpwstr>
  </property>
  <property fmtid="{D5CDD505-2E9C-101B-9397-08002B2CF9AE}" pid="4270" name="Mendeley_Bookmark_vYPr88bycv_18">
    <vt:lpwstr>e"]}], "mendeley": {"formattedCitation": "&lt;sup&gt;25,26&lt;/sup&gt;", "plainTextFormattedCitation": "25,26", "previouslyFormattedCitation": "&lt;sup&gt;25,26&lt;/sup&gt;"}, "properties": {"noteIndex": 0}, "schema": "https://github.com/citation-style-language/schema/raw/master</vt:lpwstr>
  </property>
  <property fmtid="{D5CDD505-2E9C-101B-9397-08002B2CF9AE}" pid="4271" name="Mendeley_Bookmark_vYPr88bycv_19">
    <vt:lpwstr>/csl-citation.json"}</vt:lpwstr>
  </property>
  <property fmtid="{D5CDD505-2E9C-101B-9397-08002B2CF9AE}" pid="4272" name="Mendeley_Bookmark_vYPr88bycv_2">
    <vt:lpwstr>ssion. However, MERTK is overexpressed or ectopically expressed in a wide variety of cancers, including leukemia, non-small cell lung cancer, glioblastoma, melanoma, prostate cancer, breast cancer, colon cancer, gastric cancer, pituitary adenomas, and rha</vt:lpwstr>
  </property>
  <property fmtid="{D5CDD505-2E9C-101B-9397-08002B2CF9AE}" pid="4273" name="Mendeley_Bookmark_vYPr88bycv_3">
    <vt:lpwstr>bdomyosarcomas, potentially resulting in the activation of several canonical oncogenic signaling pathways. These include the mitogen-activated protein kinase and phosphoinositide 3-kinase pathways, as well as regulation of signal transducer and activator </vt:lpwstr>
  </property>
  <property fmtid="{D5CDD505-2E9C-101B-9397-08002B2CF9AE}" pid="4274" name="Mendeley_Bookmark_vYPr88bycv_4">
    <vt:lpwstr>of transcription family members, migration-associated proteins including the focal adhesion kinase and myosin light chain 2, and prosurvival proteins such as survivin and Bcl-2. Each has been implicated in MERTK physiologic and oncogenic functions. In neo</vt:lpwstr>
  </property>
  <property fmtid="{D5CDD505-2E9C-101B-9397-08002B2CF9AE}" pid="4275" name="Mendeley_Bookmark_vYPr88bycv_5">
    <vt:lpwstr>plastic cells, these signaling events result in functional phenotypes such as decreased apoptosis, increased migration, chemoresistance, increased colony formation, and increased tumor formation in murine models. Conversely, MERTK inhibition by genetic or</vt:lpwstr>
  </property>
  <property fmtid="{D5CDD505-2E9C-101B-9397-08002B2CF9AE}" pid="4276" name="Mendeley_Bookmark_vYPr88bycv_6">
    <vt:lpwstr> pharmacologic means can reverse these pro-oncogenic phenotypes. Multiple therapeutic approaches to MERTK inhibition are currently in development, including ligand \"traps\", a monoclonal antibody, and small-molecule tyrosine kinase inhibitors.", "author"</vt:lpwstr>
  </property>
  <property fmtid="{D5CDD505-2E9C-101B-9397-08002B2CF9AE}" pid="4277" name="Mendeley_Bookmark_vYPr88bycv_7">
    <vt:lpwstr>: [{"dropping-particle": "", "family": "Cummings", "given": "Christopher T.", "non-dropping-particle": "", "parse-names": false, "suffix": ""}, {"dropping-particle": "", "family": "DeRyckere", "given": "Deborah", "non-dropping-particle": "", "parse-names"</vt:lpwstr>
  </property>
  <property fmtid="{D5CDD505-2E9C-101B-9397-08002B2CF9AE}" pid="4278" name="Mendeley_Bookmark_vYPr88bycv_8">
    <vt:lpwstr>: false, "suffix": ""}, {"dropping-particle": "", "family": "Earp", "given": "H. Shelton", "non-dropping-particle": "", "parse-names": false, "suffix": ""}, {"dropping-particle": "", "family": "Graham", "given": "Douglas K.", "non-dropping-particle": "", </vt:lpwstr>
  </property>
  <property fmtid="{D5CDD505-2E9C-101B-9397-08002B2CF9AE}" pid="4279" name="Mendeley_Bookmark_vYPr88bycv_9">
    <vt:lpwstr>"parse-names": false, "suffix": ""}], "container-title": "Clinical Cancer Research", "id": "ITEM-1", "issued": {"date-parts": [["2013"]]}, "title": "Molecular pathways: MERTK signaling in cancer", "type": "article-journal"}, "uris": ["http://www.mendeley.</vt:lpwstr>
  </property>
  <property fmtid="{D5CDD505-2E9C-101B-9397-08002B2CF9AE}" pid="4280" name="Mendeley_Bookmark_wLK9KXtqrV_1">
    <vt:lpwstr>ADDIN CSL_CITATION {"citationItems": [{"id": "ITEM-1", "itemData": {"DOI": "10.1016/j.autrev.2014.01.013", "ISSN": "18730183", "abstract": "Graves' disease (GD) is an autoimmune disorder involving the thyroid gland, typically characterized by the presence</vt:lpwstr>
  </property>
  <property fmtid="{D5CDD505-2E9C-101B-9397-08002B2CF9AE}" pid="4281" name="Mendeley_Bookmark_wLK9KXtqrV_10">
    <vt:lpwstr>p&gt;", "plainTextFormattedCitation": "9", "previouslyFormattedCitation": "&lt;sup&gt;9&lt;/sup&gt;"}, "properties": {"noteIndex": 0}, "schema": "https://github.com/citation-style-language/schema/raw/master/csl-citation.json"}</vt:lpwstr>
  </property>
  <property fmtid="{D5CDD505-2E9C-101B-9397-08002B2CF9AE}" pid="4282" name="Mendeley_Bookmark_wLK9KXtqrV_2">
    <vt:lpwstr> of circulating autoantibodies that bind to and stimulate the thyroid hormone receptor (TSHR), resulting in hyperthyroidism and goiter. Organs other than the thyroid can also be affected, leading to the extrathyroidal manifestations of GD, namely Graves' </vt:lpwstr>
  </property>
  <property fmtid="{D5CDD505-2E9C-101B-9397-08002B2CF9AE}" pid="4283" name="Mendeley_Bookmark_wLK9KXtqrV_3">
    <vt:lpwstr>ophthalmopathy, which is observed in ~. 50% of patients, and Graves' dermopathy and acropachy, which are quite rare. Presumably, the extrathyroidal manifestations of GD are due to autoimmunity against antigens common to the thyroid and other affected orga</vt:lpwstr>
  </property>
  <property fmtid="{D5CDD505-2E9C-101B-9397-08002B2CF9AE}" pid="4284" name="Mendeley_Bookmark_wLK9KXtqrV_4">
    <vt:lpwstr>ns. Although its exact etiology remains to be completely understood, GD is believed to result from a complex interaction between genetic susceptibility and environmental factors. Clinically, GD is characterized by the manifestations of thyrotoxicosis as w</vt:lpwstr>
  </property>
  <property fmtid="{D5CDD505-2E9C-101B-9397-08002B2CF9AE}" pid="4285" name="Mendeley_Bookmark_wLK9KXtqrV_5">
    <vt:lpwstr>ell as by its extrathyroidal features when present, the latter making the diagnosis almost unmistakable. In the absence of ophthalmopathy, the diagnosis is generally based on the association of hyperthyroidism and usually diffuse goiter confirmed with ser</vt:lpwstr>
  </property>
  <property fmtid="{D5CDD505-2E9C-101B-9397-08002B2CF9AE}" pid="4286" name="Mendeley_Bookmark_wLK9KXtqrV_6">
    <vt:lpwstr>um anti-TSHR autoantibodies (TRAbs). Hyperthyroidism is generally treated with anti-thyroid drugs, but a common long term treatment strategy in patients relapsing after a course of anti-thyroid drugs (60-70%), implies the use of radioactive iodine or surg</vt:lpwstr>
  </property>
  <property fmtid="{D5CDD505-2E9C-101B-9397-08002B2CF9AE}" pid="4287" name="Mendeley_Bookmark_wLK9KXtqrV_7">
    <vt:lpwstr>ery. \u00a9 2014 Elsevier B.V.", "author": [{"dropping-particle": "", "family": "Menconi", "given": "Francesca", "non-dropping-particle": "", "parse-names": false, "suffix": ""}, {"dropping-particle": "", "family": "Marcocci", "given": "Claudio", "non-dro</vt:lpwstr>
  </property>
  <property fmtid="{D5CDD505-2E9C-101B-9397-08002B2CF9AE}" pid="4288" name="Mendeley_Bookmark_wLK9KXtqrV_8">
    <vt:lpwstr>pping-particle": "", "parse-names": false, "suffix": ""}, {"dropping-particle": "", "family": "Marin\u00f2", "given": "Michele", "non-dropping-particle": "", "parse-names": false, "suffix": ""}], "container-title": "Autoimmunity Reviews", "id": "ITEM-1", </vt:lpwstr>
  </property>
  <property fmtid="{D5CDD505-2E9C-101B-9397-08002B2CF9AE}" pid="4289" name="Mendeley_Bookmark_wLK9KXtqrV_9">
    <vt:lpwstr>"issued": {"date-parts": [["2014"]]}, "title": "Diagnosis and classification of Graves' disease", "type": "article"}, "uris": ["http://www.mendeley.com/documents/?uuid=9528b77a-1c0a-466f-87cb-ac8cbe78382c"]}], "mendeley": {"formattedCitation": "&lt;sup&gt;9&lt;/su</vt:lpwstr>
  </property>
  <property fmtid="{D5CDD505-2E9C-101B-9397-08002B2CF9AE}" pid="4290" name="Mendeley_Bookmark_wb8HseFNZG_1">
    <vt:lpwstr>ADDIN CSL_CITATION {"citationItems": [{"id": "ITEM-1", "itemData": {"DOI": "10.1017/CBO9781107415324.004", "ISBN": "9780808923060", "ISSN": "1098-6596", "PMID": "25246403", "abstract": "Third edition. Revision of: Anatomy / Henry Gray. Includes index. Thi</vt:lpwstr>
  </property>
  <property fmtid="{D5CDD505-2E9C-101B-9397-08002B2CF9AE}" pid="4291" name="Mendeley_Bookmark_wb8HseFNZG_2">
    <vt:lpwstr>s completely revised 3rd edition continues to focus on the information you need for your anatomy courses. The body -- Back -- Thorax -- Abdomen -- Pelvis and perineum -- Lower limb -- Upper limb -- Head and neck.", "author": [{"dropping-particle": "", "fa</vt:lpwstr>
  </property>
  <property fmtid="{D5CDD505-2E9C-101B-9397-08002B2CF9AE}" pid="4292" name="Mendeley_Bookmark_wb8HseFNZG_3">
    <vt:lpwstr>mily": "Drake", "given": "Richard L.", "non-dropping-particle": "", "parse-names": false, "suffix": ""}, {"dropping-particle": "", "family": "Vogl", "given": "A. Wayne", "non-dropping-particle": "", "parse-names": false, "suffix": ""}, {"dropping-particle</vt:lpwstr>
  </property>
  <property fmtid="{D5CDD505-2E9C-101B-9397-08002B2CF9AE}" pid="4293" name="Mendeley_Bookmark_wb8HseFNZG_4">
    <vt:lpwstr>": "", "family": "Mitchell", "given": "Adam W.M", "non-dropping-particle": "", "parse-names": false, "suffix": ""}], "container-title": "Gray's Anatomy for Students", "id": "ITEM-1", "issued": {"date-parts": [["2015"]]}, "title": "Gray's Anatomy for Stude</vt:lpwstr>
  </property>
  <property fmtid="{D5CDD505-2E9C-101B-9397-08002B2CF9AE}" pid="4294" name="Mendeley_Bookmark_wb8HseFNZG_5">
    <vt:lpwstr>nts, Third Edition", "type": "article-journal"}, "uris": ["http://www.mendeley.com/documents/?uuid=d7e3a509-97e4-42e3-8f3b-ac273dea7bc7"]}], "mendeley": {"formattedCitation": "&lt;sup&gt;1&lt;/sup&gt;", "plainTextFormattedCitation": "1", "previouslyFormattedCitation"</vt:lpwstr>
  </property>
  <property fmtid="{D5CDD505-2E9C-101B-9397-08002B2CF9AE}" pid="4295" name="Mendeley_Bookmark_wb8HseFNZG_6">
    <vt:lpwstr>: "&lt;sup&gt;1&lt;/sup&gt;"}, "properties": {"noteIndex": 0}, "schema": "https://github.com/citation-style-language/schema/raw/master/csl-citation.json"}</vt:lpwstr>
  </property>
  <property fmtid="{D5CDD505-2E9C-101B-9397-08002B2CF9AE}" pid="4296" name="Mendeley_Bookmark_xWhqSYB6EQ_1">
    <vt:lpwstr>ADDIN CSL_CITATION {"citationItems": [{"id": "ITEM-1", "itemData": {"DOI": "10.1056/NEJMcp031436", "ISSN": "1533-4406", "PMID": "15496625", "abstract": "Key Clinical Points Thyroid Nodules Thyroid nodules are common; the majority are benign. Thyroid ultra</vt:lpwstr>
  </property>
  <property fmtid="{D5CDD505-2E9C-101B-9397-08002B2CF9AE}" pid="4297" name="Mendeley_Bookmark_xWhqSYB6EQ_2">
    <vt:lpwstr>sonographic characteristics and especially the results of ultrasonographically guided fine-needle aspiration are helpful in determining whether a nodule is likely to be benign or malignant. The risk of cancer is approximately 14% for a thyroid nodule that</vt:lpwstr>
  </property>
  <property fmtid="{D5CDD505-2E9C-101B-9397-08002B2CF9AE}" pid="4298" name="Mendeley_Bookmark_xWhqSYB6EQ_3">
    <vt:lpwstr> is interpreted as atypia of undetermined significance or follicular lesion of undetermined significance and approximately 25% for a nodule that is interpreted as follicular neoplasm or possible follicular neoplasm. Such nodules should be considered for m</vt:lpwstr>
  </property>
  <property fmtid="{D5CDD505-2E9C-101B-9397-08002B2CF9AE}" pid="4299" name="Mendeley_Bookmark_xWhqSYB6EQ_4">
    <vt:lpwstr>olecular analysis. In the absence of growth or suspicious clinical or radiologic findings, thyroid nodules with a benign finding on fine-needle aspiration can be managed by observation. Patients whose fine-needle aspirates are interpreted as \"suspicious </vt:lpwstr>
  </property>
  <property fmtid="{D5CDD505-2E9C-101B-9397-08002B2CF9AE}" pid="4300" name="Mendeley_Bookmark_xWhqSYB6EQ_5">
    <vt:lpwstr>for malignancy\" or as malignant should be referred for a thyroidectomy.", "author": [{"dropping-particle": "", "family": "Heged\u00fcs", "given": "Laszlo", "non-dropping-particle": "", "parse-names": false, "suffix": ""}], "container-title": "The New Eng</vt:lpwstr>
  </property>
  <property fmtid="{D5CDD505-2E9C-101B-9397-08002B2CF9AE}" pid="4301" name="Mendeley_Bookmark_xWhqSYB6EQ_6">
    <vt:lpwstr>land journal of medicine", "id": "ITEM-1", "issued": {"date-parts": [["2004"]]}, "title": "Clinical practice. The thyroid nodule.", "type": "article-journal"}, "uris": ["http://www.mendeley.com/documents/?uuid=2ef03c70-debf-4c4a-acf7-16308df1e4df"]}], "me</vt:lpwstr>
  </property>
  <property fmtid="{D5CDD505-2E9C-101B-9397-08002B2CF9AE}" pid="4302" name="Mendeley_Bookmark_xWhqSYB6EQ_7">
    <vt:lpwstr>ndeley": {"formattedCitation": "&lt;sup&gt;17&lt;/sup&gt;", "plainTextFormattedCitation": "17", "previouslyFormattedCitation": "&lt;sup&gt;17&lt;/sup&gt;"}, "properties": {"noteIndex": 0}, "schema": "https://github.com/citation-style-language/schema/raw/master/csl-citation.json"</vt:lpwstr>
  </property>
  <property fmtid="{D5CDD505-2E9C-101B-9397-08002B2CF9AE}" pid="4303" name="Mendeley_Bookmark_xWhqSYB6EQ_8">
    <vt:lpwstr>}</vt:lpwstr>
  </property>
  <property fmtid="{D5CDD505-2E9C-101B-9397-08002B2CF9AE}" pid="4304" name="Mendeley_Bookmark_y7hcaMGjS7_1">
    <vt:lpwstr>ADDIN CSL_CITATION {"citationItems": [{"id": "ITEM-1", "itemData": {"DOI": "10.1038/nrendo.2016.11", "ISSN": "17595037", "abstract": "The rearranged during transfection (RET) proto-oncogene was identified in 1985 and, very soon thereafter, a rearrangement</vt:lpwstr>
  </property>
  <property fmtid="{D5CDD505-2E9C-101B-9397-08002B2CF9AE}" pid="4305" name="Mendeley_Bookmark_y7hcaMGjS7_10">
    <vt:lpwstr>", "plainTextFormattedCitation": "37", "previouslyFormattedCitation": "&lt;sup&gt;37&lt;/sup&gt;"}, "properties": {"noteIndex": 0}, "schema": "https://github.com/citation-style-language/schema/raw/master/csl-citation.json"}</vt:lpwstr>
  </property>
  <property fmtid="{D5CDD505-2E9C-101B-9397-08002B2CF9AE}" pid="4306" name="Mendeley_Bookmark_y7hcaMGjS7_2">
    <vt:lpwstr> named RET/PTC was discovered in papillary thyroid carcinoma (PTC). After this discovery, other RET rearrangements were found in PTCs, particularly in those induced by radiation. For many years, it was thought that these genetic alterations only occurred </vt:lpwstr>
  </property>
  <property fmtid="{D5CDD505-2E9C-101B-9397-08002B2CF9AE}" pid="4307" name="Mendeley_Bookmark_y7hcaMGjS7_3">
    <vt:lpwstr>in PTC, but, in the past couple of years, some RET/PTC rearrangements have been found in other human tumours. 5 years after the discovery of RET/PTC rearrangements in PTC, activating point mutations in the RET proto-oncogene were discovered in both heredi</vt:lpwstr>
  </property>
  <property fmtid="{D5CDD505-2E9C-101B-9397-08002B2CF9AE}" pid="4308" name="Mendeley_Bookmark_y7hcaMGjS7_4">
    <vt:lpwstr>tary and sporadic forms of medullary thyroid carcinoma (MTC). In contrast to the alterations found in PTC, the activation of RET in MTC is mainly due to activating point mutations. Interestingly, in the past year, RET rearrangements that were different to</vt:lpwstr>
  </property>
  <property fmtid="{D5CDD505-2E9C-101B-9397-08002B2CF9AE}" pid="4309" name="Mendeley_Bookmark_y7hcaMGjS7_5">
    <vt:lpwstr> those described in PTC were observed in sporadic MTC. The identification of RET mutations is relevant to the early diagnosis of hereditary MTC and the prognosis of sporadic MTC. The diagnostic and prognostic role of the RET/PTC rearrangements in PTC is l</vt:lpwstr>
  </property>
  <property fmtid="{D5CDD505-2E9C-101B-9397-08002B2CF9AE}" pid="4310" name="Mendeley_Bookmark_y7hcaMGjS7_6">
    <vt:lpwstr>ess relevant but still important in patient management, particularly for deciding if a targeted therapy should be initiated. In this Review, we discuss the pathogenic, diagnostic and prognostic roles of the RET proto-oncogene in both PTC and MTC.", "autho</vt:lpwstr>
  </property>
  <property fmtid="{D5CDD505-2E9C-101B-9397-08002B2CF9AE}" pid="4311" name="Mendeley_Bookmark_y7hcaMGjS7_7">
    <vt:lpwstr>r": [{"dropping-particle": "", "family": "Romei", "given": "Cristina", "non-dropping-particle": "", "parse-names": false, "suffix": ""}, {"dropping-particle": "", "family": "Ciampi", "given": "Raffaele", "non-dropping-particle": "", "parse-names": false, </vt:lpwstr>
  </property>
  <property fmtid="{D5CDD505-2E9C-101B-9397-08002B2CF9AE}" pid="4312" name="Mendeley_Bookmark_y7hcaMGjS7_8">
    <vt:lpwstr>"suffix": ""}, {"dropping-particle": "", "family": "Elisei", "given": "Rossella", "non-dropping-particle": "", "parse-names": false, "suffix": ""}], "container-title": "Nature Reviews Endocrinology", "id": "ITEM-1", "issued": {"date-parts": [["2016"]]}, "</vt:lpwstr>
  </property>
  <property fmtid="{D5CDD505-2E9C-101B-9397-08002B2CF9AE}" pid="4313" name="Mendeley_Bookmark_y7hcaMGjS7_9">
    <vt:lpwstr>title": "A comprehensive overview of the role of the RET proto-oncogene in thyroid carcinoma", "type": "article"}, "uris": ["http://www.mendeley.com/documents/?uuid=dc053e2b-2d85-4ecf-a019-488c5db88be3"]}], "mendeley": {"formattedCitation": "&lt;sup&gt;37&lt;/sup&gt;</vt:lpwstr>
  </property>
  <property fmtid="{D5CDD505-2E9C-101B-9397-08002B2CF9AE}" pid="4314" name="Mendeley_Bookmark_yyExKGDGoP_1">
    <vt:lpwstr>ADDIN CSL_CITATION {"citationItems": [{"id": "ITEM-1", "itemData": {"DOI": "10.1093/annonc/mdx401", "ISSN": "15698041", "abstract": "The MAPK cascade plays a crucial role in tumor cell proliferation and survival. Accumulating evidence suggests that mutati</vt:lpwstr>
  </property>
  <property fmtid="{D5CDD505-2E9C-101B-9397-08002B2CF9AE}" pid="4315" name="Mendeley_Bookmark_yyExKGDGoP_10">
    <vt:lpwstr> "uris": ["http://www.mendeley.com/documents/?uuid=6719eafc-d55f-43e4-8a1f-2399d1842092"]}], "mendeley": {"formattedCitation": "&lt;sup&gt;23&lt;/sup&gt;", "plainTextFormattedCitation": "23", "previouslyFormattedCitation": "&lt;sup&gt;23&lt;/sup&gt;"}, "properties": {"noteIndex"</vt:lpwstr>
  </property>
  <property fmtid="{D5CDD505-2E9C-101B-9397-08002B2CF9AE}" pid="4316" name="Mendeley_Bookmark_yyExKGDGoP_11">
    <vt:lpwstr>: 0}, "schema": "https://github.com/citation-style-language/schema/raw/master/csl-citation.json"}</vt:lpwstr>
  </property>
  <property fmtid="{D5CDD505-2E9C-101B-9397-08002B2CF9AE}" pid="4317" name="Mendeley_Bookmark_yyExKGDGoP_2">
    <vt:lpwstr>ons in the BRAF oncogene are not only associated with poor prognosis but also linked with less benefit when treated with anti-epidermal growth factor receptor (EGFR) antibodies in metastatic colorectal cancer (mCRC). Targeting this molecular aberration ha</vt:lpwstr>
  </property>
  <property fmtid="{D5CDD505-2E9C-101B-9397-08002B2CF9AE}" pid="4318" name="Mendeley_Bookmark_yyExKGDGoP_3">
    <vt:lpwstr>s thus become a matter of particular interest in mCRC drug development. In contrast to other malignances such as BRAF mutant (mt) melanoma, efficacy observed with BRAF inhibitors in mono-therapy in mCRC is poor. Several mechanisms of resistance have been </vt:lpwstr>
  </property>
  <property fmtid="{D5CDD505-2E9C-101B-9397-08002B2CF9AE}" pid="4319" name="Mendeley_Bookmark_yyExKGDGoP_4">
    <vt:lpwstr>identified leading to the development of different treatment strategies that have shown promising activity in early clinical trials. Hence, rational combination of targeted therapies is expected to further increase the efficacy of selective BRAF inhibitor</vt:lpwstr>
  </property>
  <property fmtid="{D5CDD505-2E9C-101B-9397-08002B2CF9AE}" pid="4320" name="Mendeley_Bookmark_yyExKGDGoP_5">
    <vt:lpwstr>s. Herein, we discuss the main clinical and molecular characteristics of BRAF mt colorectal cancer (CRC) and its translation into the clinic, with a focus on developmental therapeutics and combination strategies. In addition, we contextualize the availabl</vt:lpwstr>
  </property>
  <property fmtid="{D5CDD505-2E9C-101B-9397-08002B2CF9AE}" pid="4321" name="Mendeley_Bookmark_yyExKGDGoP_6">
    <vt:lpwstr>e data with potential future approaches that include the extended access to next-generation sequencing platforms and gene expression strategies for molecular subtyping. These approaches will facilitate the identification of certain patient profiles provid</vt:lpwstr>
  </property>
  <property fmtid="{D5CDD505-2E9C-101B-9397-08002B2CF9AE}" pid="4322" name="Mendeley_Bookmark_yyExKGDGoP_7">
    <vt:lpwstr>ing more therapeutic possibilities.", "author": [{"dropping-particle": "", "family": "Sanz-Garcia", "given": "E.", "non-dropping-particle": "", "parse-names": false, "suffix": ""}, {"dropping-particle": "", "family": "Argiles", "given": "G.", "non-droppin</vt:lpwstr>
  </property>
  <property fmtid="{D5CDD505-2E9C-101B-9397-08002B2CF9AE}" pid="4323" name="Mendeley_Bookmark_yyExKGDGoP_8">
    <vt:lpwstr>g-particle": "", "parse-names": false, "suffix": ""}, {"dropping-particle": "", "family": "Elez", "given": "E.", "non-dropping-particle": "", "parse-names": false, "suffix": ""}, {"dropping-particle": "", "family": "Tabernero", "given": "J.", "non-droppin</vt:lpwstr>
  </property>
  <property fmtid="{D5CDD505-2E9C-101B-9397-08002B2CF9AE}" pid="4324" name="Mendeley_Bookmark_yyExKGDGoP_9">
    <vt:lpwstr>g-particle": "", "parse-names": false, "suffix": ""}], "container-title": "Annals of Oncology", "id": "ITEM-1", "issued": {"date-parts": [["2017"]]}, "title": "BRAF mutant colorectal cancer: Prognosis, treatment, and new perspectives", "type": "article"},</vt:lpwstr>
  </property>
  <property fmtid="{D5CDD505-2E9C-101B-9397-08002B2CF9AE}" pid="4325" name="Mendeley_Bookmark_z8ja93wxGd_1">
    <vt:lpwstr>ADDIN CSL_CITATION {"citationItems": [{"id": "ITEM-1", "itemData": {"DOI": "10.1016/j.mce.2017.01.025", "ISSN": "18728057", "abstract": "Thyroid hormones (TH) are crucial for growth and development and play an important role in energy homeostasis. Althoug</vt:lpwstr>
  </property>
  <property fmtid="{D5CDD505-2E9C-101B-9397-08002B2CF9AE}" pid="4326" name="Mendeley_Bookmark_z8ja93wxGd_2">
    <vt:lpwstr>h serum TH levels are relatively constant in the physiological state, TH bioavailability at the tissue and cellular level is dependent on local TH metabolism. Circulating TH produced by the thyroid can be metabolized by a number of different pathways resu</vt:lpwstr>
  </property>
  <property fmtid="{D5CDD505-2E9C-101B-9397-08002B2CF9AE}" pid="4327" name="Mendeley_Bookmark_z8ja93wxGd_3">
    <vt:lpwstr>lting in 1) activation of TH 2) deactivation of TH or 3) excretion of TH and subsequent metabolites. These pathways play an essential role in determining local TH levels and action. The major classical pathways of TH metabolism are deiodination, sulfation</vt:lpwstr>
  </property>
  <property fmtid="{D5CDD505-2E9C-101B-9397-08002B2CF9AE}" pid="4328" name="Mendeley_Bookmark_z8ja93wxGd_4">
    <vt:lpwstr>, glucuronidation, and ether-link cleavage. This review provides an overview of these pathways, their relative contributions to TH levels in the serum and in various organs and the changes in these pathways elicited by fasting and illness.", "author": [{"</vt:lpwstr>
  </property>
  <property fmtid="{D5CDD505-2E9C-101B-9397-08002B2CF9AE}" pid="4329" name="Mendeley_Bookmark_z8ja93wxGd_5">
    <vt:lpwstr>dropping-particle": "", "family": "Spek", "given": "Anne H.", "non-dropping-particle": "van der", "parse-names": false, "suffix": ""}, {"dropping-particle": "", "family": "Fliers", "given": "Eric", "non-dropping-particle": "", "parse-names": false, "suffi</vt:lpwstr>
  </property>
  <property fmtid="{D5CDD505-2E9C-101B-9397-08002B2CF9AE}" pid="4330" name="Mendeley_Bookmark_z8ja93wxGd_6">
    <vt:lpwstr>x": ""}, {"dropping-particle": "", "family": "Boelen", "given": "Anita", "non-dropping-particle": "", "parse-names": false, "suffix": ""}], "container-title": "Molecular and Cellular Endocrinology", "id": "ITEM-1", "issued": {"date-parts": [["2017"]]}, "t</vt:lpwstr>
  </property>
  <property fmtid="{D5CDD505-2E9C-101B-9397-08002B2CF9AE}" pid="4331" name="Mendeley_Bookmark_z8ja93wxGd_7">
    <vt:lpwstr>itle": "The classic pathways of thyroid hormone metabolism", "type": "article-journal"}, "uris": ["http://www.mendeley.com/documents/?uuid=3a4883cd-1f94-497b-bf32-d12ec53803b3"]}], "mendeley": {"formattedCitation": "&lt;sup&gt;4&lt;/sup&gt;", "plainTextFormattedCitat</vt:lpwstr>
  </property>
  <property fmtid="{D5CDD505-2E9C-101B-9397-08002B2CF9AE}" pid="4332" name="Mendeley_Bookmark_z8ja93wxGd_8">
    <vt:lpwstr>ion": "4", "previouslyFormattedCitation": "&lt;sup&gt;4&lt;/sup&gt;"}, "properties": {"noteIndex": 0}, "schema": "https://github.com/citation-style-language/schema/raw/master/csl-citation.json"}</vt:lpwstr>
  </property>
  <property fmtid="{D5CDD505-2E9C-101B-9397-08002B2CF9AE}" pid="4333" name="Mendeley_Bookmark_zDWPps6fOQ_1">
    <vt:lpwstr>ADDIN CSL_CITATION {"citationItems": [{"id": "ITEM-1", "itemData": {"DOI": "10.1111/bjd.15436", "ISSN": "13652133", "abstract": "\u00a9 2017 British Association of Dermatologists BRAF gene mutations can be found in approximately 50% of melanomas, but the </vt:lpwstr>
  </property>
  <property fmtid="{D5CDD505-2E9C-101B-9397-08002B2CF9AE}" pid="4334" name="Mendeley_Bookmark_zDWPps6fOQ_10">
    <vt:lpwstr>31"]}], "mendeley": {"formattedCitation": "&lt;sup&gt;22&lt;/sup&gt;", "plainTextFormattedCitation": "22", "previouslyFormattedCitation": "&lt;sup&gt;22&lt;/sup&gt;"}, "properties": {"noteIndex": 0}, "schema": "https://github.com/citation-style-language/schema/raw/master/csl-cit</vt:lpwstr>
  </property>
  <property fmtid="{D5CDD505-2E9C-101B-9397-08002B2CF9AE}" pid="4335" name="Mendeley_Bookmark_zDWPps6fOQ_11">
    <vt:lpwstr>ation.json"}</vt:lpwstr>
  </property>
  <property fmtid="{D5CDD505-2E9C-101B-9397-08002B2CF9AE}" pid="4336" name="Mendeley_Bookmark_zDWPps6fOQ_2">
    <vt:lpwstr>most common BRAF mutation leads to substitution at residue 600 of the protein, from valine to glutamic acid. BRAF V 600E occurs in up to 95% of all melanoma cases and can be successfully blocked by using a combination of BRAF- and MEK inhibitors. The wide</vt:lpwstr>
  </property>
  <property fmtid="{D5CDD505-2E9C-101B-9397-08002B2CF9AE}" pid="4337" name="Mendeley_Bookmark_zDWPps6fOQ_3">
    <vt:lpwstr>r availability of next-generation sequencing is revealing more non-V600 BRAF mutations, and the clinical implications of these mutations are widely unknown. In this review, we will discuss the biology of the MAPK pathway and the different types of BRAF mu</vt:lpwstr>
  </property>
  <property fmtid="{D5CDD505-2E9C-101B-9397-08002B2CF9AE}" pid="4338" name="Mendeley_Bookmark_zDWPps6fOQ_4">
    <vt:lpwstr>tations as well as their effect on MEK activation. Current literature will be reviewed including in\u00a0vitro data, case reports and case series.", "author": [{"dropping-particle": "", "family": "Richtig", "given": "G.", "non-dropping-particle": "", "par</vt:lpwstr>
  </property>
  <property fmtid="{D5CDD505-2E9C-101B-9397-08002B2CF9AE}" pid="4339" name="Mendeley_Bookmark_zDWPps6fOQ_5">
    <vt:lpwstr>se-names": false, "suffix": ""}, {"dropping-particle": "", "family": "Hoeller", "given": "C.", "non-dropping-particle": "", "parse-names": false, "suffix": ""}, {"dropping-particle": "", "family": "Kashofer", "given": "K.", "non-dropping-particle": "", "p</vt:lpwstr>
  </property>
  <property fmtid="{D5CDD505-2E9C-101B-9397-08002B2CF9AE}" pid="4340" name="Mendeley_Bookmark_zDWPps6fOQ_6">
    <vt:lpwstr>arse-names": false, "suffix": ""}, {"dropping-particle": "", "family": "Aigelsreiter", "given": "A.", "non-dropping-particle": "", "parse-names": false, "suffix": ""}, {"dropping-particle": "", "family": "Heinemann", "given": "A.", "non-dropping-particle"</vt:lpwstr>
  </property>
  <property fmtid="{D5CDD505-2E9C-101B-9397-08002B2CF9AE}" pid="4341" name="Mendeley_Bookmark_zDWPps6fOQ_7">
    <vt:lpwstr>: "", "parse-names": false, "suffix": ""}, {"dropping-particle": "", "family": "Kwong", "given": "L. N.", "non-dropping-particle": "", "parse-names": false, "suffix": ""}, {"dropping-particle": "", "family": "Pichler", "given": "M.", "non-dropping-particl</vt:lpwstr>
  </property>
  <property fmtid="{D5CDD505-2E9C-101B-9397-08002B2CF9AE}" pid="4342" name="Mendeley_Bookmark_zDWPps6fOQ_8">
    <vt:lpwstr>e": "", "parse-names": false, "suffix": ""}, {"dropping-particle": "", "family": "Richtig", "given": "E.", "non-dropping-particle": "", "parse-names": false, "suffix": ""}], "container-title": "British Journal of Dermatology", "id": "ITEM-1", "issued": {"</vt:lpwstr>
  </property>
  <property fmtid="{D5CDD505-2E9C-101B-9397-08002B2CF9AE}" pid="4343" name="Mendeley_Bookmark_zDWPps6fOQ_9">
    <vt:lpwstr>date-parts": [["2017"]]}, "title": "Beyond the BRAFV600E hotspot: biology and clinical implications of rare BRAF gene mutations in melanoma patients", "type": "article"}, "uris": ["http://www.mendeley.com/documents/?uuid=c16f4ea8-ca75-40b2-b161-212a355ab0</vt:lpwstr>
  </property>
  <property fmtid="{D5CDD505-2E9C-101B-9397-08002B2CF9AE}" pid="4344" name="Mendeley_Bookmark_zMGzJQ6LuM_1">
    <vt:lpwstr>ADDIN CSL_CITATION {"citationItems": [{"id": "ITEM-1", "itemData": {"DOI": "10.1089/thy.2017.0318", "ISSN": "15579077", "abstract": "\u00a9 Copyright 2018, Mary Ann Liebert, Inc. 2018. Background: Gene fusions are known in many cancers as driver or passen</vt:lpwstr>
  </property>
  <property fmtid="{D5CDD505-2E9C-101B-9397-08002B2CF9AE}" pid="4345" name="Mendeley_Bookmark_zMGzJQ6LuM_2">
    <vt:lpwstr>ger mutations. They play an important role in both the etiology and pathogenesis of cancer and are considered as potential diagnostic and prognostic markers and possible therapeutic targets. The spectrum and prevalence of gene fusions in thyroid cancer ra</vt:lpwstr>
  </property>
  <property fmtid="{D5CDD505-2E9C-101B-9397-08002B2CF9AE}" pid="4346" name="Mendeley_Bookmark_zMGzJQ6LuM_3">
    <vt:lpwstr>nges from single cases up to 80%, depending on the specific type of cancer. During last three years, massive parallel sequencing technologies have revealed new fusions and allowed detailed characteristics of fusions in different types of thyroid cancer. S</vt:lpwstr>
  </property>
  <property fmtid="{D5CDD505-2E9C-101B-9397-08002B2CF9AE}" pid="4347" name="Mendeley_Bookmark_zMGzJQ6LuM_4">
    <vt:lpwstr>ummary: This article reviews all known fusions and their prevalence in papillary, poorly differentiated and anaplastic, follicular, and medullary carcinomas. The mechanisms of fusion formation are described. In addition, the mechanisms of oncogenic transf</vt:lpwstr>
  </property>
  <property fmtid="{D5CDD505-2E9C-101B-9397-08002B2CF9AE}" pid="4348" name="Mendeley_Bookmark_zMGzJQ6LuM_5">
    <vt:lpwstr>ormation, such as altered gene expression, forced oligomerization, and subcellular localization, are given. Conclusion: The prognostic value and perspectives of the utilization of gene fusions as therapeutic targets are discussed.", "author": [{"dropping-</vt:lpwstr>
  </property>
  <property fmtid="{D5CDD505-2E9C-101B-9397-08002B2CF9AE}" pid="4349" name="Mendeley_Bookmark_zMGzJQ6LuM_6">
    <vt:lpwstr>particle": "", "family": "Yakushina", "given": "Valentina D.", "non-dropping-particle": "", "parse-names": false, "suffix": ""}, {"dropping-particle": "V.", "family": "Lerner", "given": "Larisa", "non-dropping-particle": "", "parse-names": false, "suffix"</vt:lpwstr>
  </property>
  <property fmtid="{D5CDD505-2E9C-101B-9397-08002B2CF9AE}" pid="4350" name="Mendeley_Bookmark_zMGzJQ6LuM_7">
    <vt:lpwstr>: ""}, {"dropping-particle": "V.", "family": "Lavrov", "given": "Alexander", "non-dropping-particle": "", "parse-names": false, "suffix": ""}], "container-title": "Thyroid", "id": "ITEM-1", "issued": {"date-parts": [["2018"]]}, "title": "Gene fusions in t</vt:lpwstr>
  </property>
  <property fmtid="{D5CDD505-2E9C-101B-9397-08002B2CF9AE}" pid="4351" name="Mendeley_Bookmark_zMGzJQ6LuM_8">
    <vt:lpwstr>hyroid cancer", "type": "article"}, "uris": ["http://www.mendeley.com/documents/?uuid=ff4b7c17-3724-458c-9d35-37b11bf27b12"]}], "mendeley": {"formattedCitation": "&lt;sup&gt;42&lt;/sup&gt;", "plainTextFormattedCitation": "42", "previouslyFormattedCitation": "&lt;sup&gt;42&lt;</vt:lpwstr>
  </property>
  <property fmtid="{D5CDD505-2E9C-101B-9397-08002B2CF9AE}" pid="4352" name="Mendeley_Bookmark_zMGzJQ6LuM_9">
    <vt:lpwstr>/sup&gt;"}, "properties": {"noteIndex": 0}, "schema": "https://github.com/citation-style-language/schema/raw/master/csl-citation.json"}</vt:lpwstr>
  </property>
</Properties>
</file>